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70E37" w14:textId="3F789B8E" w:rsidR="001A3489" w:rsidRDefault="001D3F82" w:rsidP="00440D19">
      <w:pPr>
        <w:spacing w:line="480" w:lineRule="auto"/>
        <w:rPr>
          <w:b/>
          <w:sz w:val="28"/>
          <w:lang w:val="en-US"/>
        </w:rPr>
      </w:pPr>
      <w:r>
        <w:rPr>
          <w:b/>
          <w:sz w:val="28"/>
          <w:lang w:val="en-US"/>
        </w:rPr>
        <w:t>Supp</w:t>
      </w:r>
      <w:r w:rsidR="00EC3D2D">
        <w:rPr>
          <w:b/>
          <w:sz w:val="28"/>
          <w:lang w:val="en-US"/>
        </w:rPr>
        <w:t>lementary</w:t>
      </w:r>
      <w:r>
        <w:rPr>
          <w:b/>
          <w:sz w:val="28"/>
          <w:lang w:val="en-US"/>
        </w:rPr>
        <w:t xml:space="preserve"> </w:t>
      </w:r>
      <w:r w:rsidR="00EC3D2D">
        <w:rPr>
          <w:b/>
          <w:sz w:val="28"/>
          <w:lang w:val="en-US"/>
        </w:rPr>
        <w:t>Material</w:t>
      </w:r>
      <w:r>
        <w:rPr>
          <w:b/>
          <w:sz w:val="28"/>
          <w:lang w:val="en-US"/>
        </w:rPr>
        <w:t xml:space="preserve">: </w:t>
      </w:r>
    </w:p>
    <w:p w14:paraId="67A3AC3A" w14:textId="0CA2A048" w:rsidR="00440D19" w:rsidRPr="00E90556" w:rsidRDefault="00440D19" w:rsidP="00440D19">
      <w:pPr>
        <w:spacing w:line="480" w:lineRule="auto"/>
        <w:rPr>
          <w:b/>
          <w:sz w:val="28"/>
          <w:lang w:val="en-US"/>
        </w:rPr>
      </w:pPr>
      <w:r w:rsidRPr="00E90556">
        <w:rPr>
          <w:b/>
          <w:sz w:val="28"/>
          <w:lang w:val="en-US"/>
        </w:rPr>
        <w:t>Understanding the Reactivity of Unsaturated Alcohols</w:t>
      </w:r>
      <w:r w:rsidR="00E9448B">
        <w:rPr>
          <w:b/>
          <w:sz w:val="28"/>
          <w:lang w:val="en-US"/>
        </w:rPr>
        <w:t xml:space="preserve">: </w:t>
      </w:r>
      <w:r w:rsidR="00E9448B" w:rsidRPr="00E90556">
        <w:rPr>
          <w:b/>
          <w:sz w:val="28"/>
          <w:lang w:val="en-US"/>
        </w:rPr>
        <w:t>Experimental and Kinetic Modeling Study of the oxidation of 3-methyl-2-butenol and 3-methyl-3-bute</w:t>
      </w:r>
      <w:bookmarkStart w:id="0" w:name="_GoBack"/>
      <w:bookmarkEnd w:id="0"/>
      <w:r w:rsidR="00E9448B" w:rsidRPr="00E90556">
        <w:rPr>
          <w:b/>
          <w:sz w:val="28"/>
          <w:lang w:val="en-US"/>
        </w:rPr>
        <w:t>nol</w:t>
      </w:r>
    </w:p>
    <w:p w14:paraId="6D011473" w14:textId="1B3C0BAF" w:rsidR="00C16850" w:rsidRPr="00161403" w:rsidRDefault="00C16850" w:rsidP="00C42A36">
      <w:pPr>
        <w:spacing w:line="480" w:lineRule="auto"/>
        <w:jc w:val="left"/>
      </w:pPr>
      <w:r w:rsidRPr="001C2DFE">
        <w:t>Ruben De Bruycker</w:t>
      </w:r>
      <w:r w:rsidRPr="001C2DFE">
        <w:rPr>
          <w:vertAlign w:val="superscript"/>
        </w:rPr>
        <w:t>a</w:t>
      </w:r>
      <w:r w:rsidRPr="001C2DFE">
        <w:t>, Olivier Herbinet</w:t>
      </w:r>
      <w:r w:rsidRPr="001C2DFE">
        <w:rPr>
          <w:vertAlign w:val="superscript"/>
        </w:rPr>
        <w:t>b</w:t>
      </w:r>
      <w:r w:rsidRPr="001C2DFE">
        <w:t>, Hans-Heinrich Carstensen</w:t>
      </w:r>
      <w:r w:rsidRPr="001C2DFE">
        <w:rPr>
          <w:vertAlign w:val="superscript"/>
        </w:rPr>
        <w:t>a</w:t>
      </w:r>
      <w:r w:rsidRPr="001C2DFE">
        <w:t>, Frédérique Battin-Leclerc</w:t>
      </w:r>
      <w:r w:rsidRPr="001C2DFE">
        <w:rPr>
          <w:vertAlign w:val="superscript"/>
        </w:rPr>
        <w:t>b</w:t>
      </w:r>
      <w:r w:rsidRPr="001C2DFE">
        <w:t>, Kevin M. Van Geem</w:t>
      </w:r>
      <w:r w:rsidRPr="001C2DFE">
        <w:rPr>
          <w:vertAlign w:val="superscript"/>
        </w:rPr>
        <w:t>a</w:t>
      </w:r>
    </w:p>
    <w:p w14:paraId="19C66B15" w14:textId="77777777" w:rsidR="00440D19" w:rsidRPr="00440D19" w:rsidRDefault="00440D19" w:rsidP="00440D19">
      <w:pPr>
        <w:spacing w:line="480" w:lineRule="auto"/>
        <w:rPr>
          <w:lang w:val="en-US"/>
        </w:rPr>
      </w:pPr>
      <w:r w:rsidRPr="00440D19">
        <w:rPr>
          <w:vertAlign w:val="superscript"/>
          <w:lang w:val="en-US"/>
        </w:rPr>
        <w:t>a</w:t>
      </w:r>
      <w:r w:rsidRPr="00440D19">
        <w:rPr>
          <w:lang w:val="en-US"/>
        </w:rPr>
        <w:t xml:space="preserve"> Laboratory for Chemical Technology, Ghent University, Technologiepark 914, 9052 Gent, Belgium</w:t>
      </w:r>
    </w:p>
    <w:p w14:paraId="099DBBD6" w14:textId="6C06B135" w:rsidR="00440D19" w:rsidRDefault="00440D19" w:rsidP="00440D19">
      <w:pPr>
        <w:spacing w:line="480" w:lineRule="auto"/>
        <w:rPr>
          <w:lang w:val="en-US"/>
        </w:rPr>
      </w:pPr>
      <w:r w:rsidRPr="00440D19">
        <w:rPr>
          <w:vertAlign w:val="superscript"/>
          <w:lang w:val="en-US"/>
        </w:rPr>
        <w:t>b</w:t>
      </w:r>
      <w:r w:rsidRPr="00440D19">
        <w:rPr>
          <w:lang w:val="en-US"/>
        </w:rPr>
        <w:t xml:space="preserve"> Laboratoire Réactions et Génie des Procédés, CNRS, Universite de Lorraine, Nancy, France</w:t>
      </w:r>
    </w:p>
    <w:p w14:paraId="3843EE6D" w14:textId="77777777" w:rsidR="00037744" w:rsidRDefault="00037744" w:rsidP="00440D19">
      <w:pPr>
        <w:rPr>
          <w:b/>
          <w:sz w:val="24"/>
          <w:lang w:val="en-US"/>
        </w:rPr>
        <w:sectPr w:rsidR="00037744" w:rsidSect="00037744">
          <w:footerReference w:type="default" r:id="rId8"/>
          <w:pgSz w:w="11907" w:h="16839" w:code="9"/>
          <w:pgMar w:top="1417" w:right="1417" w:bottom="1417" w:left="1417" w:header="708" w:footer="708" w:gutter="0"/>
          <w:cols w:space="708"/>
          <w:docGrid w:linePitch="360"/>
        </w:sectPr>
      </w:pPr>
    </w:p>
    <w:p w14:paraId="21858B1E" w14:textId="22D3F3FD" w:rsidR="00E90556" w:rsidRPr="00E90556" w:rsidRDefault="00E90556" w:rsidP="00440D19">
      <w:pPr>
        <w:rPr>
          <w:b/>
          <w:sz w:val="24"/>
          <w:lang w:val="en-US"/>
        </w:rPr>
      </w:pPr>
      <w:r w:rsidRPr="00E90556">
        <w:rPr>
          <w:b/>
          <w:sz w:val="24"/>
          <w:lang w:val="en-US"/>
        </w:rPr>
        <w:lastRenderedPageBreak/>
        <w:t>Reaction families in Genesys</w:t>
      </w:r>
    </w:p>
    <w:p w14:paraId="17C0255B" w14:textId="5BCE4DD6" w:rsidR="00E90556" w:rsidRPr="00E90556" w:rsidRDefault="00E90556" w:rsidP="00E90556">
      <w:pPr>
        <w:pStyle w:val="Caption"/>
        <w:keepNext/>
        <w:rPr>
          <w:vertAlign w:val="subscript"/>
          <w:lang w:val="en-US"/>
        </w:rPr>
      </w:pPr>
      <w:r w:rsidRPr="00E90556">
        <w:rPr>
          <w:lang w:val="en-US"/>
        </w:rPr>
        <w:t xml:space="preserve">Table S </w:t>
      </w:r>
      <w:r>
        <w:fldChar w:fldCharType="begin"/>
      </w:r>
      <w:r w:rsidRPr="00E90556">
        <w:rPr>
          <w:lang w:val="en-US"/>
        </w:rPr>
        <w:instrText xml:space="preserve"> SEQ Table_S \* ARABIC </w:instrText>
      </w:r>
      <w:r>
        <w:fldChar w:fldCharType="separate"/>
      </w:r>
      <w:r w:rsidR="00282DBA">
        <w:rPr>
          <w:noProof/>
          <w:lang w:val="en-US"/>
        </w:rPr>
        <w:t>1</w:t>
      </w:r>
      <w:r>
        <w:fldChar w:fldCharType="end"/>
      </w:r>
      <w:r w:rsidRPr="00E90556">
        <w:rPr>
          <w:lang w:val="en-US"/>
        </w:rPr>
        <w:t xml:space="preserve"> </w:t>
      </w:r>
      <w:r w:rsidRPr="00B35DCD">
        <w:rPr>
          <w:lang w:val="en-US"/>
        </w:rPr>
        <w:t xml:space="preserve">k </w:t>
      </w:r>
      <w:r>
        <w:rPr>
          <w:lang w:val="en-US"/>
        </w:rPr>
        <w:t>[bimolecular - m³ mol</w:t>
      </w:r>
      <w:r w:rsidRPr="00B35DCD">
        <w:rPr>
          <w:vertAlign w:val="superscript"/>
          <w:lang w:val="en-US"/>
        </w:rPr>
        <w:t>-1</w:t>
      </w:r>
      <w:r>
        <w:rPr>
          <w:lang w:val="en-US"/>
        </w:rPr>
        <w:t xml:space="preserve"> s</w:t>
      </w:r>
      <w:r w:rsidRPr="00B35DCD">
        <w:rPr>
          <w:vertAlign w:val="superscript"/>
          <w:lang w:val="en-US"/>
        </w:rPr>
        <w:t>-1</w:t>
      </w:r>
      <w:r>
        <w:rPr>
          <w:lang w:val="en-US"/>
        </w:rPr>
        <w:t>; unimolecular -</w:t>
      </w:r>
      <w:r w:rsidRPr="00B35DCD">
        <w:rPr>
          <w:lang w:val="en-US"/>
        </w:rPr>
        <w:t xml:space="preserve"> s</w:t>
      </w:r>
      <w:r w:rsidRPr="00B35DCD">
        <w:rPr>
          <w:vertAlign w:val="superscript"/>
          <w:lang w:val="en-US"/>
        </w:rPr>
        <w:t>-1</w:t>
      </w:r>
      <w:r>
        <w:rPr>
          <w:lang w:val="en-US"/>
        </w:rPr>
        <w:t xml:space="preserve">] </w:t>
      </w:r>
      <w:r w:rsidRPr="00B35DCD">
        <w:rPr>
          <w:lang w:val="en-US"/>
        </w:rPr>
        <w:t>= A T</w:t>
      </w:r>
      <w:r w:rsidRPr="00B35DCD">
        <w:rPr>
          <w:vertAlign w:val="superscript"/>
          <w:lang w:val="en-US"/>
        </w:rPr>
        <w:t>n</w:t>
      </w:r>
      <w:r w:rsidRPr="00B35DCD">
        <w:rPr>
          <w:lang w:val="en-US"/>
        </w:rPr>
        <w:t xml:space="preserve"> exp(-Ea/RT)</w:t>
      </w:r>
      <w:r>
        <w:rPr>
          <w:lang w:val="en-US"/>
        </w:rPr>
        <w:t xml:space="preserve"> where R = 8.314 10</w:t>
      </w:r>
      <w:r w:rsidRPr="000D72DB">
        <w:rPr>
          <w:vertAlign w:val="superscript"/>
          <w:lang w:val="en-US"/>
        </w:rPr>
        <w:t>-3</w:t>
      </w:r>
      <w:r>
        <w:rPr>
          <w:lang w:val="en-US"/>
        </w:rPr>
        <w:t xml:space="preserve"> kJ K</w:t>
      </w:r>
      <w:r w:rsidRPr="00B35DCD">
        <w:rPr>
          <w:vertAlign w:val="superscript"/>
          <w:lang w:val="en-US"/>
        </w:rPr>
        <w:t>-1</w:t>
      </w:r>
      <w:r>
        <w:rPr>
          <w:lang w:val="en-US"/>
        </w:rPr>
        <w:t xml:space="preserve"> mol</w:t>
      </w:r>
      <w:r w:rsidRPr="00B35DCD">
        <w:rPr>
          <w:vertAlign w:val="superscript"/>
          <w:lang w:val="en-US"/>
        </w:rPr>
        <w:t xml:space="preserve"> -1</w:t>
      </w:r>
    </w:p>
    <w:tbl>
      <w:tblPr>
        <w:tblStyle w:val="TableGrid"/>
        <w:tblW w:w="0" w:type="auto"/>
        <w:tblLayout w:type="fixed"/>
        <w:tblLook w:val="04A0" w:firstRow="1" w:lastRow="0" w:firstColumn="1" w:lastColumn="0" w:noHBand="0" w:noVBand="1"/>
      </w:tblPr>
      <w:tblGrid>
        <w:gridCol w:w="2376"/>
        <w:gridCol w:w="5954"/>
        <w:gridCol w:w="1985"/>
        <w:gridCol w:w="1026"/>
        <w:gridCol w:w="851"/>
        <w:gridCol w:w="816"/>
        <w:gridCol w:w="708"/>
      </w:tblGrid>
      <w:tr w:rsidR="00AC6C37" w:rsidRPr="003A7D50" w14:paraId="03C3D8CD" w14:textId="77777777" w:rsidTr="00A04609">
        <w:tc>
          <w:tcPr>
            <w:tcW w:w="2376" w:type="dxa"/>
            <w:tcBorders>
              <w:bottom w:val="nil"/>
              <w:right w:val="nil"/>
            </w:tcBorders>
            <w:shd w:val="clear" w:color="auto" w:fill="A6A6A6" w:themeFill="background1" w:themeFillShade="A6"/>
          </w:tcPr>
          <w:p w14:paraId="4D339530" w14:textId="77777777" w:rsidR="00AC6C37" w:rsidRPr="00512FD0" w:rsidRDefault="00AC6C37" w:rsidP="004D0B98">
            <w:pPr>
              <w:jc w:val="center"/>
              <w:rPr>
                <w:rFonts w:cs="Times New Roman"/>
                <w:b/>
                <w:lang w:val="en-US"/>
              </w:rPr>
            </w:pPr>
            <w:r w:rsidRPr="00512FD0">
              <w:rPr>
                <w:rFonts w:cs="Times New Roman"/>
                <w:b/>
                <w:lang w:val="en-US"/>
              </w:rPr>
              <w:t>Reaction family</w:t>
            </w:r>
          </w:p>
        </w:tc>
        <w:tc>
          <w:tcPr>
            <w:tcW w:w="5954" w:type="dxa"/>
            <w:tcBorders>
              <w:left w:val="nil"/>
              <w:bottom w:val="nil"/>
            </w:tcBorders>
            <w:shd w:val="clear" w:color="auto" w:fill="A6A6A6" w:themeFill="background1" w:themeFillShade="A6"/>
          </w:tcPr>
          <w:p w14:paraId="4EEF290E" w14:textId="77777777" w:rsidR="00AC6C37" w:rsidRPr="00512FD0" w:rsidRDefault="00AC6C37" w:rsidP="004D0B98">
            <w:pPr>
              <w:jc w:val="center"/>
              <w:rPr>
                <w:rFonts w:cs="Times New Roman"/>
                <w:b/>
                <w:lang w:val="en-US"/>
              </w:rPr>
            </w:pPr>
          </w:p>
        </w:tc>
        <w:tc>
          <w:tcPr>
            <w:tcW w:w="1985" w:type="dxa"/>
            <w:tcBorders>
              <w:bottom w:val="nil"/>
            </w:tcBorders>
            <w:shd w:val="clear" w:color="auto" w:fill="A6A6A6" w:themeFill="background1" w:themeFillShade="A6"/>
          </w:tcPr>
          <w:p w14:paraId="4806D707" w14:textId="77777777" w:rsidR="00AC6C37" w:rsidRDefault="00BA723B" w:rsidP="004D0B98">
            <w:pPr>
              <w:jc w:val="center"/>
              <w:rPr>
                <w:rFonts w:cs="Times New Roman"/>
                <w:b/>
                <w:lang w:val="en-US"/>
              </w:rPr>
            </w:pPr>
            <w:r>
              <w:rPr>
                <w:rFonts w:cs="Times New Roman"/>
                <w:b/>
                <w:lang w:val="en-US"/>
              </w:rPr>
              <w:t>Comment</w:t>
            </w:r>
          </w:p>
        </w:tc>
        <w:tc>
          <w:tcPr>
            <w:tcW w:w="2693" w:type="dxa"/>
            <w:gridSpan w:val="3"/>
            <w:shd w:val="clear" w:color="auto" w:fill="A6A6A6" w:themeFill="background1" w:themeFillShade="A6"/>
          </w:tcPr>
          <w:p w14:paraId="4973F252" w14:textId="77777777" w:rsidR="00AC6C37" w:rsidRPr="00512FD0" w:rsidRDefault="00AC6C37" w:rsidP="004D0B98">
            <w:pPr>
              <w:jc w:val="center"/>
              <w:rPr>
                <w:rFonts w:cs="Times New Roman"/>
                <w:b/>
                <w:lang w:val="en-US"/>
              </w:rPr>
            </w:pPr>
            <w:r>
              <w:rPr>
                <w:rFonts w:cs="Times New Roman"/>
                <w:b/>
                <w:lang w:val="en-US"/>
              </w:rPr>
              <w:t>Kinetic parameters</w:t>
            </w:r>
          </w:p>
        </w:tc>
        <w:tc>
          <w:tcPr>
            <w:tcW w:w="708" w:type="dxa"/>
            <w:tcBorders>
              <w:bottom w:val="nil"/>
            </w:tcBorders>
            <w:shd w:val="clear" w:color="auto" w:fill="A6A6A6" w:themeFill="background1" w:themeFillShade="A6"/>
          </w:tcPr>
          <w:p w14:paraId="00241846" w14:textId="77777777" w:rsidR="00AC6C37" w:rsidRPr="00512FD0" w:rsidRDefault="00AC6C37" w:rsidP="0031090A">
            <w:pPr>
              <w:jc w:val="center"/>
              <w:rPr>
                <w:rFonts w:cs="Times New Roman"/>
                <w:b/>
                <w:lang w:val="en-US"/>
              </w:rPr>
            </w:pPr>
            <w:r w:rsidRPr="00512FD0">
              <w:rPr>
                <w:rFonts w:cs="Times New Roman"/>
                <w:b/>
                <w:lang w:val="en-US"/>
              </w:rPr>
              <w:t>Ref</w:t>
            </w:r>
          </w:p>
        </w:tc>
      </w:tr>
      <w:tr w:rsidR="00AC6C37" w:rsidRPr="003A7D50" w14:paraId="0039A04D" w14:textId="77777777" w:rsidTr="00A04609">
        <w:tc>
          <w:tcPr>
            <w:tcW w:w="2376" w:type="dxa"/>
            <w:tcBorders>
              <w:top w:val="nil"/>
              <w:bottom w:val="single" w:sz="4" w:space="0" w:color="auto"/>
              <w:right w:val="nil"/>
            </w:tcBorders>
            <w:shd w:val="clear" w:color="auto" w:fill="A6A6A6" w:themeFill="background1" w:themeFillShade="A6"/>
          </w:tcPr>
          <w:p w14:paraId="0B60D9C3" w14:textId="77777777" w:rsidR="00AC6C37" w:rsidRPr="00E56C47" w:rsidRDefault="00AC6C37">
            <w:pPr>
              <w:rPr>
                <w:rFonts w:cs="Times New Roman"/>
                <w:b/>
                <w:lang w:val="en-US"/>
              </w:rPr>
            </w:pPr>
          </w:p>
        </w:tc>
        <w:tc>
          <w:tcPr>
            <w:tcW w:w="5954" w:type="dxa"/>
            <w:tcBorders>
              <w:top w:val="nil"/>
              <w:left w:val="nil"/>
              <w:bottom w:val="single" w:sz="4" w:space="0" w:color="auto"/>
            </w:tcBorders>
            <w:shd w:val="clear" w:color="auto" w:fill="A6A6A6" w:themeFill="background1" w:themeFillShade="A6"/>
          </w:tcPr>
          <w:p w14:paraId="1D8ED2EA" w14:textId="77777777" w:rsidR="00AC6C37" w:rsidRPr="003A7D50" w:rsidRDefault="00AC6C37">
            <w:pPr>
              <w:rPr>
                <w:rFonts w:cs="Times New Roman"/>
                <w:lang w:val="en-US"/>
              </w:rPr>
            </w:pPr>
          </w:p>
        </w:tc>
        <w:tc>
          <w:tcPr>
            <w:tcW w:w="1985" w:type="dxa"/>
            <w:tcBorders>
              <w:top w:val="nil"/>
              <w:bottom w:val="single" w:sz="4" w:space="0" w:color="auto"/>
            </w:tcBorders>
            <w:shd w:val="clear" w:color="auto" w:fill="A6A6A6" w:themeFill="background1" w:themeFillShade="A6"/>
          </w:tcPr>
          <w:p w14:paraId="0B3E09BB" w14:textId="77777777" w:rsidR="00AC6C37" w:rsidRPr="004D0B98" w:rsidRDefault="00AC6C37" w:rsidP="004D0B98">
            <w:pPr>
              <w:jc w:val="center"/>
              <w:rPr>
                <w:rFonts w:cs="Times New Roman"/>
                <w:b/>
                <w:i/>
                <w:lang w:val="en-US"/>
              </w:rPr>
            </w:pPr>
          </w:p>
        </w:tc>
        <w:tc>
          <w:tcPr>
            <w:tcW w:w="1026" w:type="dxa"/>
            <w:tcBorders>
              <w:bottom w:val="single" w:sz="4" w:space="0" w:color="auto"/>
            </w:tcBorders>
            <w:shd w:val="clear" w:color="auto" w:fill="A6A6A6" w:themeFill="background1" w:themeFillShade="A6"/>
          </w:tcPr>
          <w:p w14:paraId="6607F4EE" w14:textId="77777777" w:rsidR="00AC6C37" w:rsidRPr="004D0B98" w:rsidRDefault="00AC6C37" w:rsidP="004D0B98">
            <w:pPr>
              <w:jc w:val="center"/>
              <w:rPr>
                <w:rFonts w:cs="Times New Roman"/>
                <w:b/>
                <w:i/>
                <w:lang w:val="en-US"/>
              </w:rPr>
            </w:pPr>
            <w:r w:rsidRPr="004D0B98">
              <w:rPr>
                <w:rFonts w:cs="Times New Roman"/>
                <w:b/>
                <w:i/>
                <w:lang w:val="en-US"/>
              </w:rPr>
              <w:t>A</w:t>
            </w:r>
          </w:p>
        </w:tc>
        <w:tc>
          <w:tcPr>
            <w:tcW w:w="851" w:type="dxa"/>
            <w:tcBorders>
              <w:bottom w:val="single" w:sz="4" w:space="0" w:color="auto"/>
            </w:tcBorders>
            <w:shd w:val="clear" w:color="auto" w:fill="A6A6A6" w:themeFill="background1" w:themeFillShade="A6"/>
          </w:tcPr>
          <w:p w14:paraId="5A4C342D" w14:textId="77777777" w:rsidR="00AC6C37" w:rsidRPr="004D0B98" w:rsidRDefault="00AC6C37" w:rsidP="004D0B98">
            <w:pPr>
              <w:jc w:val="center"/>
              <w:rPr>
                <w:rFonts w:cs="Times New Roman"/>
                <w:b/>
                <w:i/>
                <w:lang w:val="en-US"/>
              </w:rPr>
            </w:pPr>
            <w:r w:rsidRPr="004D0B98">
              <w:rPr>
                <w:rFonts w:cs="Times New Roman"/>
                <w:b/>
                <w:i/>
                <w:lang w:val="en-US"/>
              </w:rPr>
              <w:t>n</w:t>
            </w:r>
          </w:p>
        </w:tc>
        <w:tc>
          <w:tcPr>
            <w:tcW w:w="816" w:type="dxa"/>
            <w:tcBorders>
              <w:bottom w:val="single" w:sz="4" w:space="0" w:color="auto"/>
            </w:tcBorders>
            <w:shd w:val="clear" w:color="auto" w:fill="A6A6A6" w:themeFill="background1" w:themeFillShade="A6"/>
          </w:tcPr>
          <w:p w14:paraId="387A7F1C" w14:textId="77777777" w:rsidR="00AC6C37" w:rsidRPr="004D0B98" w:rsidRDefault="00AC6C37" w:rsidP="004D0B98">
            <w:pPr>
              <w:jc w:val="center"/>
              <w:rPr>
                <w:rFonts w:cs="Times New Roman"/>
                <w:b/>
                <w:i/>
                <w:lang w:val="en-US"/>
              </w:rPr>
            </w:pPr>
            <w:r w:rsidRPr="004D0B98">
              <w:rPr>
                <w:rFonts w:cs="Times New Roman"/>
                <w:b/>
                <w:i/>
                <w:lang w:val="en-US"/>
              </w:rPr>
              <w:t>Ea</w:t>
            </w:r>
          </w:p>
        </w:tc>
        <w:tc>
          <w:tcPr>
            <w:tcW w:w="708" w:type="dxa"/>
            <w:tcBorders>
              <w:top w:val="nil"/>
              <w:bottom w:val="single" w:sz="4" w:space="0" w:color="auto"/>
            </w:tcBorders>
            <w:shd w:val="clear" w:color="auto" w:fill="A6A6A6" w:themeFill="background1" w:themeFillShade="A6"/>
          </w:tcPr>
          <w:p w14:paraId="4E6B2A11" w14:textId="77777777" w:rsidR="00AC6C37" w:rsidRPr="0031090A" w:rsidRDefault="00AC6C37" w:rsidP="0031090A">
            <w:pPr>
              <w:jc w:val="center"/>
              <w:rPr>
                <w:rFonts w:cs="Times New Roman"/>
                <w:b/>
                <w:lang w:val="en-US"/>
              </w:rPr>
            </w:pPr>
          </w:p>
        </w:tc>
      </w:tr>
      <w:tr w:rsidR="00AC6C37" w:rsidRPr="003A7D50" w14:paraId="1CC687E1" w14:textId="77777777" w:rsidTr="00A04609">
        <w:tc>
          <w:tcPr>
            <w:tcW w:w="2376" w:type="dxa"/>
            <w:tcBorders>
              <w:bottom w:val="single" w:sz="4" w:space="0" w:color="auto"/>
              <w:right w:val="nil"/>
            </w:tcBorders>
            <w:shd w:val="clear" w:color="auto" w:fill="D9D9D9" w:themeFill="background1" w:themeFillShade="D9"/>
          </w:tcPr>
          <w:p w14:paraId="3DC76072" w14:textId="77777777" w:rsidR="00AC6C37" w:rsidRPr="00E56C47" w:rsidRDefault="00AC6C37">
            <w:pPr>
              <w:rPr>
                <w:rFonts w:cs="Times New Roman"/>
                <w:b/>
                <w:lang w:val="en-US"/>
              </w:rPr>
            </w:pPr>
            <w:r w:rsidRPr="00E56C47">
              <w:rPr>
                <w:rFonts w:cs="Times New Roman"/>
                <w:b/>
                <w:lang w:val="en-US"/>
              </w:rPr>
              <w:t>Hydrogen abstraction</w:t>
            </w:r>
          </w:p>
        </w:tc>
        <w:tc>
          <w:tcPr>
            <w:tcW w:w="5954" w:type="dxa"/>
            <w:tcBorders>
              <w:left w:val="nil"/>
              <w:bottom w:val="single" w:sz="4" w:space="0" w:color="auto"/>
              <w:right w:val="nil"/>
            </w:tcBorders>
            <w:shd w:val="clear" w:color="auto" w:fill="D9D9D9" w:themeFill="background1" w:themeFillShade="D9"/>
          </w:tcPr>
          <w:p w14:paraId="24CBD148" w14:textId="77777777" w:rsidR="00AC6C37" w:rsidRPr="003A7D50" w:rsidRDefault="00AC6C37">
            <w:pPr>
              <w:rPr>
                <w:rFonts w:cs="Times New Roman"/>
                <w:lang w:val="en-US"/>
              </w:rPr>
            </w:pPr>
          </w:p>
        </w:tc>
        <w:tc>
          <w:tcPr>
            <w:tcW w:w="1985" w:type="dxa"/>
            <w:tcBorders>
              <w:left w:val="nil"/>
              <w:bottom w:val="single" w:sz="4" w:space="0" w:color="auto"/>
              <w:right w:val="nil"/>
            </w:tcBorders>
            <w:shd w:val="clear" w:color="auto" w:fill="D9D9D9" w:themeFill="background1" w:themeFillShade="D9"/>
          </w:tcPr>
          <w:p w14:paraId="3A286D2E" w14:textId="77777777" w:rsidR="00AC6C37" w:rsidRPr="003A7D50" w:rsidRDefault="00AC6C37">
            <w:pPr>
              <w:rPr>
                <w:rFonts w:cs="Times New Roman"/>
                <w:lang w:val="en-US"/>
              </w:rPr>
            </w:pPr>
          </w:p>
        </w:tc>
        <w:tc>
          <w:tcPr>
            <w:tcW w:w="1026" w:type="dxa"/>
            <w:tcBorders>
              <w:left w:val="nil"/>
              <w:bottom w:val="single" w:sz="4" w:space="0" w:color="auto"/>
              <w:right w:val="nil"/>
            </w:tcBorders>
            <w:shd w:val="clear" w:color="auto" w:fill="D9D9D9" w:themeFill="background1" w:themeFillShade="D9"/>
          </w:tcPr>
          <w:p w14:paraId="3BF15620" w14:textId="77777777" w:rsidR="00AC6C37" w:rsidRPr="003A7D50" w:rsidRDefault="00AC6C37">
            <w:pPr>
              <w:rPr>
                <w:rFonts w:cs="Times New Roman"/>
                <w:lang w:val="en-US"/>
              </w:rPr>
            </w:pPr>
          </w:p>
        </w:tc>
        <w:tc>
          <w:tcPr>
            <w:tcW w:w="851" w:type="dxa"/>
            <w:tcBorders>
              <w:left w:val="nil"/>
              <w:bottom w:val="single" w:sz="4" w:space="0" w:color="auto"/>
              <w:right w:val="nil"/>
            </w:tcBorders>
            <w:shd w:val="clear" w:color="auto" w:fill="D9D9D9" w:themeFill="background1" w:themeFillShade="D9"/>
          </w:tcPr>
          <w:p w14:paraId="3481F05A" w14:textId="77777777" w:rsidR="00AC6C37" w:rsidRPr="003A7D50" w:rsidRDefault="00AC6C37">
            <w:pPr>
              <w:rPr>
                <w:rFonts w:cs="Times New Roman"/>
                <w:lang w:val="en-US"/>
              </w:rPr>
            </w:pPr>
          </w:p>
        </w:tc>
        <w:tc>
          <w:tcPr>
            <w:tcW w:w="816" w:type="dxa"/>
            <w:tcBorders>
              <w:left w:val="nil"/>
              <w:bottom w:val="single" w:sz="4" w:space="0" w:color="auto"/>
              <w:right w:val="nil"/>
            </w:tcBorders>
            <w:shd w:val="clear" w:color="auto" w:fill="D9D9D9" w:themeFill="background1" w:themeFillShade="D9"/>
          </w:tcPr>
          <w:p w14:paraId="77EE87A8" w14:textId="77777777" w:rsidR="00AC6C37" w:rsidRPr="003A7D50" w:rsidRDefault="00AC6C37">
            <w:pPr>
              <w:rPr>
                <w:rFonts w:cs="Times New Roman"/>
                <w:lang w:val="en-US"/>
              </w:rPr>
            </w:pPr>
          </w:p>
        </w:tc>
        <w:tc>
          <w:tcPr>
            <w:tcW w:w="708" w:type="dxa"/>
            <w:tcBorders>
              <w:left w:val="nil"/>
              <w:bottom w:val="single" w:sz="4" w:space="0" w:color="auto"/>
            </w:tcBorders>
            <w:shd w:val="clear" w:color="auto" w:fill="D9D9D9" w:themeFill="background1" w:themeFillShade="D9"/>
          </w:tcPr>
          <w:p w14:paraId="14D72581" w14:textId="77777777" w:rsidR="00AC6C37" w:rsidRPr="003A7D50" w:rsidRDefault="00AC6C37">
            <w:pPr>
              <w:rPr>
                <w:rFonts w:cs="Times New Roman"/>
                <w:lang w:val="en-US"/>
              </w:rPr>
            </w:pPr>
          </w:p>
        </w:tc>
      </w:tr>
      <w:tr w:rsidR="00BA723B" w:rsidRPr="003A7D50" w14:paraId="2BE3A0EB" w14:textId="77777777" w:rsidTr="00A04609">
        <w:tc>
          <w:tcPr>
            <w:tcW w:w="2376" w:type="dxa"/>
            <w:tcBorders>
              <w:right w:val="nil"/>
            </w:tcBorders>
            <w:shd w:val="clear" w:color="auto" w:fill="F2F2F2" w:themeFill="background1" w:themeFillShade="F2"/>
          </w:tcPr>
          <w:p w14:paraId="07577731" w14:textId="77777777" w:rsidR="00BA723B" w:rsidRPr="00E56C47" w:rsidRDefault="00BA723B">
            <w:pPr>
              <w:rPr>
                <w:rFonts w:cs="Times New Roman"/>
                <w:i/>
                <w:lang w:val="en-US"/>
              </w:rPr>
            </w:pPr>
            <w:r w:rsidRPr="00E56C47">
              <w:rPr>
                <w:rFonts w:cs="Times New Roman"/>
                <w:i/>
                <w:lang w:val="en-US"/>
              </w:rPr>
              <w:t>Intermolecular</w:t>
            </w:r>
          </w:p>
        </w:tc>
        <w:tc>
          <w:tcPr>
            <w:tcW w:w="5954" w:type="dxa"/>
            <w:tcBorders>
              <w:left w:val="nil"/>
              <w:right w:val="nil"/>
            </w:tcBorders>
            <w:shd w:val="clear" w:color="auto" w:fill="F2F2F2" w:themeFill="background1" w:themeFillShade="F2"/>
          </w:tcPr>
          <w:p w14:paraId="41844BF9" w14:textId="77777777" w:rsidR="00BA723B" w:rsidRPr="003A7D50" w:rsidRDefault="00BA723B">
            <w:pPr>
              <w:rPr>
                <w:rFonts w:cs="Times New Roman"/>
                <w:lang w:val="en-US"/>
              </w:rPr>
            </w:pPr>
          </w:p>
        </w:tc>
        <w:tc>
          <w:tcPr>
            <w:tcW w:w="1985" w:type="dxa"/>
            <w:tcBorders>
              <w:left w:val="nil"/>
              <w:right w:val="nil"/>
            </w:tcBorders>
            <w:shd w:val="clear" w:color="auto" w:fill="F2F2F2" w:themeFill="background1" w:themeFillShade="F2"/>
          </w:tcPr>
          <w:p w14:paraId="0B6359A4" w14:textId="77777777" w:rsidR="00BA723B" w:rsidRPr="003A7D50" w:rsidRDefault="00BA723B">
            <w:pPr>
              <w:rPr>
                <w:rFonts w:cs="Times New Roman"/>
                <w:lang w:val="en-US"/>
              </w:rPr>
            </w:pPr>
          </w:p>
        </w:tc>
        <w:tc>
          <w:tcPr>
            <w:tcW w:w="1026" w:type="dxa"/>
            <w:tcBorders>
              <w:left w:val="nil"/>
              <w:right w:val="nil"/>
            </w:tcBorders>
            <w:shd w:val="clear" w:color="auto" w:fill="F2F2F2" w:themeFill="background1" w:themeFillShade="F2"/>
          </w:tcPr>
          <w:p w14:paraId="7D72954F" w14:textId="77777777" w:rsidR="00BA723B" w:rsidRPr="003A7D50" w:rsidRDefault="00BA723B" w:rsidP="00B440BB">
            <w:pPr>
              <w:rPr>
                <w:rFonts w:cs="Times New Roman"/>
                <w:lang w:val="en-US"/>
              </w:rPr>
            </w:pPr>
          </w:p>
        </w:tc>
        <w:tc>
          <w:tcPr>
            <w:tcW w:w="851" w:type="dxa"/>
            <w:tcBorders>
              <w:left w:val="nil"/>
              <w:right w:val="nil"/>
            </w:tcBorders>
            <w:shd w:val="clear" w:color="auto" w:fill="F2F2F2" w:themeFill="background1" w:themeFillShade="F2"/>
          </w:tcPr>
          <w:p w14:paraId="2FD6E266" w14:textId="77777777" w:rsidR="00BA723B" w:rsidRPr="003A7D50" w:rsidRDefault="00BA723B" w:rsidP="00BA723B">
            <w:pPr>
              <w:rPr>
                <w:rFonts w:cs="Times New Roman"/>
                <w:lang w:val="en-US"/>
              </w:rPr>
            </w:pPr>
          </w:p>
        </w:tc>
        <w:tc>
          <w:tcPr>
            <w:tcW w:w="816" w:type="dxa"/>
            <w:tcBorders>
              <w:left w:val="nil"/>
              <w:right w:val="nil"/>
            </w:tcBorders>
            <w:shd w:val="clear" w:color="auto" w:fill="F2F2F2" w:themeFill="background1" w:themeFillShade="F2"/>
          </w:tcPr>
          <w:p w14:paraId="61B82FB4" w14:textId="77777777" w:rsidR="00BA723B" w:rsidRPr="003A7D50" w:rsidRDefault="00BA723B">
            <w:pPr>
              <w:rPr>
                <w:rFonts w:cs="Times New Roman"/>
                <w:lang w:val="en-US"/>
              </w:rPr>
            </w:pPr>
          </w:p>
        </w:tc>
        <w:tc>
          <w:tcPr>
            <w:tcW w:w="708" w:type="dxa"/>
            <w:tcBorders>
              <w:left w:val="nil"/>
            </w:tcBorders>
            <w:shd w:val="clear" w:color="auto" w:fill="F2F2F2" w:themeFill="background1" w:themeFillShade="F2"/>
          </w:tcPr>
          <w:p w14:paraId="720B059F" w14:textId="77777777" w:rsidR="00BA723B" w:rsidRPr="003A7D50" w:rsidRDefault="00BA723B">
            <w:pPr>
              <w:rPr>
                <w:rFonts w:cs="Times New Roman"/>
                <w:lang w:val="en-US"/>
              </w:rPr>
            </w:pPr>
          </w:p>
        </w:tc>
      </w:tr>
      <w:tr w:rsidR="00BA723B" w:rsidRPr="003A7D50" w14:paraId="47275B4C" w14:textId="77777777" w:rsidTr="00A04609">
        <w:trPr>
          <w:trHeight w:val="600"/>
        </w:trPr>
        <w:tc>
          <w:tcPr>
            <w:tcW w:w="2376" w:type="dxa"/>
            <w:vMerge w:val="restart"/>
            <w:vAlign w:val="center"/>
          </w:tcPr>
          <w:p w14:paraId="56A13076" w14:textId="77777777" w:rsidR="00BA723B" w:rsidRPr="003A7D50" w:rsidRDefault="00BA723B" w:rsidP="00A25D53">
            <w:pPr>
              <w:jc w:val="left"/>
              <w:rPr>
                <w:rFonts w:cs="Times New Roman"/>
                <w:lang w:val="en-US"/>
              </w:rPr>
            </w:pPr>
            <w:r>
              <w:rPr>
                <w:rFonts w:cs="Times New Roman"/>
                <w:lang w:val="en-US"/>
              </w:rPr>
              <w:t xml:space="preserve">by </w:t>
            </w:r>
            <w:r w:rsidRPr="003A7D50">
              <w:rPr>
                <w:rFonts w:cs="Times New Roman"/>
                <w:lang w:val="en-US"/>
              </w:rPr>
              <w:t>C• from C-H</w:t>
            </w:r>
          </w:p>
        </w:tc>
        <w:tc>
          <w:tcPr>
            <w:tcW w:w="5954" w:type="dxa"/>
            <w:vMerge w:val="restart"/>
            <w:vAlign w:val="center"/>
          </w:tcPr>
          <w:p w14:paraId="00CCF796" w14:textId="1D0EA5DA" w:rsidR="00BA723B" w:rsidRPr="003A7D50" w:rsidRDefault="00897FD2" w:rsidP="00A25D53">
            <w:pPr>
              <w:jc w:val="left"/>
              <w:rPr>
                <w:rFonts w:cs="Times New Roman"/>
                <w:lang w:val="en-US"/>
              </w:rPr>
            </w:pPr>
            <w:r>
              <w:rPr>
                <w:rFonts w:cs="Times New Roman"/>
                <w:noProof/>
                <w:lang w:eastAsia="nl-BE"/>
              </w:rPr>
              <w:drawing>
                <wp:inline distT="0" distB="0" distL="0" distR="0" wp14:anchorId="55FD56DD" wp14:editId="6A3A9C2D">
                  <wp:extent cx="3598746" cy="720000"/>
                  <wp:effectExtent l="0" t="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olecular_hydrogen_abstraction_alkyl.tif"/>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598746" cy="720000"/>
                          </a:xfrm>
                          <a:prstGeom prst="rect">
                            <a:avLst/>
                          </a:prstGeom>
                        </pic:spPr>
                      </pic:pic>
                    </a:graphicData>
                  </a:graphic>
                </wp:inline>
              </w:drawing>
            </w:r>
          </w:p>
        </w:tc>
        <w:tc>
          <w:tcPr>
            <w:tcW w:w="1985" w:type="dxa"/>
            <w:vAlign w:val="center"/>
          </w:tcPr>
          <w:p w14:paraId="5242EB5D" w14:textId="77777777" w:rsidR="00BA723B" w:rsidRDefault="00BA723B" w:rsidP="00A25D53">
            <w:pPr>
              <w:jc w:val="left"/>
              <w:rPr>
                <w:rFonts w:cs="Times New Roman"/>
                <w:lang w:val="en-US"/>
              </w:rPr>
            </w:pPr>
          </w:p>
        </w:tc>
        <w:tc>
          <w:tcPr>
            <w:tcW w:w="2693" w:type="dxa"/>
            <w:gridSpan w:val="3"/>
            <w:vAlign w:val="center"/>
          </w:tcPr>
          <w:p w14:paraId="6C4C3FA0" w14:textId="77777777" w:rsidR="00BA723B" w:rsidRPr="003A7D50" w:rsidRDefault="00BA723B" w:rsidP="00A25D53">
            <w:pPr>
              <w:jc w:val="left"/>
              <w:rPr>
                <w:rFonts w:cs="Times New Roman"/>
                <w:lang w:val="en-US"/>
              </w:rPr>
            </w:pPr>
            <w:r>
              <w:rPr>
                <w:rFonts w:cs="Times New Roman"/>
                <w:lang w:val="en-US"/>
              </w:rPr>
              <w:t>Group additivity</w:t>
            </w:r>
          </w:p>
        </w:tc>
        <w:tc>
          <w:tcPr>
            <w:tcW w:w="708" w:type="dxa"/>
            <w:vAlign w:val="center"/>
          </w:tcPr>
          <w:p w14:paraId="4431D78F" w14:textId="7A592C92" w:rsidR="00BA723B" w:rsidRPr="003A7D50" w:rsidRDefault="00BA723B" w:rsidP="00A04609">
            <w:pPr>
              <w:jc w:val="left"/>
              <w:rPr>
                <w:rFonts w:cs="Times New Roman"/>
                <w:lang w:val="en-US"/>
              </w:rPr>
            </w:pPr>
            <w:r>
              <w:rPr>
                <w:rFonts w:cs="Times New Roman"/>
                <w:lang w:val="en-US"/>
              </w:rPr>
              <w:fldChar w:fldCharType="begin">
                <w:fldData xml:space="preserve">PEVuZE5vdGU+PENpdGU+PEF1dGhvcj5TYWJiZTwvQXV0aG9yPjxZZWFyPjIwMTA8L1llYXI+PFJl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TYWJiZTwvQXV0aG9yPjxZZWFyPjIwMTA8L1llYXI+PFJl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1" w:tooltip="Sabbe, 2010 #413" w:history="1">
              <w:r w:rsidR="00A04609">
                <w:rPr>
                  <w:rFonts w:cs="Times New Roman"/>
                  <w:noProof/>
                  <w:lang w:val="en-US"/>
                </w:rPr>
                <w:t>1</w:t>
              </w:r>
            </w:hyperlink>
            <w:r w:rsidR="00A04609">
              <w:rPr>
                <w:rFonts w:cs="Times New Roman"/>
                <w:noProof/>
                <w:lang w:val="en-US"/>
              </w:rPr>
              <w:t xml:space="preserve">, </w:t>
            </w:r>
            <w:hyperlink w:anchor="_ENREF_2" w:tooltip="Paraskevas, 2014 #1031" w:history="1">
              <w:r w:rsidR="00A04609">
                <w:rPr>
                  <w:rFonts w:cs="Times New Roman"/>
                  <w:noProof/>
                  <w:lang w:val="en-US"/>
                </w:rPr>
                <w:t>2</w:t>
              </w:r>
            </w:hyperlink>
            <w:r w:rsidR="00A04609">
              <w:rPr>
                <w:rFonts w:cs="Times New Roman"/>
                <w:noProof/>
                <w:lang w:val="en-US"/>
              </w:rPr>
              <w:t>]</w:t>
            </w:r>
            <w:r>
              <w:rPr>
                <w:rFonts w:cs="Times New Roman"/>
                <w:lang w:val="en-US"/>
              </w:rPr>
              <w:fldChar w:fldCharType="end"/>
            </w:r>
          </w:p>
        </w:tc>
      </w:tr>
      <w:tr w:rsidR="00BA723B" w:rsidRPr="00F322BF" w14:paraId="331A91AE" w14:textId="77777777" w:rsidTr="00A04609">
        <w:trPr>
          <w:trHeight w:val="600"/>
        </w:trPr>
        <w:tc>
          <w:tcPr>
            <w:tcW w:w="2376" w:type="dxa"/>
            <w:vMerge/>
            <w:vAlign w:val="center"/>
          </w:tcPr>
          <w:p w14:paraId="4BE63DFD" w14:textId="77777777" w:rsidR="00BA723B" w:rsidRDefault="00BA723B" w:rsidP="00A25D53">
            <w:pPr>
              <w:jc w:val="left"/>
              <w:rPr>
                <w:rFonts w:cs="Times New Roman"/>
                <w:lang w:val="en-US"/>
              </w:rPr>
            </w:pPr>
          </w:p>
        </w:tc>
        <w:tc>
          <w:tcPr>
            <w:tcW w:w="5954" w:type="dxa"/>
            <w:vMerge/>
            <w:vAlign w:val="center"/>
          </w:tcPr>
          <w:p w14:paraId="5AE4E268" w14:textId="77777777" w:rsidR="00BA723B" w:rsidRDefault="00BA723B" w:rsidP="00A25D53">
            <w:pPr>
              <w:jc w:val="left"/>
              <w:rPr>
                <w:rFonts w:cs="Times New Roman"/>
                <w:noProof/>
                <w:lang w:eastAsia="nl-BE"/>
              </w:rPr>
            </w:pPr>
          </w:p>
        </w:tc>
        <w:tc>
          <w:tcPr>
            <w:tcW w:w="1985" w:type="dxa"/>
            <w:vAlign w:val="center"/>
          </w:tcPr>
          <w:p w14:paraId="19CEA545" w14:textId="77777777" w:rsidR="00BA723B" w:rsidRDefault="00BA723B" w:rsidP="00A25D53">
            <w:pPr>
              <w:jc w:val="left"/>
              <w:rPr>
                <w:rFonts w:cs="Times New Roman"/>
                <w:lang w:val="en-US"/>
              </w:rPr>
            </w:pPr>
            <w:r>
              <w:rPr>
                <w:lang w:val="en-US"/>
              </w:rPr>
              <w:t xml:space="preserve">H abstr from </w:t>
            </w:r>
            <w:r w:rsidRPr="00F322BF">
              <w:rPr>
                <w:lang w:val="en-US"/>
              </w:rPr>
              <w:t>C(=O)-</w:t>
            </w:r>
            <w:r w:rsidRPr="00F322BF">
              <w:rPr>
                <w:b/>
                <w:lang w:val="en-US"/>
              </w:rPr>
              <w:t>H</w:t>
            </w:r>
            <w:r w:rsidRPr="00BA723B">
              <w:rPr>
                <w:lang w:val="en-US"/>
              </w:rPr>
              <w:t xml:space="preserve"> by CH</w:t>
            </w:r>
            <w:r w:rsidRPr="00BA723B">
              <w:rPr>
                <w:vertAlign w:val="subscript"/>
                <w:lang w:val="en-US"/>
              </w:rPr>
              <w:t>3</w:t>
            </w:r>
          </w:p>
        </w:tc>
        <w:tc>
          <w:tcPr>
            <w:tcW w:w="1026" w:type="dxa"/>
            <w:vAlign w:val="center"/>
          </w:tcPr>
          <w:p w14:paraId="27A71AB7" w14:textId="05FDC804" w:rsidR="00BA723B" w:rsidRPr="003A7D50" w:rsidRDefault="000D72DB" w:rsidP="00A25D53">
            <w:pPr>
              <w:jc w:val="left"/>
              <w:rPr>
                <w:rFonts w:cs="Times New Roman"/>
                <w:lang w:val="en-US"/>
              </w:rPr>
            </w:pPr>
            <w:r>
              <w:rPr>
                <w:rFonts w:cs="Times New Roman"/>
                <w:lang w:val="en-US"/>
              </w:rPr>
              <w:t>2.5e-6</w:t>
            </w:r>
          </w:p>
        </w:tc>
        <w:tc>
          <w:tcPr>
            <w:tcW w:w="851" w:type="dxa"/>
            <w:vAlign w:val="center"/>
          </w:tcPr>
          <w:p w14:paraId="50B89F5E" w14:textId="77777777" w:rsidR="00BA723B" w:rsidRPr="003A7D50" w:rsidRDefault="00BA723B" w:rsidP="00A25D53">
            <w:pPr>
              <w:jc w:val="left"/>
              <w:rPr>
                <w:rFonts w:cs="Times New Roman"/>
                <w:lang w:val="en-US"/>
              </w:rPr>
            </w:pPr>
            <w:r>
              <w:rPr>
                <w:rFonts w:cs="Times New Roman"/>
                <w:lang w:val="en-US"/>
              </w:rPr>
              <w:t>3.6</w:t>
            </w:r>
          </w:p>
        </w:tc>
        <w:tc>
          <w:tcPr>
            <w:tcW w:w="816" w:type="dxa"/>
            <w:vAlign w:val="center"/>
          </w:tcPr>
          <w:p w14:paraId="55C6BE87" w14:textId="74A95C9F" w:rsidR="00BA723B" w:rsidRPr="003A7D50" w:rsidRDefault="000D72DB" w:rsidP="000D72DB">
            <w:pPr>
              <w:jc w:val="left"/>
              <w:rPr>
                <w:rFonts w:cs="Times New Roman"/>
                <w:lang w:val="en-US"/>
              </w:rPr>
            </w:pPr>
            <w:r>
              <w:rPr>
                <w:rFonts w:cs="Times New Roman"/>
                <w:lang w:val="en-US"/>
              </w:rPr>
              <w:t>18.1</w:t>
            </w:r>
          </w:p>
        </w:tc>
        <w:tc>
          <w:tcPr>
            <w:tcW w:w="708" w:type="dxa"/>
            <w:vAlign w:val="center"/>
          </w:tcPr>
          <w:p w14:paraId="448811AA" w14:textId="0CD375C2" w:rsidR="00BA723B" w:rsidRPr="00EE02BB" w:rsidRDefault="00254956" w:rsidP="00A04609">
            <w:pPr>
              <w:jc w:val="left"/>
              <w:rPr>
                <w:b/>
                <w:lang w:val="en-US"/>
              </w:rPr>
            </w:pPr>
            <w:r>
              <w:rPr>
                <w:rFonts w:cs="Times New Roman"/>
                <w:lang w:val="en-US"/>
              </w:rPr>
              <w:fldChar w:fldCharType="begin"/>
            </w:r>
            <w:r w:rsidR="00A04609">
              <w:rPr>
                <w:rFonts w:cs="Times New Roman"/>
                <w:lang w:val="en-US"/>
              </w:rPr>
              <w:instrText xml:space="preserve"> ADDIN EN.CITE &lt;EndNote&gt;&lt;Cite&gt;&lt;Author&gt;Mendes&lt;/Author&gt;&lt;Year&gt;2014&lt;/Year&gt;&lt;RecNum&gt;1206&lt;/RecNum&gt;&lt;DisplayText&gt;[3]&lt;/DisplayText&gt;&lt;record&gt;&lt;rec-number&gt;1206&lt;/rec-number&gt;&lt;foreign-keys&gt;&lt;key app="EN" db-id="v2as2ef5awdp2dedtaqpvxso9fx5a5esz2zt"&gt;1206&lt;/key&gt;&lt;/foreign-keys&gt;&lt;ref-type name="Journal Article"&gt;17&lt;/ref-type&gt;&lt;contributors&gt;&lt;authors&gt;&lt;author&gt;Mendes, Jorge&lt;/author&gt;&lt;author&gt;Zhou, Chong-Wen&lt;/author&gt;&lt;author&gt;Curran, Henry J.&lt;/author&gt;&lt;/authors&gt;&lt;/contributors&gt;&lt;titles&gt;&lt;title&gt;Theoretical Chemical Kinetic Study of the H-Atom Abstraction Reactions from Aldehydes and Acids by Ḣ Atoms and ȮH, HȮ2, and ĊH3 Radicals&lt;/title&gt;&lt;secondary-title&gt;Journal of Physical Chemistry A&lt;/secondary-title&gt;&lt;/titles&gt;&lt;periodical&gt;&lt;full-title&gt;Journal of Physical Chemistry A&lt;/full-title&gt;&lt;abbr-1&gt;J. Phys. Chem. A&lt;/abbr-1&gt;&lt;/periodical&gt;&lt;pages&gt;12089-12104&lt;/pages&gt;&lt;volume&gt;118&lt;/volume&gt;&lt;number&gt;51&lt;/number&gt;&lt;dates&gt;&lt;year&gt;2014&lt;/year&gt;&lt;pub-dates&gt;&lt;date&gt;2014/12/26&lt;/date&gt;&lt;/pub-dates&gt;&lt;/dates&gt;&lt;publisher&gt;American Chemical Society&lt;/publisher&gt;&lt;isbn&gt;1089-5639&lt;/isbn&gt;&lt;urls&gt;&lt;related-urls&gt;&lt;url&gt;http://dx.doi.org/10.1021/jp5072814&lt;/url&gt;&lt;/related-urls&gt;&lt;/urls&gt;&lt;electronic-resource-num&gt;10.1021/jp5072814&lt;/electronic-resource-num&gt;&lt;/record&gt;&lt;/Cite&gt;&lt;/EndNote&gt;</w:instrText>
            </w:r>
            <w:r>
              <w:rPr>
                <w:rFonts w:cs="Times New Roman"/>
                <w:lang w:val="en-US"/>
              </w:rPr>
              <w:fldChar w:fldCharType="separate"/>
            </w:r>
            <w:r w:rsidR="00A04609">
              <w:rPr>
                <w:rFonts w:cs="Times New Roman"/>
                <w:noProof/>
                <w:lang w:val="en-US"/>
              </w:rPr>
              <w:t>[</w:t>
            </w:r>
            <w:hyperlink w:anchor="_ENREF_3" w:tooltip="Mendes, 2014 #1206" w:history="1">
              <w:r w:rsidR="00A04609">
                <w:rPr>
                  <w:rFonts w:cs="Times New Roman"/>
                  <w:noProof/>
                  <w:lang w:val="en-US"/>
                </w:rPr>
                <w:t>3</w:t>
              </w:r>
            </w:hyperlink>
            <w:r w:rsidR="00A04609">
              <w:rPr>
                <w:rFonts w:cs="Times New Roman"/>
                <w:noProof/>
                <w:lang w:val="en-US"/>
              </w:rPr>
              <w:t>]</w:t>
            </w:r>
            <w:r>
              <w:rPr>
                <w:rFonts w:cs="Times New Roman"/>
                <w:lang w:val="en-US"/>
              </w:rPr>
              <w:fldChar w:fldCharType="end"/>
            </w:r>
          </w:p>
        </w:tc>
      </w:tr>
      <w:tr w:rsidR="00BA723B" w:rsidRPr="003A7D50" w14:paraId="6041F36C" w14:textId="77777777" w:rsidTr="00A04609">
        <w:trPr>
          <w:trHeight w:val="600"/>
        </w:trPr>
        <w:tc>
          <w:tcPr>
            <w:tcW w:w="2376" w:type="dxa"/>
            <w:vMerge w:val="restart"/>
            <w:vAlign w:val="center"/>
          </w:tcPr>
          <w:p w14:paraId="1D53A1C5" w14:textId="77777777" w:rsidR="00BA723B" w:rsidRPr="003A7D50" w:rsidRDefault="00BA723B" w:rsidP="00A25D53">
            <w:pPr>
              <w:jc w:val="left"/>
              <w:rPr>
                <w:rFonts w:cs="Times New Roman"/>
                <w:lang w:val="en-US"/>
              </w:rPr>
            </w:pPr>
            <w:r>
              <w:rPr>
                <w:rFonts w:cs="Times New Roman"/>
                <w:lang w:val="en-US"/>
              </w:rPr>
              <w:t>by H• from C-H</w:t>
            </w:r>
          </w:p>
        </w:tc>
        <w:tc>
          <w:tcPr>
            <w:tcW w:w="5954" w:type="dxa"/>
            <w:vMerge w:val="restart"/>
            <w:vAlign w:val="center"/>
          </w:tcPr>
          <w:p w14:paraId="2C71C913" w14:textId="66E88825" w:rsidR="00BA723B" w:rsidRPr="003A7D50" w:rsidRDefault="00897FD2" w:rsidP="00A25D53">
            <w:pPr>
              <w:jc w:val="left"/>
              <w:rPr>
                <w:rFonts w:cs="Times New Roman"/>
                <w:lang w:val="en-US"/>
              </w:rPr>
            </w:pPr>
            <w:r>
              <w:rPr>
                <w:rFonts w:cs="Times New Roman"/>
                <w:noProof/>
                <w:lang w:eastAsia="nl-BE"/>
              </w:rPr>
              <w:drawing>
                <wp:inline distT="0" distB="0" distL="0" distR="0" wp14:anchorId="01BBEF14" wp14:editId="6586556B">
                  <wp:extent cx="2700234" cy="720000"/>
                  <wp:effectExtent l="0" t="0" r="508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olecular_hydrogen_abstraction_hydrogen_atom.tif"/>
                          <pic:cNvPicPr/>
                        </pic:nvPicPr>
                        <pic:blipFill>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00234" cy="720000"/>
                          </a:xfrm>
                          <a:prstGeom prst="rect">
                            <a:avLst/>
                          </a:prstGeom>
                        </pic:spPr>
                      </pic:pic>
                    </a:graphicData>
                  </a:graphic>
                </wp:inline>
              </w:drawing>
            </w:r>
          </w:p>
        </w:tc>
        <w:tc>
          <w:tcPr>
            <w:tcW w:w="1985" w:type="dxa"/>
            <w:vAlign w:val="center"/>
          </w:tcPr>
          <w:p w14:paraId="243BB4D2" w14:textId="77777777" w:rsidR="00BA723B" w:rsidRDefault="00BA723B" w:rsidP="00A25D53">
            <w:pPr>
              <w:jc w:val="left"/>
              <w:rPr>
                <w:rFonts w:cs="Times New Roman"/>
                <w:lang w:val="en-US"/>
              </w:rPr>
            </w:pPr>
          </w:p>
        </w:tc>
        <w:tc>
          <w:tcPr>
            <w:tcW w:w="2693" w:type="dxa"/>
            <w:gridSpan w:val="3"/>
            <w:vAlign w:val="center"/>
          </w:tcPr>
          <w:p w14:paraId="2194AABE" w14:textId="77777777" w:rsidR="00BA723B" w:rsidRPr="003A7D50" w:rsidRDefault="00BA723B" w:rsidP="00A25D53">
            <w:pPr>
              <w:jc w:val="left"/>
              <w:rPr>
                <w:rFonts w:cs="Times New Roman"/>
                <w:lang w:val="en-US"/>
              </w:rPr>
            </w:pPr>
            <w:r>
              <w:rPr>
                <w:rFonts w:cs="Times New Roman"/>
                <w:lang w:val="en-US"/>
              </w:rPr>
              <w:t>Group additivity</w:t>
            </w:r>
          </w:p>
        </w:tc>
        <w:tc>
          <w:tcPr>
            <w:tcW w:w="708" w:type="dxa"/>
            <w:vAlign w:val="center"/>
          </w:tcPr>
          <w:p w14:paraId="5F66F551" w14:textId="4478985E" w:rsidR="00BA723B" w:rsidRDefault="00254956" w:rsidP="00A25D53">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Paraskevas&lt;/Author&gt;&lt;Year&gt;2014&lt;/Year&gt;&lt;RecNum&gt;1139&lt;/RecNum&gt;&lt;DisplayText&gt;[4]&lt;/DisplayText&gt;&lt;record&gt;&lt;rec-number&gt;1139&lt;/rec-number&gt;&lt;foreign-keys&gt;&lt;key app="EN" db-id="v2as2ef5awdp2dedtaqpvxso9fx5a5esz2zt"&gt;1139&lt;/key&gt;&lt;/foreign-keys&gt;&lt;ref-type name="Journal Article"&gt;17&lt;/ref-type&gt;&lt;contributors&gt;&lt;authors&gt;&lt;author&gt;Paraskevas, Paschalis D.&lt;/author&gt;&lt;author&gt;Sabbe, Maarten K.&lt;/author&gt;&lt;author&gt;Reyniers, Marie-Françoise&lt;/author&gt;&lt;author&gt;Papayannakos, Nikos G.&lt;/author&gt;&lt;author&gt;Marin, Guy B.&lt;/author&gt;&lt;/authors&gt;&lt;/contributors&gt;&lt;titles&gt;&lt;title&gt;Kinetic Modeling of α-Hydrogen Abstractions from Unsaturated and Saturated Oxygenate Compounds by Hydrogen Atoms&lt;/title&gt;&lt;secondary-title&gt;Journal of Physical Chemistry A&lt;/secondary-title&gt;&lt;/titles&gt;&lt;periodical&gt;&lt;full-title&gt;Journal of Physical Chemistry A&lt;/full-title&gt;&lt;abbr-1&gt;J. Phys. Chem. A&lt;/abbr-1&gt;&lt;/periodical&gt;&lt;pages&gt;9296-9309&lt;/pages&gt;&lt;volume&gt;118&lt;/volume&gt;&lt;number&gt;40&lt;/number&gt;&lt;dates&gt;&lt;year&gt;2014&lt;/year&gt;&lt;/dates&gt;&lt;publisher&gt;American Chemical Society&lt;/publisher&gt;&lt;isbn&gt;1089-5639&lt;/isbn&gt;&lt;urls&gt;&lt;related-urls&gt;&lt;url&gt;http://dx.doi.org/10.1021/jp503570e&lt;/url&gt;&lt;/related-urls&gt;&lt;/urls&gt;&lt;electronic-resource-num&gt;10.1021/jp503570e&lt;/electronic-resource-num&gt;&lt;access-date&gt;2014/12/09&lt;/access-date&gt;&lt;/record&gt;&lt;/Cite&gt;&lt;/EndNote&gt;</w:instrText>
            </w:r>
            <w:r>
              <w:rPr>
                <w:rFonts w:cs="Times New Roman"/>
                <w:lang w:val="en-US"/>
              </w:rPr>
              <w:fldChar w:fldCharType="separate"/>
            </w:r>
            <w:r w:rsidR="00A04609">
              <w:rPr>
                <w:rFonts w:cs="Times New Roman"/>
                <w:noProof/>
                <w:lang w:val="en-US"/>
              </w:rPr>
              <w:t>[</w:t>
            </w:r>
            <w:hyperlink w:anchor="_ENREF_4" w:tooltip="Paraskevas, 2014 #1139" w:history="1">
              <w:r w:rsidR="00A04609">
                <w:rPr>
                  <w:rFonts w:cs="Times New Roman"/>
                  <w:noProof/>
                  <w:lang w:val="en-US"/>
                </w:rPr>
                <w:t>4</w:t>
              </w:r>
            </w:hyperlink>
            <w:r w:rsidR="00A04609">
              <w:rPr>
                <w:rFonts w:cs="Times New Roman"/>
                <w:noProof/>
                <w:lang w:val="en-US"/>
              </w:rPr>
              <w:t>]</w:t>
            </w:r>
            <w:r>
              <w:rPr>
                <w:rFonts w:cs="Times New Roman"/>
                <w:lang w:val="en-US"/>
              </w:rPr>
              <w:fldChar w:fldCharType="end"/>
            </w:r>
          </w:p>
          <w:p w14:paraId="0BDE0A68" w14:textId="77777777" w:rsidR="00BA723B" w:rsidRPr="003A7D50" w:rsidRDefault="00BA723B" w:rsidP="00A25D53">
            <w:pPr>
              <w:jc w:val="left"/>
              <w:rPr>
                <w:rFonts w:cs="Times New Roman"/>
                <w:lang w:val="en-US"/>
              </w:rPr>
            </w:pPr>
          </w:p>
        </w:tc>
      </w:tr>
      <w:tr w:rsidR="00BA723B" w:rsidRPr="00F322BF" w14:paraId="55E973B9" w14:textId="77777777" w:rsidTr="00A04609">
        <w:trPr>
          <w:trHeight w:val="600"/>
        </w:trPr>
        <w:tc>
          <w:tcPr>
            <w:tcW w:w="2376" w:type="dxa"/>
            <w:vMerge/>
            <w:vAlign w:val="center"/>
          </w:tcPr>
          <w:p w14:paraId="5D24668D" w14:textId="77777777" w:rsidR="00BA723B" w:rsidRDefault="00BA723B" w:rsidP="00A25D53">
            <w:pPr>
              <w:jc w:val="left"/>
              <w:rPr>
                <w:rFonts w:cs="Times New Roman"/>
                <w:lang w:val="en-US"/>
              </w:rPr>
            </w:pPr>
          </w:p>
        </w:tc>
        <w:tc>
          <w:tcPr>
            <w:tcW w:w="5954" w:type="dxa"/>
            <w:vMerge/>
            <w:vAlign w:val="center"/>
          </w:tcPr>
          <w:p w14:paraId="587F13C6" w14:textId="77777777" w:rsidR="00BA723B" w:rsidRDefault="00BA723B" w:rsidP="00A25D53">
            <w:pPr>
              <w:jc w:val="left"/>
              <w:rPr>
                <w:rFonts w:cs="Times New Roman"/>
                <w:noProof/>
                <w:lang w:eastAsia="nl-BE"/>
              </w:rPr>
            </w:pPr>
          </w:p>
        </w:tc>
        <w:tc>
          <w:tcPr>
            <w:tcW w:w="1985" w:type="dxa"/>
            <w:vAlign w:val="center"/>
          </w:tcPr>
          <w:p w14:paraId="1E2689FE" w14:textId="77777777" w:rsidR="00BA723B" w:rsidRDefault="00BA723B" w:rsidP="00A25D53">
            <w:pPr>
              <w:jc w:val="left"/>
              <w:rPr>
                <w:rFonts w:cs="Times New Roman"/>
                <w:lang w:val="en-US"/>
              </w:rPr>
            </w:pPr>
            <w:r>
              <w:rPr>
                <w:lang w:val="en-US"/>
              </w:rPr>
              <w:t xml:space="preserve">H abstr from </w:t>
            </w:r>
            <w:r w:rsidRPr="00F322BF">
              <w:rPr>
                <w:lang w:val="en-US"/>
              </w:rPr>
              <w:t>C(=O)-</w:t>
            </w:r>
            <w:r w:rsidRPr="00F322BF">
              <w:rPr>
                <w:b/>
                <w:lang w:val="en-US"/>
              </w:rPr>
              <w:t>H</w:t>
            </w:r>
          </w:p>
        </w:tc>
        <w:tc>
          <w:tcPr>
            <w:tcW w:w="1026" w:type="dxa"/>
            <w:vAlign w:val="center"/>
          </w:tcPr>
          <w:p w14:paraId="4788A0CD" w14:textId="32933F2E" w:rsidR="00BA723B" w:rsidRPr="003A7D50" w:rsidRDefault="000D72DB" w:rsidP="00A25D53">
            <w:pPr>
              <w:jc w:val="left"/>
              <w:rPr>
                <w:rFonts w:cs="Times New Roman"/>
                <w:lang w:val="en-US"/>
              </w:rPr>
            </w:pPr>
            <w:r>
              <w:rPr>
                <w:rFonts w:cs="Times New Roman"/>
                <w:lang w:val="en-US"/>
              </w:rPr>
              <w:t>7.15e-1</w:t>
            </w:r>
          </w:p>
        </w:tc>
        <w:tc>
          <w:tcPr>
            <w:tcW w:w="851" w:type="dxa"/>
            <w:vAlign w:val="center"/>
          </w:tcPr>
          <w:p w14:paraId="5F8DB5E8" w14:textId="77777777" w:rsidR="00BA723B" w:rsidRPr="003A7D50" w:rsidRDefault="00BA723B" w:rsidP="00A25D53">
            <w:pPr>
              <w:jc w:val="left"/>
              <w:rPr>
                <w:rFonts w:cs="Times New Roman"/>
                <w:lang w:val="en-US"/>
              </w:rPr>
            </w:pPr>
            <w:r>
              <w:rPr>
                <w:rFonts w:cs="Times New Roman"/>
                <w:lang w:val="en-US"/>
              </w:rPr>
              <w:t>2.4</w:t>
            </w:r>
          </w:p>
        </w:tc>
        <w:tc>
          <w:tcPr>
            <w:tcW w:w="816" w:type="dxa"/>
            <w:vAlign w:val="center"/>
          </w:tcPr>
          <w:p w14:paraId="5A887287" w14:textId="2F862036" w:rsidR="00BA723B" w:rsidRPr="003A7D50" w:rsidRDefault="000D72DB" w:rsidP="00A25D53">
            <w:pPr>
              <w:jc w:val="left"/>
              <w:rPr>
                <w:rFonts w:cs="Times New Roman"/>
                <w:lang w:val="en-US"/>
              </w:rPr>
            </w:pPr>
            <w:r>
              <w:rPr>
                <w:rFonts w:cs="Times New Roman"/>
                <w:lang w:val="en-US"/>
              </w:rPr>
              <w:t>6.6</w:t>
            </w:r>
          </w:p>
        </w:tc>
        <w:tc>
          <w:tcPr>
            <w:tcW w:w="708" w:type="dxa"/>
            <w:vAlign w:val="center"/>
          </w:tcPr>
          <w:p w14:paraId="3F9E7870" w14:textId="16E963E7" w:rsidR="00BA723B" w:rsidRPr="00F322BF" w:rsidRDefault="00254956" w:rsidP="00A25D53">
            <w:pPr>
              <w:jc w:val="left"/>
              <w:rPr>
                <w:b/>
                <w:lang w:val="en-US"/>
              </w:rPr>
            </w:pPr>
            <w:r>
              <w:rPr>
                <w:rFonts w:cs="Times New Roman"/>
                <w:lang w:val="en-US"/>
              </w:rPr>
              <w:fldChar w:fldCharType="begin"/>
            </w:r>
            <w:r w:rsidR="00A04609">
              <w:rPr>
                <w:rFonts w:cs="Times New Roman"/>
                <w:lang w:val="en-US"/>
              </w:rPr>
              <w:instrText xml:space="preserve"> ADDIN EN.CITE &lt;EndNote&gt;&lt;Cite&gt;&lt;Author&gt;Mendes&lt;/Author&gt;&lt;Year&gt;2014&lt;/Year&gt;&lt;RecNum&gt;1206&lt;/RecNum&gt;&lt;DisplayText&gt;[3]&lt;/DisplayText&gt;&lt;record&gt;&lt;rec-number&gt;1206&lt;/rec-number&gt;&lt;foreign-keys&gt;&lt;key app="EN" db-id="v2as2ef5awdp2dedtaqpvxso9fx5a5esz2zt"&gt;1206&lt;/key&gt;&lt;/foreign-keys&gt;&lt;ref-type name="Journal Article"&gt;17&lt;/ref-type&gt;&lt;contributors&gt;&lt;authors&gt;&lt;author&gt;Mendes, Jorge&lt;/author&gt;&lt;author&gt;Zhou, Chong-Wen&lt;/author&gt;&lt;author&gt;Curran, Henry J.&lt;/author&gt;&lt;/authors&gt;&lt;/contributors&gt;&lt;titles&gt;&lt;title&gt;Theoretical Chemical Kinetic Study of the H-Atom Abstraction Reactions from Aldehydes and Acids by Ḣ Atoms and ȮH, HȮ2, and ĊH3 Radicals&lt;/title&gt;&lt;secondary-title&gt;Journal of Physical Chemistry A&lt;/secondary-title&gt;&lt;/titles&gt;&lt;periodical&gt;&lt;full-title&gt;Journal of Physical Chemistry A&lt;/full-title&gt;&lt;abbr-1&gt;J. Phys. Chem. A&lt;/abbr-1&gt;&lt;/periodical&gt;&lt;pages&gt;12089-12104&lt;/pages&gt;&lt;volume&gt;118&lt;/volume&gt;&lt;number&gt;51&lt;/number&gt;&lt;dates&gt;&lt;year&gt;2014&lt;/year&gt;&lt;pub-dates&gt;&lt;date&gt;2014/12/26&lt;/date&gt;&lt;/pub-dates&gt;&lt;/dates&gt;&lt;publisher&gt;American Chemical Society&lt;/publisher&gt;&lt;isbn&gt;1089-5639&lt;/isbn&gt;&lt;urls&gt;&lt;related-urls&gt;&lt;url&gt;http://dx.doi.org/10.1021/jp5072814&lt;/url&gt;&lt;/related-urls&gt;&lt;/urls&gt;&lt;electronic-resource-num&gt;10.1021/jp5072814&lt;/electronic-resource-num&gt;&lt;/record&gt;&lt;/Cite&gt;&lt;/EndNote&gt;</w:instrText>
            </w:r>
            <w:r>
              <w:rPr>
                <w:rFonts w:cs="Times New Roman"/>
                <w:lang w:val="en-US"/>
              </w:rPr>
              <w:fldChar w:fldCharType="separate"/>
            </w:r>
            <w:r w:rsidR="00A04609">
              <w:rPr>
                <w:rFonts w:cs="Times New Roman"/>
                <w:noProof/>
                <w:lang w:val="en-US"/>
              </w:rPr>
              <w:t>[</w:t>
            </w:r>
            <w:hyperlink w:anchor="_ENREF_3" w:tooltip="Mendes, 2014 #1206" w:history="1">
              <w:r w:rsidR="00A04609">
                <w:rPr>
                  <w:rFonts w:cs="Times New Roman"/>
                  <w:noProof/>
                  <w:lang w:val="en-US"/>
                </w:rPr>
                <w:t>3</w:t>
              </w:r>
            </w:hyperlink>
            <w:r w:rsidR="00A04609">
              <w:rPr>
                <w:rFonts w:cs="Times New Roman"/>
                <w:noProof/>
                <w:lang w:val="en-US"/>
              </w:rPr>
              <w:t>]</w:t>
            </w:r>
            <w:r>
              <w:rPr>
                <w:rFonts w:cs="Times New Roman"/>
                <w:lang w:val="en-US"/>
              </w:rPr>
              <w:fldChar w:fldCharType="end"/>
            </w:r>
          </w:p>
          <w:p w14:paraId="3D7F40E5" w14:textId="77777777" w:rsidR="00BA723B" w:rsidRPr="003A7D50" w:rsidRDefault="00BA723B" w:rsidP="00A25D53">
            <w:pPr>
              <w:jc w:val="left"/>
              <w:rPr>
                <w:rFonts w:cs="Times New Roman"/>
                <w:lang w:val="en-US"/>
              </w:rPr>
            </w:pPr>
          </w:p>
        </w:tc>
      </w:tr>
      <w:tr w:rsidR="0025726F" w:rsidRPr="003A7D50" w14:paraId="7A705E25" w14:textId="77777777" w:rsidTr="00A04609">
        <w:trPr>
          <w:trHeight w:val="600"/>
        </w:trPr>
        <w:tc>
          <w:tcPr>
            <w:tcW w:w="2376" w:type="dxa"/>
            <w:vMerge w:val="restart"/>
            <w:vAlign w:val="center"/>
          </w:tcPr>
          <w:p w14:paraId="78095493" w14:textId="77777777" w:rsidR="0025726F" w:rsidRPr="003A7D50" w:rsidRDefault="0025726F" w:rsidP="00A25D53">
            <w:pPr>
              <w:jc w:val="left"/>
              <w:rPr>
                <w:rFonts w:cs="Times New Roman"/>
                <w:lang w:val="en-US"/>
              </w:rPr>
            </w:pPr>
            <w:r>
              <w:rPr>
                <w:rFonts w:cs="Times New Roman"/>
                <w:lang w:val="en-US"/>
              </w:rPr>
              <w:t>by •OH from C-H</w:t>
            </w:r>
          </w:p>
        </w:tc>
        <w:tc>
          <w:tcPr>
            <w:tcW w:w="5954" w:type="dxa"/>
            <w:vMerge w:val="restart"/>
            <w:vAlign w:val="center"/>
          </w:tcPr>
          <w:p w14:paraId="18FE797A" w14:textId="72CC2AFB" w:rsidR="0025726F" w:rsidRDefault="00897FD2" w:rsidP="00A25D53">
            <w:pPr>
              <w:jc w:val="left"/>
              <w:rPr>
                <w:rFonts w:cs="Times New Roman"/>
                <w:noProof/>
                <w:lang w:eastAsia="nl-BE"/>
              </w:rPr>
            </w:pPr>
            <w:r>
              <w:rPr>
                <w:rFonts w:cs="Times New Roman"/>
                <w:noProof/>
                <w:lang w:eastAsia="nl-BE"/>
              </w:rPr>
              <w:drawing>
                <wp:inline distT="0" distB="0" distL="0" distR="0" wp14:anchorId="1D99DE1D" wp14:editId="6D87D95D">
                  <wp:extent cx="2650009" cy="72000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olecular_hydrogen_abstraction_hydroxyl.tif"/>
                          <pic:cNvPicPr/>
                        </pic:nvPicPr>
                        <pic:blipFill>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650009" cy="720000"/>
                          </a:xfrm>
                          <a:prstGeom prst="rect">
                            <a:avLst/>
                          </a:prstGeom>
                        </pic:spPr>
                      </pic:pic>
                    </a:graphicData>
                  </a:graphic>
                </wp:inline>
              </w:drawing>
            </w:r>
          </w:p>
        </w:tc>
        <w:tc>
          <w:tcPr>
            <w:tcW w:w="1985" w:type="dxa"/>
            <w:vAlign w:val="center"/>
          </w:tcPr>
          <w:p w14:paraId="7586EA59" w14:textId="77777777" w:rsidR="0025726F" w:rsidRDefault="0025726F" w:rsidP="00A25D53">
            <w:pPr>
              <w:jc w:val="left"/>
              <w:rPr>
                <w:rFonts w:cs="Times New Roman"/>
                <w:lang w:val="en-US"/>
              </w:rPr>
            </w:pPr>
            <w:r>
              <w:rPr>
                <w:rFonts w:cs="Times New Roman"/>
                <w:lang w:val="en-US"/>
              </w:rPr>
              <w:t>R</w:t>
            </w:r>
            <w:r w:rsidRPr="001E4ECE">
              <w:rPr>
                <w:rFonts w:cs="Times New Roman"/>
                <w:vertAlign w:val="subscript"/>
                <w:lang w:val="en-US"/>
              </w:rPr>
              <w:t>1</w:t>
            </w:r>
            <w:r w:rsidRPr="001E4ECE">
              <w:rPr>
                <w:rFonts w:cs="Times New Roman"/>
                <w:lang w:val="en-US"/>
              </w:rPr>
              <w:t>,</w:t>
            </w:r>
            <w:r>
              <w:rPr>
                <w:rFonts w:cs="Times New Roman"/>
                <w:lang w:val="en-US"/>
              </w:rPr>
              <w:t xml:space="preserve"> R</w:t>
            </w:r>
            <w:r w:rsidRPr="001E4ECE">
              <w:rPr>
                <w:rFonts w:cs="Times New Roman"/>
                <w:vertAlign w:val="subscript"/>
                <w:lang w:val="en-US"/>
              </w:rPr>
              <w:t>2</w:t>
            </w:r>
            <w:r>
              <w:rPr>
                <w:rFonts w:cs="Times New Roman"/>
                <w:lang w:val="en-US"/>
              </w:rPr>
              <w:t>, R</w:t>
            </w:r>
            <w:r w:rsidRPr="001E4ECE">
              <w:rPr>
                <w:rFonts w:cs="Times New Roman"/>
                <w:vertAlign w:val="subscript"/>
                <w:lang w:val="en-US"/>
              </w:rPr>
              <w:t>3</w:t>
            </w:r>
            <w:r>
              <w:rPr>
                <w:rFonts w:cs="Times New Roman"/>
                <w:lang w:val="en-US"/>
              </w:rPr>
              <w:t xml:space="preserve"> alkyl chains or H atoms</w:t>
            </w:r>
          </w:p>
        </w:tc>
        <w:tc>
          <w:tcPr>
            <w:tcW w:w="2693" w:type="dxa"/>
            <w:gridSpan w:val="3"/>
            <w:vAlign w:val="center"/>
          </w:tcPr>
          <w:p w14:paraId="53D95EE7" w14:textId="77777777" w:rsidR="0025726F" w:rsidRPr="003A7D50" w:rsidRDefault="0025726F" w:rsidP="00A25D53">
            <w:pPr>
              <w:jc w:val="left"/>
              <w:rPr>
                <w:rFonts w:cs="Times New Roman"/>
                <w:lang w:val="en-US"/>
              </w:rPr>
            </w:pPr>
            <w:r>
              <w:rPr>
                <w:rFonts w:cs="Times New Roman"/>
                <w:lang w:val="en-US"/>
              </w:rPr>
              <w:t>Rate rules for alkanes</w:t>
            </w:r>
          </w:p>
        </w:tc>
        <w:tc>
          <w:tcPr>
            <w:tcW w:w="708" w:type="dxa"/>
            <w:vAlign w:val="center"/>
          </w:tcPr>
          <w:p w14:paraId="551AA673" w14:textId="6B6F2F28" w:rsidR="0025726F" w:rsidRPr="003A7D50" w:rsidRDefault="0025726F" w:rsidP="00A04609">
            <w:pPr>
              <w:jc w:val="left"/>
              <w:rPr>
                <w:rFonts w:cs="Times New Roman"/>
                <w:lang w:val="en-US"/>
              </w:rPr>
            </w:pPr>
            <w:r>
              <w:rPr>
                <w:rFonts w:cs="Times New Roman"/>
                <w:lang w:val="en-US"/>
              </w:rPr>
              <w:fldChar w:fldCharType="begin">
                <w:fldData xml:space="preserve">PEVuZE5vdGU+PENpdGU+PEF1dGhvcj5TaXZhcmFtYWtyaXNobmFuPC9BdXRob3I+PFllYXI+MjAw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TaXZhcmFtYWtyaXNobmFuPC9BdXRob3I+PFllYXI+MjAw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5" w:tooltip="Sivaramakrishnan, 2009 #1211" w:history="1">
              <w:r w:rsidR="00A04609">
                <w:rPr>
                  <w:rFonts w:cs="Times New Roman"/>
                  <w:noProof/>
                  <w:lang w:val="en-US"/>
                </w:rPr>
                <w:t>5</w:t>
              </w:r>
            </w:hyperlink>
            <w:r w:rsidR="00A04609">
              <w:rPr>
                <w:rFonts w:cs="Times New Roman"/>
                <w:noProof/>
                <w:lang w:val="en-US"/>
              </w:rPr>
              <w:t xml:space="preserve">, </w:t>
            </w:r>
            <w:hyperlink w:anchor="_ENREF_6" w:tooltip="Badra, 2015 #1212" w:history="1">
              <w:r w:rsidR="00A04609">
                <w:rPr>
                  <w:rFonts w:cs="Times New Roman"/>
                  <w:noProof/>
                  <w:lang w:val="en-US"/>
                </w:rPr>
                <w:t>6</w:t>
              </w:r>
            </w:hyperlink>
            <w:r w:rsidR="00A04609">
              <w:rPr>
                <w:rFonts w:cs="Times New Roman"/>
                <w:noProof/>
                <w:lang w:val="en-US"/>
              </w:rPr>
              <w:t>]</w:t>
            </w:r>
            <w:r>
              <w:rPr>
                <w:rFonts w:cs="Times New Roman"/>
                <w:lang w:val="en-US"/>
              </w:rPr>
              <w:fldChar w:fldCharType="end"/>
            </w:r>
          </w:p>
        </w:tc>
      </w:tr>
      <w:tr w:rsidR="0025726F" w:rsidRPr="0025726F" w14:paraId="64B03156" w14:textId="77777777" w:rsidTr="00A04609">
        <w:trPr>
          <w:trHeight w:val="152"/>
        </w:trPr>
        <w:tc>
          <w:tcPr>
            <w:tcW w:w="2376" w:type="dxa"/>
            <w:vMerge/>
            <w:vAlign w:val="center"/>
          </w:tcPr>
          <w:p w14:paraId="43D89F83" w14:textId="77777777" w:rsidR="0025726F" w:rsidRDefault="0025726F" w:rsidP="00A25D53">
            <w:pPr>
              <w:jc w:val="left"/>
              <w:rPr>
                <w:rFonts w:cs="Times New Roman"/>
                <w:lang w:val="en-US"/>
              </w:rPr>
            </w:pPr>
          </w:p>
        </w:tc>
        <w:tc>
          <w:tcPr>
            <w:tcW w:w="5954" w:type="dxa"/>
            <w:vMerge/>
            <w:vAlign w:val="center"/>
          </w:tcPr>
          <w:p w14:paraId="686C37FC" w14:textId="77777777" w:rsidR="0025726F" w:rsidRDefault="0025726F" w:rsidP="00A25D53">
            <w:pPr>
              <w:jc w:val="left"/>
              <w:rPr>
                <w:rFonts w:cs="Times New Roman"/>
                <w:noProof/>
                <w:lang w:eastAsia="nl-BE"/>
              </w:rPr>
            </w:pPr>
          </w:p>
        </w:tc>
        <w:tc>
          <w:tcPr>
            <w:tcW w:w="1985" w:type="dxa"/>
            <w:vAlign w:val="center"/>
          </w:tcPr>
          <w:p w14:paraId="1AAC9EC2" w14:textId="77777777" w:rsid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1</w:t>
            </w:r>
            <w:r>
              <w:rPr>
                <w:rFonts w:cs="Times New Roman"/>
                <w:lang w:val="en-US"/>
              </w:rPr>
              <w:t>, R</w:t>
            </w:r>
            <w:r w:rsidRPr="0025726F">
              <w:rPr>
                <w:rFonts w:cs="Times New Roman"/>
                <w:vertAlign w:val="subscript"/>
                <w:lang w:val="en-US"/>
              </w:rPr>
              <w:t>2</w:t>
            </w:r>
            <w:r>
              <w:rPr>
                <w:rFonts w:cs="Times New Roman"/>
                <w:lang w:val="en-US"/>
              </w:rPr>
              <w:t xml:space="preserve"> H atoms</w:t>
            </w:r>
          </w:p>
          <w:p w14:paraId="6B5334A4" w14:textId="77777777" w:rsid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3</w:t>
            </w:r>
            <w:r>
              <w:rPr>
                <w:rFonts w:cs="Times New Roman"/>
                <w:lang w:val="en-US"/>
              </w:rPr>
              <w:t xml:space="preserve"> C=C</w:t>
            </w:r>
          </w:p>
        </w:tc>
        <w:tc>
          <w:tcPr>
            <w:tcW w:w="1026" w:type="dxa"/>
            <w:vAlign w:val="center"/>
          </w:tcPr>
          <w:p w14:paraId="7217724F" w14:textId="2DE3A239" w:rsidR="0025726F" w:rsidRPr="003A7D50" w:rsidRDefault="0025726F" w:rsidP="000D72DB">
            <w:pPr>
              <w:jc w:val="left"/>
              <w:rPr>
                <w:rFonts w:cs="Times New Roman"/>
                <w:lang w:val="en-US"/>
              </w:rPr>
            </w:pPr>
            <w:r>
              <w:rPr>
                <w:rFonts w:cs="Times New Roman"/>
                <w:lang w:val="en-US"/>
              </w:rPr>
              <w:t>7.80e</w:t>
            </w:r>
            <w:r w:rsidR="000D72DB">
              <w:rPr>
                <w:rFonts w:cs="Times New Roman"/>
                <w:lang w:val="en-US"/>
              </w:rPr>
              <w:t>-1</w:t>
            </w:r>
          </w:p>
        </w:tc>
        <w:tc>
          <w:tcPr>
            <w:tcW w:w="851" w:type="dxa"/>
            <w:vAlign w:val="center"/>
          </w:tcPr>
          <w:p w14:paraId="08892EEC" w14:textId="77777777" w:rsidR="0025726F" w:rsidRPr="003A7D50" w:rsidRDefault="0025726F" w:rsidP="00A25D53">
            <w:pPr>
              <w:jc w:val="left"/>
              <w:rPr>
                <w:rFonts w:cs="Times New Roman"/>
                <w:lang w:val="en-US"/>
              </w:rPr>
            </w:pPr>
            <w:r>
              <w:rPr>
                <w:rFonts w:cs="Times New Roman"/>
                <w:lang w:val="en-US"/>
              </w:rPr>
              <w:t>2.3</w:t>
            </w:r>
          </w:p>
        </w:tc>
        <w:tc>
          <w:tcPr>
            <w:tcW w:w="816" w:type="dxa"/>
            <w:vAlign w:val="center"/>
          </w:tcPr>
          <w:p w14:paraId="11D9CEB5" w14:textId="1C23774C" w:rsidR="0025726F" w:rsidRPr="003A7D50" w:rsidRDefault="0025726F" w:rsidP="000D72DB">
            <w:pPr>
              <w:jc w:val="left"/>
              <w:rPr>
                <w:rFonts w:cs="Times New Roman"/>
                <w:lang w:val="en-US"/>
              </w:rPr>
            </w:pPr>
            <w:r>
              <w:rPr>
                <w:rFonts w:cs="Times New Roman"/>
                <w:lang w:val="en-US"/>
              </w:rPr>
              <w:t>-</w:t>
            </w:r>
            <w:r w:rsidR="000D72DB">
              <w:rPr>
                <w:rFonts w:cs="Times New Roman"/>
                <w:lang w:val="en-US"/>
              </w:rPr>
              <w:t>5.7</w:t>
            </w:r>
          </w:p>
        </w:tc>
        <w:tc>
          <w:tcPr>
            <w:tcW w:w="708" w:type="dxa"/>
            <w:vAlign w:val="center"/>
          </w:tcPr>
          <w:p w14:paraId="6BDBA75B" w14:textId="1EC96065" w:rsidR="0025726F"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Paraskevas&lt;/Author&gt;&lt;Year&gt;2015&lt;/Year&gt;&lt;RecNum&gt;1214&lt;/RecNum&gt;&lt;DisplayText&gt;[7]&lt;/DisplayText&gt;&lt;record&gt;&lt;rec-number&gt;1214&lt;/rec-number&gt;&lt;foreign-keys&gt;&lt;key app="EN" db-id="v2as2ef5awdp2dedtaqpvxso9fx5a5esz2zt"&gt;1214&lt;/key&gt;&lt;/foreign-keys&gt;&lt;ref-type name="Journal Article"&gt;17&lt;/ref-type&gt;&lt;contributors&gt;&lt;authors&gt;&lt;author&gt;Paraskevas, Paschalis D.&lt;/author&gt;&lt;author&gt;Sabbe, Maarten K.&lt;/author&gt;&lt;author&gt;Reyniers, Marie-Françoise&lt;/author&gt;&lt;author&gt;Papayannakos, Nikos G.&lt;/author&gt;&lt;author&gt;Marin, Guy B.&lt;/author&gt;&lt;/authors&gt;&lt;/contributors&gt;&lt;titles&gt;&lt;title&gt;Group Additive Kinetics for Hydrogen Transfer Between Oxygenates&lt;/title&gt;&lt;secondary-title&gt;Journal of Physical Chemistry A&lt;/secondary-title&gt;&lt;/titles&gt;&lt;periodical&gt;&lt;full-title&gt;Journal of Physical Chemistry A&lt;/full-title&gt;&lt;abbr-1&gt;J. Phys. Chem. A&lt;/abbr-1&gt;&lt;/periodical&gt;&lt;dates&gt;&lt;year&gt;2015&lt;/year&gt;&lt;pub-dates&gt;&lt;date&gt;2015/06/08&lt;/date&gt;&lt;/pub-dates&gt;&lt;/dates&gt;&lt;publisher&gt;American Chemical Society&lt;/publisher&gt;&lt;isbn&gt;1089-5639&lt;/isbn&gt;&lt;urls&gt;&lt;related-urls&gt;&lt;url&gt;http://dx.doi.org/10.1021/acs.jpca.5b01668&lt;/url&gt;&lt;/related-urls&gt;&lt;/urls&gt;&lt;electronic-resource-num&gt;10.1021/acs.jpca.5b01668&lt;/electronic-resource-num&gt;&lt;/record&gt;&lt;/Cite&gt;&lt;/EndNote&gt;</w:instrText>
            </w:r>
            <w:r>
              <w:rPr>
                <w:rFonts w:cs="Times New Roman"/>
                <w:lang w:val="en-US"/>
              </w:rPr>
              <w:fldChar w:fldCharType="separate"/>
            </w:r>
            <w:r w:rsidR="00A04609">
              <w:rPr>
                <w:rFonts w:cs="Times New Roman"/>
                <w:noProof/>
                <w:lang w:val="en-US"/>
              </w:rPr>
              <w:t>[</w:t>
            </w:r>
            <w:hyperlink w:anchor="_ENREF_7" w:tooltip="Paraskevas, 2015 #1214" w:history="1">
              <w:r w:rsidR="00A04609">
                <w:rPr>
                  <w:rFonts w:cs="Times New Roman"/>
                  <w:noProof/>
                  <w:lang w:val="en-US"/>
                </w:rPr>
                <w:t>7</w:t>
              </w:r>
            </w:hyperlink>
            <w:r w:rsidR="00A04609">
              <w:rPr>
                <w:rFonts w:cs="Times New Roman"/>
                <w:noProof/>
                <w:lang w:val="en-US"/>
              </w:rPr>
              <w:t>]</w:t>
            </w:r>
            <w:r>
              <w:rPr>
                <w:rFonts w:cs="Times New Roman"/>
                <w:lang w:val="en-US"/>
              </w:rPr>
              <w:fldChar w:fldCharType="end"/>
            </w:r>
          </w:p>
        </w:tc>
      </w:tr>
      <w:tr w:rsidR="0025726F" w:rsidRPr="0025726F" w14:paraId="4D57D818" w14:textId="77777777" w:rsidTr="00A04609">
        <w:trPr>
          <w:trHeight w:val="149"/>
        </w:trPr>
        <w:tc>
          <w:tcPr>
            <w:tcW w:w="2376" w:type="dxa"/>
            <w:vMerge/>
            <w:vAlign w:val="center"/>
          </w:tcPr>
          <w:p w14:paraId="5661A401" w14:textId="77777777" w:rsidR="0025726F" w:rsidRDefault="0025726F" w:rsidP="00A25D53">
            <w:pPr>
              <w:jc w:val="left"/>
              <w:rPr>
                <w:rFonts w:cs="Times New Roman"/>
                <w:lang w:val="en-US"/>
              </w:rPr>
            </w:pPr>
          </w:p>
        </w:tc>
        <w:tc>
          <w:tcPr>
            <w:tcW w:w="5954" w:type="dxa"/>
            <w:vMerge/>
            <w:vAlign w:val="center"/>
          </w:tcPr>
          <w:p w14:paraId="7ADDAC8D" w14:textId="77777777" w:rsidR="0025726F" w:rsidRPr="0025726F" w:rsidRDefault="0025726F" w:rsidP="00A25D53">
            <w:pPr>
              <w:jc w:val="left"/>
              <w:rPr>
                <w:rFonts w:cs="Times New Roman"/>
                <w:noProof/>
                <w:lang w:val="en-US" w:eastAsia="nl-BE"/>
              </w:rPr>
            </w:pPr>
          </w:p>
        </w:tc>
        <w:tc>
          <w:tcPr>
            <w:tcW w:w="1985" w:type="dxa"/>
            <w:vAlign w:val="center"/>
          </w:tcPr>
          <w:p w14:paraId="25319689" w14:textId="77777777" w:rsid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1</w:t>
            </w:r>
            <w:r>
              <w:rPr>
                <w:rFonts w:cs="Times New Roman"/>
                <w:lang w:val="en-US"/>
              </w:rPr>
              <w:t xml:space="preserve"> H atom</w:t>
            </w:r>
          </w:p>
          <w:p w14:paraId="7A68BC3D" w14:textId="77777777" w:rsidR="0025726F" w:rsidRP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2</w:t>
            </w:r>
            <w:r>
              <w:rPr>
                <w:rFonts w:cs="Times New Roman"/>
                <w:lang w:val="en-US"/>
              </w:rPr>
              <w:t xml:space="preserve"> alkyl chain</w:t>
            </w:r>
          </w:p>
          <w:p w14:paraId="1F0A7263" w14:textId="77777777" w:rsidR="0025726F" w:rsidRDefault="0025726F" w:rsidP="00A25D53">
            <w:pPr>
              <w:jc w:val="left"/>
              <w:rPr>
                <w:lang w:val="en-US"/>
              </w:rPr>
            </w:pPr>
            <w:r>
              <w:rPr>
                <w:rFonts w:cs="Times New Roman"/>
                <w:lang w:val="en-US"/>
              </w:rPr>
              <w:t>R</w:t>
            </w:r>
            <w:r w:rsidRPr="0025726F">
              <w:rPr>
                <w:rFonts w:cs="Times New Roman"/>
                <w:vertAlign w:val="subscript"/>
                <w:lang w:val="en-US"/>
              </w:rPr>
              <w:t>3</w:t>
            </w:r>
            <w:r>
              <w:rPr>
                <w:rFonts w:cs="Times New Roman"/>
                <w:lang w:val="en-US"/>
              </w:rPr>
              <w:t xml:space="preserve"> C=C</w:t>
            </w:r>
          </w:p>
        </w:tc>
        <w:tc>
          <w:tcPr>
            <w:tcW w:w="1026" w:type="dxa"/>
            <w:vAlign w:val="center"/>
          </w:tcPr>
          <w:p w14:paraId="6ED30E1D" w14:textId="458FD49C" w:rsidR="0025726F" w:rsidRDefault="000D72DB" w:rsidP="000D72DB">
            <w:pPr>
              <w:jc w:val="left"/>
              <w:rPr>
                <w:rFonts w:cs="Times New Roman"/>
                <w:lang w:val="en-US"/>
              </w:rPr>
            </w:pPr>
            <w:r>
              <w:rPr>
                <w:rFonts w:cs="Times New Roman"/>
                <w:lang w:val="en-US"/>
              </w:rPr>
              <w:t>7</w:t>
            </w:r>
            <w:r w:rsidR="0025726F">
              <w:rPr>
                <w:rFonts w:cs="Times New Roman"/>
                <w:lang w:val="en-US"/>
              </w:rPr>
              <w:t>.50e</w:t>
            </w:r>
            <w:r>
              <w:rPr>
                <w:rFonts w:cs="Times New Roman"/>
                <w:lang w:val="en-US"/>
              </w:rPr>
              <w:t>-2</w:t>
            </w:r>
          </w:p>
        </w:tc>
        <w:tc>
          <w:tcPr>
            <w:tcW w:w="851" w:type="dxa"/>
            <w:vAlign w:val="center"/>
          </w:tcPr>
          <w:p w14:paraId="31D159AF" w14:textId="77777777" w:rsidR="0025726F" w:rsidRDefault="0025726F" w:rsidP="00A25D53">
            <w:pPr>
              <w:jc w:val="left"/>
              <w:rPr>
                <w:rFonts w:cs="Times New Roman"/>
                <w:lang w:val="en-US"/>
              </w:rPr>
            </w:pPr>
            <w:r>
              <w:rPr>
                <w:rFonts w:cs="Times New Roman"/>
                <w:lang w:val="en-US"/>
              </w:rPr>
              <w:t>2.4</w:t>
            </w:r>
          </w:p>
        </w:tc>
        <w:tc>
          <w:tcPr>
            <w:tcW w:w="816" w:type="dxa"/>
            <w:vAlign w:val="center"/>
          </w:tcPr>
          <w:p w14:paraId="476A5ED3" w14:textId="6D9C7FD1" w:rsidR="0025726F" w:rsidRDefault="000D72DB" w:rsidP="00A25D53">
            <w:pPr>
              <w:jc w:val="left"/>
              <w:rPr>
                <w:rFonts w:cs="Times New Roman"/>
                <w:lang w:val="en-US"/>
              </w:rPr>
            </w:pPr>
            <w:r>
              <w:rPr>
                <w:rFonts w:cs="Times New Roman"/>
                <w:lang w:val="en-US"/>
              </w:rPr>
              <w:t>-3.9</w:t>
            </w:r>
          </w:p>
        </w:tc>
        <w:tc>
          <w:tcPr>
            <w:tcW w:w="708" w:type="dxa"/>
            <w:vAlign w:val="center"/>
          </w:tcPr>
          <w:p w14:paraId="56C48CBB" w14:textId="47DEB5CD" w:rsidR="0025726F"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Paraskevas&lt;/Author&gt;&lt;Year&gt;2015&lt;/Year&gt;&lt;RecNum&gt;1214&lt;/RecNum&gt;&lt;DisplayText&gt;[7]&lt;/DisplayText&gt;&lt;record&gt;&lt;rec-number&gt;1214&lt;/rec-number&gt;&lt;foreign-keys&gt;&lt;key app="EN" db-id="v2as2ef5awdp2dedtaqpvxso9fx5a5esz2zt"&gt;1214&lt;/key&gt;&lt;/foreign-keys&gt;&lt;ref-type name="Journal Article"&gt;17&lt;/ref-type&gt;&lt;contributors&gt;&lt;authors&gt;&lt;author&gt;Paraskevas, Paschalis D.&lt;/author&gt;&lt;author&gt;Sabbe, Maarten K.&lt;/author&gt;&lt;author&gt;Reyniers, Marie-Françoise&lt;/author&gt;&lt;author&gt;Papayannakos, Nikos G.&lt;/author&gt;&lt;author&gt;Marin, Guy B.&lt;/author&gt;&lt;/authors&gt;&lt;/contributors&gt;&lt;titles&gt;&lt;title&gt;Group Additive Kinetics for Hydrogen Transfer Between Oxygenates&lt;/title&gt;&lt;secondary-title&gt;Journal of Physical Chemistry A&lt;/secondary-title&gt;&lt;/titles&gt;&lt;periodical&gt;&lt;full-title&gt;Journal of Physical Chemistry A&lt;/full-title&gt;&lt;abbr-1&gt;J. Phys. Chem. A&lt;/abbr-1&gt;&lt;/periodical&gt;&lt;dates&gt;&lt;year&gt;2015&lt;/year&gt;&lt;pub-dates&gt;&lt;date&gt;2015/06/08&lt;/date&gt;&lt;/pub-dates&gt;&lt;/dates&gt;&lt;publisher&gt;American Chemical Society&lt;/publisher&gt;&lt;isbn&gt;1089-5639&lt;/isbn&gt;&lt;urls&gt;&lt;related-urls&gt;&lt;url&gt;http://dx.doi.org/10.1021/acs.jpca.5b01668&lt;/url&gt;&lt;/related-urls&gt;&lt;/urls&gt;&lt;electronic-resource-num&gt;10.1021/acs.jpca.5b01668&lt;/electronic-resource-num&gt;&lt;/record&gt;&lt;/Cite&gt;&lt;/EndNote&gt;</w:instrText>
            </w:r>
            <w:r>
              <w:rPr>
                <w:rFonts w:cs="Times New Roman"/>
                <w:lang w:val="en-US"/>
              </w:rPr>
              <w:fldChar w:fldCharType="separate"/>
            </w:r>
            <w:r w:rsidR="00A04609">
              <w:rPr>
                <w:rFonts w:cs="Times New Roman"/>
                <w:noProof/>
                <w:lang w:val="en-US"/>
              </w:rPr>
              <w:t>[</w:t>
            </w:r>
            <w:hyperlink w:anchor="_ENREF_7" w:tooltip="Paraskevas, 2015 #1214" w:history="1">
              <w:r w:rsidR="00A04609">
                <w:rPr>
                  <w:rFonts w:cs="Times New Roman"/>
                  <w:noProof/>
                  <w:lang w:val="en-US"/>
                </w:rPr>
                <w:t>7</w:t>
              </w:r>
            </w:hyperlink>
            <w:r w:rsidR="00A04609">
              <w:rPr>
                <w:rFonts w:cs="Times New Roman"/>
                <w:noProof/>
                <w:lang w:val="en-US"/>
              </w:rPr>
              <w:t>]</w:t>
            </w:r>
            <w:r>
              <w:rPr>
                <w:rFonts w:cs="Times New Roman"/>
                <w:lang w:val="en-US"/>
              </w:rPr>
              <w:fldChar w:fldCharType="end"/>
            </w:r>
          </w:p>
        </w:tc>
      </w:tr>
      <w:tr w:rsidR="0025726F" w:rsidRPr="0025726F" w14:paraId="463DAD5E" w14:textId="77777777" w:rsidTr="00A04609">
        <w:trPr>
          <w:trHeight w:val="149"/>
        </w:trPr>
        <w:tc>
          <w:tcPr>
            <w:tcW w:w="2376" w:type="dxa"/>
            <w:vMerge/>
            <w:vAlign w:val="center"/>
          </w:tcPr>
          <w:p w14:paraId="3E09FBB7" w14:textId="77777777" w:rsidR="0025726F" w:rsidRDefault="0025726F" w:rsidP="00A25D53">
            <w:pPr>
              <w:jc w:val="left"/>
              <w:rPr>
                <w:rFonts w:cs="Times New Roman"/>
                <w:lang w:val="en-US"/>
              </w:rPr>
            </w:pPr>
          </w:p>
        </w:tc>
        <w:tc>
          <w:tcPr>
            <w:tcW w:w="5954" w:type="dxa"/>
            <w:vMerge/>
            <w:vAlign w:val="center"/>
          </w:tcPr>
          <w:p w14:paraId="200A8402" w14:textId="77777777" w:rsidR="0025726F" w:rsidRPr="0025726F" w:rsidRDefault="0025726F" w:rsidP="00A25D53">
            <w:pPr>
              <w:jc w:val="left"/>
              <w:rPr>
                <w:rFonts w:cs="Times New Roman"/>
                <w:noProof/>
                <w:lang w:val="en-US" w:eastAsia="nl-BE"/>
              </w:rPr>
            </w:pPr>
          </w:p>
        </w:tc>
        <w:tc>
          <w:tcPr>
            <w:tcW w:w="1985" w:type="dxa"/>
            <w:vAlign w:val="center"/>
          </w:tcPr>
          <w:p w14:paraId="4E77031D" w14:textId="77777777" w:rsid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1</w:t>
            </w:r>
            <w:r>
              <w:rPr>
                <w:rFonts w:cs="Times New Roman"/>
                <w:lang w:val="en-US"/>
              </w:rPr>
              <w:t xml:space="preserve"> H atom</w:t>
            </w:r>
          </w:p>
          <w:p w14:paraId="46BF46D4" w14:textId="77777777" w:rsidR="0025726F" w:rsidRP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2</w:t>
            </w:r>
            <w:r>
              <w:rPr>
                <w:rFonts w:cs="Times New Roman"/>
                <w:lang w:val="en-US"/>
              </w:rPr>
              <w:t xml:space="preserve"> OH</w:t>
            </w:r>
          </w:p>
          <w:p w14:paraId="330CFDF2" w14:textId="77777777" w:rsidR="0025726F" w:rsidRDefault="0025726F" w:rsidP="00A25D53">
            <w:pPr>
              <w:jc w:val="left"/>
              <w:rPr>
                <w:lang w:val="en-US"/>
              </w:rPr>
            </w:pPr>
            <w:r>
              <w:rPr>
                <w:rFonts w:cs="Times New Roman"/>
                <w:lang w:val="en-US"/>
              </w:rPr>
              <w:t>R</w:t>
            </w:r>
            <w:r w:rsidRPr="0025726F">
              <w:rPr>
                <w:rFonts w:cs="Times New Roman"/>
                <w:vertAlign w:val="subscript"/>
                <w:lang w:val="en-US"/>
              </w:rPr>
              <w:t>3</w:t>
            </w:r>
            <w:r>
              <w:rPr>
                <w:rFonts w:cs="Times New Roman"/>
                <w:lang w:val="en-US"/>
              </w:rPr>
              <w:t xml:space="preserve"> alkyl chain</w:t>
            </w:r>
          </w:p>
        </w:tc>
        <w:tc>
          <w:tcPr>
            <w:tcW w:w="1026" w:type="dxa"/>
            <w:vAlign w:val="center"/>
          </w:tcPr>
          <w:p w14:paraId="1476F8F8" w14:textId="50D457F4" w:rsidR="0025726F" w:rsidRDefault="000D72DB" w:rsidP="000D72DB">
            <w:pPr>
              <w:jc w:val="left"/>
              <w:rPr>
                <w:rFonts w:cs="Times New Roman"/>
                <w:lang w:val="en-US"/>
              </w:rPr>
            </w:pPr>
            <w:r>
              <w:rPr>
                <w:rFonts w:cs="Times New Roman"/>
                <w:lang w:val="en-US"/>
              </w:rPr>
              <w:t>1.1</w:t>
            </w:r>
            <w:r w:rsidR="0025726F">
              <w:rPr>
                <w:rFonts w:cs="Times New Roman"/>
                <w:lang w:val="en-US"/>
              </w:rPr>
              <w:t>5e</w:t>
            </w:r>
            <w:r>
              <w:rPr>
                <w:rFonts w:cs="Times New Roman"/>
                <w:lang w:val="en-US"/>
              </w:rPr>
              <w:t>-2</w:t>
            </w:r>
          </w:p>
        </w:tc>
        <w:tc>
          <w:tcPr>
            <w:tcW w:w="851" w:type="dxa"/>
            <w:vAlign w:val="center"/>
          </w:tcPr>
          <w:p w14:paraId="333A0395" w14:textId="77777777" w:rsidR="0025726F" w:rsidRDefault="0025726F" w:rsidP="00A25D53">
            <w:pPr>
              <w:jc w:val="left"/>
              <w:rPr>
                <w:rFonts w:cs="Times New Roman"/>
                <w:lang w:val="en-US"/>
              </w:rPr>
            </w:pPr>
            <w:r>
              <w:rPr>
                <w:rFonts w:cs="Times New Roman"/>
                <w:lang w:val="en-US"/>
              </w:rPr>
              <w:t>2.6</w:t>
            </w:r>
          </w:p>
        </w:tc>
        <w:tc>
          <w:tcPr>
            <w:tcW w:w="816" w:type="dxa"/>
            <w:vAlign w:val="center"/>
          </w:tcPr>
          <w:p w14:paraId="53A83B87" w14:textId="237315C2" w:rsidR="0025726F" w:rsidRDefault="0025726F" w:rsidP="000D72DB">
            <w:pPr>
              <w:jc w:val="left"/>
              <w:rPr>
                <w:rFonts w:cs="Times New Roman"/>
                <w:lang w:val="en-US"/>
              </w:rPr>
            </w:pPr>
            <w:r>
              <w:rPr>
                <w:rFonts w:cs="Times New Roman"/>
                <w:lang w:val="en-US"/>
              </w:rPr>
              <w:t>-</w:t>
            </w:r>
            <w:r w:rsidR="000D72DB">
              <w:rPr>
                <w:rFonts w:cs="Times New Roman"/>
                <w:lang w:val="en-US"/>
              </w:rPr>
              <w:t>8.7</w:t>
            </w:r>
          </w:p>
        </w:tc>
        <w:tc>
          <w:tcPr>
            <w:tcW w:w="708" w:type="dxa"/>
            <w:vAlign w:val="center"/>
          </w:tcPr>
          <w:p w14:paraId="7800800F" w14:textId="6661FBBC" w:rsidR="0025726F"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Paraskevas&lt;/Author&gt;&lt;Year&gt;2015&lt;/Year&gt;&lt;RecNum&gt;1214&lt;/RecNum&gt;&lt;DisplayText&gt;[7]&lt;/DisplayText&gt;&lt;record&gt;&lt;rec-number&gt;1214&lt;/rec-number&gt;&lt;foreign-keys&gt;&lt;key app="EN" db-id="v2as2ef5awdp2dedtaqpvxso9fx5a5esz2zt"&gt;1214&lt;/key&gt;&lt;/foreign-keys&gt;&lt;ref-type name="Journal Article"&gt;17&lt;/ref-type&gt;&lt;contributors&gt;&lt;authors&gt;&lt;author&gt;Paraskevas, Paschalis D.&lt;/author&gt;&lt;author&gt;Sabbe, Maarten K.&lt;/author&gt;&lt;author&gt;Reyniers, Marie-Françoise&lt;/author&gt;&lt;author&gt;Papayannakos, Nikos G.&lt;/author&gt;&lt;author&gt;Marin, Guy B.&lt;/author&gt;&lt;/authors&gt;&lt;/contributors&gt;&lt;titles&gt;&lt;title&gt;Group Additive Kinetics for Hydrogen Transfer Between Oxygenates&lt;/title&gt;&lt;secondary-title&gt;Journal of Physical Chemistry A&lt;/secondary-title&gt;&lt;/titles&gt;&lt;periodical&gt;&lt;full-title&gt;Journal of Physical Chemistry A&lt;/full-title&gt;&lt;abbr-1&gt;J. Phys. Chem. A&lt;/abbr-1&gt;&lt;/periodical&gt;&lt;dates&gt;&lt;year&gt;2015&lt;/year&gt;&lt;pub-dates&gt;&lt;date&gt;2015/06/08&lt;/date&gt;&lt;/pub-dates&gt;&lt;/dates&gt;&lt;publisher&gt;American Chemical Society&lt;/publisher&gt;&lt;isbn&gt;1089-5639&lt;/isbn&gt;&lt;urls&gt;&lt;related-urls&gt;&lt;url&gt;http://dx.doi.org/10.1021/acs.jpca.5b01668&lt;/url&gt;&lt;/related-urls&gt;&lt;/urls&gt;&lt;electronic-resource-num&gt;10.1021/acs.jpca.5b01668&lt;/electronic-resource-num&gt;&lt;/record&gt;&lt;/Cite&gt;&lt;/EndNote&gt;</w:instrText>
            </w:r>
            <w:r>
              <w:rPr>
                <w:rFonts w:cs="Times New Roman"/>
                <w:lang w:val="en-US"/>
              </w:rPr>
              <w:fldChar w:fldCharType="separate"/>
            </w:r>
            <w:r w:rsidR="00A04609">
              <w:rPr>
                <w:rFonts w:cs="Times New Roman"/>
                <w:noProof/>
                <w:lang w:val="en-US"/>
              </w:rPr>
              <w:t>[</w:t>
            </w:r>
            <w:hyperlink w:anchor="_ENREF_7" w:tooltip="Paraskevas, 2015 #1214" w:history="1">
              <w:r w:rsidR="00A04609">
                <w:rPr>
                  <w:rFonts w:cs="Times New Roman"/>
                  <w:noProof/>
                  <w:lang w:val="en-US"/>
                </w:rPr>
                <w:t>7</w:t>
              </w:r>
            </w:hyperlink>
            <w:r w:rsidR="00A04609">
              <w:rPr>
                <w:rFonts w:cs="Times New Roman"/>
                <w:noProof/>
                <w:lang w:val="en-US"/>
              </w:rPr>
              <w:t>]</w:t>
            </w:r>
            <w:r>
              <w:rPr>
                <w:rFonts w:cs="Times New Roman"/>
                <w:lang w:val="en-US"/>
              </w:rPr>
              <w:fldChar w:fldCharType="end"/>
            </w:r>
          </w:p>
        </w:tc>
      </w:tr>
      <w:tr w:rsidR="0025726F" w:rsidRPr="0025726F" w14:paraId="45E289E2" w14:textId="77777777" w:rsidTr="00A04609">
        <w:trPr>
          <w:trHeight w:val="149"/>
        </w:trPr>
        <w:tc>
          <w:tcPr>
            <w:tcW w:w="2376" w:type="dxa"/>
            <w:vMerge/>
            <w:vAlign w:val="center"/>
          </w:tcPr>
          <w:p w14:paraId="4730DAF8" w14:textId="77777777" w:rsidR="0025726F" w:rsidRDefault="0025726F" w:rsidP="00A25D53">
            <w:pPr>
              <w:jc w:val="left"/>
              <w:rPr>
                <w:rFonts w:cs="Times New Roman"/>
                <w:lang w:val="en-US"/>
              </w:rPr>
            </w:pPr>
          </w:p>
        </w:tc>
        <w:tc>
          <w:tcPr>
            <w:tcW w:w="5954" w:type="dxa"/>
            <w:vMerge/>
            <w:vAlign w:val="center"/>
          </w:tcPr>
          <w:p w14:paraId="384D448B" w14:textId="77777777" w:rsidR="0025726F" w:rsidRPr="0025726F" w:rsidRDefault="0025726F" w:rsidP="00A25D53">
            <w:pPr>
              <w:jc w:val="left"/>
              <w:rPr>
                <w:rFonts w:cs="Times New Roman"/>
                <w:noProof/>
                <w:lang w:val="en-US" w:eastAsia="nl-BE"/>
              </w:rPr>
            </w:pPr>
          </w:p>
        </w:tc>
        <w:tc>
          <w:tcPr>
            <w:tcW w:w="1985" w:type="dxa"/>
            <w:vAlign w:val="center"/>
          </w:tcPr>
          <w:p w14:paraId="074B6A48" w14:textId="77777777" w:rsid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1</w:t>
            </w:r>
            <w:r>
              <w:rPr>
                <w:rFonts w:cs="Times New Roman"/>
                <w:lang w:val="en-US"/>
              </w:rPr>
              <w:t xml:space="preserve"> H atom</w:t>
            </w:r>
          </w:p>
          <w:p w14:paraId="73390134" w14:textId="77777777" w:rsidR="0025726F" w:rsidRPr="0025726F" w:rsidRDefault="0025726F" w:rsidP="00A25D53">
            <w:pPr>
              <w:jc w:val="left"/>
              <w:rPr>
                <w:rFonts w:cs="Times New Roman"/>
                <w:lang w:val="en-US"/>
              </w:rPr>
            </w:pPr>
            <w:r>
              <w:rPr>
                <w:rFonts w:cs="Times New Roman"/>
                <w:lang w:val="en-US"/>
              </w:rPr>
              <w:t>R</w:t>
            </w:r>
            <w:r w:rsidRPr="0025726F">
              <w:rPr>
                <w:rFonts w:cs="Times New Roman"/>
                <w:vertAlign w:val="subscript"/>
                <w:lang w:val="en-US"/>
              </w:rPr>
              <w:t>2</w:t>
            </w:r>
            <w:r>
              <w:rPr>
                <w:rFonts w:cs="Times New Roman"/>
                <w:lang w:val="en-US"/>
              </w:rPr>
              <w:t xml:space="preserve"> OH</w:t>
            </w:r>
          </w:p>
          <w:p w14:paraId="6CF018CE" w14:textId="77777777" w:rsidR="0025726F" w:rsidRDefault="0025726F" w:rsidP="00A25D53">
            <w:pPr>
              <w:jc w:val="left"/>
              <w:rPr>
                <w:lang w:val="en-US"/>
              </w:rPr>
            </w:pPr>
            <w:r>
              <w:rPr>
                <w:rFonts w:cs="Times New Roman"/>
                <w:lang w:val="en-US"/>
              </w:rPr>
              <w:t>R</w:t>
            </w:r>
            <w:r w:rsidRPr="0025726F">
              <w:rPr>
                <w:rFonts w:cs="Times New Roman"/>
                <w:vertAlign w:val="subscript"/>
                <w:lang w:val="en-US"/>
              </w:rPr>
              <w:t>3</w:t>
            </w:r>
            <w:r>
              <w:rPr>
                <w:rFonts w:cs="Times New Roman"/>
                <w:lang w:val="en-US"/>
              </w:rPr>
              <w:t xml:space="preserve"> C=C</w:t>
            </w:r>
          </w:p>
        </w:tc>
        <w:tc>
          <w:tcPr>
            <w:tcW w:w="1026" w:type="dxa"/>
            <w:vAlign w:val="center"/>
          </w:tcPr>
          <w:p w14:paraId="51F48CD9" w14:textId="1BD62F28" w:rsidR="0025726F" w:rsidRDefault="0025726F" w:rsidP="000D72DB">
            <w:pPr>
              <w:jc w:val="left"/>
              <w:rPr>
                <w:rFonts w:cs="Times New Roman"/>
                <w:lang w:val="en-US"/>
              </w:rPr>
            </w:pPr>
            <w:r>
              <w:rPr>
                <w:rFonts w:cs="Times New Roman"/>
                <w:lang w:val="en-US"/>
              </w:rPr>
              <w:t>2.</w:t>
            </w:r>
            <w:r w:rsidR="000D72DB">
              <w:rPr>
                <w:rFonts w:cs="Times New Roman"/>
                <w:lang w:val="en-US"/>
              </w:rPr>
              <w:t>55</w:t>
            </w:r>
            <w:r>
              <w:rPr>
                <w:rFonts w:cs="Times New Roman"/>
                <w:lang w:val="en-US"/>
              </w:rPr>
              <w:t>e</w:t>
            </w:r>
            <w:r w:rsidR="000D72DB">
              <w:rPr>
                <w:rFonts w:cs="Times New Roman"/>
                <w:lang w:val="en-US"/>
              </w:rPr>
              <w:t>-2</w:t>
            </w:r>
          </w:p>
        </w:tc>
        <w:tc>
          <w:tcPr>
            <w:tcW w:w="851" w:type="dxa"/>
            <w:vAlign w:val="center"/>
          </w:tcPr>
          <w:p w14:paraId="2DCC3DF8" w14:textId="77777777" w:rsidR="0025726F" w:rsidRDefault="0025726F" w:rsidP="00A25D53">
            <w:pPr>
              <w:jc w:val="left"/>
              <w:rPr>
                <w:rFonts w:cs="Times New Roman"/>
                <w:lang w:val="en-US"/>
              </w:rPr>
            </w:pPr>
            <w:r>
              <w:rPr>
                <w:rFonts w:cs="Times New Roman"/>
                <w:lang w:val="en-US"/>
              </w:rPr>
              <w:t>2.6</w:t>
            </w:r>
          </w:p>
        </w:tc>
        <w:tc>
          <w:tcPr>
            <w:tcW w:w="816" w:type="dxa"/>
            <w:vAlign w:val="center"/>
          </w:tcPr>
          <w:p w14:paraId="0F722478" w14:textId="07B7836E" w:rsidR="0025726F" w:rsidRDefault="000D72DB" w:rsidP="00A25D53">
            <w:pPr>
              <w:jc w:val="left"/>
              <w:rPr>
                <w:rFonts w:cs="Times New Roman"/>
                <w:lang w:val="en-US"/>
              </w:rPr>
            </w:pPr>
            <w:r>
              <w:rPr>
                <w:rFonts w:cs="Times New Roman"/>
                <w:lang w:val="en-US"/>
              </w:rPr>
              <w:t>-13.3</w:t>
            </w:r>
          </w:p>
        </w:tc>
        <w:tc>
          <w:tcPr>
            <w:tcW w:w="708" w:type="dxa"/>
            <w:vAlign w:val="center"/>
          </w:tcPr>
          <w:p w14:paraId="28EDCD1D" w14:textId="2D3FEDEA" w:rsidR="0025726F"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Paraskevas&lt;/Author&gt;&lt;Year&gt;2015&lt;/Year&gt;&lt;RecNum&gt;1214&lt;/RecNum&gt;&lt;DisplayText&gt;[7]&lt;/DisplayText&gt;&lt;record&gt;&lt;rec-number&gt;1214&lt;/rec-number&gt;&lt;foreign-keys&gt;&lt;key app="EN" db-id="v2as2ef5awdp2dedtaqpvxso9fx5a5esz2zt"&gt;1214&lt;/key&gt;&lt;/foreign-keys&gt;&lt;ref-type name="Journal Article"&gt;17&lt;/ref-type&gt;&lt;contributors&gt;&lt;authors&gt;&lt;author&gt;Paraskevas, Paschalis D.&lt;/author&gt;&lt;author&gt;Sabbe, Maarten K.&lt;/author&gt;&lt;author&gt;Reyniers, Marie-Françoise&lt;/author&gt;&lt;author&gt;Papayannakos, Nikos G.&lt;/author&gt;&lt;author&gt;Marin, Guy B.&lt;/author&gt;&lt;/authors&gt;&lt;/contributors&gt;&lt;titles&gt;&lt;title&gt;Group Additive Kinetics for Hydrogen Transfer Between Oxygenates&lt;/title&gt;&lt;secondary-title&gt;Journal of Physical Chemistry A&lt;/secondary-title&gt;&lt;/titles&gt;&lt;periodical&gt;&lt;full-title&gt;Journal of Physical Chemistry A&lt;/full-title&gt;&lt;abbr-1&gt;J. Phys. Chem. A&lt;/abbr-1&gt;&lt;/periodical&gt;&lt;dates&gt;&lt;year&gt;2015&lt;/year&gt;&lt;pub-dates&gt;&lt;date&gt;2015/06/08&lt;/date&gt;&lt;/pub-dates&gt;&lt;/dates&gt;&lt;publisher&gt;American Chemical Society&lt;/publisher&gt;&lt;isbn&gt;1089-5639&lt;/isbn&gt;&lt;urls&gt;&lt;related-urls&gt;&lt;url&gt;http://dx.doi.org/10.1021/acs.jpca.5b01668&lt;/url&gt;&lt;/related-urls&gt;&lt;/urls&gt;&lt;electronic-resource-num&gt;10.1021/acs.jpca.5b01668&lt;/electronic-resource-num&gt;&lt;/record&gt;&lt;/Cite&gt;&lt;/EndNote&gt;</w:instrText>
            </w:r>
            <w:r>
              <w:rPr>
                <w:rFonts w:cs="Times New Roman"/>
                <w:lang w:val="en-US"/>
              </w:rPr>
              <w:fldChar w:fldCharType="separate"/>
            </w:r>
            <w:r w:rsidR="00A04609">
              <w:rPr>
                <w:rFonts w:cs="Times New Roman"/>
                <w:noProof/>
                <w:lang w:val="en-US"/>
              </w:rPr>
              <w:t>[</w:t>
            </w:r>
            <w:hyperlink w:anchor="_ENREF_7" w:tooltip="Paraskevas, 2015 #1214" w:history="1">
              <w:r w:rsidR="00A04609">
                <w:rPr>
                  <w:rFonts w:cs="Times New Roman"/>
                  <w:noProof/>
                  <w:lang w:val="en-US"/>
                </w:rPr>
                <w:t>7</w:t>
              </w:r>
            </w:hyperlink>
            <w:r w:rsidR="00A04609">
              <w:rPr>
                <w:rFonts w:cs="Times New Roman"/>
                <w:noProof/>
                <w:lang w:val="en-US"/>
              </w:rPr>
              <w:t>]</w:t>
            </w:r>
            <w:r>
              <w:rPr>
                <w:rFonts w:cs="Times New Roman"/>
                <w:lang w:val="en-US"/>
              </w:rPr>
              <w:fldChar w:fldCharType="end"/>
            </w:r>
          </w:p>
        </w:tc>
      </w:tr>
      <w:tr w:rsidR="0025726F" w:rsidRPr="00F322BF" w14:paraId="4C620BE9" w14:textId="77777777" w:rsidTr="00A04609">
        <w:trPr>
          <w:trHeight w:val="149"/>
        </w:trPr>
        <w:tc>
          <w:tcPr>
            <w:tcW w:w="2376" w:type="dxa"/>
            <w:vMerge/>
            <w:vAlign w:val="center"/>
          </w:tcPr>
          <w:p w14:paraId="1ED06D5C" w14:textId="77777777" w:rsidR="0025726F" w:rsidRDefault="0025726F" w:rsidP="00A25D53">
            <w:pPr>
              <w:jc w:val="left"/>
              <w:rPr>
                <w:rFonts w:cs="Times New Roman"/>
                <w:lang w:val="en-US"/>
              </w:rPr>
            </w:pPr>
          </w:p>
        </w:tc>
        <w:tc>
          <w:tcPr>
            <w:tcW w:w="5954" w:type="dxa"/>
            <w:vMerge/>
            <w:vAlign w:val="center"/>
          </w:tcPr>
          <w:p w14:paraId="3D00161F" w14:textId="77777777" w:rsidR="0025726F" w:rsidRPr="0025726F" w:rsidRDefault="0025726F" w:rsidP="00A25D53">
            <w:pPr>
              <w:jc w:val="left"/>
              <w:rPr>
                <w:rFonts w:cs="Times New Roman"/>
                <w:noProof/>
                <w:lang w:val="en-US" w:eastAsia="nl-BE"/>
              </w:rPr>
            </w:pPr>
          </w:p>
        </w:tc>
        <w:tc>
          <w:tcPr>
            <w:tcW w:w="1985" w:type="dxa"/>
            <w:vAlign w:val="center"/>
          </w:tcPr>
          <w:p w14:paraId="475D89D7" w14:textId="77777777" w:rsidR="0025726F" w:rsidRDefault="0025726F" w:rsidP="00A25D53">
            <w:pPr>
              <w:jc w:val="left"/>
              <w:rPr>
                <w:rFonts w:cs="Times New Roman"/>
                <w:lang w:val="en-US"/>
              </w:rPr>
            </w:pPr>
            <w:r>
              <w:rPr>
                <w:lang w:val="en-US"/>
              </w:rPr>
              <w:t xml:space="preserve">H abstr from </w:t>
            </w:r>
            <w:r w:rsidRPr="00F322BF">
              <w:rPr>
                <w:lang w:val="en-US"/>
              </w:rPr>
              <w:t>C(=O)-</w:t>
            </w:r>
            <w:r w:rsidRPr="00F322BF">
              <w:rPr>
                <w:b/>
                <w:lang w:val="en-US"/>
              </w:rPr>
              <w:t>H</w:t>
            </w:r>
          </w:p>
        </w:tc>
        <w:tc>
          <w:tcPr>
            <w:tcW w:w="1026" w:type="dxa"/>
            <w:vAlign w:val="center"/>
          </w:tcPr>
          <w:p w14:paraId="6A7DCA21" w14:textId="70127326" w:rsidR="0025726F" w:rsidRPr="003A7D50" w:rsidRDefault="000D72DB" w:rsidP="00A25D53">
            <w:pPr>
              <w:jc w:val="left"/>
              <w:rPr>
                <w:rFonts w:cs="Times New Roman"/>
                <w:lang w:val="en-US"/>
              </w:rPr>
            </w:pPr>
            <w:r>
              <w:rPr>
                <w:rFonts w:cs="Times New Roman"/>
                <w:lang w:val="en-US"/>
              </w:rPr>
              <w:t>6.13e-2</w:t>
            </w:r>
          </w:p>
        </w:tc>
        <w:tc>
          <w:tcPr>
            <w:tcW w:w="851" w:type="dxa"/>
            <w:vAlign w:val="center"/>
          </w:tcPr>
          <w:p w14:paraId="76C049B3" w14:textId="77777777" w:rsidR="0025726F" w:rsidRPr="003A7D50" w:rsidRDefault="0025726F" w:rsidP="00A25D53">
            <w:pPr>
              <w:jc w:val="left"/>
              <w:rPr>
                <w:rFonts w:cs="Times New Roman"/>
                <w:lang w:val="en-US"/>
              </w:rPr>
            </w:pPr>
            <w:r>
              <w:rPr>
                <w:rFonts w:cs="Times New Roman"/>
                <w:lang w:val="en-US"/>
              </w:rPr>
              <w:t>2.7</w:t>
            </w:r>
          </w:p>
        </w:tc>
        <w:tc>
          <w:tcPr>
            <w:tcW w:w="816" w:type="dxa"/>
            <w:vAlign w:val="center"/>
          </w:tcPr>
          <w:p w14:paraId="49D83F94" w14:textId="7FF55803" w:rsidR="0025726F" w:rsidRPr="003A7D50" w:rsidRDefault="0025726F" w:rsidP="000D72DB">
            <w:pPr>
              <w:jc w:val="left"/>
              <w:rPr>
                <w:rFonts w:cs="Times New Roman"/>
                <w:lang w:val="en-US"/>
              </w:rPr>
            </w:pPr>
            <w:r>
              <w:rPr>
                <w:rFonts w:cs="Times New Roman"/>
                <w:lang w:val="en-US"/>
              </w:rPr>
              <w:t>-</w:t>
            </w:r>
            <w:r w:rsidR="000D72DB">
              <w:rPr>
                <w:rFonts w:cs="Times New Roman"/>
                <w:lang w:val="en-US"/>
              </w:rPr>
              <w:t>19.2</w:t>
            </w:r>
          </w:p>
        </w:tc>
        <w:tc>
          <w:tcPr>
            <w:tcW w:w="708" w:type="dxa"/>
            <w:vAlign w:val="center"/>
          </w:tcPr>
          <w:p w14:paraId="080BEBCF" w14:textId="3E3FF3FE" w:rsidR="0025726F" w:rsidRPr="00EE02BB" w:rsidRDefault="00254956" w:rsidP="00A04609">
            <w:pPr>
              <w:jc w:val="left"/>
              <w:rPr>
                <w:b/>
                <w:lang w:val="en-US"/>
              </w:rPr>
            </w:pPr>
            <w:r>
              <w:rPr>
                <w:rFonts w:cs="Times New Roman"/>
                <w:lang w:val="en-US"/>
              </w:rPr>
              <w:fldChar w:fldCharType="begin"/>
            </w:r>
            <w:r w:rsidR="00A04609">
              <w:rPr>
                <w:rFonts w:cs="Times New Roman"/>
                <w:lang w:val="en-US"/>
              </w:rPr>
              <w:instrText xml:space="preserve"> ADDIN EN.CITE &lt;EndNote&gt;&lt;Cite&gt;&lt;Author&gt;Mendes&lt;/Author&gt;&lt;Year&gt;2014&lt;/Year&gt;&lt;RecNum&gt;1206&lt;/RecNum&gt;&lt;DisplayText&gt;[3]&lt;/DisplayText&gt;&lt;record&gt;&lt;rec-number&gt;1206&lt;/rec-number&gt;&lt;foreign-keys&gt;&lt;key app="EN" db-id="v2as2ef5awdp2dedtaqpvxso9fx5a5esz2zt"&gt;1206&lt;/key&gt;&lt;/foreign-keys&gt;&lt;ref-type name="Journal Article"&gt;17&lt;/ref-type&gt;&lt;contributors&gt;&lt;authors&gt;&lt;author&gt;Mendes, Jorge&lt;/author&gt;&lt;author&gt;Zhou, Chong-Wen&lt;/author&gt;&lt;author&gt;Curran, Henry J.&lt;/author&gt;&lt;/authors&gt;&lt;/contributors&gt;&lt;titles&gt;&lt;title&gt;Theoretical Chemical Kinetic Study of the H-Atom Abstraction Reactions from Aldehydes and Acids by Ḣ Atoms and ȮH, HȮ2, and ĊH3 Radicals&lt;/title&gt;&lt;secondary-title&gt;Journal of Physical Chemistry A&lt;/secondary-title&gt;&lt;/titles&gt;&lt;periodical&gt;&lt;full-title&gt;Journal of Physical Chemistry A&lt;/full-title&gt;&lt;abbr-1&gt;J. Phys. Chem. A&lt;/abbr-1&gt;&lt;/periodical&gt;&lt;pages&gt;12089-12104&lt;/pages&gt;&lt;volume&gt;118&lt;/volume&gt;&lt;number&gt;51&lt;/number&gt;&lt;dates&gt;&lt;year&gt;2014&lt;/year&gt;&lt;pub-dates&gt;&lt;date&gt;2014/12/26&lt;/date&gt;&lt;/pub-dates&gt;&lt;/dates&gt;&lt;publisher&gt;American Chemical Society&lt;/publisher&gt;&lt;isbn&gt;1089-5639&lt;/isbn&gt;&lt;urls&gt;&lt;related-urls&gt;&lt;url&gt;http://dx.doi.org/10.1021/jp5072814&lt;/url&gt;&lt;/related-urls&gt;&lt;/urls&gt;&lt;electronic-resource-num&gt;10.1021/jp5072814&lt;/electronic-resource-num&gt;&lt;/record&gt;&lt;/Cite&gt;&lt;/EndNote&gt;</w:instrText>
            </w:r>
            <w:r>
              <w:rPr>
                <w:rFonts w:cs="Times New Roman"/>
                <w:lang w:val="en-US"/>
              </w:rPr>
              <w:fldChar w:fldCharType="separate"/>
            </w:r>
            <w:r w:rsidR="00A04609">
              <w:rPr>
                <w:rFonts w:cs="Times New Roman"/>
                <w:noProof/>
                <w:lang w:val="en-US"/>
              </w:rPr>
              <w:t>[</w:t>
            </w:r>
            <w:hyperlink w:anchor="_ENREF_3" w:tooltip="Mendes, 2014 #1206" w:history="1">
              <w:r w:rsidR="00A04609">
                <w:rPr>
                  <w:rFonts w:cs="Times New Roman"/>
                  <w:noProof/>
                  <w:lang w:val="en-US"/>
                </w:rPr>
                <w:t>3</w:t>
              </w:r>
            </w:hyperlink>
            <w:r w:rsidR="00A04609">
              <w:rPr>
                <w:rFonts w:cs="Times New Roman"/>
                <w:noProof/>
                <w:lang w:val="en-US"/>
              </w:rPr>
              <w:t>]</w:t>
            </w:r>
            <w:r>
              <w:rPr>
                <w:rFonts w:cs="Times New Roman"/>
                <w:lang w:val="en-US"/>
              </w:rPr>
              <w:fldChar w:fldCharType="end"/>
            </w:r>
          </w:p>
        </w:tc>
      </w:tr>
      <w:tr w:rsidR="00500A9C" w:rsidRPr="00500A9C" w14:paraId="01CB0FE5" w14:textId="77777777" w:rsidTr="00A04609">
        <w:trPr>
          <w:trHeight w:val="600"/>
        </w:trPr>
        <w:tc>
          <w:tcPr>
            <w:tcW w:w="2376" w:type="dxa"/>
            <w:vMerge w:val="restart"/>
            <w:vAlign w:val="center"/>
          </w:tcPr>
          <w:p w14:paraId="686FCDD2" w14:textId="77777777" w:rsidR="00500A9C" w:rsidRPr="003A7D50" w:rsidRDefault="00500A9C" w:rsidP="00A25D53">
            <w:pPr>
              <w:jc w:val="left"/>
              <w:rPr>
                <w:rFonts w:cs="Times New Roman"/>
                <w:lang w:val="en-US"/>
              </w:rPr>
            </w:pPr>
            <w:r>
              <w:rPr>
                <w:rFonts w:cs="Times New Roman"/>
                <w:lang w:val="en-US"/>
              </w:rPr>
              <w:t>by HO</w:t>
            </w:r>
            <w:r w:rsidRPr="00706FF9">
              <w:rPr>
                <w:rFonts w:cs="Times New Roman"/>
                <w:vertAlign w:val="subscript"/>
                <w:lang w:val="en-US"/>
              </w:rPr>
              <w:t>2</w:t>
            </w:r>
            <w:r>
              <w:rPr>
                <w:rFonts w:cs="Times New Roman"/>
                <w:lang w:val="en-US"/>
              </w:rPr>
              <w:t>• from C-H</w:t>
            </w:r>
          </w:p>
        </w:tc>
        <w:tc>
          <w:tcPr>
            <w:tcW w:w="5954" w:type="dxa"/>
            <w:vMerge w:val="restart"/>
            <w:vAlign w:val="center"/>
          </w:tcPr>
          <w:p w14:paraId="2437EBE0" w14:textId="012A3AC7" w:rsidR="00500A9C" w:rsidRDefault="00897FD2" w:rsidP="00A25D53">
            <w:pPr>
              <w:jc w:val="left"/>
              <w:rPr>
                <w:rFonts w:cs="Times New Roman"/>
                <w:noProof/>
                <w:lang w:eastAsia="nl-BE"/>
              </w:rPr>
            </w:pPr>
            <w:r>
              <w:rPr>
                <w:rFonts w:cs="Times New Roman"/>
                <w:noProof/>
                <w:lang w:eastAsia="nl-BE"/>
              </w:rPr>
              <w:drawing>
                <wp:inline distT="0" distB="0" distL="0" distR="0" wp14:anchorId="4C1D91C6" wp14:editId="0FAAA96B">
                  <wp:extent cx="2825830" cy="720000"/>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olecular_hydrogen_abstraction_hydroperoxy.tif"/>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825830" cy="720000"/>
                          </a:xfrm>
                          <a:prstGeom prst="rect">
                            <a:avLst/>
                          </a:prstGeom>
                        </pic:spPr>
                      </pic:pic>
                    </a:graphicData>
                  </a:graphic>
                </wp:inline>
              </w:drawing>
            </w:r>
          </w:p>
        </w:tc>
        <w:tc>
          <w:tcPr>
            <w:tcW w:w="1985" w:type="dxa"/>
            <w:vAlign w:val="center"/>
          </w:tcPr>
          <w:p w14:paraId="1060AA26" w14:textId="77777777" w:rsidR="00500A9C" w:rsidRPr="00263AF4" w:rsidRDefault="00500A9C" w:rsidP="00A25D53">
            <w:pPr>
              <w:jc w:val="left"/>
              <w:rPr>
                <w:rFonts w:cs="Times New Roman"/>
                <w:lang w:val="en-US"/>
              </w:rPr>
            </w:pPr>
            <w:r>
              <w:rPr>
                <w:rFonts w:cs="Times New Roman"/>
                <w:lang w:val="en-US"/>
              </w:rPr>
              <w:t>R</w:t>
            </w:r>
            <w:r w:rsidRPr="001E4ECE">
              <w:rPr>
                <w:rFonts w:cs="Times New Roman"/>
                <w:vertAlign w:val="subscript"/>
                <w:lang w:val="en-US"/>
              </w:rPr>
              <w:t>1</w:t>
            </w:r>
            <w:r w:rsidRPr="001E4ECE">
              <w:rPr>
                <w:rFonts w:cs="Times New Roman"/>
                <w:lang w:val="en-US"/>
              </w:rPr>
              <w:t>,</w:t>
            </w:r>
            <w:r>
              <w:rPr>
                <w:rFonts w:cs="Times New Roman"/>
                <w:lang w:val="en-US"/>
              </w:rPr>
              <w:t xml:space="preserve"> R</w:t>
            </w:r>
            <w:r w:rsidRPr="001E4ECE">
              <w:rPr>
                <w:rFonts w:cs="Times New Roman"/>
                <w:vertAlign w:val="subscript"/>
                <w:lang w:val="en-US"/>
              </w:rPr>
              <w:t>2</w:t>
            </w:r>
            <w:r>
              <w:rPr>
                <w:rFonts w:cs="Times New Roman"/>
                <w:lang w:val="en-US"/>
              </w:rPr>
              <w:t>, R</w:t>
            </w:r>
            <w:r w:rsidRPr="001E4ECE">
              <w:rPr>
                <w:rFonts w:cs="Times New Roman"/>
                <w:vertAlign w:val="subscript"/>
                <w:lang w:val="en-US"/>
              </w:rPr>
              <w:t>3</w:t>
            </w:r>
            <w:r>
              <w:rPr>
                <w:rFonts w:cs="Times New Roman"/>
                <w:lang w:val="en-US"/>
              </w:rPr>
              <w:t xml:space="preserve"> alkyl chains or H atoms</w:t>
            </w:r>
          </w:p>
        </w:tc>
        <w:tc>
          <w:tcPr>
            <w:tcW w:w="2693" w:type="dxa"/>
            <w:gridSpan w:val="3"/>
            <w:vAlign w:val="center"/>
          </w:tcPr>
          <w:p w14:paraId="676C2900" w14:textId="77777777" w:rsidR="00500A9C" w:rsidRPr="003A7D50" w:rsidRDefault="00500A9C" w:rsidP="00A25D53">
            <w:pPr>
              <w:jc w:val="left"/>
              <w:rPr>
                <w:rFonts w:cs="Times New Roman"/>
                <w:lang w:val="en-US"/>
              </w:rPr>
            </w:pPr>
            <w:r>
              <w:rPr>
                <w:rFonts w:cs="Times New Roman"/>
                <w:lang w:val="en-US"/>
              </w:rPr>
              <w:t>Rate rules for alkanes</w:t>
            </w:r>
          </w:p>
        </w:tc>
        <w:tc>
          <w:tcPr>
            <w:tcW w:w="708" w:type="dxa"/>
            <w:vAlign w:val="center"/>
          </w:tcPr>
          <w:p w14:paraId="3B6DE3DB" w14:textId="2B6D3AD6"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Aguilera-Iparraguirre&lt;/Author&gt;&lt;Year&gt;2008&lt;/Year&gt;&lt;RecNum&gt;1213&lt;/RecNum&gt;&lt;DisplayText&gt;[8]&lt;/DisplayText&gt;&lt;record&gt;&lt;rec-number&gt;1213&lt;/rec-number&gt;&lt;foreign-keys&gt;&lt;key app="EN" db-id="v2as2ef5awdp2dedtaqpvxso9fx5a5esz2zt"&gt;1213&lt;/key&gt;&lt;/foreign-keys&gt;&lt;ref-type name="Journal Article"&gt;17&lt;/ref-type&gt;&lt;contributors&gt;&lt;authors&gt;&lt;author&gt;Aguilera-Iparraguirre, Jorge&lt;/author&gt;&lt;author&gt;Curran, Henry J.&lt;/author&gt;&lt;author&gt;Klopper, Wim&lt;/author&gt;&lt;author&gt;Simmie, John M.&lt;/author&gt;&lt;/authors&gt;&lt;/contributors&gt;&lt;titles&gt;&lt;title&gt;Accurate Benchmark Calculation of the Reaction Barrier Height for Hydrogen Abstraction by the Hydroperoxyl Radical from Methane. Implications for CnH2n+2 where n = 2 → 4&lt;/title&gt;&lt;secondary-title&gt;Journal of Physical Chemistry A&lt;/secondary-title&gt;&lt;/titles&gt;&lt;periodical&gt;&lt;full-title&gt;Journal of Physical Chemistry A&lt;/full-title&gt;&lt;abbr-1&gt;J. Phys. Chem. A&lt;/abbr-1&gt;&lt;/periodical&gt;&lt;pages&gt;7047-7054&lt;/pages&gt;&lt;volume&gt;112&lt;/volume&gt;&lt;number&gt;30&lt;/number&gt;&lt;dates&gt;&lt;year&gt;2008&lt;/year&gt;&lt;pub-dates&gt;&lt;date&gt;2008/07/01&lt;/date&gt;&lt;/pub-dates&gt;&lt;/dates&gt;&lt;publisher&gt;American Chemical Society&lt;/publisher&gt;&lt;isbn&gt;1089-5639&lt;/isbn&gt;&lt;urls&gt;&lt;related-urls&gt;&lt;url&gt;http://dx.doi.org/10.1021/jp8012464&lt;/url&gt;&lt;/related-urls&gt;&lt;/urls&gt;&lt;electronic-resource-num&gt;10.1021/jp8012464&lt;/electronic-resource-num&gt;&lt;/record&gt;&lt;/Cite&gt;&lt;/EndNote&gt;</w:instrText>
            </w:r>
            <w:r>
              <w:rPr>
                <w:rFonts w:cs="Times New Roman"/>
                <w:lang w:val="en-US"/>
              </w:rPr>
              <w:fldChar w:fldCharType="separate"/>
            </w:r>
            <w:r w:rsidR="00A04609">
              <w:rPr>
                <w:rFonts w:cs="Times New Roman"/>
                <w:noProof/>
                <w:lang w:val="en-US"/>
              </w:rPr>
              <w:t>[</w:t>
            </w:r>
            <w:hyperlink w:anchor="_ENREF_8" w:tooltip="Aguilera-Iparraguirre, 2008 #1213" w:history="1">
              <w:r w:rsidR="00A04609">
                <w:rPr>
                  <w:rFonts w:cs="Times New Roman"/>
                  <w:noProof/>
                  <w:lang w:val="en-US"/>
                </w:rPr>
                <w:t>8</w:t>
              </w:r>
            </w:hyperlink>
            <w:r w:rsidR="00A04609">
              <w:rPr>
                <w:rFonts w:cs="Times New Roman"/>
                <w:noProof/>
                <w:lang w:val="en-US"/>
              </w:rPr>
              <w:t>]</w:t>
            </w:r>
            <w:r>
              <w:rPr>
                <w:rFonts w:cs="Times New Roman"/>
                <w:lang w:val="en-US"/>
              </w:rPr>
              <w:fldChar w:fldCharType="end"/>
            </w:r>
          </w:p>
        </w:tc>
      </w:tr>
      <w:tr w:rsidR="00500A9C" w:rsidRPr="00500A9C" w14:paraId="165BC2DD" w14:textId="77777777" w:rsidTr="00A04609">
        <w:trPr>
          <w:trHeight w:val="318"/>
        </w:trPr>
        <w:tc>
          <w:tcPr>
            <w:tcW w:w="2376" w:type="dxa"/>
            <w:vMerge/>
            <w:vAlign w:val="center"/>
          </w:tcPr>
          <w:p w14:paraId="662D74AB" w14:textId="77777777" w:rsidR="00500A9C" w:rsidRDefault="00500A9C" w:rsidP="00A25D53">
            <w:pPr>
              <w:jc w:val="left"/>
              <w:rPr>
                <w:rFonts w:cs="Times New Roman"/>
                <w:lang w:val="en-US"/>
              </w:rPr>
            </w:pPr>
          </w:p>
        </w:tc>
        <w:tc>
          <w:tcPr>
            <w:tcW w:w="5954" w:type="dxa"/>
            <w:vMerge/>
            <w:vAlign w:val="center"/>
          </w:tcPr>
          <w:p w14:paraId="78E1B1F7" w14:textId="77777777" w:rsidR="00500A9C" w:rsidRPr="00AF0566" w:rsidRDefault="00500A9C" w:rsidP="00A25D53">
            <w:pPr>
              <w:jc w:val="left"/>
              <w:rPr>
                <w:rFonts w:cs="Times New Roman"/>
                <w:noProof/>
                <w:lang w:val="en-US" w:eastAsia="nl-BE"/>
              </w:rPr>
            </w:pPr>
          </w:p>
        </w:tc>
        <w:tc>
          <w:tcPr>
            <w:tcW w:w="1985" w:type="dxa"/>
            <w:tcBorders>
              <w:bottom w:val="single" w:sz="4" w:space="0" w:color="auto"/>
            </w:tcBorders>
            <w:vAlign w:val="center"/>
          </w:tcPr>
          <w:p w14:paraId="05754C84" w14:textId="77777777" w:rsidR="00500A9C" w:rsidRDefault="00500A9C" w:rsidP="00A25D53">
            <w:pPr>
              <w:jc w:val="left"/>
              <w:rPr>
                <w:rFonts w:cs="Times New Roman"/>
                <w:lang w:val="en-US"/>
              </w:rPr>
            </w:pPr>
            <w:r>
              <w:rPr>
                <w:rFonts w:cs="Times New Roman"/>
                <w:lang w:val="en-US"/>
              </w:rPr>
              <w:t>R</w:t>
            </w:r>
            <w:r w:rsidRPr="001E4ECE">
              <w:rPr>
                <w:rFonts w:cs="Times New Roman"/>
                <w:vertAlign w:val="subscript"/>
                <w:lang w:val="en-US"/>
              </w:rPr>
              <w:t>1</w:t>
            </w:r>
            <w:r w:rsidRPr="001E4ECE">
              <w:rPr>
                <w:rFonts w:cs="Times New Roman"/>
                <w:lang w:val="en-US"/>
              </w:rPr>
              <w:t>,</w:t>
            </w:r>
            <w:r>
              <w:rPr>
                <w:rFonts w:cs="Times New Roman"/>
                <w:lang w:val="en-US"/>
              </w:rPr>
              <w:t xml:space="preserve"> R</w:t>
            </w:r>
            <w:r w:rsidRPr="001E4ECE">
              <w:rPr>
                <w:rFonts w:cs="Times New Roman"/>
                <w:vertAlign w:val="subscript"/>
                <w:lang w:val="en-US"/>
              </w:rPr>
              <w:t>2</w:t>
            </w:r>
            <w:r>
              <w:rPr>
                <w:rFonts w:cs="Times New Roman"/>
                <w:lang w:val="en-US"/>
              </w:rPr>
              <w:t xml:space="preserve"> or R</w:t>
            </w:r>
            <w:r w:rsidRPr="001E4ECE">
              <w:rPr>
                <w:rFonts w:cs="Times New Roman"/>
                <w:vertAlign w:val="subscript"/>
                <w:lang w:val="en-US"/>
              </w:rPr>
              <w:t>3</w:t>
            </w:r>
            <w:r>
              <w:rPr>
                <w:rFonts w:cs="Times New Roman"/>
                <w:lang w:val="en-US"/>
              </w:rPr>
              <w:t xml:space="preserve"> OH</w:t>
            </w:r>
          </w:p>
        </w:tc>
        <w:tc>
          <w:tcPr>
            <w:tcW w:w="1026" w:type="dxa"/>
            <w:tcBorders>
              <w:bottom w:val="single" w:sz="4" w:space="0" w:color="auto"/>
            </w:tcBorders>
            <w:vAlign w:val="center"/>
          </w:tcPr>
          <w:p w14:paraId="00051A21" w14:textId="3051D619" w:rsidR="00500A9C" w:rsidRPr="003A7D50" w:rsidRDefault="000D72DB" w:rsidP="000D72DB">
            <w:pPr>
              <w:jc w:val="left"/>
              <w:rPr>
                <w:rFonts w:cs="Times New Roman"/>
                <w:lang w:val="en-US"/>
              </w:rPr>
            </w:pPr>
            <w:r>
              <w:rPr>
                <w:rFonts w:cs="Times New Roman"/>
                <w:lang w:val="en-US"/>
              </w:rPr>
              <w:t>1.23</w:t>
            </w:r>
            <w:r w:rsidR="00500A9C">
              <w:rPr>
                <w:rFonts w:cs="Times New Roman"/>
                <w:lang w:val="en-US"/>
              </w:rPr>
              <w:t>e-</w:t>
            </w:r>
            <w:r>
              <w:rPr>
                <w:rFonts w:cs="Times New Roman"/>
                <w:lang w:val="en-US"/>
              </w:rPr>
              <w:t>11</w:t>
            </w:r>
          </w:p>
        </w:tc>
        <w:tc>
          <w:tcPr>
            <w:tcW w:w="851" w:type="dxa"/>
            <w:tcBorders>
              <w:bottom w:val="single" w:sz="4" w:space="0" w:color="auto"/>
            </w:tcBorders>
            <w:vAlign w:val="center"/>
          </w:tcPr>
          <w:p w14:paraId="5EC823FA" w14:textId="77777777" w:rsidR="00500A9C" w:rsidRPr="003A7D50" w:rsidRDefault="00500A9C" w:rsidP="00A25D53">
            <w:pPr>
              <w:jc w:val="left"/>
              <w:rPr>
                <w:rFonts w:cs="Times New Roman"/>
                <w:lang w:val="en-US"/>
              </w:rPr>
            </w:pPr>
            <w:r>
              <w:rPr>
                <w:rFonts w:cs="Times New Roman"/>
                <w:lang w:val="en-US"/>
              </w:rPr>
              <w:t>5.26</w:t>
            </w:r>
          </w:p>
        </w:tc>
        <w:tc>
          <w:tcPr>
            <w:tcW w:w="816" w:type="dxa"/>
            <w:tcBorders>
              <w:bottom w:val="single" w:sz="4" w:space="0" w:color="auto"/>
            </w:tcBorders>
            <w:vAlign w:val="center"/>
          </w:tcPr>
          <w:p w14:paraId="3F190C4F" w14:textId="74FD3FAF" w:rsidR="00500A9C" w:rsidRPr="003A7D50" w:rsidRDefault="000D72DB" w:rsidP="00A25D53">
            <w:pPr>
              <w:jc w:val="left"/>
              <w:rPr>
                <w:rFonts w:cs="Times New Roman"/>
                <w:lang w:val="en-US"/>
              </w:rPr>
            </w:pPr>
            <w:r>
              <w:rPr>
                <w:rFonts w:cs="Times New Roman"/>
                <w:lang w:val="en-US"/>
              </w:rPr>
              <w:t>31.3</w:t>
            </w:r>
          </w:p>
        </w:tc>
        <w:tc>
          <w:tcPr>
            <w:tcW w:w="708" w:type="dxa"/>
            <w:tcBorders>
              <w:bottom w:val="single" w:sz="4" w:space="0" w:color="auto"/>
            </w:tcBorders>
            <w:vAlign w:val="center"/>
          </w:tcPr>
          <w:p w14:paraId="3EF9F5E9" w14:textId="4451F4C1"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Mittal&lt;/Author&gt;&lt;Year&gt;2014&lt;/Year&gt;&lt;RecNum&gt;1215&lt;/RecNum&gt;&lt;DisplayText&gt;[9]&lt;/DisplayText&gt;&lt;record&gt;&lt;rec-number&gt;1215&lt;/rec-number&gt;&lt;foreign-keys&gt;&lt;key app="EN" db-id="v2as2ef5awdp2dedtaqpvxso9fx5a5esz2zt"&gt;1215&lt;/key&gt;&lt;/foreign-keys&gt;&lt;ref-type name="Journal Article"&gt;17&lt;/ref-type&gt;&lt;contributors&gt;&lt;authors&gt;&lt;author&gt;Mittal, Gaurav&lt;/author&gt;&lt;author&gt;Burke, Sinéad M.&lt;/author&gt;&lt;author&gt;Davies, Varun A.&lt;/author&gt;&lt;author&gt;Parajuli, Bikash&lt;/author&gt;&lt;author&gt;Metcalfe, Wayne K.&lt;/author&gt;&lt;author&gt;Curran, Henry J.&lt;/author&gt;&lt;/authors&gt;&lt;/contributors&gt;&lt;titles&gt;&lt;title&gt;Autoignition of ethanol in a rapid compression machine&lt;/title&gt;&lt;secondary-title&gt;Combustion and Flame&lt;/secondary-title&gt;&lt;/titles&gt;&lt;periodical&gt;&lt;full-title&gt;Combustion and Flame&lt;/full-title&gt;&lt;abbr-1&gt;Combust. Flame&lt;/abbr-1&gt;&lt;/periodical&gt;&lt;pages&gt;1164-1171&lt;/pages&gt;&lt;volume&gt;161&lt;/volume&gt;&lt;number&gt;5&lt;/number&gt;&lt;keywords&gt;&lt;keyword&gt;Ethanol&lt;/keyword&gt;&lt;keyword&gt;Autoignition&lt;/keyword&gt;&lt;keyword&gt;Rapid compression machine&lt;/keyword&gt;&lt;/keywords&gt;&lt;dates&gt;&lt;year&gt;2014&lt;/year&gt;&lt;/dates&gt;&lt;isbn&gt;0010-2180&lt;/isbn&gt;&lt;urls&gt;&lt;related-urls&gt;&lt;url&gt;http://www.sciencedirect.com/science/article/pii/S0010218013004185&lt;/url&gt;&lt;/related-urls&gt;&lt;/urls&gt;&lt;electronic-resource-num&gt;http://dx.doi.org/10.1016/j.combustflame.2013.11.005&lt;/electronic-resource-num&gt;&lt;/record&gt;&lt;/Cite&gt;&lt;/EndNote&gt;</w:instrText>
            </w:r>
            <w:r>
              <w:rPr>
                <w:rFonts w:cs="Times New Roman"/>
                <w:lang w:val="en-US"/>
              </w:rPr>
              <w:fldChar w:fldCharType="separate"/>
            </w:r>
            <w:r w:rsidR="00A04609">
              <w:rPr>
                <w:rFonts w:cs="Times New Roman"/>
                <w:noProof/>
                <w:lang w:val="en-US"/>
              </w:rPr>
              <w:t>[</w:t>
            </w:r>
            <w:hyperlink w:anchor="_ENREF_9" w:tooltip="Mittal, 2014 #1215" w:history="1">
              <w:r w:rsidR="00A04609">
                <w:rPr>
                  <w:rFonts w:cs="Times New Roman"/>
                  <w:noProof/>
                  <w:lang w:val="en-US"/>
                </w:rPr>
                <w:t>9</w:t>
              </w:r>
            </w:hyperlink>
            <w:r w:rsidR="00A04609">
              <w:rPr>
                <w:rFonts w:cs="Times New Roman"/>
                <w:noProof/>
                <w:lang w:val="en-US"/>
              </w:rPr>
              <w:t>]</w:t>
            </w:r>
            <w:r>
              <w:rPr>
                <w:rFonts w:cs="Times New Roman"/>
                <w:lang w:val="en-US"/>
              </w:rPr>
              <w:fldChar w:fldCharType="end"/>
            </w:r>
          </w:p>
        </w:tc>
      </w:tr>
      <w:tr w:rsidR="00500A9C" w:rsidRPr="00F322BF" w14:paraId="32119661" w14:textId="77777777" w:rsidTr="00A04609">
        <w:trPr>
          <w:trHeight w:val="318"/>
        </w:trPr>
        <w:tc>
          <w:tcPr>
            <w:tcW w:w="2376" w:type="dxa"/>
            <w:vMerge/>
            <w:vAlign w:val="center"/>
          </w:tcPr>
          <w:p w14:paraId="594F5C3E" w14:textId="77777777" w:rsidR="00500A9C" w:rsidRDefault="00500A9C" w:rsidP="00A25D53">
            <w:pPr>
              <w:jc w:val="left"/>
              <w:rPr>
                <w:rFonts w:cs="Times New Roman"/>
                <w:lang w:val="en-US"/>
              </w:rPr>
            </w:pPr>
          </w:p>
        </w:tc>
        <w:tc>
          <w:tcPr>
            <w:tcW w:w="5954" w:type="dxa"/>
            <w:vMerge/>
            <w:vAlign w:val="center"/>
          </w:tcPr>
          <w:p w14:paraId="5492AD0F" w14:textId="77777777" w:rsidR="00500A9C" w:rsidRPr="00AF0566" w:rsidRDefault="00500A9C" w:rsidP="00A25D53">
            <w:pPr>
              <w:jc w:val="left"/>
              <w:rPr>
                <w:rFonts w:cs="Times New Roman"/>
                <w:noProof/>
                <w:lang w:val="en-US" w:eastAsia="nl-BE"/>
              </w:rPr>
            </w:pPr>
          </w:p>
        </w:tc>
        <w:tc>
          <w:tcPr>
            <w:tcW w:w="1985" w:type="dxa"/>
            <w:tcBorders>
              <w:bottom w:val="single" w:sz="4" w:space="0" w:color="auto"/>
            </w:tcBorders>
            <w:vAlign w:val="center"/>
          </w:tcPr>
          <w:p w14:paraId="1A05FFEE" w14:textId="77777777" w:rsidR="00500A9C" w:rsidRPr="00263AF4" w:rsidRDefault="00500A9C" w:rsidP="00A25D53">
            <w:pPr>
              <w:jc w:val="left"/>
              <w:rPr>
                <w:rFonts w:cs="Times New Roman"/>
                <w:lang w:val="en-US"/>
              </w:rPr>
            </w:pPr>
            <w:r>
              <w:rPr>
                <w:rFonts w:cs="Times New Roman"/>
                <w:lang w:val="en-US"/>
              </w:rPr>
              <w:t>R</w:t>
            </w:r>
            <w:r w:rsidRPr="001E4ECE">
              <w:rPr>
                <w:rFonts w:cs="Times New Roman"/>
                <w:vertAlign w:val="subscript"/>
                <w:lang w:val="en-US"/>
              </w:rPr>
              <w:t>1</w:t>
            </w:r>
            <w:r w:rsidRPr="001E4ECE">
              <w:rPr>
                <w:rFonts w:cs="Times New Roman"/>
                <w:lang w:val="en-US"/>
              </w:rPr>
              <w:t>,</w:t>
            </w:r>
            <w:r>
              <w:rPr>
                <w:rFonts w:cs="Times New Roman"/>
                <w:lang w:val="en-US"/>
              </w:rPr>
              <w:t xml:space="preserve"> R</w:t>
            </w:r>
            <w:r w:rsidRPr="001E4ECE">
              <w:rPr>
                <w:rFonts w:cs="Times New Roman"/>
                <w:vertAlign w:val="subscript"/>
                <w:lang w:val="en-US"/>
              </w:rPr>
              <w:t>2</w:t>
            </w:r>
            <w:r>
              <w:rPr>
                <w:rFonts w:cs="Times New Roman"/>
                <w:lang w:val="en-US"/>
              </w:rPr>
              <w:t xml:space="preserve"> or R</w:t>
            </w:r>
            <w:r w:rsidRPr="001E4ECE">
              <w:rPr>
                <w:rFonts w:cs="Times New Roman"/>
                <w:vertAlign w:val="subscript"/>
                <w:lang w:val="en-US"/>
              </w:rPr>
              <w:t>3</w:t>
            </w:r>
            <w:r>
              <w:rPr>
                <w:rFonts w:cs="Times New Roman"/>
                <w:lang w:val="en-US"/>
              </w:rPr>
              <w:t xml:space="preserve"> C=C</w:t>
            </w:r>
          </w:p>
        </w:tc>
        <w:tc>
          <w:tcPr>
            <w:tcW w:w="1026" w:type="dxa"/>
            <w:tcBorders>
              <w:bottom w:val="single" w:sz="4" w:space="0" w:color="auto"/>
            </w:tcBorders>
            <w:vAlign w:val="center"/>
          </w:tcPr>
          <w:p w14:paraId="7337FB04" w14:textId="77777777" w:rsidR="00500A9C" w:rsidRPr="003A7D50" w:rsidRDefault="00500A9C" w:rsidP="00A25D53">
            <w:pPr>
              <w:jc w:val="left"/>
              <w:rPr>
                <w:rFonts w:cs="Times New Roman"/>
                <w:lang w:val="en-US"/>
              </w:rPr>
            </w:pPr>
            <w:r w:rsidRPr="00263AF4">
              <w:rPr>
                <w:rFonts w:cs="Times New Roman"/>
                <w:lang w:val="en-US"/>
              </w:rPr>
              <w:t>7.68</w:t>
            </w:r>
            <w:r>
              <w:rPr>
                <w:rFonts w:cs="Times New Roman"/>
                <w:lang w:val="en-US"/>
              </w:rPr>
              <w:t>e</w:t>
            </w:r>
            <w:r w:rsidRPr="00263AF4">
              <w:rPr>
                <w:rFonts w:cs="Times New Roman"/>
                <w:lang w:val="en-US"/>
              </w:rPr>
              <w:t>-</w:t>
            </w:r>
            <w:r>
              <w:rPr>
                <w:rFonts w:cs="Times New Roman"/>
                <w:lang w:val="en-US"/>
              </w:rPr>
              <w:t>2</w:t>
            </w:r>
          </w:p>
        </w:tc>
        <w:tc>
          <w:tcPr>
            <w:tcW w:w="851" w:type="dxa"/>
            <w:tcBorders>
              <w:bottom w:val="single" w:sz="4" w:space="0" w:color="auto"/>
            </w:tcBorders>
            <w:vAlign w:val="center"/>
          </w:tcPr>
          <w:p w14:paraId="45A5B313" w14:textId="77777777" w:rsidR="00500A9C" w:rsidRPr="003A7D50" w:rsidRDefault="00500A9C" w:rsidP="00A25D53">
            <w:pPr>
              <w:jc w:val="left"/>
              <w:rPr>
                <w:rFonts w:cs="Times New Roman"/>
                <w:lang w:val="en-US"/>
              </w:rPr>
            </w:pPr>
            <w:r w:rsidRPr="00263AF4">
              <w:rPr>
                <w:rFonts w:cs="Times New Roman"/>
                <w:lang w:val="en-US"/>
              </w:rPr>
              <w:t>4.4</w:t>
            </w:r>
          </w:p>
        </w:tc>
        <w:tc>
          <w:tcPr>
            <w:tcW w:w="816" w:type="dxa"/>
            <w:tcBorders>
              <w:bottom w:val="single" w:sz="4" w:space="0" w:color="auto"/>
            </w:tcBorders>
            <w:vAlign w:val="center"/>
          </w:tcPr>
          <w:p w14:paraId="00D3CC07" w14:textId="5B64F94D" w:rsidR="00500A9C" w:rsidRPr="003A7D50" w:rsidRDefault="000D72DB" w:rsidP="00A25D53">
            <w:pPr>
              <w:jc w:val="left"/>
              <w:rPr>
                <w:rFonts w:cs="Times New Roman"/>
                <w:lang w:val="en-US"/>
              </w:rPr>
            </w:pPr>
            <w:r>
              <w:rPr>
                <w:rFonts w:cs="Times New Roman"/>
                <w:lang w:val="en-US"/>
              </w:rPr>
              <w:t>56.7</w:t>
            </w:r>
          </w:p>
        </w:tc>
        <w:tc>
          <w:tcPr>
            <w:tcW w:w="708" w:type="dxa"/>
            <w:tcBorders>
              <w:bottom w:val="single" w:sz="4" w:space="0" w:color="auto"/>
            </w:tcBorders>
            <w:vAlign w:val="center"/>
          </w:tcPr>
          <w:p w14:paraId="5846E023" w14:textId="79BC80C4"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Zádor&lt;/Author&gt;&lt;Year&gt;2011&lt;/Year&gt;&lt;RecNum&gt;1207&lt;/RecNum&gt;&lt;DisplayText&gt;[10]&lt;/DisplayText&gt;&lt;record&gt;&lt;rec-number&gt;1207&lt;/rec-number&gt;&lt;foreign-keys&gt;&lt;key app="EN" db-id="v2as2ef5awdp2dedtaqpvxso9fx5a5esz2zt"&gt;1207&lt;/key&gt;&lt;/foreign-keys&gt;&lt;ref-type name="Journal Article"&gt;17&lt;/ref-type&gt;&lt;contributors&gt;&lt;authors&gt;&lt;author&gt;Zádor, Judit&lt;/author&gt;&lt;author&gt;Klippenstein, Stephen J.&lt;/author&gt;&lt;author&gt;Miller, James A.&lt;/author&gt;&lt;/authors&gt;&lt;/contributors&gt;&lt;titles&gt;&lt;title&gt;Pressure-Dependent OH Yields in Alkene + HO2 Reactions: A Theoretical Study&lt;/title&gt;&lt;secondary-title&gt;Journal of Physical Chemistry A&lt;/secondary-title&gt;&lt;/titles&gt;&lt;periodical&gt;&lt;full-title&gt;Journal of Physical Chemistry A&lt;/full-title&gt;&lt;abbr-1&gt;J. Phys. Chem. A&lt;/abbr-1&gt;&lt;/periodical&gt;&lt;pages&gt;10218-10225&lt;/pages&gt;&lt;volume&gt;115&lt;/volume&gt;&lt;number&gt;36&lt;/number&gt;&lt;dates&gt;&lt;year&gt;2011&lt;/year&gt;&lt;pub-dates&gt;&lt;date&gt;2011/09/15&lt;/date&gt;&lt;/pub-dates&gt;&lt;/dates&gt;&lt;publisher&gt;American Chemical Society&lt;/publisher&gt;&lt;isbn&gt;1089-5639&lt;/isbn&gt;&lt;urls&gt;&lt;related-urls&gt;&lt;url&gt;http://dx.doi.org/10.1021/jp2059276&lt;/url&gt;&lt;/related-urls&gt;&lt;/urls&gt;&lt;electronic-resource-num&gt;10.1021/jp2059276&lt;/electronic-resource-num&gt;&lt;/record&gt;&lt;/Cite&gt;&lt;/EndNote&gt;</w:instrText>
            </w:r>
            <w:r>
              <w:rPr>
                <w:rFonts w:cs="Times New Roman"/>
                <w:lang w:val="en-US"/>
              </w:rPr>
              <w:fldChar w:fldCharType="separate"/>
            </w:r>
            <w:r w:rsidR="00A04609">
              <w:rPr>
                <w:rFonts w:cs="Times New Roman"/>
                <w:noProof/>
                <w:lang w:val="en-US"/>
              </w:rPr>
              <w:t>[</w:t>
            </w:r>
            <w:hyperlink w:anchor="_ENREF_10" w:tooltip="Zádor, 2011 #1207" w:history="1">
              <w:r w:rsidR="00A04609">
                <w:rPr>
                  <w:rFonts w:cs="Times New Roman"/>
                  <w:noProof/>
                  <w:lang w:val="en-US"/>
                </w:rPr>
                <w:t>10</w:t>
              </w:r>
            </w:hyperlink>
            <w:r w:rsidR="00A04609">
              <w:rPr>
                <w:rFonts w:cs="Times New Roman"/>
                <w:noProof/>
                <w:lang w:val="en-US"/>
              </w:rPr>
              <w:t>]</w:t>
            </w:r>
            <w:r>
              <w:rPr>
                <w:rFonts w:cs="Times New Roman"/>
                <w:lang w:val="en-US"/>
              </w:rPr>
              <w:fldChar w:fldCharType="end"/>
            </w:r>
          </w:p>
        </w:tc>
      </w:tr>
      <w:tr w:rsidR="00500A9C" w:rsidRPr="00F322BF" w14:paraId="6F2F6C63" w14:textId="77777777" w:rsidTr="00A04609">
        <w:trPr>
          <w:trHeight w:val="374"/>
        </w:trPr>
        <w:tc>
          <w:tcPr>
            <w:tcW w:w="2376" w:type="dxa"/>
            <w:vMerge/>
            <w:tcBorders>
              <w:bottom w:val="single" w:sz="4" w:space="0" w:color="auto"/>
            </w:tcBorders>
            <w:vAlign w:val="center"/>
          </w:tcPr>
          <w:p w14:paraId="67C2C93F" w14:textId="77777777" w:rsidR="00500A9C" w:rsidRDefault="00500A9C" w:rsidP="00A25D53">
            <w:pPr>
              <w:jc w:val="left"/>
              <w:rPr>
                <w:rFonts w:cs="Times New Roman"/>
                <w:lang w:val="en-US"/>
              </w:rPr>
            </w:pPr>
          </w:p>
        </w:tc>
        <w:tc>
          <w:tcPr>
            <w:tcW w:w="5954" w:type="dxa"/>
            <w:vMerge/>
            <w:tcBorders>
              <w:bottom w:val="single" w:sz="4" w:space="0" w:color="auto"/>
            </w:tcBorders>
            <w:vAlign w:val="center"/>
          </w:tcPr>
          <w:p w14:paraId="36AF7710" w14:textId="77777777" w:rsidR="00500A9C" w:rsidRPr="00AF0566" w:rsidRDefault="00500A9C" w:rsidP="00A25D53">
            <w:pPr>
              <w:jc w:val="left"/>
              <w:rPr>
                <w:rFonts w:cs="Times New Roman"/>
                <w:noProof/>
                <w:lang w:val="en-US" w:eastAsia="nl-BE"/>
              </w:rPr>
            </w:pPr>
          </w:p>
        </w:tc>
        <w:tc>
          <w:tcPr>
            <w:tcW w:w="1985" w:type="dxa"/>
            <w:tcBorders>
              <w:bottom w:val="single" w:sz="4" w:space="0" w:color="auto"/>
            </w:tcBorders>
            <w:vAlign w:val="center"/>
          </w:tcPr>
          <w:p w14:paraId="0477805A" w14:textId="77777777" w:rsidR="00500A9C" w:rsidRDefault="00500A9C" w:rsidP="00A25D53">
            <w:pPr>
              <w:jc w:val="left"/>
              <w:rPr>
                <w:rFonts w:cs="Times New Roman"/>
                <w:lang w:val="en-US"/>
              </w:rPr>
            </w:pPr>
            <w:r>
              <w:rPr>
                <w:lang w:val="en-US"/>
              </w:rPr>
              <w:t xml:space="preserve">H abstr from </w:t>
            </w:r>
            <w:r w:rsidRPr="00F322BF">
              <w:rPr>
                <w:lang w:val="en-US"/>
              </w:rPr>
              <w:t>C(=O)-</w:t>
            </w:r>
            <w:r w:rsidRPr="00F322BF">
              <w:rPr>
                <w:b/>
                <w:lang w:val="en-US"/>
              </w:rPr>
              <w:t>H</w:t>
            </w:r>
          </w:p>
        </w:tc>
        <w:tc>
          <w:tcPr>
            <w:tcW w:w="1026" w:type="dxa"/>
            <w:tcBorders>
              <w:bottom w:val="single" w:sz="4" w:space="0" w:color="auto"/>
            </w:tcBorders>
            <w:vAlign w:val="center"/>
          </w:tcPr>
          <w:p w14:paraId="7783A082" w14:textId="1E6504F5" w:rsidR="00500A9C" w:rsidRPr="003A7D50" w:rsidRDefault="00500A9C" w:rsidP="000D72DB">
            <w:pPr>
              <w:jc w:val="left"/>
              <w:rPr>
                <w:rFonts w:cs="Times New Roman"/>
                <w:lang w:val="en-US"/>
              </w:rPr>
            </w:pPr>
            <w:r>
              <w:rPr>
                <w:rFonts w:cs="Times New Roman"/>
                <w:lang w:val="en-US"/>
              </w:rPr>
              <w:t>1.18e-</w:t>
            </w:r>
            <w:r w:rsidR="000D72DB">
              <w:rPr>
                <w:rFonts w:cs="Times New Roman"/>
                <w:lang w:val="en-US"/>
              </w:rPr>
              <w:t>10</w:t>
            </w:r>
          </w:p>
        </w:tc>
        <w:tc>
          <w:tcPr>
            <w:tcW w:w="851" w:type="dxa"/>
            <w:tcBorders>
              <w:bottom w:val="single" w:sz="4" w:space="0" w:color="auto"/>
            </w:tcBorders>
            <w:vAlign w:val="center"/>
          </w:tcPr>
          <w:p w14:paraId="0FB194B0" w14:textId="77777777" w:rsidR="00500A9C" w:rsidRPr="003A7D50" w:rsidRDefault="00500A9C" w:rsidP="00A25D53">
            <w:pPr>
              <w:jc w:val="left"/>
              <w:rPr>
                <w:rFonts w:cs="Times New Roman"/>
                <w:lang w:val="en-US"/>
              </w:rPr>
            </w:pPr>
            <w:r>
              <w:rPr>
                <w:rFonts w:cs="Times New Roman"/>
                <w:lang w:val="en-US"/>
              </w:rPr>
              <w:t>4.9</w:t>
            </w:r>
          </w:p>
        </w:tc>
        <w:tc>
          <w:tcPr>
            <w:tcW w:w="816" w:type="dxa"/>
            <w:tcBorders>
              <w:bottom w:val="single" w:sz="4" w:space="0" w:color="auto"/>
            </w:tcBorders>
            <w:vAlign w:val="center"/>
          </w:tcPr>
          <w:p w14:paraId="2AA1E859" w14:textId="59F8331C" w:rsidR="00500A9C" w:rsidRPr="003A7D50" w:rsidRDefault="000D72DB" w:rsidP="00A25D53">
            <w:pPr>
              <w:jc w:val="left"/>
              <w:rPr>
                <w:rFonts w:cs="Times New Roman"/>
                <w:lang w:val="en-US"/>
              </w:rPr>
            </w:pPr>
            <w:r>
              <w:rPr>
                <w:rFonts w:cs="Times New Roman"/>
                <w:lang w:val="en-US"/>
              </w:rPr>
              <w:t>15.4</w:t>
            </w:r>
          </w:p>
        </w:tc>
        <w:tc>
          <w:tcPr>
            <w:tcW w:w="708" w:type="dxa"/>
            <w:tcBorders>
              <w:bottom w:val="single" w:sz="4" w:space="0" w:color="auto"/>
            </w:tcBorders>
            <w:vAlign w:val="center"/>
          </w:tcPr>
          <w:p w14:paraId="205B71F4" w14:textId="30DD6813" w:rsidR="00500A9C" w:rsidRPr="00EE02BB" w:rsidRDefault="00254956" w:rsidP="00A04609">
            <w:pPr>
              <w:jc w:val="left"/>
              <w:rPr>
                <w:b/>
                <w:lang w:val="en-US"/>
              </w:rPr>
            </w:pPr>
            <w:r>
              <w:rPr>
                <w:rFonts w:cs="Times New Roman"/>
                <w:lang w:val="en-US"/>
              </w:rPr>
              <w:fldChar w:fldCharType="begin"/>
            </w:r>
            <w:r w:rsidR="00A04609">
              <w:rPr>
                <w:rFonts w:cs="Times New Roman"/>
                <w:lang w:val="en-US"/>
              </w:rPr>
              <w:instrText xml:space="preserve"> ADDIN EN.CITE &lt;EndNote&gt;&lt;Cite&gt;&lt;Author&gt;Mendes&lt;/Author&gt;&lt;Year&gt;2014&lt;/Year&gt;&lt;RecNum&gt;1206&lt;/RecNum&gt;&lt;DisplayText&gt;[3]&lt;/DisplayText&gt;&lt;record&gt;&lt;rec-number&gt;1206&lt;/rec-number&gt;&lt;foreign-keys&gt;&lt;key app="EN" db-id="v2as2ef5awdp2dedtaqpvxso9fx5a5esz2zt"&gt;1206&lt;/key&gt;&lt;/foreign-keys&gt;&lt;ref-type name="Journal Article"&gt;17&lt;/ref-type&gt;&lt;contributors&gt;&lt;authors&gt;&lt;author&gt;Mendes, Jorge&lt;/author&gt;&lt;author&gt;Zhou, Chong-Wen&lt;/author&gt;&lt;author&gt;Curran, Henry J.&lt;/author&gt;&lt;/authors&gt;&lt;/contributors&gt;&lt;titles&gt;&lt;title&gt;Theoretical Chemical Kinetic Study of the H-Atom Abstraction Reactions from Aldehydes and Acids by Ḣ Atoms and ȮH, HȮ2, and ĊH3 Radicals&lt;/title&gt;&lt;secondary-title&gt;Journal of Physical Chemistry A&lt;/secondary-title&gt;&lt;/titles&gt;&lt;periodical&gt;&lt;full-title&gt;Journal of Physical Chemistry A&lt;/full-title&gt;&lt;abbr-1&gt;J. Phys. Chem. A&lt;/abbr-1&gt;&lt;/periodical&gt;&lt;pages&gt;12089-12104&lt;/pages&gt;&lt;volume&gt;118&lt;/volume&gt;&lt;number&gt;51&lt;/number&gt;&lt;dates&gt;&lt;year&gt;2014&lt;/year&gt;&lt;pub-dates&gt;&lt;date&gt;2014/12/26&lt;/date&gt;&lt;/pub-dates&gt;&lt;/dates&gt;&lt;publisher&gt;American Chemical Society&lt;/publisher&gt;&lt;isbn&gt;1089-5639&lt;/isbn&gt;&lt;urls&gt;&lt;related-urls&gt;&lt;url&gt;http://dx.doi.org/10.1021/jp5072814&lt;/url&gt;&lt;/related-urls&gt;&lt;/urls&gt;&lt;electronic-resource-num&gt;10.1021/jp5072814&lt;/electronic-resource-num&gt;&lt;/record&gt;&lt;/Cite&gt;&lt;/EndNote&gt;</w:instrText>
            </w:r>
            <w:r>
              <w:rPr>
                <w:rFonts w:cs="Times New Roman"/>
                <w:lang w:val="en-US"/>
              </w:rPr>
              <w:fldChar w:fldCharType="separate"/>
            </w:r>
            <w:r w:rsidR="00A04609">
              <w:rPr>
                <w:rFonts w:cs="Times New Roman"/>
                <w:noProof/>
                <w:lang w:val="en-US"/>
              </w:rPr>
              <w:t>[</w:t>
            </w:r>
            <w:hyperlink w:anchor="_ENREF_3" w:tooltip="Mendes, 2014 #1206" w:history="1">
              <w:r w:rsidR="00A04609">
                <w:rPr>
                  <w:rFonts w:cs="Times New Roman"/>
                  <w:noProof/>
                  <w:lang w:val="en-US"/>
                </w:rPr>
                <w:t>3</w:t>
              </w:r>
            </w:hyperlink>
            <w:r w:rsidR="00A04609">
              <w:rPr>
                <w:rFonts w:cs="Times New Roman"/>
                <w:noProof/>
                <w:lang w:val="en-US"/>
              </w:rPr>
              <w:t>]</w:t>
            </w:r>
            <w:r>
              <w:rPr>
                <w:rFonts w:cs="Times New Roman"/>
                <w:lang w:val="en-US"/>
              </w:rPr>
              <w:fldChar w:fldCharType="end"/>
            </w:r>
          </w:p>
        </w:tc>
      </w:tr>
      <w:tr w:rsidR="00A25D53" w:rsidRPr="00A25D53" w14:paraId="477A5607" w14:textId="77777777" w:rsidTr="00A04609">
        <w:tc>
          <w:tcPr>
            <w:tcW w:w="2376" w:type="dxa"/>
            <w:tcBorders>
              <w:right w:val="single" w:sz="4" w:space="0" w:color="auto"/>
            </w:tcBorders>
            <w:shd w:val="clear" w:color="auto" w:fill="auto"/>
            <w:vAlign w:val="center"/>
          </w:tcPr>
          <w:p w14:paraId="095E0E80" w14:textId="77777777" w:rsidR="00A25D53" w:rsidRPr="00A25D53" w:rsidRDefault="00A25D53" w:rsidP="00F573FD">
            <w:pPr>
              <w:jc w:val="left"/>
              <w:rPr>
                <w:rFonts w:cs="Times New Roman"/>
                <w:lang w:val="en-US"/>
              </w:rPr>
            </w:pPr>
            <w:r>
              <w:rPr>
                <w:rFonts w:cs="Times New Roman"/>
                <w:lang w:val="en-US"/>
              </w:rPr>
              <w:t>by O</w:t>
            </w:r>
            <w:r w:rsidRPr="00706FF9">
              <w:rPr>
                <w:rFonts w:cs="Times New Roman"/>
                <w:vertAlign w:val="subscript"/>
                <w:lang w:val="en-US"/>
              </w:rPr>
              <w:t>2</w:t>
            </w:r>
            <w:r>
              <w:rPr>
                <w:rFonts w:cs="Times New Roman"/>
                <w:lang w:val="en-US"/>
              </w:rPr>
              <w:t xml:space="preserve"> from C-H</w:t>
            </w:r>
          </w:p>
        </w:tc>
        <w:tc>
          <w:tcPr>
            <w:tcW w:w="5954" w:type="dxa"/>
            <w:tcBorders>
              <w:left w:val="single" w:sz="4" w:space="0" w:color="auto"/>
              <w:right w:val="single" w:sz="4" w:space="0" w:color="auto"/>
            </w:tcBorders>
            <w:shd w:val="clear" w:color="auto" w:fill="auto"/>
            <w:vAlign w:val="center"/>
          </w:tcPr>
          <w:p w14:paraId="785EF3C7" w14:textId="24201793" w:rsidR="00A25D53" w:rsidRPr="003A7D50" w:rsidRDefault="00897FD2" w:rsidP="00F573FD">
            <w:pPr>
              <w:jc w:val="left"/>
              <w:rPr>
                <w:rFonts w:cs="Times New Roman"/>
                <w:lang w:val="en-US"/>
              </w:rPr>
            </w:pPr>
            <w:r>
              <w:rPr>
                <w:rFonts w:cs="Times New Roman"/>
                <w:noProof/>
                <w:lang w:eastAsia="nl-BE"/>
              </w:rPr>
              <w:drawing>
                <wp:inline distT="0" distB="0" distL="0" distR="0" wp14:anchorId="7E3520E4" wp14:editId="21321F40">
                  <wp:extent cx="2689690" cy="720000"/>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molecular_hydrogen_abstraction_oxygen.tif"/>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689690" cy="720000"/>
                          </a:xfrm>
                          <a:prstGeom prst="rect">
                            <a:avLst/>
                          </a:prstGeom>
                        </pic:spPr>
                      </pic:pic>
                    </a:graphicData>
                  </a:graphic>
                </wp:inline>
              </w:drawing>
            </w:r>
          </w:p>
        </w:tc>
        <w:tc>
          <w:tcPr>
            <w:tcW w:w="1985" w:type="dxa"/>
            <w:tcBorders>
              <w:left w:val="single" w:sz="4" w:space="0" w:color="auto"/>
              <w:right w:val="single" w:sz="4" w:space="0" w:color="auto"/>
            </w:tcBorders>
            <w:shd w:val="clear" w:color="auto" w:fill="auto"/>
            <w:vAlign w:val="center"/>
          </w:tcPr>
          <w:p w14:paraId="6DBB0ABB" w14:textId="77777777" w:rsidR="00A25D53" w:rsidRPr="003A7D50" w:rsidRDefault="00A25D53" w:rsidP="00F573FD">
            <w:pPr>
              <w:jc w:val="left"/>
              <w:rPr>
                <w:rFonts w:cs="Times New Roman"/>
                <w:lang w:val="en-US"/>
              </w:rPr>
            </w:pPr>
          </w:p>
        </w:tc>
        <w:tc>
          <w:tcPr>
            <w:tcW w:w="1026" w:type="dxa"/>
            <w:tcBorders>
              <w:left w:val="single" w:sz="4" w:space="0" w:color="auto"/>
              <w:right w:val="single" w:sz="4" w:space="0" w:color="auto"/>
            </w:tcBorders>
            <w:shd w:val="clear" w:color="auto" w:fill="auto"/>
            <w:vAlign w:val="center"/>
          </w:tcPr>
          <w:p w14:paraId="3B97A870" w14:textId="77777777" w:rsidR="00A25D53" w:rsidRPr="003A7D50" w:rsidRDefault="00F573FD" w:rsidP="00F573FD">
            <w:pPr>
              <w:jc w:val="left"/>
              <w:rPr>
                <w:rFonts w:cs="Times New Roman"/>
                <w:lang w:val="en-US"/>
              </w:rPr>
            </w:pPr>
            <w:r>
              <w:rPr>
                <w:rFonts w:cs="Times New Roman"/>
                <w:lang w:val="en-US"/>
              </w:rPr>
              <w:t>1.00e7</w:t>
            </w:r>
          </w:p>
        </w:tc>
        <w:tc>
          <w:tcPr>
            <w:tcW w:w="851" w:type="dxa"/>
            <w:tcBorders>
              <w:left w:val="single" w:sz="4" w:space="0" w:color="auto"/>
              <w:right w:val="single" w:sz="4" w:space="0" w:color="auto"/>
            </w:tcBorders>
            <w:shd w:val="clear" w:color="auto" w:fill="auto"/>
            <w:vAlign w:val="center"/>
          </w:tcPr>
          <w:p w14:paraId="442597F2" w14:textId="77777777" w:rsidR="00A25D53" w:rsidRPr="003A7D50" w:rsidRDefault="00F573FD" w:rsidP="00F573FD">
            <w:pPr>
              <w:jc w:val="left"/>
              <w:rPr>
                <w:rFonts w:cs="Times New Roman"/>
                <w:lang w:val="en-US"/>
              </w:rPr>
            </w:pPr>
            <w:r>
              <w:rPr>
                <w:rFonts w:cs="Times New Roman"/>
                <w:lang w:val="en-US"/>
              </w:rPr>
              <w:t>0.0</w:t>
            </w:r>
          </w:p>
        </w:tc>
        <w:tc>
          <w:tcPr>
            <w:tcW w:w="816" w:type="dxa"/>
            <w:tcBorders>
              <w:left w:val="single" w:sz="4" w:space="0" w:color="auto"/>
              <w:right w:val="single" w:sz="4" w:space="0" w:color="auto"/>
            </w:tcBorders>
            <w:shd w:val="clear" w:color="auto" w:fill="auto"/>
            <w:vAlign w:val="center"/>
          </w:tcPr>
          <w:p w14:paraId="7142EEC9" w14:textId="77777777" w:rsidR="00A25D53" w:rsidRPr="003A7D50" w:rsidRDefault="00F573FD" w:rsidP="00F573FD">
            <w:pPr>
              <w:jc w:val="left"/>
              <w:rPr>
                <w:rFonts w:cs="Times New Roman"/>
                <w:lang w:val="en-US"/>
              </w:rPr>
            </w:pPr>
            <w:r>
              <w:rPr>
                <w:rFonts w:cs="Times New Roman"/>
                <w:lang w:val="en-US"/>
              </w:rPr>
              <w:t>ΔH</w:t>
            </w:r>
            <w:r w:rsidRPr="00F573FD">
              <w:rPr>
                <w:rFonts w:cs="Times New Roman"/>
                <w:vertAlign w:val="subscript"/>
                <w:lang w:val="en-US"/>
              </w:rPr>
              <w:t>r</w:t>
            </w:r>
          </w:p>
        </w:tc>
        <w:tc>
          <w:tcPr>
            <w:tcW w:w="708" w:type="dxa"/>
            <w:tcBorders>
              <w:left w:val="single" w:sz="4" w:space="0" w:color="auto"/>
            </w:tcBorders>
            <w:shd w:val="clear" w:color="auto" w:fill="auto"/>
            <w:vAlign w:val="center"/>
          </w:tcPr>
          <w:p w14:paraId="2FCF86FD" w14:textId="17DC9D66" w:rsidR="00A25D53" w:rsidRPr="003A7D50" w:rsidRDefault="00F573FD" w:rsidP="00A04609">
            <w:pPr>
              <w:jc w:val="left"/>
              <w:rPr>
                <w:rFonts w:cs="Times New Roman"/>
                <w:lang w:val="en-US"/>
              </w:rPr>
            </w:pPr>
            <w:r>
              <w:rPr>
                <w:rFonts w:cs="Times New Roman"/>
                <w:lang w:val="en-US"/>
              </w:rPr>
              <w:fldChar w:fldCharType="begin">
                <w:fldData xml:space="preserve">PEVuZE5vdGU+PENpdGU+PEF1dGhvcj5DdXJyYW48L0F1dGhvcj48WWVhcj4xOTk4PC9ZZWFyPjxS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DdXJyYW48L0F1dGhvcj48WWVhcj4xOTk4PC9ZZWFyPjxS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11" w:tooltip="Curran, 1998 #255" w:history="1">
              <w:r w:rsidR="00A04609">
                <w:rPr>
                  <w:rFonts w:cs="Times New Roman"/>
                  <w:noProof/>
                  <w:lang w:val="en-US"/>
                </w:rPr>
                <w:t>11</w:t>
              </w:r>
            </w:hyperlink>
            <w:r w:rsidR="00A04609">
              <w:rPr>
                <w:rFonts w:cs="Times New Roman"/>
                <w:noProof/>
                <w:lang w:val="en-US"/>
              </w:rPr>
              <w:t xml:space="preserve">, </w:t>
            </w:r>
            <w:hyperlink w:anchor="_ENREF_12" w:tooltip="Curran, 2002 #256" w:history="1">
              <w:r w:rsidR="00A04609">
                <w:rPr>
                  <w:rFonts w:cs="Times New Roman"/>
                  <w:noProof/>
                  <w:lang w:val="en-US"/>
                </w:rPr>
                <w:t>12</w:t>
              </w:r>
            </w:hyperlink>
            <w:r w:rsidR="00A04609">
              <w:rPr>
                <w:rFonts w:cs="Times New Roman"/>
                <w:noProof/>
                <w:lang w:val="en-US"/>
              </w:rPr>
              <w:t>]</w:t>
            </w:r>
            <w:r>
              <w:rPr>
                <w:rFonts w:cs="Times New Roman"/>
                <w:lang w:val="en-US"/>
              </w:rPr>
              <w:fldChar w:fldCharType="end"/>
            </w:r>
          </w:p>
        </w:tc>
      </w:tr>
      <w:tr w:rsidR="00500A9C" w:rsidRPr="003A7D50" w14:paraId="47822CFA" w14:textId="77777777" w:rsidTr="00A04609">
        <w:tc>
          <w:tcPr>
            <w:tcW w:w="2376" w:type="dxa"/>
            <w:tcBorders>
              <w:right w:val="nil"/>
            </w:tcBorders>
            <w:shd w:val="clear" w:color="auto" w:fill="F2F2F2" w:themeFill="background1" w:themeFillShade="F2"/>
            <w:vAlign w:val="center"/>
          </w:tcPr>
          <w:p w14:paraId="3B431446" w14:textId="77777777" w:rsidR="00500A9C" w:rsidRPr="00E56C47" w:rsidRDefault="00500A9C" w:rsidP="00F573FD">
            <w:pPr>
              <w:jc w:val="left"/>
              <w:rPr>
                <w:rFonts w:cs="Times New Roman"/>
                <w:i/>
                <w:lang w:val="en-US"/>
              </w:rPr>
            </w:pPr>
            <w:r w:rsidRPr="00E56C47">
              <w:rPr>
                <w:rFonts w:cs="Times New Roman"/>
                <w:i/>
                <w:lang w:val="en-US"/>
              </w:rPr>
              <w:t>Intramolecular</w:t>
            </w:r>
          </w:p>
        </w:tc>
        <w:tc>
          <w:tcPr>
            <w:tcW w:w="5954" w:type="dxa"/>
            <w:tcBorders>
              <w:left w:val="nil"/>
              <w:right w:val="nil"/>
            </w:tcBorders>
            <w:shd w:val="clear" w:color="auto" w:fill="F2F2F2" w:themeFill="background1" w:themeFillShade="F2"/>
            <w:vAlign w:val="center"/>
          </w:tcPr>
          <w:p w14:paraId="176D9115" w14:textId="77777777" w:rsidR="00500A9C" w:rsidRPr="003A7D50" w:rsidRDefault="00500A9C" w:rsidP="00F573FD">
            <w:pPr>
              <w:jc w:val="left"/>
              <w:rPr>
                <w:rFonts w:cs="Times New Roman"/>
                <w:lang w:val="en-US"/>
              </w:rPr>
            </w:pPr>
          </w:p>
        </w:tc>
        <w:tc>
          <w:tcPr>
            <w:tcW w:w="1985" w:type="dxa"/>
            <w:tcBorders>
              <w:left w:val="nil"/>
              <w:right w:val="nil"/>
            </w:tcBorders>
            <w:shd w:val="clear" w:color="auto" w:fill="F2F2F2" w:themeFill="background1" w:themeFillShade="F2"/>
            <w:vAlign w:val="center"/>
          </w:tcPr>
          <w:p w14:paraId="61638953" w14:textId="77777777" w:rsidR="00500A9C" w:rsidRPr="003A7D50" w:rsidRDefault="00500A9C" w:rsidP="00F573FD">
            <w:pPr>
              <w:jc w:val="left"/>
              <w:rPr>
                <w:rFonts w:cs="Times New Roman"/>
                <w:lang w:val="en-US"/>
              </w:rPr>
            </w:pPr>
          </w:p>
        </w:tc>
        <w:tc>
          <w:tcPr>
            <w:tcW w:w="1026" w:type="dxa"/>
            <w:tcBorders>
              <w:left w:val="nil"/>
              <w:right w:val="nil"/>
            </w:tcBorders>
            <w:shd w:val="clear" w:color="auto" w:fill="F2F2F2" w:themeFill="background1" w:themeFillShade="F2"/>
            <w:vAlign w:val="center"/>
          </w:tcPr>
          <w:p w14:paraId="429825EB" w14:textId="77777777" w:rsidR="00500A9C" w:rsidRPr="003A7D50" w:rsidRDefault="00500A9C" w:rsidP="00F573FD">
            <w:pPr>
              <w:jc w:val="left"/>
              <w:rPr>
                <w:rFonts w:cs="Times New Roman"/>
                <w:lang w:val="en-US"/>
              </w:rPr>
            </w:pPr>
          </w:p>
        </w:tc>
        <w:tc>
          <w:tcPr>
            <w:tcW w:w="851" w:type="dxa"/>
            <w:tcBorders>
              <w:left w:val="nil"/>
              <w:right w:val="nil"/>
            </w:tcBorders>
            <w:shd w:val="clear" w:color="auto" w:fill="F2F2F2" w:themeFill="background1" w:themeFillShade="F2"/>
            <w:vAlign w:val="center"/>
          </w:tcPr>
          <w:p w14:paraId="61F3905F" w14:textId="77777777" w:rsidR="00500A9C" w:rsidRPr="003A7D50" w:rsidRDefault="00500A9C" w:rsidP="00F573FD">
            <w:pPr>
              <w:jc w:val="left"/>
              <w:rPr>
                <w:rFonts w:cs="Times New Roman"/>
                <w:lang w:val="en-US"/>
              </w:rPr>
            </w:pPr>
          </w:p>
        </w:tc>
        <w:tc>
          <w:tcPr>
            <w:tcW w:w="816" w:type="dxa"/>
            <w:tcBorders>
              <w:left w:val="nil"/>
              <w:right w:val="nil"/>
            </w:tcBorders>
            <w:shd w:val="clear" w:color="auto" w:fill="F2F2F2" w:themeFill="background1" w:themeFillShade="F2"/>
            <w:vAlign w:val="center"/>
          </w:tcPr>
          <w:p w14:paraId="57F66AD8" w14:textId="77777777" w:rsidR="00500A9C" w:rsidRPr="003A7D50" w:rsidRDefault="00500A9C" w:rsidP="00F573FD">
            <w:pPr>
              <w:jc w:val="left"/>
              <w:rPr>
                <w:rFonts w:cs="Times New Roman"/>
                <w:lang w:val="en-US"/>
              </w:rPr>
            </w:pPr>
          </w:p>
        </w:tc>
        <w:tc>
          <w:tcPr>
            <w:tcW w:w="708" w:type="dxa"/>
            <w:tcBorders>
              <w:left w:val="nil"/>
            </w:tcBorders>
            <w:shd w:val="clear" w:color="auto" w:fill="F2F2F2" w:themeFill="background1" w:themeFillShade="F2"/>
            <w:vAlign w:val="center"/>
          </w:tcPr>
          <w:p w14:paraId="236DD49C" w14:textId="77777777" w:rsidR="00500A9C" w:rsidRPr="003A7D50" w:rsidRDefault="00500A9C" w:rsidP="00F573FD">
            <w:pPr>
              <w:jc w:val="left"/>
              <w:rPr>
                <w:rFonts w:cs="Times New Roman"/>
                <w:lang w:val="en-US"/>
              </w:rPr>
            </w:pPr>
          </w:p>
        </w:tc>
      </w:tr>
      <w:tr w:rsidR="00500A9C" w:rsidRPr="003A7D50" w14:paraId="1F53901F" w14:textId="77777777" w:rsidTr="00A04609">
        <w:tc>
          <w:tcPr>
            <w:tcW w:w="2376" w:type="dxa"/>
            <w:vAlign w:val="center"/>
          </w:tcPr>
          <w:p w14:paraId="68045786" w14:textId="77777777" w:rsidR="00500A9C" w:rsidRPr="003A7D50" w:rsidRDefault="00500A9C" w:rsidP="00F573FD">
            <w:pPr>
              <w:jc w:val="left"/>
              <w:rPr>
                <w:rFonts w:cs="Times New Roman"/>
                <w:lang w:val="en-US"/>
              </w:rPr>
            </w:pPr>
            <w:r w:rsidRPr="003A7D50">
              <w:rPr>
                <w:rFonts w:cs="Times New Roman"/>
                <w:lang w:val="en-US"/>
              </w:rPr>
              <w:t>by C• from C-H</w:t>
            </w:r>
          </w:p>
        </w:tc>
        <w:tc>
          <w:tcPr>
            <w:tcW w:w="5954" w:type="dxa"/>
            <w:vAlign w:val="center"/>
          </w:tcPr>
          <w:p w14:paraId="099E8E51" w14:textId="4865E52C" w:rsidR="00500A9C" w:rsidRPr="003A7D50" w:rsidRDefault="00BE68A2" w:rsidP="00F573FD">
            <w:pPr>
              <w:jc w:val="left"/>
              <w:rPr>
                <w:rFonts w:cs="Times New Roman"/>
                <w:lang w:val="en-US"/>
              </w:rPr>
            </w:pPr>
            <w:r>
              <w:rPr>
                <w:rFonts w:cs="Times New Roman"/>
                <w:noProof/>
                <w:lang w:eastAsia="nl-BE"/>
              </w:rPr>
              <w:drawing>
                <wp:inline distT="0" distB="0" distL="0" distR="0" wp14:anchorId="0815A24D" wp14:editId="1AE5A8A1">
                  <wp:extent cx="2710800" cy="612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molecular_hydrogen_abstraction_alkyl.tif"/>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10800" cy="612000"/>
                          </a:xfrm>
                          <a:prstGeom prst="rect">
                            <a:avLst/>
                          </a:prstGeom>
                        </pic:spPr>
                      </pic:pic>
                    </a:graphicData>
                  </a:graphic>
                </wp:inline>
              </w:drawing>
            </w:r>
          </w:p>
        </w:tc>
        <w:tc>
          <w:tcPr>
            <w:tcW w:w="1985" w:type="dxa"/>
            <w:vAlign w:val="center"/>
          </w:tcPr>
          <w:p w14:paraId="22C67CB7" w14:textId="77777777" w:rsidR="00500A9C" w:rsidRDefault="00500A9C" w:rsidP="00F573FD">
            <w:pPr>
              <w:jc w:val="left"/>
              <w:rPr>
                <w:rFonts w:cs="Times New Roman"/>
                <w:lang w:val="en-US"/>
              </w:rPr>
            </w:pPr>
          </w:p>
        </w:tc>
        <w:tc>
          <w:tcPr>
            <w:tcW w:w="2693" w:type="dxa"/>
            <w:gridSpan w:val="3"/>
            <w:vAlign w:val="center"/>
          </w:tcPr>
          <w:p w14:paraId="33AB304E" w14:textId="77777777" w:rsidR="00500A9C" w:rsidRDefault="00500A9C" w:rsidP="00F573FD">
            <w:pPr>
              <w:jc w:val="left"/>
              <w:rPr>
                <w:rFonts w:cs="Times New Roman"/>
                <w:lang w:val="en-US"/>
              </w:rPr>
            </w:pPr>
            <w:r>
              <w:rPr>
                <w:rFonts w:cs="Times New Roman"/>
                <w:lang w:val="en-US"/>
              </w:rPr>
              <w:t>Group additivity + rate rule</w:t>
            </w:r>
          </w:p>
          <w:p w14:paraId="4968E02D" w14:textId="77777777" w:rsidR="00500A9C" w:rsidRDefault="00A25D53" w:rsidP="00F573FD">
            <w:pPr>
              <w:jc w:val="left"/>
              <w:rPr>
                <w:rFonts w:cs="Times New Roman"/>
                <w:lang w:val="en-US"/>
              </w:rPr>
            </w:pPr>
            <w:r>
              <w:rPr>
                <w:rFonts w:cs="Times New Roman"/>
                <w:lang w:val="en-US"/>
              </w:rPr>
              <w:t>A = function of # hindered rotors in TS</w:t>
            </w:r>
          </w:p>
          <w:p w14:paraId="576CEEE5" w14:textId="77777777" w:rsidR="00A25D53" w:rsidRPr="003A7D50" w:rsidRDefault="00A25D53" w:rsidP="00F573FD">
            <w:pPr>
              <w:jc w:val="left"/>
              <w:rPr>
                <w:rFonts w:cs="Times New Roman"/>
                <w:lang w:val="en-US"/>
              </w:rPr>
            </w:pPr>
            <w:r>
              <w:rPr>
                <w:rFonts w:cs="Times New Roman"/>
                <w:lang w:val="en-US"/>
              </w:rPr>
              <w:t>Ea = ring strain in TS + activation energy analogous bimolecular reaction</w:t>
            </w:r>
          </w:p>
        </w:tc>
        <w:tc>
          <w:tcPr>
            <w:tcW w:w="708" w:type="dxa"/>
            <w:vAlign w:val="center"/>
          </w:tcPr>
          <w:p w14:paraId="0915AB26" w14:textId="42BCADEB" w:rsidR="00500A9C" w:rsidRPr="003A7D50" w:rsidRDefault="00500A9C" w:rsidP="00A04609">
            <w:pPr>
              <w:jc w:val="left"/>
              <w:rPr>
                <w:rFonts w:cs="Times New Roman"/>
                <w:lang w:val="en-US"/>
              </w:rPr>
            </w:pPr>
            <w:r>
              <w:rPr>
                <w:rFonts w:cs="Times New Roman"/>
                <w:lang w:val="en-US"/>
              </w:rPr>
              <w:fldChar w:fldCharType="begin">
                <w:fldData xml:space="preserve">PEVuZE5vdGU+PENpdGU+PEF1dGhvcj5XYW5nPC9BdXRob3I+PFllYXI+MjAxNTwvWWVhcj48UmVj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XYW5nPC9BdXRob3I+PFllYXI+MjAxNTwvWWVhcj48UmVj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1" w:tooltip="Sabbe, 2010 #413" w:history="1">
              <w:r w:rsidR="00A04609">
                <w:rPr>
                  <w:rFonts w:cs="Times New Roman"/>
                  <w:noProof/>
                  <w:lang w:val="en-US"/>
                </w:rPr>
                <w:t>1</w:t>
              </w:r>
            </w:hyperlink>
            <w:r w:rsidR="00A04609">
              <w:rPr>
                <w:rFonts w:cs="Times New Roman"/>
                <w:noProof/>
                <w:lang w:val="en-US"/>
              </w:rPr>
              <w:t xml:space="preserve">, </w:t>
            </w:r>
            <w:hyperlink w:anchor="_ENREF_2" w:tooltip="Paraskevas, 2014 #1031" w:history="1">
              <w:r w:rsidR="00A04609">
                <w:rPr>
                  <w:rFonts w:cs="Times New Roman"/>
                  <w:noProof/>
                  <w:lang w:val="en-US"/>
                </w:rPr>
                <w:t>2</w:t>
              </w:r>
            </w:hyperlink>
            <w:r w:rsidR="00A04609">
              <w:rPr>
                <w:rFonts w:cs="Times New Roman"/>
                <w:noProof/>
                <w:lang w:val="en-US"/>
              </w:rPr>
              <w:t xml:space="preserve">, </w:t>
            </w:r>
            <w:hyperlink w:anchor="_ENREF_13" w:tooltip="Wang, 2015 #1208" w:history="1">
              <w:r w:rsidR="00A04609">
                <w:rPr>
                  <w:rFonts w:cs="Times New Roman"/>
                  <w:noProof/>
                  <w:lang w:val="en-US"/>
                </w:rPr>
                <w:t>13</w:t>
              </w:r>
            </w:hyperlink>
            <w:r w:rsidR="00A04609">
              <w:rPr>
                <w:rFonts w:cs="Times New Roman"/>
                <w:noProof/>
                <w:lang w:val="en-US"/>
              </w:rPr>
              <w:t>]</w:t>
            </w:r>
            <w:r>
              <w:rPr>
                <w:rFonts w:cs="Times New Roman"/>
                <w:lang w:val="en-US"/>
              </w:rPr>
              <w:fldChar w:fldCharType="end"/>
            </w:r>
          </w:p>
        </w:tc>
      </w:tr>
      <w:tr w:rsidR="00500A9C" w:rsidRPr="003A7D50" w14:paraId="26AC0BAF" w14:textId="77777777" w:rsidTr="00A04609">
        <w:trPr>
          <w:trHeight w:val="660"/>
        </w:trPr>
        <w:tc>
          <w:tcPr>
            <w:tcW w:w="2376" w:type="dxa"/>
            <w:vMerge w:val="restart"/>
            <w:vAlign w:val="center"/>
          </w:tcPr>
          <w:p w14:paraId="63CCBB65" w14:textId="77777777" w:rsidR="00500A9C" w:rsidRPr="003A7D50" w:rsidRDefault="00500A9C" w:rsidP="00F573FD">
            <w:pPr>
              <w:jc w:val="left"/>
              <w:rPr>
                <w:rFonts w:cs="Times New Roman"/>
                <w:lang w:val="en-US"/>
              </w:rPr>
            </w:pPr>
            <w:r w:rsidRPr="003A7D50">
              <w:rPr>
                <w:rFonts w:cs="Times New Roman"/>
                <w:lang w:val="en-US"/>
              </w:rPr>
              <w:t>by R-O-O• from C-H</w:t>
            </w:r>
          </w:p>
        </w:tc>
        <w:tc>
          <w:tcPr>
            <w:tcW w:w="5954" w:type="dxa"/>
            <w:vMerge w:val="restart"/>
            <w:vAlign w:val="center"/>
          </w:tcPr>
          <w:p w14:paraId="403DEC21" w14:textId="0094D201" w:rsidR="00500A9C" w:rsidRPr="003A7D50" w:rsidRDefault="00BE68A2" w:rsidP="00F573FD">
            <w:pPr>
              <w:jc w:val="left"/>
              <w:rPr>
                <w:rFonts w:cs="Times New Roman"/>
                <w:lang w:val="en-US"/>
              </w:rPr>
            </w:pPr>
            <w:r>
              <w:rPr>
                <w:rFonts w:cs="Times New Roman"/>
                <w:noProof/>
                <w:lang w:eastAsia="nl-BE"/>
              </w:rPr>
              <w:drawing>
                <wp:inline distT="0" distB="0" distL="0" distR="0" wp14:anchorId="68491DC5" wp14:editId="7782DBD0">
                  <wp:extent cx="2714400" cy="766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molecular_hydrogen_abstraction_peroxy.tif"/>
                          <pic:cNvPicPr/>
                        </pic:nvPicPr>
                        <pic:blipFill>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14400" cy="766800"/>
                          </a:xfrm>
                          <a:prstGeom prst="rect">
                            <a:avLst/>
                          </a:prstGeom>
                        </pic:spPr>
                      </pic:pic>
                    </a:graphicData>
                  </a:graphic>
                </wp:inline>
              </w:drawing>
            </w:r>
          </w:p>
        </w:tc>
        <w:tc>
          <w:tcPr>
            <w:tcW w:w="1985" w:type="dxa"/>
            <w:vAlign w:val="center"/>
          </w:tcPr>
          <w:p w14:paraId="2298910C" w14:textId="77777777" w:rsidR="00500A9C" w:rsidRDefault="00A25D53" w:rsidP="00F573FD">
            <w:pPr>
              <w:jc w:val="left"/>
              <w:rPr>
                <w:rFonts w:cs="Times New Roman"/>
                <w:lang w:val="en-US"/>
              </w:rPr>
            </w:pPr>
            <w:r>
              <w:rPr>
                <w:rFonts w:cs="Times New Roman"/>
                <w:lang w:val="en-US"/>
              </w:rPr>
              <w:t>F</w:t>
            </w:r>
            <w:r w:rsidRPr="0080595D">
              <w:rPr>
                <w:rFonts w:cs="Times New Roman"/>
                <w:lang w:val="en-US"/>
              </w:rPr>
              <w:t>ormation of a</w:t>
            </w:r>
            <w:r>
              <w:rPr>
                <w:rFonts w:cs="Times New Roman"/>
                <w:lang w:val="en-US"/>
              </w:rPr>
              <w:t>n</w:t>
            </w:r>
            <w:r w:rsidRPr="0080595D">
              <w:rPr>
                <w:rFonts w:cs="Times New Roman"/>
                <w:lang w:val="en-US"/>
              </w:rPr>
              <w:t xml:space="preserve"> </w:t>
            </w:r>
            <w:r>
              <w:rPr>
                <w:rFonts w:cs="Times New Roman"/>
                <w:lang w:val="en-US"/>
              </w:rPr>
              <w:t>alkyl</w:t>
            </w:r>
            <w:r w:rsidRPr="0080595D">
              <w:rPr>
                <w:rFonts w:cs="Times New Roman"/>
                <w:lang w:val="en-US"/>
              </w:rPr>
              <w:t xml:space="preserve"> radical</w:t>
            </w:r>
          </w:p>
        </w:tc>
        <w:tc>
          <w:tcPr>
            <w:tcW w:w="2693" w:type="dxa"/>
            <w:gridSpan w:val="3"/>
            <w:vAlign w:val="center"/>
          </w:tcPr>
          <w:p w14:paraId="520131C8" w14:textId="77777777" w:rsidR="00500A9C" w:rsidRPr="003A7D50" w:rsidRDefault="00500A9C" w:rsidP="00F573FD">
            <w:pPr>
              <w:jc w:val="left"/>
              <w:rPr>
                <w:rFonts w:cs="Times New Roman"/>
                <w:lang w:val="en-US"/>
              </w:rPr>
            </w:pPr>
            <w:r>
              <w:rPr>
                <w:rFonts w:cs="Times New Roman"/>
                <w:lang w:val="en-US"/>
              </w:rPr>
              <w:t>Rate rule</w:t>
            </w:r>
            <w:r w:rsidR="00A25D53">
              <w:rPr>
                <w:rFonts w:cs="Times New Roman"/>
                <w:lang w:val="en-US"/>
              </w:rPr>
              <w:t>s for alkanes</w:t>
            </w:r>
          </w:p>
        </w:tc>
        <w:tc>
          <w:tcPr>
            <w:tcW w:w="708" w:type="dxa"/>
            <w:vAlign w:val="center"/>
          </w:tcPr>
          <w:p w14:paraId="12DF96E2" w14:textId="6C86E5F9" w:rsidR="00500A9C" w:rsidRPr="003A7D50" w:rsidRDefault="00254956" w:rsidP="00A04609">
            <w:pPr>
              <w:jc w:val="left"/>
              <w:rPr>
                <w:rFonts w:cs="Times New Roman"/>
                <w:lang w:val="en-US"/>
              </w:rPr>
            </w:pPr>
            <w:r>
              <w:rPr>
                <w:rFonts w:cs="Times New Roman"/>
                <w:lang w:val="en-US"/>
              </w:rPr>
              <w:fldChar w:fldCharType="begin">
                <w:fldData xml:space="preserve">PEVuZE5vdGU+PENpdGU+PEF1dGhvcj5CdWdsZXI8L0F1dGhvcj48WWVhcj4yMDE1PC9ZZWFyPjxS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=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CdWdsZXI8L0F1dGhvcj48WWVhcj4yMDE1PC9ZZWFyPjxS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=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14" w:tooltip="Bugler, 2015 #1202" w:history="1">
              <w:r w:rsidR="00A04609">
                <w:rPr>
                  <w:rFonts w:cs="Times New Roman"/>
                  <w:noProof/>
                  <w:lang w:val="en-US"/>
                </w:rPr>
                <w:t>14</w:t>
              </w:r>
            </w:hyperlink>
            <w:r w:rsidR="00A04609">
              <w:rPr>
                <w:rFonts w:cs="Times New Roman"/>
                <w:noProof/>
                <w:lang w:val="en-US"/>
              </w:rPr>
              <w:t>]</w:t>
            </w:r>
            <w:r>
              <w:rPr>
                <w:rFonts w:cs="Times New Roman"/>
                <w:lang w:val="en-US"/>
              </w:rPr>
              <w:fldChar w:fldCharType="end"/>
            </w:r>
          </w:p>
        </w:tc>
      </w:tr>
      <w:tr w:rsidR="00500A9C" w:rsidRPr="00F322BF" w14:paraId="50FDA2E3" w14:textId="77777777" w:rsidTr="00A04609">
        <w:trPr>
          <w:trHeight w:val="660"/>
        </w:trPr>
        <w:tc>
          <w:tcPr>
            <w:tcW w:w="2376" w:type="dxa"/>
            <w:vMerge/>
            <w:vAlign w:val="center"/>
          </w:tcPr>
          <w:p w14:paraId="3148F92A" w14:textId="77777777" w:rsidR="00500A9C" w:rsidRPr="003A7D50" w:rsidRDefault="00500A9C" w:rsidP="00F573FD">
            <w:pPr>
              <w:jc w:val="left"/>
              <w:rPr>
                <w:rFonts w:cs="Times New Roman"/>
                <w:lang w:val="en-US"/>
              </w:rPr>
            </w:pPr>
          </w:p>
        </w:tc>
        <w:tc>
          <w:tcPr>
            <w:tcW w:w="5954" w:type="dxa"/>
            <w:vMerge/>
            <w:vAlign w:val="center"/>
          </w:tcPr>
          <w:p w14:paraId="578B89C3" w14:textId="77777777" w:rsidR="00500A9C" w:rsidRPr="003A7D50" w:rsidRDefault="00500A9C" w:rsidP="00F573FD">
            <w:pPr>
              <w:jc w:val="left"/>
              <w:rPr>
                <w:rFonts w:cs="Times New Roman"/>
                <w:noProof/>
                <w:lang w:eastAsia="nl-BE"/>
              </w:rPr>
            </w:pPr>
          </w:p>
        </w:tc>
        <w:tc>
          <w:tcPr>
            <w:tcW w:w="1985" w:type="dxa"/>
            <w:vAlign w:val="center"/>
          </w:tcPr>
          <w:p w14:paraId="1F30DEF3" w14:textId="77777777" w:rsidR="00500A9C" w:rsidRPr="0080595D" w:rsidRDefault="00A25D53" w:rsidP="00F573FD">
            <w:pPr>
              <w:jc w:val="left"/>
              <w:rPr>
                <w:rFonts w:cs="Times New Roman"/>
                <w:lang w:val="en-US"/>
              </w:rPr>
            </w:pPr>
            <w:r>
              <w:rPr>
                <w:rFonts w:cs="Times New Roman"/>
                <w:lang w:val="en-US"/>
              </w:rPr>
              <w:t>F</w:t>
            </w:r>
            <w:r w:rsidR="00500A9C" w:rsidRPr="0080595D">
              <w:rPr>
                <w:rFonts w:cs="Times New Roman"/>
                <w:lang w:val="en-US"/>
              </w:rPr>
              <w:t>ormation of a</w:t>
            </w:r>
            <w:r w:rsidR="00500A9C">
              <w:rPr>
                <w:rFonts w:cs="Times New Roman"/>
                <w:lang w:val="en-US"/>
              </w:rPr>
              <w:t>n</w:t>
            </w:r>
            <w:r w:rsidR="00500A9C" w:rsidRPr="0080595D">
              <w:rPr>
                <w:rFonts w:cs="Times New Roman"/>
                <w:lang w:val="en-US"/>
              </w:rPr>
              <w:t xml:space="preserve"> </w:t>
            </w:r>
            <w:r w:rsidR="00500A9C">
              <w:rPr>
                <w:rFonts w:cs="Times New Roman"/>
                <w:lang w:val="en-US"/>
              </w:rPr>
              <w:t>allylic</w:t>
            </w:r>
            <w:r w:rsidR="00500A9C" w:rsidRPr="0080595D">
              <w:rPr>
                <w:rFonts w:cs="Times New Roman"/>
                <w:lang w:val="en-US"/>
              </w:rPr>
              <w:t xml:space="preserve"> radical</w:t>
            </w:r>
          </w:p>
        </w:tc>
        <w:tc>
          <w:tcPr>
            <w:tcW w:w="1026" w:type="dxa"/>
            <w:vAlign w:val="center"/>
          </w:tcPr>
          <w:p w14:paraId="30E5D357" w14:textId="015C2920" w:rsidR="00500A9C" w:rsidRPr="003A7D50" w:rsidRDefault="000D72DB" w:rsidP="00700EF5">
            <w:pPr>
              <w:jc w:val="left"/>
              <w:rPr>
                <w:rFonts w:cs="Times New Roman"/>
                <w:lang w:val="en-US"/>
              </w:rPr>
            </w:pPr>
            <w:r>
              <w:rPr>
                <w:rFonts w:cs="Times New Roman"/>
                <w:lang w:val="en-US"/>
              </w:rPr>
              <w:t>2</w:t>
            </w:r>
            <w:r w:rsidR="00500A9C">
              <w:rPr>
                <w:rFonts w:cs="Times New Roman"/>
                <w:lang w:val="en-US"/>
              </w:rPr>
              <w:t>.</w:t>
            </w:r>
            <w:r>
              <w:rPr>
                <w:rFonts w:cs="Times New Roman"/>
                <w:lang w:val="en-US"/>
              </w:rPr>
              <w:t>24</w:t>
            </w:r>
            <w:r w:rsidR="00500A9C">
              <w:rPr>
                <w:rFonts w:cs="Times New Roman"/>
                <w:lang w:val="en-US"/>
              </w:rPr>
              <w:t>e</w:t>
            </w:r>
            <w:r w:rsidR="00700EF5">
              <w:rPr>
                <w:rFonts w:cs="Times New Roman"/>
                <w:lang w:val="en-US"/>
              </w:rPr>
              <w:t>6</w:t>
            </w:r>
          </w:p>
        </w:tc>
        <w:tc>
          <w:tcPr>
            <w:tcW w:w="851" w:type="dxa"/>
            <w:vAlign w:val="center"/>
          </w:tcPr>
          <w:p w14:paraId="7BE979E2" w14:textId="77777777" w:rsidR="00500A9C" w:rsidRPr="003A7D50" w:rsidRDefault="00500A9C" w:rsidP="00F573FD">
            <w:pPr>
              <w:jc w:val="left"/>
              <w:rPr>
                <w:rFonts w:cs="Times New Roman"/>
                <w:lang w:val="en-US"/>
              </w:rPr>
            </w:pPr>
            <w:r>
              <w:rPr>
                <w:rFonts w:cs="Times New Roman"/>
                <w:lang w:val="en-US"/>
              </w:rPr>
              <w:t>1.29</w:t>
            </w:r>
          </w:p>
        </w:tc>
        <w:tc>
          <w:tcPr>
            <w:tcW w:w="816" w:type="dxa"/>
            <w:vAlign w:val="center"/>
          </w:tcPr>
          <w:p w14:paraId="46F5C5AB" w14:textId="3671FF28" w:rsidR="00500A9C" w:rsidRPr="003A7D50" w:rsidRDefault="000D72DB" w:rsidP="00F573FD">
            <w:pPr>
              <w:jc w:val="left"/>
              <w:rPr>
                <w:rFonts w:cs="Times New Roman"/>
                <w:lang w:val="en-US"/>
              </w:rPr>
            </w:pPr>
            <w:r>
              <w:rPr>
                <w:rFonts w:cs="Times New Roman"/>
                <w:lang w:val="en-US"/>
              </w:rPr>
              <w:t>59.6</w:t>
            </w:r>
          </w:p>
        </w:tc>
        <w:tc>
          <w:tcPr>
            <w:tcW w:w="708" w:type="dxa"/>
            <w:vAlign w:val="center"/>
          </w:tcPr>
          <w:p w14:paraId="5DAD009E" w14:textId="4914E5FA"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Zhang&lt;/Author&gt;&lt;Year&gt;2011&lt;/Year&gt;&lt;RecNum&gt;1209&lt;/RecNum&gt;&lt;DisplayText&gt;[15]&lt;/DisplayText&gt;&lt;record&gt;&lt;rec-number&gt;1209&lt;/rec-number&gt;&lt;foreign-keys&gt;&lt;key app="EN" db-id="v2as2ef5awdp2dedtaqpvxso9fx5a5esz2zt"&gt;1209&lt;/key&gt;&lt;/foreign-keys&gt;&lt;ref-type name="Journal Article"&gt;17&lt;/ref-type&gt;&lt;contributors&gt;&lt;authors&gt;&lt;author&gt;Zhang, Feng&lt;/author&gt;&lt;author&gt;Dibble, Theodore S.&lt;/author&gt;&lt;/authors&gt;&lt;/contributors&gt;&lt;titles&gt;&lt;title&gt;Effects of Olefin Group and Its Position on the Kinetics for Intramolecular H-Shift and HO2 Elimination of Alkenyl Peroxy Radicals&lt;/title&gt;&lt;secondary-title&gt;Journal of Physical Chemistry A&lt;/secondary-title&gt;&lt;/titles&gt;&lt;periodical&gt;&lt;full-title&gt;Journal of Physical Chemistry A&lt;/full-title&gt;&lt;abbr-1&gt;J. Phys. Chem. A&lt;/abbr-1&gt;&lt;/periodical&gt;&lt;pages&gt;655-663&lt;/pages&gt;&lt;volume&gt;115&lt;/volume&gt;&lt;number&gt;5&lt;/number&gt;&lt;dates&gt;&lt;year&gt;2011&lt;/year&gt;&lt;pub-dates&gt;&lt;date&gt;2011/02/10&lt;/date&gt;&lt;/pub-dates&gt;&lt;/dates&gt;&lt;publisher&gt;American Chemical Society&lt;/publisher&gt;&lt;isbn&gt;1089-5639&lt;/isbn&gt;&lt;urls&gt;&lt;related-urls&gt;&lt;url&gt;http://dx.doi.org/10.1021/jp1111839&lt;/url&gt;&lt;/related-urls&gt;&lt;/urls&gt;&lt;electronic-resource-num&gt;10.1021/jp1111839&lt;/electronic-resource-num&gt;&lt;/record&gt;&lt;/Cite&gt;&lt;/EndNote&gt;</w:instrText>
            </w:r>
            <w:r>
              <w:rPr>
                <w:rFonts w:cs="Times New Roman"/>
                <w:lang w:val="en-US"/>
              </w:rPr>
              <w:fldChar w:fldCharType="separate"/>
            </w:r>
            <w:r w:rsidR="00A04609">
              <w:rPr>
                <w:rFonts w:cs="Times New Roman"/>
                <w:noProof/>
                <w:lang w:val="en-US"/>
              </w:rPr>
              <w:t>[</w:t>
            </w:r>
            <w:hyperlink w:anchor="_ENREF_15" w:tooltip="Zhang, 2011 #1209" w:history="1">
              <w:r w:rsidR="00A04609">
                <w:rPr>
                  <w:rFonts w:cs="Times New Roman"/>
                  <w:noProof/>
                  <w:lang w:val="en-US"/>
                </w:rPr>
                <w:t>15</w:t>
              </w:r>
            </w:hyperlink>
            <w:r w:rsidR="00A04609">
              <w:rPr>
                <w:rFonts w:cs="Times New Roman"/>
                <w:noProof/>
                <w:lang w:val="en-US"/>
              </w:rPr>
              <w:t>]</w:t>
            </w:r>
            <w:r>
              <w:rPr>
                <w:rFonts w:cs="Times New Roman"/>
                <w:lang w:val="en-US"/>
              </w:rPr>
              <w:fldChar w:fldCharType="end"/>
            </w:r>
          </w:p>
        </w:tc>
      </w:tr>
      <w:tr w:rsidR="00500A9C" w:rsidRPr="003A7D50" w14:paraId="4CB48530" w14:textId="77777777" w:rsidTr="00A04609">
        <w:tc>
          <w:tcPr>
            <w:tcW w:w="2376" w:type="dxa"/>
            <w:tcBorders>
              <w:bottom w:val="single" w:sz="4" w:space="0" w:color="auto"/>
            </w:tcBorders>
            <w:vAlign w:val="center"/>
          </w:tcPr>
          <w:p w14:paraId="2D5EB11D" w14:textId="77777777" w:rsidR="00500A9C" w:rsidRPr="003A7D50" w:rsidRDefault="00500A9C" w:rsidP="00F573FD">
            <w:pPr>
              <w:jc w:val="left"/>
              <w:rPr>
                <w:rFonts w:cs="Times New Roman"/>
                <w:lang w:val="en-US"/>
              </w:rPr>
            </w:pPr>
            <w:r w:rsidRPr="003A7D50">
              <w:rPr>
                <w:rFonts w:cs="Times New Roman"/>
                <w:lang w:val="en-US"/>
              </w:rPr>
              <w:t>by R-O-O• from O-H</w:t>
            </w:r>
          </w:p>
        </w:tc>
        <w:tc>
          <w:tcPr>
            <w:tcW w:w="5954" w:type="dxa"/>
            <w:tcBorders>
              <w:bottom w:val="single" w:sz="4" w:space="0" w:color="auto"/>
            </w:tcBorders>
            <w:vAlign w:val="center"/>
          </w:tcPr>
          <w:p w14:paraId="24BD666D" w14:textId="22C6CAA7" w:rsidR="00500A9C" w:rsidRPr="003A7D50" w:rsidRDefault="00BE68A2" w:rsidP="00F573FD">
            <w:pPr>
              <w:jc w:val="left"/>
              <w:rPr>
                <w:rFonts w:cs="Times New Roman"/>
                <w:lang w:val="en-US"/>
              </w:rPr>
            </w:pPr>
            <w:r>
              <w:rPr>
                <w:rFonts w:cs="Times New Roman"/>
                <w:noProof/>
                <w:lang w:eastAsia="nl-BE"/>
              </w:rPr>
              <w:drawing>
                <wp:inline distT="0" distB="0" distL="0" distR="0" wp14:anchorId="3F592330" wp14:editId="7237A4A9">
                  <wp:extent cx="2300400" cy="70560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molecular_hydrogen_abstraction_peroxy_from_OH.tif"/>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300400" cy="705600"/>
                          </a:xfrm>
                          <a:prstGeom prst="rect">
                            <a:avLst/>
                          </a:prstGeom>
                        </pic:spPr>
                      </pic:pic>
                    </a:graphicData>
                  </a:graphic>
                </wp:inline>
              </w:drawing>
            </w:r>
          </w:p>
        </w:tc>
        <w:tc>
          <w:tcPr>
            <w:tcW w:w="1985" w:type="dxa"/>
            <w:tcBorders>
              <w:bottom w:val="single" w:sz="4" w:space="0" w:color="auto"/>
            </w:tcBorders>
            <w:vAlign w:val="center"/>
          </w:tcPr>
          <w:p w14:paraId="110F229E" w14:textId="77777777" w:rsidR="00500A9C" w:rsidRDefault="00500A9C" w:rsidP="00F573FD">
            <w:pPr>
              <w:jc w:val="left"/>
              <w:rPr>
                <w:rFonts w:cs="Times New Roman"/>
                <w:lang w:val="en-US"/>
              </w:rPr>
            </w:pPr>
            <w:r>
              <w:rPr>
                <w:rFonts w:cs="Times New Roman"/>
                <w:lang w:val="en-US"/>
              </w:rPr>
              <w:t>Analogy with 2-peroxy-2-methyl-propan-1-ol</w:t>
            </w:r>
          </w:p>
        </w:tc>
        <w:tc>
          <w:tcPr>
            <w:tcW w:w="1026" w:type="dxa"/>
            <w:tcBorders>
              <w:bottom w:val="single" w:sz="4" w:space="0" w:color="auto"/>
            </w:tcBorders>
            <w:vAlign w:val="center"/>
          </w:tcPr>
          <w:p w14:paraId="0CAFB1A9" w14:textId="77777777" w:rsidR="00500A9C" w:rsidRPr="003A7D50" w:rsidRDefault="00500A9C" w:rsidP="00F573FD">
            <w:pPr>
              <w:jc w:val="left"/>
              <w:rPr>
                <w:rFonts w:cs="Times New Roman"/>
                <w:lang w:val="en-US"/>
              </w:rPr>
            </w:pPr>
            <w:r>
              <w:rPr>
                <w:rFonts w:cs="Times New Roman"/>
                <w:lang w:val="en-US"/>
              </w:rPr>
              <w:t>2.91e12</w:t>
            </w:r>
          </w:p>
        </w:tc>
        <w:tc>
          <w:tcPr>
            <w:tcW w:w="851" w:type="dxa"/>
            <w:tcBorders>
              <w:bottom w:val="single" w:sz="4" w:space="0" w:color="auto"/>
            </w:tcBorders>
            <w:vAlign w:val="center"/>
          </w:tcPr>
          <w:p w14:paraId="4B3F64F4" w14:textId="77777777" w:rsidR="00500A9C" w:rsidRPr="003A7D50" w:rsidRDefault="00500A9C" w:rsidP="00F573FD">
            <w:pPr>
              <w:jc w:val="left"/>
              <w:rPr>
                <w:rFonts w:cs="Times New Roman"/>
                <w:lang w:val="en-US"/>
              </w:rPr>
            </w:pPr>
            <w:r>
              <w:rPr>
                <w:rFonts w:cs="Times New Roman"/>
                <w:lang w:val="en-US"/>
              </w:rPr>
              <w:t>-0.23</w:t>
            </w:r>
          </w:p>
        </w:tc>
        <w:tc>
          <w:tcPr>
            <w:tcW w:w="816" w:type="dxa"/>
            <w:tcBorders>
              <w:bottom w:val="single" w:sz="4" w:space="0" w:color="auto"/>
            </w:tcBorders>
            <w:vAlign w:val="center"/>
          </w:tcPr>
          <w:p w14:paraId="5A10C632" w14:textId="2A62146C" w:rsidR="00500A9C" w:rsidRPr="003A7D50" w:rsidRDefault="002C516C" w:rsidP="00F573FD">
            <w:pPr>
              <w:jc w:val="left"/>
              <w:rPr>
                <w:rFonts w:cs="Times New Roman"/>
                <w:lang w:val="en-US"/>
              </w:rPr>
            </w:pPr>
            <w:r>
              <w:rPr>
                <w:rFonts w:cs="Times New Roman"/>
                <w:lang w:val="en-US"/>
              </w:rPr>
              <w:t>93.3</w:t>
            </w:r>
          </w:p>
        </w:tc>
        <w:tc>
          <w:tcPr>
            <w:tcW w:w="708" w:type="dxa"/>
            <w:tcBorders>
              <w:bottom w:val="single" w:sz="4" w:space="0" w:color="auto"/>
            </w:tcBorders>
            <w:vAlign w:val="center"/>
          </w:tcPr>
          <w:p w14:paraId="50905909" w14:textId="5D731B81"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Sun&lt;/Author&gt;&lt;Year&gt;2007&lt;/Year&gt;&lt;RecNum&gt;1210&lt;/RecNum&gt;&lt;DisplayText&gt;[16]&lt;/DisplayText&gt;&lt;record&gt;&lt;rec-number&gt;1210&lt;/rec-number&gt;&lt;foreign-keys&gt;&lt;key app="EN" db-id="v2as2ef5awdp2dedtaqpvxso9fx5a5esz2zt"&gt;1210&lt;/key&gt;&lt;/foreign-keys&gt;&lt;ref-type name="Journal Article"&gt;17&lt;/ref-type&gt;&lt;contributors&gt;&lt;authors&gt;&lt;author&gt;Sun, Hongyan&lt;/author&gt;&lt;author&gt;Bozzelli, Joseph W.&lt;/author&gt;&lt;author&gt;Law, Chung K.&lt;/author&gt;&lt;/authors&gt;&lt;/contributors&gt;&lt;titles&gt;&lt;title&gt;Thermochemical and Kinetic Analysis on the Reactions of O2 with Products from OH Addition to Isobutene, 2-Hydroxy-1,1-dimethylethyl, and 2-Hydroxy-2-methylpropyl Radicals:  HO2 Formation from Oxidation of Neopentane, Part II&lt;/title&gt;&lt;secondary-title&gt;Journal of Physical Chemistry A&lt;/secondary-title&gt;&lt;/titles&gt;&lt;periodical&gt;&lt;full-title&gt;Journal of Physical Chemistry A&lt;/full-title&gt;&lt;abbr-1&gt;J. Phys. Chem. A&lt;/abbr-1&gt;&lt;/periodical&gt;&lt;pages&gt;4974-4986&lt;/pages&gt;&lt;volume&gt;111&lt;/volume&gt;&lt;number&gt;23&lt;/number&gt;&lt;dates&gt;&lt;year&gt;2007&lt;/year&gt;&lt;pub-dates&gt;&lt;date&gt;2007/06/01&lt;/date&gt;&lt;/pub-dates&gt;&lt;/dates&gt;&lt;publisher&gt;American Chemical Society&lt;/publisher&gt;&lt;isbn&gt;1089-5639&lt;/isbn&gt;&lt;urls&gt;&lt;related-urls&gt;&lt;url&gt;http://dx.doi.org/10.1021/jp070072d&lt;/url&gt;&lt;/related-urls&gt;&lt;/urls&gt;&lt;electronic-resource-num&gt;10.1021/jp070072d&lt;/electronic-resource-num&gt;&lt;/record&gt;&lt;/Cite&gt;&lt;/EndNote&gt;</w:instrText>
            </w:r>
            <w:r>
              <w:rPr>
                <w:rFonts w:cs="Times New Roman"/>
                <w:lang w:val="en-US"/>
              </w:rPr>
              <w:fldChar w:fldCharType="separate"/>
            </w:r>
            <w:r w:rsidR="00A04609">
              <w:rPr>
                <w:rFonts w:cs="Times New Roman"/>
                <w:noProof/>
                <w:lang w:val="en-US"/>
              </w:rPr>
              <w:t>[</w:t>
            </w:r>
            <w:hyperlink w:anchor="_ENREF_16" w:tooltip="Sun, 2007 #1210" w:history="1">
              <w:r w:rsidR="00A04609">
                <w:rPr>
                  <w:rFonts w:cs="Times New Roman"/>
                  <w:noProof/>
                  <w:lang w:val="en-US"/>
                </w:rPr>
                <w:t>16</w:t>
              </w:r>
            </w:hyperlink>
            <w:r w:rsidR="00A04609">
              <w:rPr>
                <w:rFonts w:cs="Times New Roman"/>
                <w:noProof/>
                <w:lang w:val="en-US"/>
              </w:rPr>
              <w:t>]</w:t>
            </w:r>
            <w:r>
              <w:rPr>
                <w:rFonts w:cs="Times New Roman"/>
                <w:lang w:val="en-US"/>
              </w:rPr>
              <w:fldChar w:fldCharType="end"/>
            </w:r>
          </w:p>
        </w:tc>
      </w:tr>
      <w:tr w:rsidR="00A429D2" w:rsidRPr="003A7D50" w14:paraId="755CA3B3" w14:textId="77777777" w:rsidTr="00A04609">
        <w:tc>
          <w:tcPr>
            <w:tcW w:w="8330" w:type="dxa"/>
            <w:gridSpan w:val="2"/>
            <w:tcBorders>
              <w:right w:val="nil"/>
            </w:tcBorders>
            <w:shd w:val="clear" w:color="auto" w:fill="D9D9D9" w:themeFill="background1" w:themeFillShade="D9"/>
          </w:tcPr>
          <w:p w14:paraId="446650E3" w14:textId="77777777" w:rsidR="00A429D2" w:rsidRPr="003A7D50" w:rsidRDefault="00A429D2">
            <w:pPr>
              <w:rPr>
                <w:rFonts w:cs="Times New Roman"/>
                <w:lang w:val="en-US"/>
              </w:rPr>
            </w:pPr>
            <w:r w:rsidRPr="00512FD0">
              <w:rPr>
                <w:rFonts w:cs="Times New Roman"/>
                <w:b/>
                <w:lang w:val="en-US"/>
              </w:rPr>
              <w:t>β-scission</w:t>
            </w:r>
            <w:r>
              <w:rPr>
                <w:rFonts w:cs="Times New Roman"/>
                <w:b/>
                <w:lang w:val="en-US"/>
              </w:rPr>
              <w:t xml:space="preserve"> </w:t>
            </w:r>
            <w:r w:rsidRPr="00512FD0">
              <w:rPr>
                <w:rFonts w:cs="Times New Roman"/>
                <w:b/>
                <w:lang w:val="en-US"/>
              </w:rPr>
              <w:t>/ radical addition</w:t>
            </w:r>
          </w:p>
        </w:tc>
        <w:tc>
          <w:tcPr>
            <w:tcW w:w="1985" w:type="dxa"/>
            <w:tcBorders>
              <w:left w:val="nil"/>
              <w:right w:val="nil"/>
            </w:tcBorders>
            <w:shd w:val="clear" w:color="auto" w:fill="D9D9D9" w:themeFill="background1" w:themeFillShade="D9"/>
          </w:tcPr>
          <w:p w14:paraId="2439F520" w14:textId="77777777" w:rsidR="00A429D2" w:rsidRPr="003A7D50" w:rsidRDefault="00A429D2">
            <w:pPr>
              <w:rPr>
                <w:rFonts w:cs="Times New Roman"/>
                <w:lang w:val="en-US"/>
              </w:rPr>
            </w:pPr>
          </w:p>
        </w:tc>
        <w:tc>
          <w:tcPr>
            <w:tcW w:w="1026" w:type="dxa"/>
            <w:tcBorders>
              <w:left w:val="nil"/>
              <w:right w:val="nil"/>
            </w:tcBorders>
            <w:shd w:val="clear" w:color="auto" w:fill="D9D9D9" w:themeFill="background1" w:themeFillShade="D9"/>
          </w:tcPr>
          <w:p w14:paraId="5E7D8C3D" w14:textId="77777777" w:rsidR="00A429D2" w:rsidRPr="003A7D50" w:rsidRDefault="00A429D2">
            <w:pPr>
              <w:rPr>
                <w:rFonts w:cs="Times New Roman"/>
                <w:lang w:val="en-US"/>
              </w:rPr>
            </w:pPr>
          </w:p>
        </w:tc>
        <w:tc>
          <w:tcPr>
            <w:tcW w:w="851" w:type="dxa"/>
            <w:tcBorders>
              <w:left w:val="nil"/>
              <w:right w:val="nil"/>
            </w:tcBorders>
            <w:shd w:val="clear" w:color="auto" w:fill="D9D9D9" w:themeFill="background1" w:themeFillShade="D9"/>
          </w:tcPr>
          <w:p w14:paraId="1179E22B" w14:textId="77777777" w:rsidR="00A429D2" w:rsidRPr="003A7D50" w:rsidRDefault="00A429D2">
            <w:pPr>
              <w:rPr>
                <w:rFonts w:cs="Times New Roman"/>
                <w:lang w:val="en-US"/>
              </w:rPr>
            </w:pPr>
          </w:p>
        </w:tc>
        <w:tc>
          <w:tcPr>
            <w:tcW w:w="816" w:type="dxa"/>
            <w:tcBorders>
              <w:left w:val="nil"/>
              <w:right w:val="nil"/>
            </w:tcBorders>
            <w:shd w:val="clear" w:color="auto" w:fill="D9D9D9" w:themeFill="background1" w:themeFillShade="D9"/>
          </w:tcPr>
          <w:p w14:paraId="0BE65594" w14:textId="77777777" w:rsidR="00A429D2" w:rsidRPr="003A7D50" w:rsidRDefault="00A429D2">
            <w:pPr>
              <w:rPr>
                <w:rFonts w:cs="Times New Roman"/>
                <w:lang w:val="en-US"/>
              </w:rPr>
            </w:pPr>
          </w:p>
        </w:tc>
        <w:tc>
          <w:tcPr>
            <w:tcW w:w="708" w:type="dxa"/>
            <w:tcBorders>
              <w:left w:val="nil"/>
            </w:tcBorders>
            <w:shd w:val="clear" w:color="auto" w:fill="D9D9D9" w:themeFill="background1" w:themeFillShade="D9"/>
          </w:tcPr>
          <w:p w14:paraId="1E6DCCF5" w14:textId="77777777" w:rsidR="00A429D2" w:rsidRPr="003A7D50" w:rsidRDefault="00A429D2">
            <w:pPr>
              <w:rPr>
                <w:rFonts w:cs="Times New Roman"/>
                <w:lang w:val="en-US"/>
              </w:rPr>
            </w:pPr>
          </w:p>
        </w:tc>
      </w:tr>
      <w:tr w:rsidR="00A429D2" w:rsidRPr="003A7D50" w14:paraId="590971E0" w14:textId="77777777" w:rsidTr="00A04609">
        <w:tc>
          <w:tcPr>
            <w:tcW w:w="8330" w:type="dxa"/>
            <w:gridSpan w:val="2"/>
            <w:tcBorders>
              <w:right w:val="nil"/>
            </w:tcBorders>
            <w:shd w:val="clear" w:color="auto" w:fill="F2F2F2" w:themeFill="background1" w:themeFillShade="F2"/>
          </w:tcPr>
          <w:p w14:paraId="7E00FBEA" w14:textId="77777777" w:rsidR="00A429D2" w:rsidRPr="003A7D50" w:rsidRDefault="00A429D2" w:rsidP="00B440BB">
            <w:pPr>
              <w:rPr>
                <w:rFonts w:cs="Times New Roman"/>
                <w:lang w:val="en-US"/>
              </w:rPr>
            </w:pPr>
            <w:r>
              <w:rPr>
                <w:rFonts w:cs="Times New Roman"/>
                <w:i/>
                <w:lang w:val="en-US"/>
              </w:rPr>
              <w:t>Carbon-centered radicals</w:t>
            </w:r>
          </w:p>
        </w:tc>
        <w:tc>
          <w:tcPr>
            <w:tcW w:w="1985" w:type="dxa"/>
            <w:tcBorders>
              <w:left w:val="nil"/>
              <w:right w:val="nil"/>
            </w:tcBorders>
            <w:shd w:val="clear" w:color="auto" w:fill="F2F2F2" w:themeFill="background1" w:themeFillShade="F2"/>
          </w:tcPr>
          <w:p w14:paraId="06CD43CF" w14:textId="77777777" w:rsidR="00A429D2" w:rsidRPr="003A7D50" w:rsidRDefault="00A429D2" w:rsidP="00B440BB">
            <w:pPr>
              <w:rPr>
                <w:rFonts w:cs="Times New Roman"/>
                <w:lang w:val="en-US"/>
              </w:rPr>
            </w:pPr>
          </w:p>
        </w:tc>
        <w:tc>
          <w:tcPr>
            <w:tcW w:w="1026" w:type="dxa"/>
            <w:tcBorders>
              <w:left w:val="nil"/>
              <w:right w:val="nil"/>
            </w:tcBorders>
            <w:shd w:val="clear" w:color="auto" w:fill="F2F2F2" w:themeFill="background1" w:themeFillShade="F2"/>
          </w:tcPr>
          <w:p w14:paraId="0BAF2329" w14:textId="77777777" w:rsidR="00A429D2" w:rsidRPr="003A7D50" w:rsidRDefault="00A429D2" w:rsidP="00B440BB">
            <w:pPr>
              <w:rPr>
                <w:rFonts w:cs="Times New Roman"/>
                <w:lang w:val="en-US"/>
              </w:rPr>
            </w:pPr>
          </w:p>
        </w:tc>
        <w:tc>
          <w:tcPr>
            <w:tcW w:w="851" w:type="dxa"/>
            <w:tcBorders>
              <w:left w:val="nil"/>
              <w:right w:val="nil"/>
            </w:tcBorders>
            <w:shd w:val="clear" w:color="auto" w:fill="F2F2F2" w:themeFill="background1" w:themeFillShade="F2"/>
          </w:tcPr>
          <w:p w14:paraId="58E48FE5" w14:textId="77777777" w:rsidR="00A429D2" w:rsidRPr="003A7D50" w:rsidRDefault="00A429D2" w:rsidP="00B440BB">
            <w:pPr>
              <w:rPr>
                <w:rFonts w:cs="Times New Roman"/>
                <w:lang w:val="en-US"/>
              </w:rPr>
            </w:pPr>
          </w:p>
        </w:tc>
        <w:tc>
          <w:tcPr>
            <w:tcW w:w="816" w:type="dxa"/>
            <w:tcBorders>
              <w:left w:val="nil"/>
              <w:right w:val="nil"/>
            </w:tcBorders>
            <w:shd w:val="clear" w:color="auto" w:fill="F2F2F2" w:themeFill="background1" w:themeFillShade="F2"/>
          </w:tcPr>
          <w:p w14:paraId="53712047" w14:textId="77777777" w:rsidR="00A429D2" w:rsidRPr="003A7D50" w:rsidRDefault="00A429D2" w:rsidP="00B440BB">
            <w:pPr>
              <w:rPr>
                <w:rFonts w:cs="Times New Roman"/>
                <w:lang w:val="en-US"/>
              </w:rPr>
            </w:pPr>
          </w:p>
        </w:tc>
        <w:tc>
          <w:tcPr>
            <w:tcW w:w="708" w:type="dxa"/>
            <w:tcBorders>
              <w:left w:val="nil"/>
            </w:tcBorders>
            <w:shd w:val="clear" w:color="auto" w:fill="F2F2F2" w:themeFill="background1" w:themeFillShade="F2"/>
          </w:tcPr>
          <w:p w14:paraId="35F026B3" w14:textId="77777777" w:rsidR="00A429D2" w:rsidRPr="003A7D50" w:rsidRDefault="00A429D2" w:rsidP="00B440BB">
            <w:pPr>
              <w:rPr>
                <w:rFonts w:cs="Times New Roman"/>
                <w:lang w:val="en-US"/>
              </w:rPr>
            </w:pPr>
          </w:p>
        </w:tc>
      </w:tr>
      <w:tr w:rsidR="00500A9C" w:rsidRPr="003A7D50" w14:paraId="1D305565" w14:textId="77777777" w:rsidTr="00A04609">
        <w:tc>
          <w:tcPr>
            <w:tcW w:w="2376" w:type="dxa"/>
            <w:vAlign w:val="center"/>
          </w:tcPr>
          <w:p w14:paraId="5A6277D7" w14:textId="77777777" w:rsidR="00500A9C" w:rsidRPr="003A7D50" w:rsidRDefault="00500A9C" w:rsidP="005A36C6">
            <w:pPr>
              <w:jc w:val="left"/>
              <w:rPr>
                <w:rFonts w:cs="Times New Roman"/>
                <w:lang w:val="en-US"/>
              </w:rPr>
            </w:pPr>
            <w:r>
              <w:rPr>
                <w:rFonts w:cs="Times New Roman"/>
                <w:lang w:val="en-US"/>
              </w:rPr>
              <w:t xml:space="preserve">•C-C-C </w:t>
            </w:r>
            <w:r>
              <w:rPr>
                <w:rFonts w:ascii="Cambria Math" w:hAnsi="Cambria Math" w:cs="Times New Roman"/>
                <w:lang w:val="en-US"/>
              </w:rPr>
              <w:t>⇄</w:t>
            </w:r>
            <w:r>
              <w:rPr>
                <w:rFonts w:cs="Times New Roman"/>
                <w:lang w:val="en-US"/>
              </w:rPr>
              <w:t xml:space="preserve"> C=C + •C</w:t>
            </w:r>
          </w:p>
        </w:tc>
        <w:tc>
          <w:tcPr>
            <w:tcW w:w="5954" w:type="dxa"/>
            <w:vAlign w:val="center"/>
          </w:tcPr>
          <w:p w14:paraId="0E9C484D" w14:textId="56409951" w:rsidR="00500A9C" w:rsidRPr="003A7D50" w:rsidRDefault="00C509EB" w:rsidP="00A429D2">
            <w:pPr>
              <w:jc w:val="left"/>
              <w:rPr>
                <w:rFonts w:cs="Times New Roman"/>
                <w:lang w:val="en-US"/>
              </w:rPr>
            </w:pPr>
            <w:r>
              <w:rPr>
                <w:rFonts w:cs="Times New Roman"/>
                <w:noProof/>
                <w:lang w:eastAsia="nl-BE"/>
              </w:rPr>
              <w:drawing>
                <wp:inline distT="0" distB="0" distL="0" distR="0" wp14:anchorId="07469A83" wp14:editId="5BB4C906">
                  <wp:extent cx="3427200" cy="83880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CC.tif"/>
                          <pic:cNvPicPr/>
                        </pic:nvPicPr>
                        <pic:blipFill>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427200" cy="838800"/>
                          </a:xfrm>
                          <a:prstGeom prst="rect">
                            <a:avLst/>
                          </a:prstGeom>
                        </pic:spPr>
                      </pic:pic>
                    </a:graphicData>
                  </a:graphic>
                </wp:inline>
              </w:drawing>
            </w:r>
          </w:p>
        </w:tc>
        <w:tc>
          <w:tcPr>
            <w:tcW w:w="1985" w:type="dxa"/>
            <w:vAlign w:val="center"/>
          </w:tcPr>
          <w:p w14:paraId="1C8E799B" w14:textId="77777777" w:rsidR="00500A9C" w:rsidRPr="003A7D50" w:rsidRDefault="00500A9C" w:rsidP="00A429D2">
            <w:pPr>
              <w:jc w:val="left"/>
              <w:rPr>
                <w:rFonts w:cs="Times New Roman"/>
                <w:lang w:val="en-US"/>
              </w:rPr>
            </w:pPr>
          </w:p>
        </w:tc>
        <w:tc>
          <w:tcPr>
            <w:tcW w:w="2693" w:type="dxa"/>
            <w:gridSpan w:val="3"/>
            <w:vAlign w:val="center"/>
          </w:tcPr>
          <w:p w14:paraId="20DBFBAA" w14:textId="77777777" w:rsidR="00500A9C" w:rsidRPr="003A7D50" w:rsidRDefault="00500A9C" w:rsidP="00A429D2">
            <w:pPr>
              <w:jc w:val="left"/>
              <w:rPr>
                <w:rFonts w:cs="Times New Roman"/>
                <w:lang w:val="en-US"/>
              </w:rPr>
            </w:pPr>
            <w:r>
              <w:rPr>
                <w:rFonts w:cs="Times New Roman"/>
                <w:lang w:val="en-US"/>
              </w:rPr>
              <w:t>Group additivity</w:t>
            </w:r>
          </w:p>
        </w:tc>
        <w:tc>
          <w:tcPr>
            <w:tcW w:w="708" w:type="dxa"/>
            <w:vAlign w:val="center"/>
          </w:tcPr>
          <w:p w14:paraId="32525FC2" w14:textId="19BABF8A" w:rsidR="00500A9C" w:rsidRPr="003A7D50" w:rsidRDefault="00254956" w:rsidP="00A04609">
            <w:pPr>
              <w:jc w:val="left"/>
              <w:rPr>
                <w:rFonts w:cs="Times New Roman"/>
                <w:lang w:val="en-US"/>
              </w:rPr>
            </w:pPr>
            <w:r>
              <w:rPr>
                <w:rFonts w:cs="Times New Roman"/>
                <w:lang w:val="en-US"/>
              </w:rPr>
              <w:fldChar w:fldCharType="begin">
                <w:fldData xml:space="preserve">PEVuZE5vdGU+PENpdGU+PEF1dGhvcj5TYWJiZTwvQXV0aG9yPjxZZWFyPjIwMDg8L1llYXI+PFJl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=
</w:fldData>
              </w:fldChar>
            </w:r>
            <w:r w:rsidR="00A04609">
              <w:rPr>
                <w:rFonts w:cs="Times New Roman"/>
                <w:lang w:val="en-US"/>
              </w:rPr>
              <w:instrText xml:space="preserve"> ADDIN EN.CITE </w:instrText>
            </w:r>
            <w:r w:rsidR="00A04609">
              <w:rPr>
                <w:rFonts w:cs="Times New Roman"/>
                <w:lang w:val="en-US"/>
              </w:rPr>
              <w:fldChar w:fldCharType="begin">
                <w:fldData xml:space="preserve">PEVuZE5vdGU+PENpdGU+PEF1dGhvcj5TYWJiZTwvQXV0aG9yPjxZZWFyPjIwMDg8L1llYXI+PFJl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=
</w:fldData>
              </w:fldChar>
            </w:r>
            <w:r w:rsidR="00A04609">
              <w:rPr>
                <w:rFonts w:cs="Times New Roman"/>
                <w:lang w:val="en-US"/>
              </w:rPr>
              <w:instrText xml:space="preserve"> ADDIN EN.CITE.DATA </w:instrText>
            </w:r>
            <w:r w:rsidR="00A04609">
              <w:rPr>
                <w:rFonts w:cs="Times New Roman"/>
                <w:lang w:val="en-US"/>
              </w:rPr>
            </w:r>
            <w:r w:rsidR="00A04609">
              <w:rPr>
                <w:rFonts w:cs="Times New Roman"/>
                <w:lang w:val="en-US"/>
              </w:rPr>
              <w:fldChar w:fldCharType="end"/>
            </w:r>
            <w:r>
              <w:rPr>
                <w:rFonts w:cs="Times New Roman"/>
                <w:lang w:val="en-US"/>
              </w:rPr>
            </w:r>
            <w:r>
              <w:rPr>
                <w:rFonts w:cs="Times New Roman"/>
                <w:lang w:val="en-US"/>
              </w:rPr>
              <w:fldChar w:fldCharType="separate"/>
            </w:r>
            <w:r w:rsidR="00A04609">
              <w:rPr>
                <w:rFonts w:cs="Times New Roman"/>
                <w:noProof/>
                <w:lang w:val="en-US"/>
              </w:rPr>
              <w:t>[</w:t>
            </w:r>
            <w:hyperlink w:anchor="_ENREF_17" w:tooltip="Sabbe, 2008 #28" w:history="1">
              <w:r w:rsidR="00A04609">
                <w:rPr>
                  <w:rFonts w:cs="Times New Roman"/>
                  <w:noProof/>
                  <w:lang w:val="en-US"/>
                </w:rPr>
                <w:t>17</w:t>
              </w:r>
            </w:hyperlink>
            <w:r w:rsidR="00A04609">
              <w:rPr>
                <w:rFonts w:cs="Times New Roman"/>
                <w:noProof/>
                <w:lang w:val="en-US"/>
              </w:rPr>
              <w:t>]</w:t>
            </w:r>
            <w:r>
              <w:rPr>
                <w:rFonts w:cs="Times New Roman"/>
                <w:lang w:val="en-US"/>
              </w:rPr>
              <w:fldChar w:fldCharType="end"/>
            </w:r>
          </w:p>
        </w:tc>
      </w:tr>
      <w:tr w:rsidR="00500A9C" w:rsidRPr="003A7D50" w14:paraId="670901B6" w14:textId="77777777" w:rsidTr="00A04609">
        <w:tc>
          <w:tcPr>
            <w:tcW w:w="2376" w:type="dxa"/>
            <w:vAlign w:val="center"/>
          </w:tcPr>
          <w:p w14:paraId="6248B4D8" w14:textId="77777777" w:rsidR="00500A9C" w:rsidRPr="003A7D50" w:rsidRDefault="00500A9C" w:rsidP="005A36C6">
            <w:pPr>
              <w:jc w:val="left"/>
              <w:rPr>
                <w:rFonts w:cs="Times New Roman"/>
                <w:lang w:val="en-US"/>
              </w:rPr>
            </w:pPr>
            <w:r>
              <w:rPr>
                <w:rFonts w:cs="Times New Roman"/>
                <w:lang w:val="en-US"/>
              </w:rPr>
              <w:lastRenderedPageBreak/>
              <w:t xml:space="preserve">•C-C-H </w:t>
            </w:r>
            <w:r>
              <w:rPr>
                <w:rFonts w:ascii="Cambria Math" w:hAnsi="Cambria Math" w:cs="Times New Roman"/>
                <w:lang w:val="en-US"/>
              </w:rPr>
              <w:t>⇄</w:t>
            </w:r>
            <w:r>
              <w:rPr>
                <w:rFonts w:cs="Times New Roman"/>
                <w:lang w:val="en-US"/>
              </w:rPr>
              <w:t xml:space="preserve"> C=C + •H</w:t>
            </w:r>
          </w:p>
        </w:tc>
        <w:tc>
          <w:tcPr>
            <w:tcW w:w="5954" w:type="dxa"/>
            <w:vAlign w:val="center"/>
          </w:tcPr>
          <w:p w14:paraId="1A4EA24E" w14:textId="48CD21E0" w:rsidR="00500A9C" w:rsidRPr="003A7D50" w:rsidRDefault="00C509EB" w:rsidP="00A429D2">
            <w:pPr>
              <w:jc w:val="left"/>
              <w:rPr>
                <w:rFonts w:cs="Times New Roman"/>
                <w:lang w:val="en-US"/>
              </w:rPr>
            </w:pPr>
            <w:r>
              <w:rPr>
                <w:rFonts w:cs="Times New Roman"/>
                <w:noProof/>
                <w:lang w:eastAsia="nl-BE"/>
              </w:rPr>
              <w:drawing>
                <wp:inline distT="0" distB="0" distL="0" distR="0" wp14:anchorId="00997688" wp14:editId="4190DF18">
                  <wp:extent cx="2653200" cy="828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CH.tif"/>
                          <pic:cNvPicPr/>
                        </pic:nvPicPr>
                        <pic:blipFill>
                          <a:blip r:embed="rId1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653200" cy="828000"/>
                          </a:xfrm>
                          <a:prstGeom prst="rect">
                            <a:avLst/>
                          </a:prstGeom>
                        </pic:spPr>
                      </pic:pic>
                    </a:graphicData>
                  </a:graphic>
                </wp:inline>
              </w:drawing>
            </w:r>
          </w:p>
        </w:tc>
        <w:tc>
          <w:tcPr>
            <w:tcW w:w="1985" w:type="dxa"/>
            <w:vAlign w:val="center"/>
          </w:tcPr>
          <w:p w14:paraId="55B54A06" w14:textId="77777777" w:rsidR="00500A9C" w:rsidRPr="003A7D50" w:rsidRDefault="00500A9C" w:rsidP="00A429D2">
            <w:pPr>
              <w:jc w:val="left"/>
              <w:rPr>
                <w:rFonts w:cs="Times New Roman"/>
                <w:lang w:val="en-US"/>
              </w:rPr>
            </w:pPr>
          </w:p>
        </w:tc>
        <w:tc>
          <w:tcPr>
            <w:tcW w:w="2693" w:type="dxa"/>
            <w:gridSpan w:val="3"/>
            <w:vAlign w:val="center"/>
          </w:tcPr>
          <w:p w14:paraId="26E5B128" w14:textId="77777777" w:rsidR="00500A9C" w:rsidRPr="003A7D50" w:rsidRDefault="00500A9C" w:rsidP="00A429D2">
            <w:pPr>
              <w:jc w:val="left"/>
              <w:rPr>
                <w:rFonts w:cs="Times New Roman"/>
                <w:lang w:val="en-US"/>
              </w:rPr>
            </w:pPr>
            <w:r>
              <w:rPr>
                <w:rFonts w:cs="Times New Roman"/>
                <w:lang w:val="en-US"/>
              </w:rPr>
              <w:t>Group additivity</w:t>
            </w:r>
          </w:p>
        </w:tc>
        <w:tc>
          <w:tcPr>
            <w:tcW w:w="708" w:type="dxa"/>
            <w:vAlign w:val="center"/>
          </w:tcPr>
          <w:p w14:paraId="54CA115D" w14:textId="1066C39F"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Sabbe&lt;/Author&gt;&lt;Year&gt;2010&lt;/Year&gt;&lt;RecNum&gt;414&lt;/RecNum&gt;&lt;DisplayText&gt;[18]&lt;/DisplayText&gt;&lt;record&gt;&lt;rec-number&gt;414&lt;/rec-number&gt;&lt;foreign-keys&gt;&lt;key app="EN" db-id="v2as2ef5awdp2dedtaqpvxso9fx5a5esz2zt"&gt;414&lt;/key&gt;&lt;/foreign-keys&gt;&lt;ref-type name="Journal Article"&gt;17&lt;/ref-type&gt;&lt;contributors&gt;&lt;authors&gt;&lt;author&gt;Sabbe, Maarten K.&lt;/author&gt;&lt;author&gt;Reyniers, Marie-Françoise&lt;/author&gt;&lt;author&gt;Waroquier, Michel&lt;/author&gt;&lt;author&gt;Marin, Guy B.&lt;/author&gt;&lt;/authors&gt;&lt;/contributors&gt;&lt;auth-address&gt;Reyniers, MF&amp;#xD;Univ Ghent, Tech Chem Lab, Krijgslaan 281 S5, B-9000 Ghent, Belgium&amp;#xD;Univ Ghent, Tech Chem Lab, B-9000 Ghent, Belgium&amp;#xD;Univ Ghent, Ctr Mol Modeling, B-9000 Ghent, Belgium&lt;/auth-address&gt;&lt;titles&gt;&lt;title&gt;Hydrogen Radical Additions to Unsaturated Hydrocarbons and the Reverse beta-Scission Reactions: Modeling of Activation Energies and Pre-Exponential Factors&lt;/title&gt;&lt;secondary-title&gt;ChemPhysChem&lt;/secondary-title&gt;&lt;/titles&gt;&lt;periodical&gt;&lt;full-title&gt;Chemphyschem&lt;/full-title&gt;&lt;/periodical&gt;&lt;pages&gt;195-210&lt;/pages&gt;&lt;volume&gt;11&lt;/volume&gt;&lt;number&gt;1&lt;/number&gt;&lt;keywords&gt;&lt;keyword&gt;ab initio calculations&lt;/keyword&gt;&lt;keyword&gt;gas-phase reactions&lt;/keyword&gt;&lt;keyword&gt;group aditivity methods&lt;/keyword&gt;&lt;keyword&gt;kinetics&lt;/keyword&gt;&lt;keyword&gt;radical reactions&lt;/keyword&gt;&lt;keyword&gt;transition-state theory&lt;/keyword&gt;&lt;keyword&gt;density-functional theory&lt;/keyword&gt;&lt;keyword&gt;reaction-rate prediction&lt;/keyword&gt;&lt;keyword&gt;evaluated kinetic-data&lt;/keyword&gt;&lt;keyword&gt;ab-initio&lt;/keyword&gt;&lt;keyword&gt;thermal-cracking&lt;/keyword&gt;&lt;keyword&gt;abstraction reactions&lt;/keyword&gt;&lt;keyword&gt;combustion chemistry&lt;/keyword&gt;&lt;keyword&gt;computer-generation&lt;/keyword&gt;&lt;keyword&gt;group additivity&lt;/keyword&gt;&lt;/keywords&gt;&lt;dates&gt;&lt;year&gt;2010&lt;/year&gt;&lt;/dates&gt;&lt;isbn&gt;1439-4235&lt;/isbn&gt;&lt;accession-num&gt;ISI:000274265300027&lt;/accession-num&gt;&lt;label&gt;NETGEN&lt;/label&gt;&lt;urls&gt;&lt;related-urls&gt;&lt;url&gt;&amp;lt;Go to ISI&amp;gt;://000274265300027&lt;/url&gt;&lt;/related-urls&gt;&lt;/urls&gt;&lt;electronic-resource-num&gt;DOI 10.1002/cphc.200900509&lt;/electronic-resource-num&gt;&lt;language&gt;English&lt;/language&gt;&lt;/record&gt;&lt;/Cite&gt;&lt;/EndNote&gt;</w:instrText>
            </w:r>
            <w:r>
              <w:rPr>
                <w:rFonts w:cs="Times New Roman"/>
                <w:lang w:val="en-US"/>
              </w:rPr>
              <w:fldChar w:fldCharType="separate"/>
            </w:r>
            <w:r w:rsidR="00A04609">
              <w:rPr>
                <w:rFonts w:cs="Times New Roman"/>
                <w:noProof/>
                <w:lang w:val="en-US"/>
              </w:rPr>
              <w:t>[</w:t>
            </w:r>
            <w:hyperlink w:anchor="_ENREF_18" w:tooltip="Sabbe, 2010 #414" w:history="1">
              <w:r w:rsidR="00A04609">
                <w:rPr>
                  <w:rFonts w:cs="Times New Roman"/>
                  <w:noProof/>
                  <w:lang w:val="en-US"/>
                </w:rPr>
                <w:t>18</w:t>
              </w:r>
            </w:hyperlink>
            <w:r w:rsidR="00A04609">
              <w:rPr>
                <w:rFonts w:cs="Times New Roman"/>
                <w:noProof/>
                <w:lang w:val="en-US"/>
              </w:rPr>
              <w:t>]</w:t>
            </w:r>
            <w:r>
              <w:rPr>
                <w:rFonts w:cs="Times New Roman"/>
                <w:lang w:val="en-US"/>
              </w:rPr>
              <w:fldChar w:fldCharType="end"/>
            </w:r>
          </w:p>
        </w:tc>
      </w:tr>
      <w:tr w:rsidR="00500A9C" w:rsidRPr="003A7D50" w14:paraId="2A26610E" w14:textId="77777777" w:rsidTr="00A04609">
        <w:tc>
          <w:tcPr>
            <w:tcW w:w="2376" w:type="dxa"/>
            <w:vAlign w:val="center"/>
          </w:tcPr>
          <w:p w14:paraId="5F9396A8" w14:textId="77777777" w:rsidR="00500A9C" w:rsidRPr="003A7D50" w:rsidRDefault="00500A9C" w:rsidP="005A36C6">
            <w:pPr>
              <w:jc w:val="left"/>
              <w:rPr>
                <w:rFonts w:cs="Times New Roman"/>
                <w:lang w:val="en-US"/>
              </w:rPr>
            </w:pPr>
            <w:r>
              <w:rPr>
                <w:rFonts w:cs="Times New Roman"/>
                <w:lang w:val="en-US"/>
              </w:rPr>
              <w:t xml:space="preserve">•C-C-OH </w:t>
            </w:r>
            <w:r>
              <w:rPr>
                <w:rFonts w:ascii="Cambria Math" w:hAnsi="Cambria Math" w:cs="Times New Roman"/>
                <w:lang w:val="en-US"/>
              </w:rPr>
              <w:t>⇄</w:t>
            </w:r>
            <w:r>
              <w:rPr>
                <w:rFonts w:cs="Times New Roman"/>
                <w:lang w:val="en-US"/>
              </w:rPr>
              <w:t xml:space="preserve"> C=C+ •OH</w:t>
            </w:r>
          </w:p>
        </w:tc>
        <w:tc>
          <w:tcPr>
            <w:tcW w:w="5954" w:type="dxa"/>
            <w:vAlign w:val="center"/>
          </w:tcPr>
          <w:p w14:paraId="3C078851" w14:textId="66CB5A3E" w:rsidR="00500A9C" w:rsidRPr="003A7D50" w:rsidRDefault="00C509EB" w:rsidP="00A429D2">
            <w:pPr>
              <w:jc w:val="left"/>
              <w:rPr>
                <w:rFonts w:cs="Times New Roman"/>
                <w:lang w:val="en-US"/>
              </w:rPr>
            </w:pPr>
            <w:r>
              <w:rPr>
                <w:rFonts w:cs="Times New Roman"/>
                <w:noProof/>
                <w:lang w:eastAsia="nl-BE"/>
              </w:rPr>
              <w:drawing>
                <wp:inline distT="0" distB="0" distL="0" distR="0" wp14:anchorId="2251DA60" wp14:editId="6DCB757B">
                  <wp:extent cx="2782800" cy="83160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COH.tif"/>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82800" cy="831600"/>
                          </a:xfrm>
                          <a:prstGeom prst="rect">
                            <a:avLst/>
                          </a:prstGeom>
                        </pic:spPr>
                      </pic:pic>
                    </a:graphicData>
                  </a:graphic>
                </wp:inline>
              </w:drawing>
            </w:r>
          </w:p>
        </w:tc>
        <w:tc>
          <w:tcPr>
            <w:tcW w:w="1985" w:type="dxa"/>
            <w:vAlign w:val="center"/>
          </w:tcPr>
          <w:p w14:paraId="08056ABD" w14:textId="77777777" w:rsidR="00500A9C" w:rsidRDefault="00500A9C" w:rsidP="00A429D2">
            <w:pPr>
              <w:jc w:val="left"/>
              <w:rPr>
                <w:rFonts w:cs="Times New Roman"/>
                <w:lang w:val="en-US"/>
              </w:rPr>
            </w:pPr>
            <w:r>
              <w:rPr>
                <w:rFonts w:cs="Times New Roman"/>
                <w:lang w:val="en-US"/>
              </w:rPr>
              <w:t>Analogy with</w:t>
            </w:r>
          </w:p>
          <w:p w14:paraId="52DC89EF" w14:textId="77777777" w:rsidR="00500A9C" w:rsidRPr="003A7D50" w:rsidRDefault="00500A9C" w:rsidP="00A429D2">
            <w:pPr>
              <w:jc w:val="left"/>
              <w:rPr>
                <w:rFonts w:cs="Times New Roman"/>
                <w:lang w:val="en-US"/>
              </w:rPr>
            </w:pPr>
            <w:r>
              <w:rPr>
                <w:rFonts w:cs="Times New Roman"/>
                <w:lang w:val="en-US"/>
              </w:rPr>
              <w:t>2-hydroxy-ethyl to ethene plus OH</w:t>
            </w:r>
          </w:p>
        </w:tc>
        <w:tc>
          <w:tcPr>
            <w:tcW w:w="1026" w:type="dxa"/>
            <w:vAlign w:val="center"/>
          </w:tcPr>
          <w:p w14:paraId="71A47548" w14:textId="77777777" w:rsidR="00500A9C" w:rsidRPr="003A7D50" w:rsidRDefault="00500A9C" w:rsidP="00A429D2">
            <w:pPr>
              <w:jc w:val="left"/>
              <w:rPr>
                <w:rFonts w:cs="Times New Roman"/>
                <w:lang w:val="en-US"/>
              </w:rPr>
            </w:pPr>
            <w:r>
              <w:rPr>
                <w:rFonts w:cs="Times New Roman"/>
                <w:lang w:val="en-US"/>
              </w:rPr>
              <w:t>3.00e13</w:t>
            </w:r>
          </w:p>
        </w:tc>
        <w:tc>
          <w:tcPr>
            <w:tcW w:w="851" w:type="dxa"/>
            <w:vAlign w:val="center"/>
          </w:tcPr>
          <w:p w14:paraId="4D3434BB" w14:textId="77777777" w:rsidR="00500A9C" w:rsidRPr="003A7D50" w:rsidRDefault="00500A9C" w:rsidP="00A429D2">
            <w:pPr>
              <w:jc w:val="left"/>
              <w:rPr>
                <w:rFonts w:cs="Times New Roman"/>
                <w:lang w:val="en-US"/>
              </w:rPr>
            </w:pPr>
            <w:r>
              <w:rPr>
                <w:rFonts w:cs="Times New Roman"/>
                <w:lang w:val="en-US"/>
              </w:rPr>
              <w:t>0.0</w:t>
            </w:r>
          </w:p>
        </w:tc>
        <w:tc>
          <w:tcPr>
            <w:tcW w:w="816" w:type="dxa"/>
            <w:vAlign w:val="center"/>
          </w:tcPr>
          <w:p w14:paraId="66D7C139" w14:textId="1B314D53" w:rsidR="00500A9C" w:rsidRPr="003A7D50" w:rsidRDefault="002C516C" w:rsidP="00A429D2">
            <w:pPr>
              <w:jc w:val="left"/>
              <w:rPr>
                <w:rFonts w:cs="Times New Roman"/>
                <w:lang w:val="en-US"/>
              </w:rPr>
            </w:pPr>
            <w:r>
              <w:rPr>
                <w:rFonts w:cs="Times New Roman"/>
                <w:lang w:val="en-US"/>
              </w:rPr>
              <w:t>112.1</w:t>
            </w:r>
          </w:p>
        </w:tc>
        <w:tc>
          <w:tcPr>
            <w:tcW w:w="708" w:type="dxa"/>
            <w:vAlign w:val="center"/>
          </w:tcPr>
          <w:p w14:paraId="7E1C98FF" w14:textId="77777777" w:rsidR="00500A9C" w:rsidRPr="00606F92" w:rsidRDefault="00500A9C" w:rsidP="00A429D2">
            <w:pPr>
              <w:jc w:val="left"/>
              <w:rPr>
                <w:rFonts w:cs="Times New Roman"/>
                <w:vertAlign w:val="superscript"/>
                <w:lang w:val="en-US"/>
              </w:rPr>
            </w:pPr>
            <w:r w:rsidRPr="00606F92">
              <w:rPr>
                <w:rFonts w:cs="Times New Roman"/>
                <w:vertAlign w:val="superscript"/>
                <w:lang w:val="en-US"/>
              </w:rPr>
              <w:t>a</w:t>
            </w:r>
          </w:p>
        </w:tc>
      </w:tr>
      <w:tr w:rsidR="00500A9C" w:rsidRPr="003A7D50" w14:paraId="3E663B22" w14:textId="77777777" w:rsidTr="00A04609">
        <w:tc>
          <w:tcPr>
            <w:tcW w:w="2376" w:type="dxa"/>
            <w:vAlign w:val="center"/>
          </w:tcPr>
          <w:p w14:paraId="1D6617A7" w14:textId="77777777" w:rsidR="00500A9C" w:rsidRPr="003A7D50" w:rsidRDefault="00500A9C" w:rsidP="005A36C6">
            <w:pPr>
              <w:jc w:val="left"/>
              <w:rPr>
                <w:rFonts w:cs="Times New Roman"/>
                <w:lang w:val="en-US"/>
              </w:rPr>
            </w:pPr>
            <w:r>
              <w:rPr>
                <w:rFonts w:cs="Times New Roman"/>
                <w:lang w:val="en-US"/>
              </w:rPr>
              <w:t xml:space="preserve">•C-O-H </w:t>
            </w:r>
            <w:r>
              <w:rPr>
                <w:rFonts w:ascii="Cambria Math" w:hAnsi="Cambria Math" w:cs="Times New Roman"/>
                <w:lang w:val="en-US"/>
              </w:rPr>
              <w:t>⇄</w:t>
            </w:r>
            <w:r>
              <w:rPr>
                <w:rFonts w:cs="Times New Roman"/>
                <w:lang w:val="en-US"/>
              </w:rPr>
              <w:t xml:space="preserve"> C=O+ •H</w:t>
            </w:r>
          </w:p>
        </w:tc>
        <w:tc>
          <w:tcPr>
            <w:tcW w:w="5954" w:type="dxa"/>
            <w:vAlign w:val="center"/>
          </w:tcPr>
          <w:p w14:paraId="70A612AB" w14:textId="02B7E66C" w:rsidR="00500A9C" w:rsidRPr="003A7D50" w:rsidRDefault="00C509EB" w:rsidP="00A429D2">
            <w:pPr>
              <w:jc w:val="left"/>
              <w:rPr>
                <w:rFonts w:cs="Times New Roman"/>
                <w:lang w:val="en-US"/>
              </w:rPr>
            </w:pPr>
            <w:r>
              <w:rPr>
                <w:rFonts w:cs="Times New Roman"/>
                <w:noProof/>
                <w:lang w:eastAsia="nl-BE"/>
              </w:rPr>
              <w:drawing>
                <wp:inline distT="0" distB="0" distL="0" distR="0" wp14:anchorId="640F7E0C" wp14:editId="3166E0C0">
                  <wp:extent cx="2203200" cy="550800"/>
                  <wp:effectExtent l="0" t="0" r="6985"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OH_reverse.tif"/>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203200" cy="550800"/>
                          </a:xfrm>
                          <a:prstGeom prst="rect">
                            <a:avLst/>
                          </a:prstGeom>
                        </pic:spPr>
                      </pic:pic>
                    </a:graphicData>
                  </a:graphic>
                </wp:inline>
              </w:drawing>
            </w:r>
          </w:p>
        </w:tc>
        <w:tc>
          <w:tcPr>
            <w:tcW w:w="1985" w:type="dxa"/>
            <w:vAlign w:val="center"/>
          </w:tcPr>
          <w:p w14:paraId="2E272262" w14:textId="77777777" w:rsidR="00500A9C" w:rsidRPr="003A7D50" w:rsidRDefault="00500A9C" w:rsidP="00A429D2">
            <w:pPr>
              <w:jc w:val="left"/>
              <w:rPr>
                <w:rFonts w:cs="Times New Roman"/>
                <w:lang w:val="en-US"/>
              </w:rPr>
            </w:pPr>
            <w:r>
              <w:rPr>
                <w:rFonts w:cs="Times New Roman"/>
                <w:lang w:val="en-US"/>
              </w:rPr>
              <w:t>Analogy with acetaldehyde plus H to 1-hydroxy-ethyl</w:t>
            </w:r>
          </w:p>
        </w:tc>
        <w:tc>
          <w:tcPr>
            <w:tcW w:w="1026" w:type="dxa"/>
            <w:vAlign w:val="center"/>
          </w:tcPr>
          <w:p w14:paraId="2E5ED19C" w14:textId="6440190B" w:rsidR="00500A9C" w:rsidRPr="003A7D50" w:rsidRDefault="00500A9C" w:rsidP="002C516C">
            <w:pPr>
              <w:jc w:val="left"/>
              <w:rPr>
                <w:rFonts w:cs="Times New Roman"/>
                <w:lang w:val="en-US"/>
              </w:rPr>
            </w:pPr>
            <w:r>
              <w:rPr>
                <w:rFonts w:cs="Times New Roman"/>
                <w:lang w:val="en-US"/>
              </w:rPr>
              <w:t>1.10e</w:t>
            </w:r>
            <w:r w:rsidR="002C516C">
              <w:rPr>
                <w:rFonts w:cs="Times New Roman"/>
                <w:lang w:val="en-US"/>
              </w:rPr>
              <w:t>8</w:t>
            </w:r>
          </w:p>
        </w:tc>
        <w:tc>
          <w:tcPr>
            <w:tcW w:w="851" w:type="dxa"/>
            <w:vAlign w:val="center"/>
          </w:tcPr>
          <w:p w14:paraId="069C1682" w14:textId="77777777" w:rsidR="00500A9C" w:rsidRPr="003A7D50" w:rsidRDefault="00500A9C" w:rsidP="00A429D2">
            <w:pPr>
              <w:jc w:val="left"/>
              <w:rPr>
                <w:rFonts w:cs="Times New Roman"/>
                <w:lang w:val="en-US"/>
              </w:rPr>
            </w:pPr>
            <w:r>
              <w:rPr>
                <w:rFonts w:cs="Times New Roman"/>
                <w:lang w:val="en-US"/>
              </w:rPr>
              <w:t>0.0</w:t>
            </w:r>
          </w:p>
        </w:tc>
        <w:tc>
          <w:tcPr>
            <w:tcW w:w="816" w:type="dxa"/>
            <w:vAlign w:val="center"/>
          </w:tcPr>
          <w:p w14:paraId="2D181B9F" w14:textId="5F51E80A" w:rsidR="00500A9C" w:rsidRPr="003A7D50" w:rsidRDefault="002C516C" w:rsidP="00A429D2">
            <w:pPr>
              <w:jc w:val="left"/>
              <w:rPr>
                <w:rFonts w:cs="Times New Roman"/>
                <w:lang w:val="en-US"/>
              </w:rPr>
            </w:pPr>
            <w:r>
              <w:rPr>
                <w:rFonts w:cs="Times New Roman"/>
                <w:lang w:val="en-US"/>
              </w:rPr>
              <w:t>44.7</w:t>
            </w:r>
          </w:p>
        </w:tc>
        <w:tc>
          <w:tcPr>
            <w:tcW w:w="708" w:type="dxa"/>
            <w:vAlign w:val="center"/>
          </w:tcPr>
          <w:p w14:paraId="10E8648D" w14:textId="77777777" w:rsidR="00500A9C" w:rsidRPr="00606F92" w:rsidRDefault="00500A9C" w:rsidP="00A429D2">
            <w:pPr>
              <w:jc w:val="left"/>
              <w:rPr>
                <w:rFonts w:cs="Times New Roman"/>
                <w:vertAlign w:val="superscript"/>
                <w:lang w:val="en-US"/>
              </w:rPr>
            </w:pPr>
            <w:r w:rsidRPr="00606F92">
              <w:rPr>
                <w:rFonts w:cs="Times New Roman"/>
                <w:vertAlign w:val="superscript"/>
                <w:lang w:val="en-US"/>
              </w:rPr>
              <w:t>a</w:t>
            </w:r>
          </w:p>
        </w:tc>
      </w:tr>
      <w:tr w:rsidR="00500A9C" w:rsidRPr="003A7D50" w14:paraId="6A201A93" w14:textId="77777777" w:rsidTr="00A04609">
        <w:tc>
          <w:tcPr>
            <w:tcW w:w="2376" w:type="dxa"/>
            <w:vAlign w:val="center"/>
          </w:tcPr>
          <w:p w14:paraId="72F74CE2" w14:textId="77777777" w:rsidR="00500A9C" w:rsidRDefault="00500A9C" w:rsidP="005A36C6">
            <w:pPr>
              <w:jc w:val="left"/>
              <w:rPr>
                <w:rFonts w:cs="Times New Roman"/>
                <w:lang w:val="en-US"/>
              </w:rPr>
            </w:pPr>
            <w:r>
              <w:rPr>
                <w:rFonts w:cs="Times New Roman"/>
                <w:lang w:val="en-US"/>
              </w:rPr>
              <w:t xml:space="preserve">•C-O-OH </w:t>
            </w:r>
            <w:r>
              <w:rPr>
                <w:rFonts w:ascii="Cambria Math" w:hAnsi="Cambria Math" w:cs="Times New Roman"/>
                <w:lang w:val="en-US"/>
              </w:rPr>
              <w:t>⇄</w:t>
            </w:r>
            <w:r>
              <w:rPr>
                <w:rFonts w:cs="Times New Roman"/>
                <w:lang w:val="en-US"/>
              </w:rPr>
              <w:t xml:space="preserve"> C=O+ •OH</w:t>
            </w:r>
          </w:p>
        </w:tc>
        <w:tc>
          <w:tcPr>
            <w:tcW w:w="5954" w:type="dxa"/>
            <w:vAlign w:val="center"/>
          </w:tcPr>
          <w:p w14:paraId="144D6986" w14:textId="4238DB86" w:rsidR="00500A9C" w:rsidRDefault="00C509EB" w:rsidP="00A429D2">
            <w:pPr>
              <w:jc w:val="left"/>
              <w:rPr>
                <w:rFonts w:cs="Times New Roman"/>
                <w:noProof/>
                <w:lang w:eastAsia="nl-BE"/>
              </w:rPr>
            </w:pPr>
            <w:r>
              <w:rPr>
                <w:rFonts w:cs="Times New Roman"/>
                <w:noProof/>
                <w:lang w:eastAsia="nl-BE"/>
              </w:rPr>
              <w:drawing>
                <wp:inline distT="0" distB="0" distL="0" distR="0" wp14:anchorId="1A4A8936" wp14:editId="52C90356">
                  <wp:extent cx="2451600" cy="550800"/>
                  <wp:effectExtent l="0" t="0" r="635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OOH.tif"/>
                          <pic:cNvPicPr/>
                        </pic:nvPicPr>
                        <pic:blipFill>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451600" cy="550800"/>
                          </a:xfrm>
                          <a:prstGeom prst="rect">
                            <a:avLst/>
                          </a:prstGeom>
                        </pic:spPr>
                      </pic:pic>
                    </a:graphicData>
                  </a:graphic>
                </wp:inline>
              </w:drawing>
            </w:r>
          </w:p>
        </w:tc>
        <w:tc>
          <w:tcPr>
            <w:tcW w:w="1985" w:type="dxa"/>
            <w:vAlign w:val="center"/>
          </w:tcPr>
          <w:p w14:paraId="78D5F10C" w14:textId="77777777" w:rsidR="00500A9C" w:rsidRPr="003A7D50" w:rsidRDefault="00500A9C" w:rsidP="00A429D2">
            <w:pPr>
              <w:jc w:val="left"/>
              <w:rPr>
                <w:rFonts w:cs="Times New Roman"/>
                <w:lang w:val="en-US"/>
              </w:rPr>
            </w:pPr>
          </w:p>
        </w:tc>
        <w:tc>
          <w:tcPr>
            <w:tcW w:w="1026" w:type="dxa"/>
            <w:vAlign w:val="center"/>
          </w:tcPr>
          <w:p w14:paraId="428D627A" w14:textId="077032F9" w:rsidR="00500A9C" w:rsidRPr="003A7D50" w:rsidRDefault="00700EF5" w:rsidP="00700EF5">
            <w:pPr>
              <w:jc w:val="left"/>
              <w:rPr>
                <w:rFonts w:cs="Times New Roman"/>
                <w:lang w:val="en-US"/>
              </w:rPr>
            </w:pPr>
            <w:r>
              <w:rPr>
                <w:rFonts w:cs="Times New Roman"/>
                <w:lang w:val="en-US"/>
              </w:rPr>
              <w:t>9</w:t>
            </w:r>
            <w:r w:rsidR="00500A9C">
              <w:rPr>
                <w:rFonts w:cs="Times New Roman"/>
                <w:lang w:val="en-US"/>
              </w:rPr>
              <w:t>.00e1</w:t>
            </w:r>
            <w:r>
              <w:rPr>
                <w:rFonts w:cs="Times New Roman"/>
                <w:lang w:val="en-US"/>
              </w:rPr>
              <w:t>4</w:t>
            </w:r>
          </w:p>
        </w:tc>
        <w:tc>
          <w:tcPr>
            <w:tcW w:w="851" w:type="dxa"/>
            <w:vAlign w:val="center"/>
          </w:tcPr>
          <w:p w14:paraId="4507CBBF" w14:textId="77777777" w:rsidR="00500A9C" w:rsidRPr="003A7D50" w:rsidRDefault="00500A9C" w:rsidP="00A429D2">
            <w:pPr>
              <w:jc w:val="left"/>
              <w:rPr>
                <w:rFonts w:cs="Times New Roman"/>
                <w:lang w:val="en-US"/>
              </w:rPr>
            </w:pPr>
            <w:r>
              <w:rPr>
                <w:rFonts w:cs="Times New Roman"/>
                <w:lang w:val="en-US"/>
              </w:rPr>
              <w:t>0.0</w:t>
            </w:r>
          </w:p>
        </w:tc>
        <w:tc>
          <w:tcPr>
            <w:tcW w:w="816" w:type="dxa"/>
            <w:vAlign w:val="center"/>
          </w:tcPr>
          <w:p w14:paraId="572027AA" w14:textId="64C0EA2E" w:rsidR="00500A9C" w:rsidRPr="003A7D50" w:rsidRDefault="00700EF5" w:rsidP="00A429D2">
            <w:pPr>
              <w:jc w:val="left"/>
              <w:rPr>
                <w:rFonts w:cs="Times New Roman"/>
                <w:lang w:val="en-US"/>
              </w:rPr>
            </w:pPr>
            <w:r>
              <w:rPr>
                <w:rFonts w:cs="Times New Roman"/>
                <w:lang w:val="en-US"/>
              </w:rPr>
              <w:t>6.28</w:t>
            </w:r>
          </w:p>
        </w:tc>
        <w:tc>
          <w:tcPr>
            <w:tcW w:w="708" w:type="dxa"/>
            <w:vAlign w:val="center"/>
          </w:tcPr>
          <w:p w14:paraId="079E9754" w14:textId="77777777" w:rsidR="00500A9C" w:rsidRPr="003A7D50" w:rsidRDefault="00500A9C" w:rsidP="00A429D2">
            <w:pPr>
              <w:jc w:val="left"/>
              <w:rPr>
                <w:rFonts w:cs="Times New Roman"/>
                <w:lang w:val="en-US"/>
              </w:rPr>
            </w:pPr>
          </w:p>
        </w:tc>
      </w:tr>
      <w:tr w:rsidR="00500A9C" w:rsidRPr="003A7D50" w14:paraId="794F4FFC" w14:textId="77777777" w:rsidTr="00A04609">
        <w:tc>
          <w:tcPr>
            <w:tcW w:w="2376" w:type="dxa"/>
            <w:tcBorders>
              <w:bottom w:val="single" w:sz="4" w:space="0" w:color="auto"/>
            </w:tcBorders>
            <w:vAlign w:val="center"/>
          </w:tcPr>
          <w:p w14:paraId="6CA867EB" w14:textId="77777777" w:rsidR="00500A9C" w:rsidRDefault="00500A9C" w:rsidP="005A36C6">
            <w:pPr>
              <w:jc w:val="left"/>
              <w:rPr>
                <w:rFonts w:cs="Times New Roman"/>
                <w:lang w:val="en-US"/>
              </w:rPr>
            </w:pPr>
            <w:r>
              <w:rPr>
                <w:rFonts w:cs="Times New Roman"/>
                <w:lang w:val="en-US"/>
              </w:rPr>
              <w:t xml:space="preserve">•C-C-O-O-H </w:t>
            </w:r>
            <w:r>
              <w:rPr>
                <w:rFonts w:ascii="Cambria Math" w:hAnsi="Cambria Math" w:cs="Times New Roman"/>
                <w:lang w:val="en-US"/>
              </w:rPr>
              <w:t>⇄</w:t>
            </w:r>
            <w:r>
              <w:rPr>
                <w:rFonts w:cs="Times New Roman"/>
                <w:lang w:val="en-US"/>
              </w:rPr>
              <w:t xml:space="preserve"> C=C+ HO</w:t>
            </w:r>
            <w:r w:rsidRPr="00706FF9">
              <w:rPr>
                <w:rFonts w:cs="Times New Roman"/>
                <w:vertAlign w:val="subscript"/>
                <w:lang w:val="en-US"/>
              </w:rPr>
              <w:t>2</w:t>
            </w:r>
            <w:r>
              <w:rPr>
                <w:rFonts w:cs="Times New Roman"/>
                <w:lang w:val="en-US"/>
              </w:rPr>
              <w:t>•</w:t>
            </w:r>
          </w:p>
        </w:tc>
        <w:tc>
          <w:tcPr>
            <w:tcW w:w="5954" w:type="dxa"/>
            <w:tcBorders>
              <w:bottom w:val="single" w:sz="4" w:space="0" w:color="auto"/>
            </w:tcBorders>
            <w:vAlign w:val="center"/>
          </w:tcPr>
          <w:p w14:paraId="13A79F81" w14:textId="1C369A8A" w:rsidR="00500A9C" w:rsidRPr="003A7D50" w:rsidRDefault="00C509EB" w:rsidP="00A429D2">
            <w:pPr>
              <w:jc w:val="left"/>
              <w:rPr>
                <w:rFonts w:cs="Times New Roman"/>
                <w:lang w:val="en-US"/>
              </w:rPr>
            </w:pPr>
            <w:r>
              <w:rPr>
                <w:rFonts w:cs="Times New Roman"/>
                <w:noProof/>
                <w:lang w:eastAsia="nl-BE"/>
              </w:rPr>
              <w:drawing>
                <wp:inline distT="0" distB="0" distL="0" distR="0" wp14:anchorId="75D37254" wp14:editId="0491CF11">
                  <wp:extent cx="2653200" cy="82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CCOOH.tif"/>
                          <pic:cNvPicPr/>
                        </pic:nvPicPr>
                        <pic:blipFill>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653200" cy="828000"/>
                          </a:xfrm>
                          <a:prstGeom prst="rect">
                            <a:avLst/>
                          </a:prstGeom>
                        </pic:spPr>
                      </pic:pic>
                    </a:graphicData>
                  </a:graphic>
                </wp:inline>
              </w:drawing>
            </w:r>
          </w:p>
        </w:tc>
        <w:tc>
          <w:tcPr>
            <w:tcW w:w="1985" w:type="dxa"/>
            <w:tcBorders>
              <w:bottom w:val="single" w:sz="4" w:space="0" w:color="auto"/>
            </w:tcBorders>
            <w:vAlign w:val="center"/>
          </w:tcPr>
          <w:p w14:paraId="209ED887" w14:textId="77777777" w:rsidR="00500A9C" w:rsidRPr="003A7D50" w:rsidRDefault="00500A9C" w:rsidP="00A429D2">
            <w:pPr>
              <w:jc w:val="left"/>
              <w:rPr>
                <w:rFonts w:cs="Times New Roman"/>
                <w:lang w:val="en-US"/>
              </w:rPr>
            </w:pPr>
          </w:p>
        </w:tc>
        <w:tc>
          <w:tcPr>
            <w:tcW w:w="2693" w:type="dxa"/>
            <w:gridSpan w:val="3"/>
            <w:tcBorders>
              <w:bottom w:val="single" w:sz="4" w:space="0" w:color="auto"/>
            </w:tcBorders>
            <w:vAlign w:val="center"/>
          </w:tcPr>
          <w:p w14:paraId="08E58385" w14:textId="77777777" w:rsidR="00500A9C" w:rsidRPr="003A7D50" w:rsidRDefault="00500A9C" w:rsidP="00A429D2">
            <w:pPr>
              <w:jc w:val="left"/>
              <w:rPr>
                <w:rFonts w:cs="Times New Roman"/>
                <w:lang w:val="en-US"/>
              </w:rPr>
            </w:pPr>
            <w:r>
              <w:rPr>
                <w:rFonts w:cs="Times New Roman"/>
                <w:lang w:val="en-US"/>
              </w:rPr>
              <w:t>Rate rule</w:t>
            </w:r>
            <w:r w:rsidR="005A36C6">
              <w:rPr>
                <w:rFonts w:cs="Times New Roman"/>
                <w:lang w:val="en-US"/>
              </w:rPr>
              <w:t>s for alkanes</w:t>
            </w:r>
          </w:p>
        </w:tc>
        <w:tc>
          <w:tcPr>
            <w:tcW w:w="708" w:type="dxa"/>
            <w:tcBorders>
              <w:bottom w:val="single" w:sz="4" w:space="0" w:color="auto"/>
            </w:tcBorders>
            <w:vAlign w:val="center"/>
          </w:tcPr>
          <w:p w14:paraId="67F33BF0" w14:textId="539ECADC"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Bugler&lt;/Author&gt;&lt;Year&gt;2015&lt;/Year&gt;&lt;RecNum&gt;1202&lt;/RecNum&gt;&lt;DisplayText&gt;[14]&lt;/DisplayText&gt;&lt;record&gt;&lt;rec-number&gt;1202&lt;/rec-number&gt;&lt;foreign-keys&gt;&lt;key app="EN" db-id="v2as2ef5awdp2dedtaqpvxso9fx5a5esz2zt"&gt;1202&lt;/key&gt;&lt;/foreign-keys&gt;&lt;ref-type name="Journal Article"&gt;17&lt;/ref-type&gt;&lt;contributors&gt;&lt;authors&gt;&lt;author&gt;Bugler, John&lt;/author&gt;&lt;author&gt;Somers, Kieran P.&lt;/author&gt;&lt;author&gt;Silke, Emma J.&lt;/author&gt;&lt;author&gt;Curran, Henry J.&lt;/author&gt;&lt;/authors&gt;&lt;/contributors&gt;&lt;titles&gt;&lt;title&gt;Revisiting the Kinetics and Thermodynamics of the Low-Temperature Oxidation Pathways of Alkanes: A Case Study of the Three Pentane Isomers&lt;/title&gt;&lt;secondary-title&gt;Journal of Physical Chemistry A&lt;/secondary-title&gt;&lt;/titles&gt;&lt;periodical&gt;&lt;full-title&gt;Journal of Physical Chemistry A&lt;/full-title&gt;&lt;abbr-1&gt;J. Phys. Chem. A&lt;/abbr-1&gt;&lt;/periodical&gt;&lt;pages&gt;7510-7527&lt;/pages&gt;&lt;volume&gt;119&lt;/volume&gt;&lt;number&gt;28&lt;/number&gt;&lt;dates&gt;&lt;year&gt;2015&lt;/year&gt;&lt;pub-dates&gt;&lt;date&gt;2015/03/23&lt;/date&gt;&lt;/pub-dates&gt;&lt;/dates&gt;&lt;publisher&gt;American Chemical Society&lt;/publisher&gt;&lt;isbn&gt;1089-5639&lt;/isbn&gt;&lt;urls&gt;&lt;related-urls&gt;&lt;url&gt;http://dx.doi.org/10.1021/acs.jpca.5b00837&lt;/url&gt;&lt;/related-urls&gt;&lt;/urls&gt;&lt;electronic-resource-num&gt;10.1021/acs.jpca.5b00837&lt;/electronic-resource-num&gt;&lt;/record&gt;&lt;/Cite&gt;&lt;/EndNote&gt;</w:instrText>
            </w:r>
            <w:r>
              <w:rPr>
                <w:rFonts w:cs="Times New Roman"/>
                <w:lang w:val="en-US"/>
              </w:rPr>
              <w:fldChar w:fldCharType="separate"/>
            </w:r>
            <w:r w:rsidR="00A04609">
              <w:rPr>
                <w:rFonts w:cs="Times New Roman"/>
                <w:noProof/>
                <w:lang w:val="en-US"/>
              </w:rPr>
              <w:t>[</w:t>
            </w:r>
            <w:hyperlink w:anchor="_ENREF_14" w:tooltip="Bugler, 2015 #1202" w:history="1">
              <w:r w:rsidR="00A04609">
                <w:rPr>
                  <w:rFonts w:cs="Times New Roman"/>
                  <w:noProof/>
                  <w:lang w:val="en-US"/>
                </w:rPr>
                <w:t>14</w:t>
              </w:r>
            </w:hyperlink>
            <w:r w:rsidR="00A04609">
              <w:rPr>
                <w:rFonts w:cs="Times New Roman"/>
                <w:noProof/>
                <w:lang w:val="en-US"/>
              </w:rPr>
              <w:t>]</w:t>
            </w:r>
            <w:r>
              <w:rPr>
                <w:rFonts w:cs="Times New Roman"/>
                <w:lang w:val="en-US"/>
              </w:rPr>
              <w:fldChar w:fldCharType="end"/>
            </w:r>
          </w:p>
        </w:tc>
      </w:tr>
      <w:tr w:rsidR="00A429D2" w:rsidRPr="003A7D50" w14:paraId="045165A9" w14:textId="77777777" w:rsidTr="00A04609">
        <w:tc>
          <w:tcPr>
            <w:tcW w:w="8330" w:type="dxa"/>
            <w:gridSpan w:val="2"/>
            <w:tcBorders>
              <w:right w:val="nil"/>
            </w:tcBorders>
            <w:shd w:val="clear" w:color="auto" w:fill="F2F2F2" w:themeFill="background1" w:themeFillShade="F2"/>
          </w:tcPr>
          <w:p w14:paraId="72BC62AA" w14:textId="77777777" w:rsidR="00A429D2" w:rsidRPr="003A7D50" w:rsidRDefault="00A429D2" w:rsidP="00A429D2">
            <w:pPr>
              <w:jc w:val="left"/>
              <w:rPr>
                <w:rFonts w:cs="Times New Roman"/>
                <w:lang w:val="en-US"/>
              </w:rPr>
            </w:pPr>
            <w:r w:rsidRPr="00EB715C">
              <w:rPr>
                <w:rFonts w:cs="Times New Roman"/>
                <w:i/>
                <w:lang w:val="en-US"/>
              </w:rPr>
              <w:t>Oxygen-centered radicals</w:t>
            </w:r>
          </w:p>
        </w:tc>
        <w:tc>
          <w:tcPr>
            <w:tcW w:w="1985" w:type="dxa"/>
            <w:tcBorders>
              <w:left w:val="nil"/>
              <w:right w:val="nil"/>
            </w:tcBorders>
            <w:shd w:val="clear" w:color="auto" w:fill="F2F2F2" w:themeFill="background1" w:themeFillShade="F2"/>
            <w:vAlign w:val="center"/>
          </w:tcPr>
          <w:p w14:paraId="40221828" w14:textId="77777777" w:rsidR="00A429D2" w:rsidRPr="003A7D50" w:rsidRDefault="00A429D2" w:rsidP="00A429D2">
            <w:pPr>
              <w:jc w:val="left"/>
              <w:rPr>
                <w:rFonts w:cs="Times New Roman"/>
                <w:lang w:val="en-US"/>
              </w:rPr>
            </w:pPr>
          </w:p>
        </w:tc>
        <w:tc>
          <w:tcPr>
            <w:tcW w:w="1026" w:type="dxa"/>
            <w:tcBorders>
              <w:left w:val="nil"/>
              <w:right w:val="nil"/>
            </w:tcBorders>
            <w:shd w:val="clear" w:color="auto" w:fill="F2F2F2" w:themeFill="background1" w:themeFillShade="F2"/>
            <w:vAlign w:val="center"/>
          </w:tcPr>
          <w:p w14:paraId="77058EDE" w14:textId="77777777" w:rsidR="00A429D2" w:rsidRPr="003A7D50" w:rsidRDefault="00A429D2" w:rsidP="00A429D2">
            <w:pPr>
              <w:jc w:val="left"/>
              <w:rPr>
                <w:rFonts w:cs="Times New Roman"/>
                <w:lang w:val="en-US"/>
              </w:rPr>
            </w:pPr>
          </w:p>
        </w:tc>
        <w:tc>
          <w:tcPr>
            <w:tcW w:w="851" w:type="dxa"/>
            <w:tcBorders>
              <w:left w:val="nil"/>
              <w:right w:val="nil"/>
            </w:tcBorders>
            <w:shd w:val="clear" w:color="auto" w:fill="F2F2F2" w:themeFill="background1" w:themeFillShade="F2"/>
            <w:vAlign w:val="center"/>
          </w:tcPr>
          <w:p w14:paraId="2B46E0C6" w14:textId="77777777" w:rsidR="00A429D2" w:rsidRPr="003A7D50" w:rsidRDefault="00A429D2" w:rsidP="00A429D2">
            <w:pPr>
              <w:jc w:val="left"/>
              <w:rPr>
                <w:rFonts w:cs="Times New Roman"/>
                <w:lang w:val="en-US"/>
              </w:rPr>
            </w:pPr>
          </w:p>
        </w:tc>
        <w:tc>
          <w:tcPr>
            <w:tcW w:w="816" w:type="dxa"/>
            <w:tcBorders>
              <w:left w:val="nil"/>
              <w:right w:val="nil"/>
            </w:tcBorders>
            <w:shd w:val="clear" w:color="auto" w:fill="F2F2F2" w:themeFill="background1" w:themeFillShade="F2"/>
            <w:vAlign w:val="center"/>
          </w:tcPr>
          <w:p w14:paraId="5929C4CD" w14:textId="77777777" w:rsidR="00A429D2" w:rsidRPr="003A7D50" w:rsidRDefault="00A429D2" w:rsidP="00A429D2">
            <w:pPr>
              <w:jc w:val="left"/>
              <w:rPr>
                <w:rFonts w:cs="Times New Roman"/>
                <w:lang w:val="en-US"/>
              </w:rPr>
            </w:pPr>
          </w:p>
        </w:tc>
        <w:tc>
          <w:tcPr>
            <w:tcW w:w="708" w:type="dxa"/>
            <w:tcBorders>
              <w:left w:val="nil"/>
            </w:tcBorders>
            <w:shd w:val="clear" w:color="auto" w:fill="F2F2F2" w:themeFill="background1" w:themeFillShade="F2"/>
            <w:vAlign w:val="center"/>
          </w:tcPr>
          <w:p w14:paraId="326FC125" w14:textId="77777777" w:rsidR="00A429D2" w:rsidRPr="003A7D50" w:rsidRDefault="00A429D2" w:rsidP="00A429D2">
            <w:pPr>
              <w:jc w:val="left"/>
              <w:rPr>
                <w:rFonts w:cs="Times New Roman"/>
                <w:lang w:val="en-US"/>
              </w:rPr>
            </w:pPr>
          </w:p>
        </w:tc>
      </w:tr>
      <w:tr w:rsidR="00500A9C" w:rsidRPr="003A7D50" w14:paraId="1BCFF169" w14:textId="77777777" w:rsidTr="00A04609">
        <w:trPr>
          <w:trHeight w:val="600"/>
        </w:trPr>
        <w:tc>
          <w:tcPr>
            <w:tcW w:w="2376" w:type="dxa"/>
            <w:vMerge w:val="restart"/>
            <w:vAlign w:val="center"/>
          </w:tcPr>
          <w:p w14:paraId="41B5C73B" w14:textId="77777777" w:rsidR="00500A9C" w:rsidRPr="003A7D50" w:rsidRDefault="00500A9C" w:rsidP="00A429D2">
            <w:pPr>
              <w:jc w:val="left"/>
              <w:rPr>
                <w:rFonts w:cs="Times New Roman"/>
                <w:lang w:val="en-US"/>
              </w:rPr>
            </w:pPr>
            <w:r>
              <w:rPr>
                <w:rFonts w:cs="Times New Roman"/>
                <w:lang w:val="en-US"/>
              </w:rPr>
              <w:t xml:space="preserve">•O-C-C </w:t>
            </w:r>
            <w:r>
              <w:rPr>
                <w:rFonts w:ascii="Cambria Math" w:hAnsi="Cambria Math" w:cs="Times New Roman"/>
                <w:lang w:val="en-US"/>
              </w:rPr>
              <w:t>⇄</w:t>
            </w:r>
            <w:r>
              <w:rPr>
                <w:rFonts w:cs="Times New Roman"/>
                <w:lang w:val="en-US"/>
              </w:rPr>
              <w:t xml:space="preserve"> C=O+ •C</w:t>
            </w:r>
          </w:p>
        </w:tc>
        <w:tc>
          <w:tcPr>
            <w:tcW w:w="5954" w:type="dxa"/>
            <w:vMerge w:val="restart"/>
            <w:vAlign w:val="center"/>
          </w:tcPr>
          <w:p w14:paraId="75A8FD2B" w14:textId="4B54F2B3" w:rsidR="00500A9C" w:rsidRPr="003A7D50" w:rsidRDefault="00C509EB" w:rsidP="00A429D2">
            <w:pPr>
              <w:jc w:val="left"/>
              <w:rPr>
                <w:rFonts w:cs="Times New Roman"/>
                <w:lang w:val="en-US"/>
              </w:rPr>
            </w:pPr>
            <w:r>
              <w:rPr>
                <w:rFonts w:cs="Times New Roman"/>
                <w:noProof/>
                <w:lang w:eastAsia="nl-BE"/>
              </w:rPr>
              <w:drawing>
                <wp:inline distT="0" distB="0" distL="0" distR="0" wp14:anchorId="14EF9BBD" wp14:editId="68C163F7">
                  <wp:extent cx="2268000" cy="691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OCC.tif"/>
                          <pic:cNvPicPr/>
                        </pic:nvPicPr>
                        <pic:blipFill>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268000" cy="691200"/>
                          </a:xfrm>
                          <a:prstGeom prst="rect">
                            <a:avLst/>
                          </a:prstGeom>
                        </pic:spPr>
                      </pic:pic>
                    </a:graphicData>
                  </a:graphic>
                </wp:inline>
              </w:drawing>
            </w:r>
          </w:p>
        </w:tc>
        <w:tc>
          <w:tcPr>
            <w:tcW w:w="1985" w:type="dxa"/>
            <w:vAlign w:val="center"/>
          </w:tcPr>
          <w:p w14:paraId="6F05598C" w14:textId="77777777" w:rsidR="006E02A8" w:rsidRDefault="00500A9C" w:rsidP="00A429D2">
            <w:pPr>
              <w:jc w:val="left"/>
              <w:rPr>
                <w:rFonts w:cs="Times New Roman"/>
                <w:lang w:val="en-US"/>
              </w:rPr>
            </w:pPr>
            <w:r>
              <w:rPr>
                <w:rFonts w:cs="Times New Roman"/>
                <w:lang w:val="en-US"/>
              </w:rPr>
              <w:t>R</w:t>
            </w:r>
            <w:r w:rsidRPr="00966C6C">
              <w:rPr>
                <w:rFonts w:cs="Times New Roman"/>
                <w:vertAlign w:val="subscript"/>
                <w:lang w:val="en-US"/>
              </w:rPr>
              <w:t>1</w:t>
            </w:r>
            <w:r w:rsidR="006E02A8">
              <w:rPr>
                <w:rFonts w:cs="Times New Roman"/>
                <w:lang w:val="en-US"/>
              </w:rPr>
              <w:t xml:space="preserve"> alkyl</w:t>
            </w:r>
          </w:p>
          <w:p w14:paraId="3B4944AC" w14:textId="77777777" w:rsidR="00500A9C" w:rsidRPr="003A7D50" w:rsidRDefault="00500A9C" w:rsidP="00A429D2">
            <w:pPr>
              <w:jc w:val="left"/>
              <w:rPr>
                <w:rFonts w:cs="Times New Roman"/>
                <w:lang w:val="en-US"/>
              </w:rPr>
            </w:pPr>
            <w:r>
              <w:rPr>
                <w:rFonts w:cs="Times New Roman"/>
                <w:lang w:val="en-US"/>
              </w:rPr>
              <w:t>Analogy with 2-oxy-propane</w:t>
            </w:r>
          </w:p>
        </w:tc>
        <w:tc>
          <w:tcPr>
            <w:tcW w:w="1026" w:type="dxa"/>
            <w:vAlign w:val="center"/>
          </w:tcPr>
          <w:p w14:paraId="04DC5B39" w14:textId="77777777" w:rsidR="00500A9C" w:rsidRPr="003A7D50" w:rsidRDefault="00500A9C" w:rsidP="00A429D2">
            <w:pPr>
              <w:jc w:val="left"/>
              <w:rPr>
                <w:rFonts w:cs="Times New Roman"/>
                <w:lang w:val="en-US"/>
              </w:rPr>
            </w:pPr>
            <w:r>
              <w:rPr>
                <w:rFonts w:cs="Times New Roman"/>
                <w:lang w:val="en-US"/>
              </w:rPr>
              <w:t>6.00e13</w:t>
            </w:r>
          </w:p>
        </w:tc>
        <w:tc>
          <w:tcPr>
            <w:tcW w:w="851" w:type="dxa"/>
            <w:vAlign w:val="center"/>
          </w:tcPr>
          <w:p w14:paraId="14A439EE" w14:textId="77777777" w:rsidR="00500A9C" w:rsidRPr="003A7D50" w:rsidRDefault="00500A9C" w:rsidP="00A429D2">
            <w:pPr>
              <w:jc w:val="left"/>
              <w:rPr>
                <w:rFonts w:cs="Times New Roman"/>
                <w:lang w:val="en-US"/>
              </w:rPr>
            </w:pPr>
            <w:r>
              <w:rPr>
                <w:rFonts w:cs="Times New Roman"/>
                <w:lang w:val="en-US"/>
              </w:rPr>
              <w:t>0.22</w:t>
            </w:r>
          </w:p>
        </w:tc>
        <w:tc>
          <w:tcPr>
            <w:tcW w:w="816" w:type="dxa"/>
            <w:vAlign w:val="center"/>
          </w:tcPr>
          <w:p w14:paraId="7B4F16FB" w14:textId="3621212D" w:rsidR="00500A9C" w:rsidRPr="003A7D50" w:rsidRDefault="00700EF5" w:rsidP="00A429D2">
            <w:pPr>
              <w:jc w:val="left"/>
              <w:rPr>
                <w:rFonts w:cs="Times New Roman"/>
                <w:lang w:val="en-US"/>
              </w:rPr>
            </w:pPr>
            <w:r>
              <w:rPr>
                <w:rFonts w:cs="Times New Roman"/>
                <w:lang w:val="en-US"/>
              </w:rPr>
              <w:t>59.0</w:t>
            </w:r>
          </w:p>
        </w:tc>
        <w:tc>
          <w:tcPr>
            <w:tcW w:w="708" w:type="dxa"/>
            <w:vAlign w:val="center"/>
          </w:tcPr>
          <w:p w14:paraId="24318BE1" w14:textId="77777777" w:rsidR="00500A9C" w:rsidRPr="00063931" w:rsidRDefault="00500A9C" w:rsidP="00A429D2">
            <w:pPr>
              <w:jc w:val="left"/>
              <w:rPr>
                <w:rFonts w:cs="Times New Roman"/>
                <w:vertAlign w:val="superscript"/>
                <w:lang w:val="en-US"/>
              </w:rPr>
            </w:pPr>
            <w:r w:rsidRPr="00063931">
              <w:rPr>
                <w:rFonts w:cs="Times New Roman"/>
                <w:vertAlign w:val="superscript"/>
                <w:lang w:val="en-US"/>
              </w:rPr>
              <w:t>a</w:t>
            </w:r>
          </w:p>
        </w:tc>
      </w:tr>
      <w:tr w:rsidR="00500A9C" w:rsidRPr="00966C6C" w14:paraId="5F31E379" w14:textId="77777777" w:rsidTr="00A04609">
        <w:trPr>
          <w:trHeight w:val="600"/>
        </w:trPr>
        <w:tc>
          <w:tcPr>
            <w:tcW w:w="2376" w:type="dxa"/>
            <w:vMerge/>
          </w:tcPr>
          <w:p w14:paraId="136D053D" w14:textId="77777777" w:rsidR="00500A9C" w:rsidRDefault="00500A9C" w:rsidP="009E6FBD">
            <w:pPr>
              <w:rPr>
                <w:rFonts w:cs="Times New Roman"/>
                <w:lang w:val="en-US"/>
              </w:rPr>
            </w:pPr>
          </w:p>
        </w:tc>
        <w:tc>
          <w:tcPr>
            <w:tcW w:w="5954" w:type="dxa"/>
            <w:vMerge/>
            <w:vAlign w:val="center"/>
          </w:tcPr>
          <w:p w14:paraId="586EC28F" w14:textId="77777777" w:rsidR="00500A9C" w:rsidRDefault="00500A9C" w:rsidP="00A429D2">
            <w:pPr>
              <w:jc w:val="left"/>
              <w:rPr>
                <w:rFonts w:cs="Times New Roman"/>
                <w:noProof/>
                <w:lang w:eastAsia="nl-BE"/>
              </w:rPr>
            </w:pPr>
          </w:p>
        </w:tc>
        <w:tc>
          <w:tcPr>
            <w:tcW w:w="1985" w:type="dxa"/>
            <w:vAlign w:val="center"/>
          </w:tcPr>
          <w:p w14:paraId="2C2ADA24" w14:textId="77777777" w:rsidR="00500A9C" w:rsidRDefault="00500A9C" w:rsidP="00A429D2">
            <w:pPr>
              <w:jc w:val="left"/>
              <w:rPr>
                <w:rFonts w:cs="Times New Roman"/>
                <w:lang w:val="en-US"/>
              </w:rPr>
            </w:pPr>
            <w:r>
              <w:rPr>
                <w:rFonts w:cs="Times New Roman"/>
                <w:lang w:val="en-US"/>
              </w:rPr>
              <w:t>R</w:t>
            </w:r>
            <w:r w:rsidRPr="00966C6C">
              <w:rPr>
                <w:rFonts w:cs="Times New Roman"/>
                <w:vertAlign w:val="subscript"/>
                <w:lang w:val="en-US"/>
              </w:rPr>
              <w:t>1</w:t>
            </w:r>
            <w:r>
              <w:rPr>
                <w:rFonts w:cs="Times New Roman"/>
                <w:lang w:val="en-US"/>
              </w:rPr>
              <w:t xml:space="preserve"> </w:t>
            </w:r>
            <w:r w:rsidR="006E02A8">
              <w:rPr>
                <w:rFonts w:cs="Times New Roman"/>
                <w:lang w:val="en-US"/>
              </w:rPr>
              <w:t>C=C</w:t>
            </w:r>
          </w:p>
          <w:p w14:paraId="02FF6A07" w14:textId="77777777" w:rsidR="00500A9C" w:rsidRDefault="00500A9C" w:rsidP="00A429D2">
            <w:pPr>
              <w:jc w:val="left"/>
              <w:rPr>
                <w:rFonts w:cs="Times New Roman"/>
                <w:lang w:val="en-US"/>
              </w:rPr>
            </w:pPr>
            <w:r>
              <w:rPr>
                <w:rFonts w:cs="Times New Roman"/>
                <w:lang w:val="en-US"/>
              </w:rPr>
              <w:t>Analogy with allyloxy</w:t>
            </w:r>
          </w:p>
        </w:tc>
        <w:tc>
          <w:tcPr>
            <w:tcW w:w="1026" w:type="dxa"/>
            <w:vAlign w:val="center"/>
          </w:tcPr>
          <w:p w14:paraId="1B9344F2" w14:textId="77777777" w:rsidR="00500A9C" w:rsidRDefault="00500A9C" w:rsidP="00A429D2">
            <w:pPr>
              <w:jc w:val="left"/>
              <w:rPr>
                <w:rFonts w:cs="Times New Roman"/>
                <w:lang w:val="en-US"/>
              </w:rPr>
            </w:pPr>
            <w:r>
              <w:rPr>
                <w:rFonts w:cs="Times New Roman"/>
                <w:lang w:val="en-US"/>
              </w:rPr>
              <w:t>2.70e14</w:t>
            </w:r>
          </w:p>
        </w:tc>
        <w:tc>
          <w:tcPr>
            <w:tcW w:w="851" w:type="dxa"/>
            <w:vAlign w:val="center"/>
          </w:tcPr>
          <w:p w14:paraId="7BC8A672" w14:textId="77777777" w:rsidR="00500A9C" w:rsidRDefault="00500A9C" w:rsidP="00A429D2">
            <w:pPr>
              <w:jc w:val="left"/>
              <w:rPr>
                <w:rFonts w:cs="Times New Roman"/>
                <w:lang w:val="en-US"/>
              </w:rPr>
            </w:pPr>
            <w:r>
              <w:rPr>
                <w:rFonts w:cs="Times New Roman"/>
                <w:lang w:val="en-US"/>
              </w:rPr>
              <w:t>0.00</w:t>
            </w:r>
          </w:p>
        </w:tc>
        <w:tc>
          <w:tcPr>
            <w:tcW w:w="816" w:type="dxa"/>
            <w:vAlign w:val="center"/>
          </w:tcPr>
          <w:p w14:paraId="5BA64C89" w14:textId="30244049" w:rsidR="00500A9C" w:rsidRDefault="00700EF5" w:rsidP="00A429D2">
            <w:pPr>
              <w:jc w:val="left"/>
              <w:rPr>
                <w:rFonts w:cs="Times New Roman"/>
                <w:lang w:val="en-US"/>
              </w:rPr>
            </w:pPr>
            <w:r>
              <w:rPr>
                <w:rFonts w:cs="Times New Roman"/>
                <w:lang w:val="en-US"/>
              </w:rPr>
              <w:t>100.0</w:t>
            </w:r>
          </w:p>
        </w:tc>
        <w:tc>
          <w:tcPr>
            <w:tcW w:w="708" w:type="dxa"/>
            <w:vAlign w:val="center"/>
          </w:tcPr>
          <w:p w14:paraId="15D31DFB" w14:textId="3A31C6E5" w:rsidR="00500A9C" w:rsidRPr="00063931" w:rsidRDefault="00254956" w:rsidP="00A04609">
            <w:pPr>
              <w:jc w:val="left"/>
              <w:rPr>
                <w:rFonts w:cs="Times New Roman"/>
                <w:vertAlign w:val="superscript"/>
                <w:lang w:val="en-US"/>
              </w:rPr>
            </w:pPr>
            <w:r>
              <w:rPr>
                <w:rFonts w:cs="Times New Roman"/>
                <w:vertAlign w:val="superscript"/>
                <w:lang w:val="en-US"/>
              </w:rPr>
              <w:fldChar w:fldCharType="begin"/>
            </w:r>
            <w:r w:rsidR="00A04609">
              <w:rPr>
                <w:rFonts w:cs="Times New Roman"/>
                <w:vertAlign w:val="superscript"/>
                <w:lang w:val="en-US"/>
              </w:rPr>
              <w:instrText xml:space="preserve"> ADDIN EN.CITE &lt;EndNote&gt;&lt;Cite&gt;&lt;Author&gt;Goldsmith&lt;/Author&gt;&lt;Year&gt;2011&lt;/Year&gt;&lt;RecNum&gt;1185&lt;/RecNum&gt;&lt;DisplayText&gt;[19]&lt;/DisplayText&gt;&lt;record&gt;&lt;rec-number&gt;1185&lt;/rec-number&gt;&lt;foreign-keys&gt;&lt;key app="EN" db-id="v2as2ef5awdp2dedtaqpvxso9fx5a5esz2zt"&gt;1185&lt;/key&gt;&lt;/foreign-keys&gt;&lt;ref-type name="Journal Article"&gt;17&lt;/ref-type&gt;&lt;contributors&gt;&lt;authors&gt;&lt;author&gt;Goldsmith, C. Franklin&lt;/author&gt;&lt;author&gt;Klippenstein, Stephen J.&lt;/author&gt;&lt;author&gt;Green, William H.&lt;/author&gt;&lt;/authors&gt;&lt;/contributors&gt;&lt;titles&gt;&lt;title&gt;Theoretical rate coefficients for allyl + HO2 and allyloxy decomposition&lt;/title&gt;&lt;secondary-title&gt;Proceedings of the Combustion Institute&lt;/secondary-title&gt;&lt;/titles&gt;&lt;periodical&gt;&lt;full-title&gt;Proceedings of the Combustion Institute&lt;/full-title&gt;&lt;abbr-1&gt;P. Combust. Inst.&lt;/abbr-1&gt;&lt;/periodical&gt;&lt;pages&gt;273-282&lt;/pages&gt;&lt;volume&gt;33&lt;/volume&gt;&lt;number&gt;1&lt;/number&gt;&lt;keywords&gt;&lt;keyword&gt;Allyl radical&lt;/keyword&gt;&lt;keyword&gt;HO2 radical&lt;/keyword&gt;&lt;keyword&gt;Allyloxy radical&lt;/keyword&gt;&lt;keyword&gt;Barrierless kinetics&lt;/keyword&gt;&lt;keyword&gt;Master equation&lt;/keyword&gt;&lt;/keywords&gt;&lt;dates&gt;&lt;year&gt;2011&lt;/year&gt;&lt;/dates&gt;&lt;isbn&gt;1540-7489&lt;/isbn&gt;&lt;urls&gt;&lt;related-urls&gt;&lt;url&gt;http://www.sciencedirect.com/science/article/pii/S1540748910001239&lt;/url&gt;&lt;/related-urls&gt;&lt;/urls&gt;&lt;electronic-resource-num&gt;http://dx.doi.org/10.1016/j.proci.2010.05.054&lt;/electronic-resource-num&gt;&lt;/record&gt;&lt;/Cite&gt;&lt;/EndNote&gt;</w:instrText>
            </w:r>
            <w:r>
              <w:rPr>
                <w:rFonts w:cs="Times New Roman"/>
                <w:vertAlign w:val="superscript"/>
                <w:lang w:val="en-US"/>
              </w:rPr>
              <w:fldChar w:fldCharType="separate"/>
            </w:r>
            <w:r w:rsidR="00A04609">
              <w:rPr>
                <w:rFonts w:cs="Times New Roman"/>
                <w:noProof/>
                <w:vertAlign w:val="superscript"/>
                <w:lang w:val="en-US"/>
              </w:rPr>
              <w:t>[</w:t>
            </w:r>
            <w:hyperlink w:anchor="_ENREF_19" w:tooltip="Goldsmith, 2011 #1185" w:history="1">
              <w:r w:rsidR="00A04609">
                <w:rPr>
                  <w:rFonts w:cs="Times New Roman"/>
                  <w:noProof/>
                  <w:vertAlign w:val="superscript"/>
                  <w:lang w:val="en-US"/>
                </w:rPr>
                <w:t>19</w:t>
              </w:r>
            </w:hyperlink>
            <w:r w:rsidR="00A04609">
              <w:rPr>
                <w:rFonts w:cs="Times New Roman"/>
                <w:noProof/>
                <w:vertAlign w:val="superscript"/>
                <w:lang w:val="en-US"/>
              </w:rPr>
              <w:t>]</w:t>
            </w:r>
            <w:r>
              <w:rPr>
                <w:rFonts w:cs="Times New Roman"/>
                <w:vertAlign w:val="superscript"/>
                <w:lang w:val="en-US"/>
              </w:rPr>
              <w:fldChar w:fldCharType="end"/>
            </w:r>
          </w:p>
        </w:tc>
      </w:tr>
      <w:tr w:rsidR="00500A9C" w:rsidRPr="00966C6C" w14:paraId="0F070D96" w14:textId="77777777" w:rsidTr="00A04609">
        <w:tc>
          <w:tcPr>
            <w:tcW w:w="2376" w:type="dxa"/>
            <w:tcBorders>
              <w:bottom w:val="single" w:sz="4" w:space="0" w:color="auto"/>
            </w:tcBorders>
            <w:vAlign w:val="center"/>
          </w:tcPr>
          <w:p w14:paraId="17F08921" w14:textId="77777777" w:rsidR="00500A9C" w:rsidRPr="003A7D50" w:rsidRDefault="00500A9C" w:rsidP="00A429D2">
            <w:pPr>
              <w:jc w:val="left"/>
              <w:rPr>
                <w:rFonts w:cs="Times New Roman"/>
                <w:lang w:val="en-US"/>
              </w:rPr>
            </w:pPr>
            <w:r>
              <w:rPr>
                <w:rFonts w:cs="Times New Roman"/>
                <w:lang w:val="en-US"/>
              </w:rPr>
              <w:t xml:space="preserve">•O-C-H </w:t>
            </w:r>
            <w:r>
              <w:rPr>
                <w:rFonts w:ascii="Cambria Math" w:hAnsi="Cambria Math" w:cs="Times New Roman"/>
                <w:lang w:val="en-US"/>
              </w:rPr>
              <w:t>⇄</w:t>
            </w:r>
            <w:r>
              <w:rPr>
                <w:rFonts w:cs="Times New Roman"/>
                <w:lang w:val="en-US"/>
              </w:rPr>
              <w:t xml:space="preserve"> C=O+ •H</w:t>
            </w:r>
          </w:p>
        </w:tc>
        <w:tc>
          <w:tcPr>
            <w:tcW w:w="5954" w:type="dxa"/>
            <w:tcBorders>
              <w:bottom w:val="single" w:sz="4" w:space="0" w:color="auto"/>
            </w:tcBorders>
            <w:vAlign w:val="center"/>
          </w:tcPr>
          <w:p w14:paraId="01C9673F" w14:textId="7CD0A571" w:rsidR="00500A9C" w:rsidRPr="003A7D50" w:rsidRDefault="00C509EB" w:rsidP="00A429D2">
            <w:pPr>
              <w:jc w:val="left"/>
              <w:rPr>
                <w:rFonts w:cs="Times New Roman"/>
                <w:lang w:val="en-US"/>
              </w:rPr>
            </w:pPr>
            <w:r>
              <w:rPr>
                <w:rFonts w:cs="Times New Roman"/>
                <w:noProof/>
                <w:lang w:eastAsia="nl-BE"/>
              </w:rPr>
              <w:drawing>
                <wp:inline distT="0" distB="0" distL="0" distR="0" wp14:anchorId="6B67EDF6" wp14:editId="5E24DBB0">
                  <wp:extent cx="2214000" cy="687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OCH.tif"/>
                          <pic:cNvPicPr/>
                        </pic:nvPicPr>
                        <pic:blipFill>
                          <a:blip r:embed="rId24"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214000" cy="687600"/>
                          </a:xfrm>
                          <a:prstGeom prst="rect">
                            <a:avLst/>
                          </a:prstGeom>
                        </pic:spPr>
                      </pic:pic>
                    </a:graphicData>
                  </a:graphic>
                </wp:inline>
              </w:drawing>
            </w:r>
          </w:p>
        </w:tc>
        <w:tc>
          <w:tcPr>
            <w:tcW w:w="1985" w:type="dxa"/>
            <w:tcBorders>
              <w:bottom w:val="single" w:sz="4" w:space="0" w:color="auto"/>
            </w:tcBorders>
            <w:vAlign w:val="center"/>
          </w:tcPr>
          <w:p w14:paraId="268A8E77" w14:textId="77777777" w:rsidR="00500A9C" w:rsidRDefault="00500A9C" w:rsidP="00A429D2">
            <w:pPr>
              <w:jc w:val="left"/>
              <w:rPr>
                <w:rFonts w:cs="Times New Roman"/>
                <w:lang w:val="en-US"/>
              </w:rPr>
            </w:pPr>
            <w:r>
              <w:rPr>
                <w:rFonts w:cs="Times New Roman"/>
                <w:lang w:val="en-US"/>
              </w:rPr>
              <w:t>R</w:t>
            </w:r>
            <w:r w:rsidRPr="000B3A72">
              <w:rPr>
                <w:rFonts w:cs="Times New Roman"/>
                <w:vertAlign w:val="subscript"/>
                <w:lang w:val="en-US"/>
              </w:rPr>
              <w:t>1</w:t>
            </w:r>
            <w:r>
              <w:rPr>
                <w:rFonts w:cs="Times New Roman"/>
                <w:lang w:val="en-US"/>
              </w:rPr>
              <w:t xml:space="preserve"> or R</w:t>
            </w:r>
            <w:r w:rsidRPr="000B3A72">
              <w:rPr>
                <w:rFonts w:cs="Times New Roman"/>
                <w:vertAlign w:val="subscript"/>
                <w:lang w:val="en-US"/>
              </w:rPr>
              <w:t>2</w:t>
            </w:r>
            <w:r>
              <w:rPr>
                <w:rFonts w:cs="Times New Roman"/>
                <w:lang w:val="en-US"/>
              </w:rPr>
              <w:t xml:space="preserve"> </w:t>
            </w:r>
            <w:r w:rsidR="006E02A8">
              <w:rPr>
                <w:rFonts w:cs="Times New Roman"/>
                <w:lang w:val="en-US"/>
              </w:rPr>
              <w:t>C=C</w:t>
            </w:r>
            <w:r>
              <w:rPr>
                <w:rFonts w:cs="Times New Roman"/>
                <w:lang w:val="en-US"/>
              </w:rPr>
              <w:t>.</w:t>
            </w:r>
          </w:p>
          <w:p w14:paraId="2C883603" w14:textId="77777777" w:rsidR="00500A9C" w:rsidRDefault="00500A9C" w:rsidP="00A429D2">
            <w:pPr>
              <w:jc w:val="left"/>
              <w:rPr>
                <w:rFonts w:cs="Times New Roman"/>
                <w:lang w:val="en-US"/>
              </w:rPr>
            </w:pPr>
            <w:r>
              <w:rPr>
                <w:rFonts w:cs="Times New Roman"/>
                <w:lang w:val="en-US"/>
              </w:rPr>
              <w:t>Analogy with allyloxy</w:t>
            </w:r>
          </w:p>
          <w:p w14:paraId="008CE636" w14:textId="77777777" w:rsidR="00500A9C" w:rsidRPr="003A7D50" w:rsidRDefault="00500A9C" w:rsidP="00A429D2">
            <w:pPr>
              <w:jc w:val="left"/>
              <w:rPr>
                <w:rFonts w:cs="Times New Roman"/>
                <w:lang w:val="en-US"/>
              </w:rPr>
            </w:pPr>
          </w:p>
        </w:tc>
        <w:tc>
          <w:tcPr>
            <w:tcW w:w="1026" w:type="dxa"/>
            <w:tcBorders>
              <w:bottom w:val="single" w:sz="4" w:space="0" w:color="auto"/>
            </w:tcBorders>
            <w:vAlign w:val="center"/>
          </w:tcPr>
          <w:p w14:paraId="38686648" w14:textId="77777777" w:rsidR="00500A9C" w:rsidRPr="003A7D50" w:rsidRDefault="00500A9C" w:rsidP="00A429D2">
            <w:pPr>
              <w:jc w:val="left"/>
              <w:rPr>
                <w:rFonts w:cs="Times New Roman"/>
                <w:lang w:val="en-US"/>
              </w:rPr>
            </w:pPr>
            <w:r>
              <w:rPr>
                <w:rFonts w:cs="Times New Roman"/>
                <w:lang w:val="en-US"/>
              </w:rPr>
              <w:t>1.17e10</w:t>
            </w:r>
          </w:p>
        </w:tc>
        <w:tc>
          <w:tcPr>
            <w:tcW w:w="851" w:type="dxa"/>
            <w:tcBorders>
              <w:bottom w:val="single" w:sz="4" w:space="0" w:color="auto"/>
            </w:tcBorders>
            <w:vAlign w:val="center"/>
          </w:tcPr>
          <w:p w14:paraId="1828A8A2" w14:textId="77777777" w:rsidR="00500A9C" w:rsidRPr="003A7D50" w:rsidRDefault="00500A9C" w:rsidP="00A429D2">
            <w:pPr>
              <w:jc w:val="left"/>
              <w:rPr>
                <w:rFonts w:cs="Times New Roman"/>
                <w:lang w:val="en-US"/>
              </w:rPr>
            </w:pPr>
            <w:r>
              <w:rPr>
                <w:rFonts w:cs="Times New Roman"/>
                <w:lang w:val="en-US"/>
              </w:rPr>
              <w:t>1.00</w:t>
            </w:r>
          </w:p>
        </w:tc>
        <w:tc>
          <w:tcPr>
            <w:tcW w:w="816" w:type="dxa"/>
            <w:tcBorders>
              <w:bottom w:val="single" w:sz="4" w:space="0" w:color="auto"/>
            </w:tcBorders>
            <w:vAlign w:val="center"/>
          </w:tcPr>
          <w:p w14:paraId="6ADA10F0" w14:textId="32866232" w:rsidR="00500A9C" w:rsidRPr="003A7D50" w:rsidRDefault="00700EF5" w:rsidP="00700EF5">
            <w:pPr>
              <w:jc w:val="left"/>
              <w:rPr>
                <w:rFonts w:cs="Times New Roman"/>
                <w:lang w:val="en-US"/>
              </w:rPr>
            </w:pPr>
            <w:r>
              <w:rPr>
                <w:rFonts w:cs="Times New Roman"/>
                <w:lang w:val="en-US"/>
              </w:rPr>
              <w:t>77.6</w:t>
            </w:r>
          </w:p>
        </w:tc>
        <w:tc>
          <w:tcPr>
            <w:tcW w:w="708" w:type="dxa"/>
            <w:tcBorders>
              <w:bottom w:val="single" w:sz="4" w:space="0" w:color="auto"/>
            </w:tcBorders>
            <w:vAlign w:val="center"/>
          </w:tcPr>
          <w:p w14:paraId="4AC8A8F8" w14:textId="05904AC8"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Goldsmith&lt;/Author&gt;&lt;Year&gt;2011&lt;/Year&gt;&lt;RecNum&gt;1185&lt;/RecNum&gt;&lt;DisplayText&gt;[19]&lt;/DisplayText&gt;&lt;record&gt;&lt;rec-number&gt;1185&lt;/rec-number&gt;&lt;foreign-keys&gt;&lt;key app="EN" db-id="v2as2ef5awdp2dedtaqpvxso9fx5a5esz2zt"&gt;1185&lt;/key&gt;&lt;/foreign-keys&gt;&lt;ref-type name="Journal Article"&gt;17&lt;/ref-type&gt;&lt;contributors&gt;&lt;authors&gt;&lt;author&gt;Goldsmith, C. Franklin&lt;/author&gt;&lt;author&gt;Klippenstein, Stephen J.&lt;/author&gt;&lt;author&gt;Green, William H.&lt;/author&gt;&lt;/authors&gt;&lt;/contributors&gt;&lt;titles&gt;&lt;title&gt;Theoretical rate coefficients for allyl + HO2 and allyloxy decomposition&lt;/title&gt;&lt;secondary-title&gt;Proceedings of the Combustion Institute&lt;/secondary-title&gt;&lt;/titles&gt;&lt;periodical&gt;&lt;full-title&gt;Proceedings of the Combustion Institute&lt;/full-title&gt;&lt;abbr-1&gt;P. Combust. Inst.&lt;/abbr-1&gt;&lt;/periodical&gt;&lt;pages&gt;273-282&lt;/pages&gt;&lt;volume&gt;33&lt;/volume&gt;&lt;number&gt;1&lt;/number&gt;&lt;keywords&gt;&lt;keyword&gt;Allyl radical&lt;/keyword&gt;&lt;keyword&gt;HO2 radical&lt;/keyword&gt;&lt;keyword&gt;Allyloxy radical&lt;/keyword&gt;&lt;keyword&gt;Barrierless kinetics&lt;/keyword&gt;&lt;keyword&gt;Master equation&lt;/keyword&gt;&lt;/keywords&gt;&lt;dates&gt;&lt;year&gt;2011&lt;/year&gt;&lt;/dates&gt;&lt;isbn&gt;1540-7489&lt;/isbn&gt;&lt;urls&gt;&lt;related-urls&gt;&lt;url&gt;http://www.sciencedirect.com/science/article/pii/S1540748910001239&lt;/url&gt;&lt;/related-urls&gt;&lt;/urls&gt;&lt;electronic-resource-num&gt;http://dx.doi.org/10.1016/j.proci.2010.05.054&lt;/electronic-resource-num&gt;&lt;/record&gt;&lt;/Cite&gt;&lt;/EndNote&gt;</w:instrText>
            </w:r>
            <w:r>
              <w:rPr>
                <w:rFonts w:cs="Times New Roman"/>
                <w:lang w:val="en-US"/>
              </w:rPr>
              <w:fldChar w:fldCharType="separate"/>
            </w:r>
            <w:r w:rsidR="00A04609">
              <w:rPr>
                <w:rFonts w:cs="Times New Roman"/>
                <w:noProof/>
                <w:lang w:val="en-US"/>
              </w:rPr>
              <w:t>[</w:t>
            </w:r>
            <w:hyperlink w:anchor="_ENREF_19" w:tooltip="Goldsmith, 2011 #1185" w:history="1">
              <w:r w:rsidR="00A04609">
                <w:rPr>
                  <w:rFonts w:cs="Times New Roman"/>
                  <w:noProof/>
                  <w:lang w:val="en-US"/>
                </w:rPr>
                <w:t>19</w:t>
              </w:r>
            </w:hyperlink>
            <w:r w:rsidR="00A04609">
              <w:rPr>
                <w:rFonts w:cs="Times New Roman"/>
                <w:noProof/>
                <w:lang w:val="en-US"/>
              </w:rPr>
              <w:t>]</w:t>
            </w:r>
            <w:r>
              <w:rPr>
                <w:rFonts w:cs="Times New Roman"/>
                <w:lang w:val="en-US"/>
              </w:rPr>
              <w:fldChar w:fldCharType="end"/>
            </w:r>
          </w:p>
        </w:tc>
      </w:tr>
      <w:tr w:rsidR="00500A9C" w:rsidRPr="003A7D50" w14:paraId="05E9FD7E" w14:textId="77777777" w:rsidTr="00A04609">
        <w:tc>
          <w:tcPr>
            <w:tcW w:w="2376" w:type="dxa"/>
            <w:tcBorders>
              <w:right w:val="nil"/>
            </w:tcBorders>
            <w:shd w:val="clear" w:color="auto" w:fill="D9D9D9" w:themeFill="background1" w:themeFillShade="D9"/>
          </w:tcPr>
          <w:p w14:paraId="1CA0DEA7" w14:textId="77777777" w:rsidR="00500A9C" w:rsidRPr="003A7D50" w:rsidRDefault="00500A9C" w:rsidP="00A26BF8">
            <w:pPr>
              <w:rPr>
                <w:rFonts w:cs="Times New Roman"/>
                <w:lang w:val="en-US"/>
              </w:rPr>
            </w:pPr>
            <w:r w:rsidRPr="00346E4D">
              <w:rPr>
                <w:rFonts w:cs="Times New Roman"/>
                <w:b/>
                <w:lang w:val="en-US"/>
              </w:rPr>
              <w:t>α-scission</w:t>
            </w:r>
          </w:p>
        </w:tc>
        <w:tc>
          <w:tcPr>
            <w:tcW w:w="5954" w:type="dxa"/>
            <w:tcBorders>
              <w:left w:val="nil"/>
              <w:right w:val="nil"/>
            </w:tcBorders>
            <w:shd w:val="clear" w:color="auto" w:fill="D9D9D9" w:themeFill="background1" w:themeFillShade="D9"/>
            <w:vAlign w:val="center"/>
          </w:tcPr>
          <w:p w14:paraId="628A781E" w14:textId="77777777" w:rsidR="00500A9C" w:rsidRPr="003A7D50" w:rsidRDefault="00500A9C" w:rsidP="00A429D2">
            <w:pPr>
              <w:jc w:val="left"/>
              <w:rPr>
                <w:rFonts w:cs="Times New Roman"/>
                <w:lang w:val="en-US"/>
              </w:rPr>
            </w:pPr>
          </w:p>
        </w:tc>
        <w:tc>
          <w:tcPr>
            <w:tcW w:w="1985" w:type="dxa"/>
            <w:tcBorders>
              <w:left w:val="nil"/>
              <w:right w:val="nil"/>
            </w:tcBorders>
            <w:shd w:val="clear" w:color="auto" w:fill="D9D9D9" w:themeFill="background1" w:themeFillShade="D9"/>
            <w:vAlign w:val="center"/>
          </w:tcPr>
          <w:p w14:paraId="752F13BA" w14:textId="77777777" w:rsidR="00500A9C" w:rsidRPr="003A7D50" w:rsidRDefault="00500A9C" w:rsidP="00A429D2">
            <w:pPr>
              <w:jc w:val="left"/>
              <w:rPr>
                <w:rFonts w:cs="Times New Roman"/>
                <w:lang w:val="en-US"/>
              </w:rPr>
            </w:pPr>
          </w:p>
        </w:tc>
        <w:tc>
          <w:tcPr>
            <w:tcW w:w="1026" w:type="dxa"/>
            <w:tcBorders>
              <w:left w:val="nil"/>
              <w:right w:val="nil"/>
            </w:tcBorders>
            <w:shd w:val="clear" w:color="auto" w:fill="D9D9D9" w:themeFill="background1" w:themeFillShade="D9"/>
            <w:vAlign w:val="center"/>
          </w:tcPr>
          <w:p w14:paraId="2A14B7F0" w14:textId="77777777" w:rsidR="00500A9C" w:rsidRPr="003A7D50" w:rsidRDefault="00500A9C" w:rsidP="00A429D2">
            <w:pPr>
              <w:jc w:val="left"/>
              <w:rPr>
                <w:rFonts w:cs="Times New Roman"/>
                <w:lang w:val="en-US"/>
              </w:rPr>
            </w:pPr>
          </w:p>
        </w:tc>
        <w:tc>
          <w:tcPr>
            <w:tcW w:w="851" w:type="dxa"/>
            <w:tcBorders>
              <w:left w:val="nil"/>
              <w:right w:val="nil"/>
            </w:tcBorders>
            <w:shd w:val="clear" w:color="auto" w:fill="D9D9D9" w:themeFill="background1" w:themeFillShade="D9"/>
            <w:vAlign w:val="center"/>
          </w:tcPr>
          <w:p w14:paraId="77E14548" w14:textId="77777777" w:rsidR="00500A9C" w:rsidRPr="003A7D50" w:rsidRDefault="00500A9C" w:rsidP="00A429D2">
            <w:pPr>
              <w:jc w:val="left"/>
              <w:rPr>
                <w:rFonts w:cs="Times New Roman"/>
                <w:lang w:val="en-US"/>
              </w:rPr>
            </w:pPr>
          </w:p>
        </w:tc>
        <w:tc>
          <w:tcPr>
            <w:tcW w:w="816" w:type="dxa"/>
            <w:tcBorders>
              <w:left w:val="nil"/>
              <w:right w:val="nil"/>
            </w:tcBorders>
            <w:shd w:val="clear" w:color="auto" w:fill="D9D9D9" w:themeFill="background1" w:themeFillShade="D9"/>
            <w:vAlign w:val="center"/>
          </w:tcPr>
          <w:p w14:paraId="182BC5DB" w14:textId="77777777" w:rsidR="00500A9C" w:rsidRPr="003A7D50" w:rsidRDefault="00500A9C" w:rsidP="00A429D2">
            <w:pPr>
              <w:jc w:val="left"/>
              <w:rPr>
                <w:rFonts w:cs="Times New Roman"/>
                <w:lang w:val="en-US"/>
              </w:rPr>
            </w:pPr>
          </w:p>
        </w:tc>
        <w:tc>
          <w:tcPr>
            <w:tcW w:w="708" w:type="dxa"/>
            <w:tcBorders>
              <w:left w:val="nil"/>
            </w:tcBorders>
            <w:shd w:val="clear" w:color="auto" w:fill="D9D9D9" w:themeFill="background1" w:themeFillShade="D9"/>
            <w:vAlign w:val="center"/>
          </w:tcPr>
          <w:p w14:paraId="62522F35" w14:textId="77777777" w:rsidR="00500A9C" w:rsidRPr="003A7D50" w:rsidRDefault="00500A9C" w:rsidP="00A429D2">
            <w:pPr>
              <w:jc w:val="left"/>
              <w:rPr>
                <w:rFonts w:cs="Times New Roman"/>
                <w:lang w:val="en-US"/>
              </w:rPr>
            </w:pPr>
          </w:p>
        </w:tc>
      </w:tr>
      <w:tr w:rsidR="00500A9C" w:rsidRPr="003A7D50" w14:paraId="662E38B2" w14:textId="77777777" w:rsidTr="00A04609">
        <w:tc>
          <w:tcPr>
            <w:tcW w:w="2376" w:type="dxa"/>
            <w:tcBorders>
              <w:bottom w:val="single" w:sz="4" w:space="0" w:color="auto"/>
            </w:tcBorders>
            <w:vAlign w:val="center"/>
          </w:tcPr>
          <w:p w14:paraId="7CAE7A33" w14:textId="77777777" w:rsidR="00500A9C" w:rsidRPr="00346E4D" w:rsidRDefault="00500A9C" w:rsidP="00A429D2">
            <w:pPr>
              <w:jc w:val="left"/>
              <w:rPr>
                <w:rFonts w:cs="Times New Roman"/>
                <w:b/>
                <w:lang w:val="en-US"/>
              </w:rPr>
            </w:pPr>
            <w:r>
              <w:rPr>
                <w:rFonts w:cs="Times New Roman"/>
                <w:lang w:val="en-US"/>
              </w:rPr>
              <w:lastRenderedPageBreak/>
              <w:t xml:space="preserve">C-C(=O)• </w:t>
            </w:r>
            <w:r>
              <w:rPr>
                <w:rFonts w:ascii="Cambria Math" w:hAnsi="Cambria Math" w:cs="Times New Roman"/>
                <w:lang w:val="en-US"/>
              </w:rPr>
              <w:t xml:space="preserve">⇄ </w:t>
            </w:r>
            <w:r>
              <w:rPr>
                <w:rFonts w:cs="Times New Roman"/>
                <w:lang w:val="en-US"/>
              </w:rPr>
              <w:t>C• + CO</w:t>
            </w:r>
          </w:p>
        </w:tc>
        <w:tc>
          <w:tcPr>
            <w:tcW w:w="5954" w:type="dxa"/>
            <w:tcBorders>
              <w:bottom w:val="single" w:sz="4" w:space="0" w:color="auto"/>
            </w:tcBorders>
            <w:vAlign w:val="center"/>
          </w:tcPr>
          <w:p w14:paraId="4C92F5E8" w14:textId="46CA7143" w:rsidR="00500A9C" w:rsidRPr="003A7D50" w:rsidRDefault="00C509EB" w:rsidP="00A429D2">
            <w:pPr>
              <w:jc w:val="left"/>
              <w:rPr>
                <w:rFonts w:cs="Times New Roman"/>
                <w:lang w:val="en-US"/>
              </w:rPr>
            </w:pPr>
            <w:r>
              <w:rPr>
                <w:rFonts w:cs="Times New Roman"/>
                <w:noProof/>
                <w:lang w:eastAsia="nl-BE"/>
              </w:rPr>
              <w:drawing>
                <wp:inline distT="0" distB="0" distL="0" distR="0" wp14:anchorId="5F67F23A" wp14:editId="470CCA6D">
                  <wp:extent cx="1522800" cy="550800"/>
                  <wp:effectExtent l="0" t="0" r="127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pha_scission_CO.tif"/>
                          <pic:cNvPicPr/>
                        </pic:nvPicPr>
                        <pic:blipFill>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522800" cy="550800"/>
                          </a:xfrm>
                          <a:prstGeom prst="rect">
                            <a:avLst/>
                          </a:prstGeom>
                        </pic:spPr>
                      </pic:pic>
                    </a:graphicData>
                  </a:graphic>
                </wp:inline>
              </w:drawing>
            </w:r>
          </w:p>
        </w:tc>
        <w:tc>
          <w:tcPr>
            <w:tcW w:w="1985" w:type="dxa"/>
            <w:tcBorders>
              <w:bottom w:val="single" w:sz="4" w:space="0" w:color="auto"/>
            </w:tcBorders>
            <w:vAlign w:val="center"/>
          </w:tcPr>
          <w:p w14:paraId="3CF09707" w14:textId="77777777" w:rsidR="00500A9C" w:rsidRPr="003A7D50" w:rsidRDefault="00500A9C" w:rsidP="00A429D2">
            <w:pPr>
              <w:jc w:val="left"/>
              <w:rPr>
                <w:rFonts w:cs="Times New Roman"/>
                <w:lang w:val="en-US"/>
              </w:rPr>
            </w:pPr>
            <w:r>
              <w:rPr>
                <w:rFonts w:cs="Times New Roman"/>
                <w:lang w:val="en-US"/>
              </w:rPr>
              <w:t>Analogy with acetyl radical</w:t>
            </w:r>
          </w:p>
        </w:tc>
        <w:tc>
          <w:tcPr>
            <w:tcW w:w="1026" w:type="dxa"/>
            <w:tcBorders>
              <w:bottom w:val="single" w:sz="4" w:space="0" w:color="auto"/>
            </w:tcBorders>
            <w:vAlign w:val="center"/>
          </w:tcPr>
          <w:p w14:paraId="74DEC7E6" w14:textId="77777777" w:rsidR="00500A9C" w:rsidRPr="003A7D50" w:rsidRDefault="00500A9C" w:rsidP="00A429D2">
            <w:pPr>
              <w:jc w:val="left"/>
              <w:rPr>
                <w:rFonts w:cs="Times New Roman"/>
                <w:lang w:val="en-US"/>
              </w:rPr>
            </w:pPr>
            <w:r>
              <w:rPr>
                <w:rFonts w:cs="Times New Roman"/>
                <w:lang w:val="en-US"/>
              </w:rPr>
              <w:t>3.30e12</w:t>
            </w:r>
          </w:p>
        </w:tc>
        <w:tc>
          <w:tcPr>
            <w:tcW w:w="851" w:type="dxa"/>
            <w:tcBorders>
              <w:bottom w:val="single" w:sz="4" w:space="0" w:color="auto"/>
            </w:tcBorders>
            <w:vAlign w:val="center"/>
          </w:tcPr>
          <w:p w14:paraId="21A7B306" w14:textId="77777777" w:rsidR="00500A9C" w:rsidRPr="003A7D50" w:rsidRDefault="00500A9C" w:rsidP="00A429D2">
            <w:pPr>
              <w:jc w:val="left"/>
              <w:rPr>
                <w:rFonts w:cs="Times New Roman"/>
                <w:lang w:val="en-US"/>
              </w:rPr>
            </w:pPr>
            <w:r>
              <w:rPr>
                <w:rFonts w:cs="Times New Roman"/>
                <w:lang w:val="en-US"/>
              </w:rPr>
              <w:t>0.62</w:t>
            </w:r>
          </w:p>
        </w:tc>
        <w:tc>
          <w:tcPr>
            <w:tcW w:w="816" w:type="dxa"/>
            <w:tcBorders>
              <w:bottom w:val="single" w:sz="4" w:space="0" w:color="auto"/>
            </w:tcBorders>
            <w:vAlign w:val="center"/>
          </w:tcPr>
          <w:p w14:paraId="398BB962" w14:textId="14D35284" w:rsidR="00500A9C" w:rsidRPr="003A7D50" w:rsidRDefault="00700EF5" w:rsidP="00A429D2">
            <w:pPr>
              <w:jc w:val="left"/>
              <w:rPr>
                <w:rFonts w:cs="Times New Roman"/>
                <w:lang w:val="en-US"/>
              </w:rPr>
            </w:pPr>
            <w:r>
              <w:rPr>
                <w:rFonts w:cs="Times New Roman"/>
                <w:lang w:val="en-US"/>
              </w:rPr>
              <w:t>72.4</w:t>
            </w:r>
          </w:p>
        </w:tc>
        <w:tc>
          <w:tcPr>
            <w:tcW w:w="708" w:type="dxa"/>
            <w:tcBorders>
              <w:bottom w:val="single" w:sz="4" w:space="0" w:color="auto"/>
            </w:tcBorders>
            <w:vAlign w:val="center"/>
          </w:tcPr>
          <w:p w14:paraId="4053B407" w14:textId="77777777" w:rsidR="00500A9C" w:rsidRPr="000B3A72" w:rsidRDefault="00500A9C" w:rsidP="00A429D2">
            <w:pPr>
              <w:jc w:val="left"/>
              <w:rPr>
                <w:rFonts w:cs="Times New Roman"/>
                <w:vertAlign w:val="superscript"/>
                <w:lang w:val="en-US"/>
              </w:rPr>
            </w:pPr>
            <w:r w:rsidRPr="000B3A72">
              <w:rPr>
                <w:rFonts w:cs="Times New Roman"/>
                <w:vertAlign w:val="superscript"/>
                <w:lang w:val="en-US"/>
              </w:rPr>
              <w:t>a</w:t>
            </w:r>
          </w:p>
        </w:tc>
      </w:tr>
      <w:tr w:rsidR="00500A9C" w:rsidRPr="003A7D50" w14:paraId="045863C6" w14:textId="77777777" w:rsidTr="00A04609">
        <w:tc>
          <w:tcPr>
            <w:tcW w:w="2376" w:type="dxa"/>
            <w:tcBorders>
              <w:bottom w:val="single" w:sz="4" w:space="0" w:color="auto"/>
              <w:right w:val="nil"/>
            </w:tcBorders>
            <w:shd w:val="clear" w:color="auto" w:fill="D9D9D9" w:themeFill="background1" w:themeFillShade="D9"/>
          </w:tcPr>
          <w:p w14:paraId="164201CC" w14:textId="77777777" w:rsidR="00500A9C" w:rsidRPr="003A7D50" w:rsidRDefault="00500A9C">
            <w:pPr>
              <w:rPr>
                <w:rFonts w:cs="Times New Roman"/>
                <w:lang w:val="en-US"/>
              </w:rPr>
            </w:pPr>
            <w:r w:rsidRPr="009F37F9">
              <w:rPr>
                <w:rFonts w:cs="Times New Roman"/>
                <w:b/>
                <w:lang w:val="en-US"/>
              </w:rPr>
              <w:t>Concerted reactions</w:t>
            </w:r>
          </w:p>
        </w:tc>
        <w:tc>
          <w:tcPr>
            <w:tcW w:w="5954" w:type="dxa"/>
            <w:tcBorders>
              <w:left w:val="nil"/>
              <w:bottom w:val="single" w:sz="4" w:space="0" w:color="auto"/>
              <w:right w:val="nil"/>
            </w:tcBorders>
            <w:shd w:val="clear" w:color="auto" w:fill="D9D9D9" w:themeFill="background1" w:themeFillShade="D9"/>
            <w:vAlign w:val="center"/>
          </w:tcPr>
          <w:p w14:paraId="7D4BAF9F" w14:textId="77777777" w:rsidR="00500A9C" w:rsidRPr="003A7D50" w:rsidRDefault="00500A9C" w:rsidP="00A429D2">
            <w:pPr>
              <w:jc w:val="left"/>
              <w:rPr>
                <w:rFonts w:cs="Times New Roman"/>
                <w:lang w:val="en-US"/>
              </w:rPr>
            </w:pPr>
          </w:p>
        </w:tc>
        <w:tc>
          <w:tcPr>
            <w:tcW w:w="1985" w:type="dxa"/>
            <w:tcBorders>
              <w:left w:val="nil"/>
              <w:bottom w:val="single" w:sz="4" w:space="0" w:color="auto"/>
              <w:right w:val="nil"/>
            </w:tcBorders>
            <w:shd w:val="clear" w:color="auto" w:fill="D9D9D9" w:themeFill="background1" w:themeFillShade="D9"/>
            <w:vAlign w:val="center"/>
          </w:tcPr>
          <w:p w14:paraId="5B9D4FA9" w14:textId="77777777" w:rsidR="00500A9C" w:rsidRPr="003A7D50" w:rsidRDefault="00500A9C" w:rsidP="00A429D2">
            <w:pPr>
              <w:jc w:val="left"/>
              <w:rPr>
                <w:rFonts w:cs="Times New Roman"/>
                <w:lang w:val="en-US"/>
              </w:rPr>
            </w:pPr>
          </w:p>
        </w:tc>
        <w:tc>
          <w:tcPr>
            <w:tcW w:w="1026" w:type="dxa"/>
            <w:tcBorders>
              <w:left w:val="nil"/>
              <w:bottom w:val="single" w:sz="4" w:space="0" w:color="auto"/>
              <w:right w:val="nil"/>
            </w:tcBorders>
            <w:shd w:val="clear" w:color="auto" w:fill="D9D9D9" w:themeFill="background1" w:themeFillShade="D9"/>
            <w:vAlign w:val="center"/>
          </w:tcPr>
          <w:p w14:paraId="3D05EBA0" w14:textId="77777777" w:rsidR="00500A9C" w:rsidRPr="003A7D50" w:rsidRDefault="00500A9C" w:rsidP="00A429D2">
            <w:pPr>
              <w:jc w:val="left"/>
              <w:rPr>
                <w:rFonts w:cs="Times New Roman"/>
                <w:lang w:val="en-US"/>
              </w:rPr>
            </w:pPr>
          </w:p>
        </w:tc>
        <w:tc>
          <w:tcPr>
            <w:tcW w:w="851" w:type="dxa"/>
            <w:tcBorders>
              <w:left w:val="nil"/>
              <w:bottom w:val="single" w:sz="4" w:space="0" w:color="auto"/>
              <w:right w:val="nil"/>
            </w:tcBorders>
            <w:shd w:val="clear" w:color="auto" w:fill="D9D9D9" w:themeFill="background1" w:themeFillShade="D9"/>
            <w:vAlign w:val="center"/>
          </w:tcPr>
          <w:p w14:paraId="272D1BD0" w14:textId="77777777" w:rsidR="00500A9C" w:rsidRPr="003A7D50" w:rsidRDefault="00500A9C" w:rsidP="00A429D2">
            <w:pPr>
              <w:jc w:val="left"/>
              <w:rPr>
                <w:rFonts w:cs="Times New Roman"/>
                <w:lang w:val="en-US"/>
              </w:rPr>
            </w:pPr>
          </w:p>
        </w:tc>
        <w:tc>
          <w:tcPr>
            <w:tcW w:w="816" w:type="dxa"/>
            <w:tcBorders>
              <w:left w:val="nil"/>
              <w:bottom w:val="single" w:sz="4" w:space="0" w:color="auto"/>
              <w:right w:val="nil"/>
            </w:tcBorders>
            <w:shd w:val="clear" w:color="auto" w:fill="D9D9D9" w:themeFill="background1" w:themeFillShade="D9"/>
            <w:vAlign w:val="center"/>
          </w:tcPr>
          <w:p w14:paraId="0890C75E" w14:textId="77777777" w:rsidR="00500A9C" w:rsidRPr="003A7D50" w:rsidRDefault="00500A9C" w:rsidP="00A429D2">
            <w:pPr>
              <w:jc w:val="left"/>
              <w:rPr>
                <w:rFonts w:cs="Times New Roman"/>
                <w:lang w:val="en-US"/>
              </w:rPr>
            </w:pPr>
          </w:p>
        </w:tc>
        <w:tc>
          <w:tcPr>
            <w:tcW w:w="708" w:type="dxa"/>
            <w:tcBorders>
              <w:left w:val="nil"/>
              <w:bottom w:val="single" w:sz="4" w:space="0" w:color="auto"/>
            </w:tcBorders>
            <w:shd w:val="clear" w:color="auto" w:fill="D9D9D9" w:themeFill="background1" w:themeFillShade="D9"/>
            <w:vAlign w:val="center"/>
          </w:tcPr>
          <w:p w14:paraId="353D1B98" w14:textId="77777777" w:rsidR="00500A9C" w:rsidRPr="003A7D50" w:rsidRDefault="00500A9C" w:rsidP="00A429D2">
            <w:pPr>
              <w:jc w:val="left"/>
              <w:rPr>
                <w:rFonts w:cs="Times New Roman"/>
                <w:lang w:val="en-US"/>
              </w:rPr>
            </w:pPr>
          </w:p>
        </w:tc>
      </w:tr>
      <w:tr w:rsidR="00500A9C" w:rsidRPr="003A7D50" w14:paraId="4604F053" w14:textId="77777777" w:rsidTr="00A04609">
        <w:tc>
          <w:tcPr>
            <w:tcW w:w="2376" w:type="dxa"/>
            <w:vAlign w:val="center"/>
          </w:tcPr>
          <w:p w14:paraId="4DF85654" w14:textId="77777777" w:rsidR="00500A9C" w:rsidRPr="00193643" w:rsidRDefault="00500A9C" w:rsidP="00A429D2">
            <w:pPr>
              <w:jc w:val="left"/>
              <w:rPr>
                <w:rFonts w:cs="Times New Roman"/>
                <w:b/>
                <w:lang w:val="en-US"/>
              </w:rPr>
            </w:pPr>
            <w:r>
              <w:rPr>
                <w:rFonts w:cs="Times New Roman"/>
                <w:lang w:val="en-US"/>
              </w:rPr>
              <w:t xml:space="preserve">•O-O-C-C-H </w:t>
            </w:r>
            <w:r>
              <w:rPr>
                <w:rFonts w:ascii="Cambria Math" w:hAnsi="Cambria Math" w:cs="Times New Roman"/>
                <w:lang w:val="en-US"/>
              </w:rPr>
              <w:t>⇄</w:t>
            </w:r>
            <w:r>
              <w:rPr>
                <w:rFonts w:cs="Times New Roman"/>
                <w:lang w:val="en-US"/>
              </w:rPr>
              <w:t xml:space="preserve"> HO</w:t>
            </w:r>
            <w:r w:rsidRPr="00706FF9">
              <w:rPr>
                <w:rFonts w:cs="Times New Roman"/>
                <w:vertAlign w:val="subscript"/>
                <w:lang w:val="en-US"/>
              </w:rPr>
              <w:t>2</w:t>
            </w:r>
            <w:r>
              <w:rPr>
                <w:rFonts w:cs="Times New Roman"/>
                <w:lang w:val="en-US"/>
              </w:rPr>
              <w:t>• + C=C</w:t>
            </w:r>
          </w:p>
        </w:tc>
        <w:tc>
          <w:tcPr>
            <w:tcW w:w="5954" w:type="dxa"/>
            <w:vAlign w:val="center"/>
          </w:tcPr>
          <w:p w14:paraId="4B14C595" w14:textId="168FAD49" w:rsidR="00500A9C" w:rsidRPr="003A7D50" w:rsidRDefault="00C509EB" w:rsidP="00A429D2">
            <w:pPr>
              <w:jc w:val="left"/>
              <w:rPr>
                <w:rFonts w:cs="Times New Roman"/>
                <w:lang w:val="en-US"/>
              </w:rPr>
            </w:pPr>
            <w:r>
              <w:rPr>
                <w:rFonts w:cs="Times New Roman"/>
                <w:noProof/>
                <w:lang w:eastAsia="nl-BE"/>
              </w:rPr>
              <w:drawing>
                <wp:inline distT="0" distB="0" distL="0" distR="0" wp14:anchorId="20F777E7" wp14:editId="50BE891E">
                  <wp:extent cx="2714400" cy="903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scission_OOCCH.tif"/>
                          <pic:cNvPicPr/>
                        </pic:nvPicPr>
                        <pic:blipFill>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14400" cy="903600"/>
                          </a:xfrm>
                          <a:prstGeom prst="rect">
                            <a:avLst/>
                          </a:prstGeom>
                        </pic:spPr>
                      </pic:pic>
                    </a:graphicData>
                  </a:graphic>
                </wp:inline>
              </w:drawing>
            </w:r>
          </w:p>
        </w:tc>
        <w:tc>
          <w:tcPr>
            <w:tcW w:w="1985" w:type="dxa"/>
            <w:vAlign w:val="center"/>
          </w:tcPr>
          <w:p w14:paraId="76ECC2A3" w14:textId="77777777" w:rsidR="00500A9C" w:rsidRPr="003A7D50" w:rsidRDefault="00500A9C" w:rsidP="00A429D2">
            <w:pPr>
              <w:jc w:val="left"/>
              <w:rPr>
                <w:rFonts w:cs="Times New Roman"/>
                <w:lang w:val="en-US"/>
              </w:rPr>
            </w:pPr>
          </w:p>
        </w:tc>
        <w:tc>
          <w:tcPr>
            <w:tcW w:w="2693" w:type="dxa"/>
            <w:gridSpan w:val="3"/>
            <w:vAlign w:val="center"/>
          </w:tcPr>
          <w:p w14:paraId="73F3DB6D" w14:textId="77777777" w:rsidR="00500A9C" w:rsidRPr="003A7D50" w:rsidRDefault="00500A9C" w:rsidP="00A429D2">
            <w:pPr>
              <w:jc w:val="left"/>
              <w:rPr>
                <w:rFonts w:cs="Times New Roman"/>
                <w:lang w:val="en-US"/>
              </w:rPr>
            </w:pPr>
            <w:r>
              <w:rPr>
                <w:rFonts w:cs="Times New Roman"/>
                <w:lang w:val="en-US"/>
              </w:rPr>
              <w:t>Rate rule</w:t>
            </w:r>
            <w:r w:rsidR="00A429D2">
              <w:rPr>
                <w:rFonts w:cs="Times New Roman"/>
                <w:lang w:val="en-US"/>
              </w:rPr>
              <w:t>s for alkanes</w:t>
            </w:r>
          </w:p>
        </w:tc>
        <w:tc>
          <w:tcPr>
            <w:tcW w:w="708" w:type="dxa"/>
            <w:vAlign w:val="center"/>
          </w:tcPr>
          <w:p w14:paraId="6D35DA4F" w14:textId="7922EB83"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Bugler&lt;/Author&gt;&lt;Year&gt;2015&lt;/Year&gt;&lt;RecNum&gt;1202&lt;/RecNum&gt;&lt;DisplayText&gt;[14]&lt;/DisplayText&gt;&lt;record&gt;&lt;rec-number&gt;1202&lt;/rec-number&gt;&lt;foreign-keys&gt;&lt;key app="EN" db-id="v2as2ef5awdp2dedtaqpvxso9fx5a5esz2zt"&gt;1202&lt;/key&gt;&lt;/foreign-keys&gt;&lt;ref-type name="Journal Article"&gt;17&lt;/ref-type&gt;&lt;contributors&gt;&lt;authors&gt;&lt;author&gt;Bugler, John&lt;/author&gt;&lt;author&gt;Somers, Kieran P.&lt;/author&gt;&lt;author&gt;Silke, Emma J.&lt;/author&gt;&lt;author&gt;Curran, Henry J.&lt;/author&gt;&lt;/authors&gt;&lt;/contributors&gt;&lt;titles&gt;&lt;title&gt;Revisiting the Kinetics and Thermodynamics of the Low-Temperature Oxidation Pathways of Alkanes: A Case Study of the Three Pentane Isomers&lt;/title&gt;&lt;secondary-title&gt;Journal of Physical Chemistry A&lt;/secondary-title&gt;&lt;/titles&gt;&lt;periodical&gt;&lt;full-title&gt;Journal of Physical Chemistry A&lt;/full-title&gt;&lt;abbr-1&gt;J. Phys. Chem. A&lt;/abbr-1&gt;&lt;/periodical&gt;&lt;pages&gt;7510-7527&lt;/pages&gt;&lt;volume&gt;119&lt;/volume&gt;&lt;number&gt;28&lt;/number&gt;&lt;dates&gt;&lt;year&gt;2015&lt;/year&gt;&lt;pub-dates&gt;&lt;date&gt;2015/03/23&lt;/date&gt;&lt;/pub-dates&gt;&lt;/dates&gt;&lt;publisher&gt;American Chemical Society&lt;/publisher&gt;&lt;isbn&gt;1089-5639&lt;/isbn&gt;&lt;urls&gt;&lt;related-urls&gt;&lt;url&gt;http://dx.doi.org/10.1021/acs.jpca.5b00837&lt;/url&gt;&lt;/related-urls&gt;&lt;/urls&gt;&lt;electronic-resource-num&gt;10.1021/acs.jpca.5b00837&lt;/electronic-resource-num&gt;&lt;/record&gt;&lt;/Cite&gt;&lt;/EndNote&gt;</w:instrText>
            </w:r>
            <w:r>
              <w:rPr>
                <w:rFonts w:cs="Times New Roman"/>
                <w:lang w:val="en-US"/>
              </w:rPr>
              <w:fldChar w:fldCharType="separate"/>
            </w:r>
            <w:r w:rsidR="00A04609">
              <w:rPr>
                <w:rFonts w:cs="Times New Roman"/>
                <w:noProof/>
                <w:lang w:val="en-US"/>
              </w:rPr>
              <w:t>[</w:t>
            </w:r>
            <w:hyperlink w:anchor="_ENREF_14" w:tooltip="Bugler, 2015 #1202" w:history="1">
              <w:r w:rsidR="00A04609">
                <w:rPr>
                  <w:rFonts w:cs="Times New Roman"/>
                  <w:noProof/>
                  <w:lang w:val="en-US"/>
                </w:rPr>
                <w:t>14</w:t>
              </w:r>
            </w:hyperlink>
            <w:r w:rsidR="00A04609">
              <w:rPr>
                <w:rFonts w:cs="Times New Roman"/>
                <w:noProof/>
                <w:lang w:val="en-US"/>
              </w:rPr>
              <w:t>]</w:t>
            </w:r>
            <w:r>
              <w:rPr>
                <w:rFonts w:cs="Times New Roman"/>
                <w:lang w:val="en-US"/>
              </w:rPr>
              <w:fldChar w:fldCharType="end"/>
            </w:r>
          </w:p>
        </w:tc>
      </w:tr>
      <w:tr w:rsidR="00500A9C" w:rsidRPr="003A7D50" w14:paraId="635FBE0D" w14:textId="77777777" w:rsidTr="00A04609">
        <w:tc>
          <w:tcPr>
            <w:tcW w:w="2376" w:type="dxa"/>
            <w:tcBorders>
              <w:bottom w:val="single" w:sz="4" w:space="0" w:color="auto"/>
            </w:tcBorders>
            <w:vAlign w:val="center"/>
          </w:tcPr>
          <w:p w14:paraId="46848215" w14:textId="77777777" w:rsidR="00500A9C" w:rsidRPr="003A7D50" w:rsidRDefault="00500A9C" w:rsidP="00A429D2">
            <w:pPr>
              <w:jc w:val="left"/>
              <w:rPr>
                <w:rFonts w:cs="Times New Roman"/>
                <w:lang w:val="en-US"/>
              </w:rPr>
            </w:pPr>
            <w:r>
              <w:rPr>
                <w:rFonts w:cs="Times New Roman"/>
                <w:lang w:val="en-US"/>
              </w:rPr>
              <w:t>Formation of cyclic ethers from hydoperoxyl-alkyl radicals</w:t>
            </w:r>
          </w:p>
        </w:tc>
        <w:tc>
          <w:tcPr>
            <w:tcW w:w="5954" w:type="dxa"/>
            <w:tcBorders>
              <w:bottom w:val="single" w:sz="4" w:space="0" w:color="auto"/>
            </w:tcBorders>
            <w:vAlign w:val="center"/>
          </w:tcPr>
          <w:p w14:paraId="647F48FA" w14:textId="6C884283" w:rsidR="00500A9C" w:rsidRPr="003A7D50" w:rsidRDefault="00C509EB" w:rsidP="00A429D2">
            <w:pPr>
              <w:jc w:val="left"/>
              <w:rPr>
                <w:rFonts w:cs="Times New Roman"/>
                <w:lang w:val="en-US"/>
              </w:rPr>
            </w:pPr>
            <w:r>
              <w:rPr>
                <w:rFonts w:cs="Times New Roman"/>
                <w:noProof/>
                <w:lang w:eastAsia="nl-BE"/>
              </w:rPr>
              <w:drawing>
                <wp:inline distT="0" distB="0" distL="0" distR="0" wp14:anchorId="426C9A72" wp14:editId="389F35B7">
                  <wp:extent cx="3157200" cy="756000"/>
                  <wp:effectExtent l="0" t="0" r="571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ion_of_cyclic_ethers.tif"/>
                          <pic:cNvPicPr/>
                        </pic:nvPicPr>
                        <pic:blipFill>
                          <a:blip r:embed="rId2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157200" cy="756000"/>
                          </a:xfrm>
                          <a:prstGeom prst="rect">
                            <a:avLst/>
                          </a:prstGeom>
                        </pic:spPr>
                      </pic:pic>
                    </a:graphicData>
                  </a:graphic>
                </wp:inline>
              </w:drawing>
            </w:r>
          </w:p>
        </w:tc>
        <w:tc>
          <w:tcPr>
            <w:tcW w:w="1985" w:type="dxa"/>
            <w:tcBorders>
              <w:bottom w:val="single" w:sz="4" w:space="0" w:color="auto"/>
            </w:tcBorders>
            <w:vAlign w:val="center"/>
          </w:tcPr>
          <w:p w14:paraId="021F8780" w14:textId="77777777" w:rsidR="00500A9C" w:rsidRPr="003A7D50" w:rsidRDefault="00500A9C" w:rsidP="00A429D2">
            <w:pPr>
              <w:jc w:val="left"/>
              <w:rPr>
                <w:rFonts w:cs="Times New Roman"/>
                <w:lang w:val="en-US"/>
              </w:rPr>
            </w:pPr>
          </w:p>
        </w:tc>
        <w:tc>
          <w:tcPr>
            <w:tcW w:w="2693" w:type="dxa"/>
            <w:gridSpan w:val="3"/>
            <w:tcBorders>
              <w:bottom w:val="single" w:sz="4" w:space="0" w:color="auto"/>
            </w:tcBorders>
            <w:vAlign w:val="center"/>
          </w:tcPr>
          <w:p w14:paraId="0E9DE377" w14:textId="77777777" w:rsidR="00500A9C" w:rsidRPr="003A7D50" w:rsidRDefault="00500A9C" w:rsidP="00A429D2">
            <w:pPr>
              <w:jc w:val="left"/>
              <w:rPr>
                <w:rFonts w:cs="Times New Roman"/>
                <w:lang w:val="en-US"/>
              </w:rPr>
            </w:pPr>
            <w:r>
              <w:rPr>
                <w:rFonts w:cs="Times New Roman"/>
                <w:lang w:val="en-US"/>
              </w:rPr>
              <w:t>Rate rule</w:t>
            </w:r>
            <w:r w:rsidR="00A429D2">
              <w:rPr>
                <w:rFonts w:cs="Times New Roman"/>
                <w:lang w:val="en-US"/>
              </w:rPr>
              <w:t>s for alkanes</w:t>
            </w:r>
          </w:p>
        </w:tc>
        <w:tc>
          <w:tcPr>
            <w:tcW w:w="708" w:type="dxa"/>
            <w:tcBorders>
              <w:bottom w:val="single" w:sz="4" w:space="0" w:color="auto"/>
            </w:tcBorders>
            <w:vAlign w:val="center"/>
          </w:tcPr>
          <w:p w14:paraId="5A2BF4EB" w14:textId="1DD2FF7A"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Bugler&lt;/Author&gt;&lt;Year&gt;2015&lt;/Year&gt;&lt;RecNum&gt;1202&lt;/RecNum&gt;&lt;DisplayText&gt;[14]&lt;/DisplayText&gt;&lt;record&gt;&lt;rec-number&gt;1202&lt;/rec-number&gt;&lt;foreign-keys&gt;&lt;key app="EN" db-id="v2as2ef5awdp2dedtaqpvxso9fx5a5esz2zt"&gt;1202&lt;/key&gt;&lt;/foreign-keys&gt;&lt;ref-type name="Journal Article"&gt;17&lt;/ref-type&gt;&lt;contributors&gt;&lt;authors&gt;&lt;author&gt;Bugler, John&lt;/author&gt;&lt;author&gt;Somers, Kieran P.&lt;/author&gt;&lt;author&gt;Silke, Emma J.&lt;/author&gt;&lt;author&gt;Curran, Henry J.&lt;/author&gt;&lt;/authors&gt;&lt;/contributors&gt;&lt;titles&gt;&lt;title&gt;Revisiting the Kinetics and Thermodynamics of the Low-Temperature Oxidation Pathways of Alkanes: A Case Study of the Three Pentane Isomers&lt;/title&gt;&lt;secondary-title&gt;Journal of Physical Chemistry A&lt;/secondary-title&gt;&lt;/titles&gt;&lt;periodical&gt;&lt;full-title&gt;Journal of Physical Chemistry A&lt;/full-title&gt;&lt;abbr-1&gt;J. Phys. Chem. A&lt;/abbr-1&gt;&lt;/periodical&gt;&lt;pages&gt;7510-7527&lt;/pages&gt;&lt;volume&gt;119&lt;/volume&gt;&lt;number&gt;28&lt;/number&gt;&lt;dates&gt;&lt;year&gt;2015&lt;/year&gt;&lt;pub-dates&gt;&lt;date&gt;2015/03/23&lt;/date&gt;&lt;/pub-dates&gt;&lt;/dates&gt;&lt;publisher&gt;American Chemical Society&lt;/publisher&gt;&lt;isbn&gt;1089-5639&lt;/isbn&gt;&lt;urls&gt;&lt;related-urls&gt;&lt;url&gt;http://dx.doi.org/10.1021/acs.jpca.5b00837&lt;/url&gt;&lt;/related-urls&gt;&lt;/urls&gt;&lt;electronic-resource-num&gt;10.1021/acs.jpca.5b00837&lt;/electronic-resource-num&gt;&lt;/record&gt;&lt;/Cite&gt;&lt;/EndNote&gt;</w:instrText>
            </w:r>
            <w:r>
              <w:rPr>
                <w:rFonts w:cs="Times New Roman"/>
                <w:lang w:val="en-US"/>
              </w:rPr>
              <w:fldChar w:fldCharType="separate"/>
            </w:r>
            <w:r w:rsidR="00A04609">
              <w:rPr>
                <w:rFonts w:cs="Times New Roman"/>
                <w:noProof/>
                <w:lang w:val="en-US"/>
              </w:rPr>
              <w:t>[</w:t>
            </w:r>
            <w:hyperlink w:anchor="_ENREF_14" w:tooltip="Bugler, 2015 #1202" w:history="1">
              <w:r w:rsidR="00A04609">
                <w:rPr>
                  <w:rFonts w:cs="Times New Roman"/>
                  <w:noProof/>
                  <w:lang w:val="en-US"/>
                </w:rPr>
                <w:t>14</w:t>
              </w:r>
            </w:hyperlink>
            <w:r w:rsidR="00A04609">
              <w:rPr>
                <w:rFonts w:cs="Times New Roman"/>
                <w:noProof/>
                <w:lang w:val="en-US"/>
              </w:rPr>
              <w:t>]</w:t>
            </w:r>
            <w:r>
              <w:rPr>
                <w:rFonts w:cs="Times New Roman"/>
                <w:lang w:val="en-US"/>
              </w:rPr>
              <w:fldChar w:fldCharType="end"/>
            </w:r>
          </w:p>
        </w:tc>
      </w:tr>
      <w:tr w:rsidR="00254956" w:rsidRPr="00254956" w14:paraId="41B81AD7" w14:textId="77777777" w:rsidTr="00A04609">
        <w:tc>
          <w:tcPr>
            <w:tcW w:w="2376" w:type="dxa"/>
            <w:tcBorders>
              <w:right w:val="single" w:sz="4" w:space="0" w:color="auto"/>
            </w:tcBorders>
            <w:shd w:val="clear" w:color="auto" w:fill="auto"/>
            <w:vAlign w:val="center"/>
          </w:tcPr>
          <w:p w14:paraId="6B0ADB07" w14:textId="77777777" w:rsidR="00254956" w:rsidRPr="00254956" w:rsidRDefault="00254956" w:rsidP="00254956">
            <w:pPr>
              <w:jc w:val="left"/>
              <w:rPr>
                <w:rFonts w:cs="Times New Roman"/>
                <w:lang w:val="en-US"/>
              </w:rPr>
            </w:pPr>
            <w:r>
              <w:rPr>
                <w:rFonts w:cs="Times New Roman"/>
                <w:lang w:val="en-US"/>
              </w:rPr>
              <w:t xml:space="preserve">•O-O-C-OH </w:t>
            </w:r>
            <w:r>
              <w:rPr>
                <w:rFonts w:ascii="Cambria Math" w:hAnsi="Cambria Math" w:cs="Times New Roman"/>
                <w:lang w:val="en-US"/>
              </w:rPr>
              <w:t>⇄</w:t>
            </w:r>
            <w:r>
              <w:rPr>
                <w:rFonts w:cs="Times New Roman"/>
                <w:lang w:val="en-US"/>
              </w:rPr>
              <w:t xml:space="preserve"> HO</w:t>
            </w:r>
            <w:r w:rsidRPr="00706FF9">
              <w:rPr>
                <w:rFonts w:cs="Times New Roman"/>
                <w:vertAlign w:val="subscript"/>
                <w:lang w:val="en-US"/>
              </w:rPr>
              <w:t>2</w:t>
            </w:r>
            <w:r>
              <w:rPr>
                <w:rFonts w:cs="Times New Roman"/>
                <w:lang w:val="en-US"/>
              </w:rPr>
              <w:t>• + C=O</w:t>
            </w:r>
          </w:p>
        </w:tc>
        <w:tc>
          <w:tcPr>
            <w:tcW w:w="5954" w:type="dxa"/>
            <w:tcBorders>
              <w:left w:val="single" w:sz="4" w:space="0" w:color="auto"/>
              <w:right w:val="single" w:sz="4" w:space="0" w:color="auto"/>
            </w:tcBorders>
            <w:shd w:val="clear" w:color="auto" w:fill="auto"/>
            <w:vAlign w:val="center"/>
          </w:tcPr>
          <w:p w14:paraId="1A818160" w14:textId="3C6AEF33" w:rsidR="00254956" w:rsidRPr="00254956" w:rsidRDefault="00C509EB" w:rsidP="00254956">
            <w:pPr>
              <w:jc w:val="left"/>
              <w:rPr>
                <w:rFonts w:cs="Times New Roman"/>
                <w:lang w:val="en-US"/>
              </w:rPr>
            </w:pPr>
            <w:r>
              <w:rPr>
                <w:rFonts w:cs="Times New Roman"/>
                <w:noProof/>
                <w:lang w:eastAsia="nl-BE"/>
              </w:rPr>
              <w:drawing>
                <wp:inline distT="0" distB="0" distL="0" distR="0" wp14:anchorId="6D673D22" wp14:editId="4EDC83F2">
                  <wp:extent cx="2372400" cy="709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idation_to_aldehyde.tif"/>
                          <pic:cNvPicPr/>
                        </pic:nvPicPr>
                        <pic:blipFill>
                          <a:blip r:embed="rId2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372400" cy="709200"/>
                          </a:xfrm>
                          <a:prstGeom prst="rect">
                            <a:avLst/>
                          </a:prstGeom>
                        </pic:spPr>
                      </pic:pic>
                    </a:graphicData>
                  </a:graphic>
                </wp:inline>
              </w:drawing>
            </w:r>
          </w:p>
        </w:tc>
        <w:tc>
          <w:tcPr>
            <w:tcW w:w="1985" w:type="dxa"/>
            <w:tcBorders>
              <w:left w:val="single" w:sz="4" w:space="0" w:color="auto"/>
              <w:right w:val="single" w:sz="4" w:space="0" w:color="auto"/>
            </w:tcBorders>
            <w:shd w:val="clear" w:color="auto" w:fill="auto"/>
            <w:vAlign w:val="center"/>
          </w:tcPr>
          <w:p w14:paraId="754CEDA7" w14:textId="77777777" w:rsidR="00254956" w:rsidRPr="00254956" w:rsidRDefault="00254956" w:rsidP="00CE0DB4">
            <w:pPr>
              <w:jc w:val="left"/>
              <w:rPr>
                <w:rFonts w:cs="Times New Roman"/>
                <w:lang w:val="en-US"/>
              </w:rPr>
            </w:pPr>
            <w:r>
              <w:rPr>
                <w:rFonts w:cs="Times New Roman"/>
                <w:lang w:val="en-US"/>
              </w:rPr>
              <w:t>Analogy with alpha-hydroxy-ethylperoxy</w:t>
            </w:r>
          </w:p>
        </w:tc>
        <w:tc>
          <w:tcPr>
            <w:tcW w:w="1026" w:type="dxa"/>
            <w:tcBorders>
              <w:left w:val="single" w:sz="4" w:space="0" w:color="auto"/>
              <w:right w:val="single" w:sz="4" w:space="0" w:color="auto"/>
            </w:tcBorders>
            <w:shd w:val="clear" w:color="auto" w:fill="auto"/>
            <w:vAlign w:val="center"/>
          </w:tcPr>
          <w:p w14:paraId="23461F33" w14:textId="77777777" w:rsidR="00254956" w:rsidRPr="00254956" w:rsidRDefault="00254956" w:rsidP="00CE0DB4">
            <w:pPr>
              <w:jc w:val="left"/>
              <w:rPr>
                <w:rFonts w:cs="Times New Roman"/>
                <w:lang w:val="en-US"/>
              </w:rPr>
            </w:pPr>
            <w:r>
              <w:rPr>
                <w:rFonts w:cs="Times New Roman"/>
                <w:lang w:val="en-US"/>
              </w:rPr>
              <w:t>2.60e8</w:t>
            </w:r>
          </w:p>
        </w:tc>
        <w:tc>
          <w:tcPr>
            <w:tcW w:w="851" w:type="dxa"/>
            <w:tcBorders>
              <w:left w:val="single" w:sz="4" w:space="0" w:color="auto"/>
              <w:right w:val="single" w:sz="4" w:space="0" w:color="auto"/>
            </w:tcBorders>
            <w:shd w:val="clear" w:color="auto" w:fill="auto"/>
            <w:vAlign w:val="center"/>
          </w:tcPr>
          <w:p w14:paraId="5427A0FF" w14:textId="77777777" w:rsidR="00254956" w:rsidRPr="00254956" w:rsidRDefault="00254956" w:rsidP="00CE0DB4">
            <w:pPr>
              <w:jc w:val="left"/>
              <w:rPr>
                <w:rFonts w:cs="Times New Roman"/>
                <w:lang w:val="en-US"/>
              </w:rPr>
            </w:pPr>
            <w:r>
              <w:rPr>
                <w:rFonts w:cs="Times New Roman"/>
                <w:lang w:val="en-US"/>
              </w:rPr>
              <w:t>1.128</w:t>
            </w:r>
          </w:p>
        </w:tc>
        <w:tc>
          <w:tcPr>
            <w:tcW w:w="816" w:type="dxa"/>
            <w:tcBorders>
              <w:left w:val="single" w:sz="4" w:space="0" w:color="auto"/>
              <w:right w:val="single" w:sz="4" w:space="0" w:color="auto"/>
            </w:tcBorders>
            <w:shd w:val="clear" w:color="auto" w:fill="auto"/>
            <w:vAlign w:val="center"/>
          </w:tcPr>
          <w:p w14:paraId="0F583CB1" w14:textId="7853D67E" w:rsidR="00254956" w:rsidRPr="00254956" w:rsidRDefault="00700EF5" w:rsidP="00CE0DB4">
            <w:pPr>
              <w:jc w:val="left"/>
              <w:rPr>
                <w:rFonts w:cs="Times New Roman"/>
                <w:lang w:val="en-US"/>
              </w:rPr>
            </w:pPr>
            <w:r>
              <w:rPr>
                <w:rFonts w:cs="Times New Roman"/>
                <w:lang w:val="en-US"/>
              </w:rPr>
              <w:t>44.5</w:t>
            </w:r>
          </w:p>
        </w:tc>
        <w:tc>
          <w:tcPr>
            <w:tcW w:w="708" w:type="dxa"/>
            <w:tcBorders>
              <w:left w:val="single" w:sz="4" w:space="0" w:color="auto"/>
            </w:tcBorders>
            <w:shd w:val="clear" w:color="auto" w:fill="auto"/>
            <w:vAlign w:val="center"/>
          </w:tcPr>
          <w:p w14:paraId="471D14E9" w14:textId="646FC41D" w:rsidR="00254956" w:rsidRPr="00254956"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da Silva&lt;/Author&gt;&lt;Year&gt;2009&lt;/Year&gt;&lt;RecNum&gt;1217&lt;/RecNum&gt;&lt;DisplayText&gt;[20]&lt;/DisplayText&gt;&lt;record&gt;&lt;rec-number&gt;1217&lt;/rec-number&gt;&lt;foreign-keys&gt;&lt;key app="EN" db-id="v2as2ef5awdp2dedtaqpvxso9fx5a5esz2zt"&gt;1217&lt;/key&gt;&lt;/foreign-keys&gt;&lt;ref-type name="Journal Article"&gt;17&lt;/ref-type&gt;&lt;contributors&gt;&lt;authors&gt;&lt;author&gt;da Silva, Gabriel&lt;/author&gt;&lt;author&gt;Bozzelli, Joseph W.&lt;/author&gt;&lt;author&gt;Liang, Long&lt;/author&gt;&lt;author&gt;Farrell, John T.&lt;/author&gt;&lt;/authors&gt;&lt;/contributors&gt;&lt;titles&gt;&lt;title&gt;Ethanol Oxidation: Kinetics of the α-Hydroxyethyl Radical + O2 Reaction&lt;/title&gt;&lt;secondary-title&gt;Journal of Physical Chemistry A&lt;/secondary-title&gt;&lt;/titles&gt;&lt;periodical&gt;&lt;full-title&gt;Journal of Physical Chemistry A&lt;/full-title&gt;&lt;abbr-1&gt;J. Phys. Chem. A&lt;/abbr-1&gt;&lt;/periodical&gt;&lt;pages&gt;8923-8933&lt;/pages&gt;&lt;volume&gt;113&lt;/volume&gt;&lt;number&gt;31&lt;/number&gt;&lt;dates&gt;&lt;year&gt;2009&lt;/year&gt;&lt;pub-dates&gt;&lt;date&gt;2009/08/06&lt;/date&gt;&lt;/pub-dates&gt;&lt;/dates&gt;&lt;publisher&gt;American Chemical Society&lt;/publisher&gt;&lt;isbn&gt;1089-5639&lt;/isbn&gt;&lt;urls&gt;&lt;related-urls&gt;&lt;url&gt;http://dx.doi.org/10.1021/jp903210a&lt;/url&gt;&lt;/related-urls&gt;&lt;/urls&gt;&lt;electronic-resource-num&gt;10.1021/jp903210a&lt;/electronic-resource-num&gt;&lt;/record&gt;&lt;/Cite&gt;&lt;/EndNote&gt;</w:instrText>
            </w:r>
            <w:r>
              <w:rPr>
                <w:rFonts w:cs="Times New Roman"/>
                <w:lang w:val="en-US"/>
              </w:rPr>
              <w:fldChar w:fldCharType="separate"/>
            </w:r>
            <w:r w:rsidR="00A04609">
              <w:rPr>
                <w:rFonts w:cs="Times New Roman"/>
                <w:noProof/>
                <w:lang w:val="en-US"/>
              </w:rPr>
              <w:t>[</w:t>
            </w:r>
            <w:hyperlink w:anchor="_ENREF_20" w:tooltip="da Silva, 2009 #1217" w:history="1">
              <w:r w:rsidR="00A04609">
                <w:rPr>
                  <w:rFonts w:cs="Times New Roman"/>
                  <w:noProof/>
                  <w:lang w:val="en-US"/>
                </w:rPr>
                <w:t>20</w:t>
              </w:r>
            </w:hyperlink>
            <w:r w:rsidR="00A04609">
              <w:rPr>
                <w:rFonts w:cs="Times New Roman"/>
                <w:noProof/>
                <w:lang w:val="en-US"/>
              </w:rPr>
              <w:t>]</w:t>
            </w:r>
            <w:r>
              <w:rPr>
                <w:rFonts w:cs="Times New Roman"/>
                <w:lang w:val="en-US"/>
              </w:rPr>
              <w:fldChar w:fldCharType="end"/>
            </w:r>
          </w:p>
        </w:tc>
      </w:tr>
      <w:tr w:rsidR="00A429D2" w:rsidRPr="00B41577" w14:paraId="78A7A1BC" w14:textId="77777777" w:rsidTr="00A04609">
        <w:tc>
          <w:tcPr>
            <w:tcW w:w="8330" w:type="dxa"/>
            <w:gridSpan w:val="2"/>
            <w:tcBorders>
              <w:right w:val="nil"/>
            </w:tcBorders>
            <w:shd w:val="clear" w:color="auto" w:fill="D9D9D9" w:themeFill="background1" w:themeFillShade="D9"/>
          </w:tcPr>
          <w:p w14:paraId="4EEA8F09" w14:textId="77777777" w:rsidR="00A429D2" w:rsidRPr="00955CB7" w:rsidRDefault="00A429D2">
            <w:pPr>
              <w:rPr>
                <w:rFonts w:cs="Times New Roman"/>
                <w:b/>
                <w:noProof/>
                <w:lang w:val="en-US" w:eastAsia="nl-BE"/>
              </w:rPr>
            </w:pPr>
            <w:r w:rsidRPr="00955CB7">
              <w:rPr>
                <w:rFonts w:cs="Times New Roman"/>
                <w:b/>
                <w:lang w:val="en-US"/>
              </w:rPr>
              <w:t>Oxygen addition on carbon-centered radicals</w:t>
            </w:r>
          </w:p>
        </w:tc>
        <w:tc>
          <w:tcPr>
            <w:tcW w:w="1985" w:type="dxa"/>
            <w:tcBorders>
              <w:left w:val="nil"/>
              <w:right w:val="nil"/>
            </w:tcBorders>
            <w:shd w:val="clear" w:color="auto" w:fill="D9D9D9" w:themeFill="background1" w:themeFillShade="D9"/>
          </w:tcPr>
          <w:p w14:paraId="177E1973" w14:textId="77777777" w:rsidR="00A429D2" w:rsidRPr="00955CB7" w:rsidRDefault="00A429D2">
            <w:pPr>
              <w:rPr>
                <w:rFonts w:cs="Times New Roman"/>
                <w:b/>
                <w:lang w:val="en-US"/>
              </w:rPr>
            </w:pPr>
          </w:p>
        </w:tc>
        <w:tc>
          <w:tcPr>
            <w:tcW w:w="1026" w:type="dxa"/>
            <w:tcBorders>
              <w:left w:val="nil"/>
              <w:right w:val="nil"/>
            </w:tcBorders>
            <w:shd w:val="clear" w:color="auto" w:fill="D9D9D9" w:themeFill="background1" w:themeFillShade="D9"/>
          </w:tcPr>
          <w:p w14:paraId="5BA307B3" w14:textId="77777777" w:rsidR="00A429D2" w:rsidRPr="00955CB7" w:rsidRDefault="00A429D2">
            <w:pPr>
              <w:rPr>
                <w:rFonts w:cs="Times New Roman"/>
                <w:b/>
                <w:lang w:val="en-US"/>
              </w:rPr>
            </w:pPr>
          </w:p>
        </w:tc>
        <w:tc>
          <w:tcPr>
            <w:tcW w:w="851" w:type="dxa"/>
            <w:tcBorders>
              <w:left w:val="nil"/>
              <w:right w:val="nil"/>
            </w:tcBorders>
            <w:shd w:val="clear" w:color="auto" w:fill="D9D9D9" w:themeFill="background1" w:themeFillShade="D9"/>
          </w:tcPr>
          <w:p w14:paraId="186B3D57" w14:textId="77777777" w:rsidR="00A429D2" w:rsidRPr="00955CB7" w:rsidRDefault="00A429D2">
            <w:pPr>
              <w:rPr>
                <w:rFonts w:cs="Times New Roman"/>
                <w:b/>
                <w:lang w:val="en-US"/>
              </w:rPr>
            </w:pPr>
          </w:p>
        </w:tc>
        <w:tc>
          <w:tcPr>
            <w:tcW w:w="816" w:type="dxa"/>
            <w:tcBorders>
              <w:left w:val="nil"/>
              <w:right w:val="nil"/>
            </w:tcBorders>
            <w:shd w:val="clear" w:color="auto" w:fill="D9D9D9" w:themeFill="background1" w:themeFillShade="D9"/>
          </w:tcPr>
          <w:p w14:paraId="651CE7E1" w14:textId="77777777" w:rsidR="00A429D2" w:rsidRPr="00955CB7" w:rsidRDefault="00A429D2">
            <w:pPr>
              <w:rPr>
                <w:rFonts w:cs="Times New Roman"/>
                <w:b/>
                <w:lang w:val="en-US"/>
              </w:rPr>
            </w:pPr>
          </w:p>
        </w:tc>
        <w:tc>
          <w:tcPr>
            <w:tcW w:w="708" w:type="dxa"/>
            <w:tcBorders>
              <w:left w:val="nil"/>
            </w:tcBorders>
            <w:shd w:val="clear" w:color="auto" w:fill="D9D9D9" w:themeFill="background1" w:themeFillShade="D9"/>
          </w:tcPr>
          <w:p w14:paraId="20F88233" w14:textId="77777777" w:rsidR="00A429D2" w:rsidRPr="00955CB7" w:rsidRDefault="00A429D2">
            <w:pPr>
              <w:rPr>
                <w:rFonts w:cs="Times New Roman"/>
                <w:b/>
                <w:lang w:val="en-US"/>
              </w:rPr>
            </w:pPr>
          </w:p>
        </w:tc>
      </w:tr>
      <w:tr w:rsidR="00A429D2" w:rsidRPr="003A7D50" w14:paraId="385BBAC8" w14:textId="77777777" w:rsidTr="00A04609">
        <w:trPr>
          <w:trHeight w:val="493"/>
        </w:trPr>
        <w:tc>
          <w:tcPr>
            <w:tcW w:w="2376" w:type="dxa"/>
            <w:vMerge w:val="restart"/>
            <w:tcBorders>
              <w:right w:val="single" w:sz="4" w:space="0" w:color="auto"/>
            </w:tcBorders>
            <w:shd w:val="clear" w:color="auto" w:fill="auto"/>
            <w:vAlign w:val="center"/>
          </w:tcPr>
          <w:p w14:paraId="51F4A6E0" w14:textId="77777777" w:rsidR="00A429D2" w:rsidRPr="00193643" w:rsidRDefault="00A429D2" w:rsidP="00627F4C">
            <w:pPr>
              <w:jc w:val="left"/>
              <w:rPr>
                <w:rFonts w:cs="Times New Roman"/>
                <w:b/>
                <w:lang w:val="en-US"/>
              </w:rPr>
            </w:pPr>
            <w:r>
              <w:rPr>
                <w:rFonts w:cs="Times New Roman"/>
                <w:lang w:val="en-US"/>
              </w:rPr>
              <w:t>C• + O</w:t>
            </w:r>
            <w:r w:rsidRPr="00706FF9">
              <w:rPr>
                <w:rFonts w:cs="Times New Roman"/>
                <w:vertAlign w:val="subscript"/>
                <w:lang w:val="en-US"/>
              </w:rPr>
              <w:t>2</w:t>
            </w:r>
            <w:r>
              <w:rPr>
                <w:rFonts w:cs="Times New Roman"/>
                <w:lang w:val="en-US"/>
              </w:rPr>
              <w:t xml:space="preserve"> </w:t>
            </w:r>
            <w:r>
              <w:rPr>
                <w:rFonts w:ascii="Cambria Math" w:hAnsi="Cambria Math" w:cs="Times New Roman"/>
                <w:lang w:val="en-US"/>
              </w:rPr>
              <w:t>⇄</w:t>
            </w:r>
            <w:r>
              <w:rPr>
                <w:rFonts w:cs="Times New Roman"/>
                <w:lang w:val="en-US"/>
              </w:rPr>
              <w:t xml:space="preserve"> C-O-O•</w:t>
            </w:r>
          </w:p>
        </w:tc>
        <w:tc>
          <w:tcPr>
            <w:tcW w:w="5954" w:type="dxa"/>
            <w:vMerge w:val="restart"/>
            <w:tcBorders>
              <w:left w:val="single" w:sz="4" w:space="0" w:color="auto"/>
              <w:right w:val="single" w:sz="4" w:space="0" w:color="auto"/>
            </w:tcBorders>
            <w:shd w:val="clear" w:color="auto" w:fill="auto"/>
            <w:vAlign w:val="center"/>
          </w:tcPr>
          <w:p w14:paraId="31B2C9B3" w14:textId="308768D0" w:rsidR="00A429D2" w:rsidRPr="003A7D50" w:rsidRDefault="00C509EB" w:rsidP="00627F4C">
            <w:pPr>
              <w:jc w:val="left"/>
              <w:rPr>
                <w:rFonts w:cs="Times New Roman"/>
                <w:lang w:val="en-US"/>
              </w:rPr>
            </w:pPr>
            <w:r>
              <w:rPr>
                <w:rFonts w:cs="Times New Roman"/>
                <w:noProof/>
                <w:lang w:eastAsia="nl-BE"/>
              </w:rPr>
              <w:drawing>
                <wp:inline distT="0" distB="0" distL="0" distR="0" wp14:anchorId="55CCC04A" wp14:editId="7CBECC47">
                  <wp:extent cx="2304000" cy="68760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xygen_addition_carbon_centered_radicals.tif"/>
                          <pic:cNvPicPr/>
                        </pic:nvPicPr>
                        <pic:blipFill>
                          <a:blip r:embed="rId2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304000" cy="687600"/>
                          </a:xfrm>
                          <a:prstGeom prst="rect">
                            <a:avLst/>
                          </a:prstGeom>
                        </pic:spPr>
                      </pic:pic>
                    </a:graphicData>
                  </a:graphic>
                </wp:inline>
              </w:drawing>
            </w:r>
          </w:p>
        </w:tc>
        <w:tc>
          <w:tcPr>
            <w:tcW w:w="1985" w:type="dxa"/>
            <w:tcBorders>
              <w:left w:val="single" w:sz="4" w:space="0" w:color="auto"/>
              <w:right w:val="single" w:sz="4" w:space="0" w:color="auto"/>
            </w:tcBorders>
            <w:shd w:val="clear" w:color="auto" w:fill="auto"/>
            <w:vAlign w:val="center"/>
          </w:tcPr>
          <w:p w14:paraId="32F0A834" w14:textId="77777777" w:rsidR="00A429D2" w:rsidRPr="003A7D50" w:rsidRDefault="00A429D2" w:rsidP="00627F4C">
            <w:pPr>
              <w:jc w:val="left"/>
              <w:rPr>
                <w:rFonts w:cs="Times New Roman"/>
                <w:lang w:val="en-US"/>
              </w:rPr>
            </w:pPr>
            <w:r>
              <w:rPr>
                <w:rFonts w:cs="Times New Roman"/>
                <w:lang w:val="en-US"/>
              </w:rPr>
              <w:t>R</w:t>
            </w:r>
            <w:r w:rsidRPr="001E4ECE">
              <w:rPr>
                <w:rFonts w:cs="Times New Roman"/>
                <w:vertAlign w:val="subscript"/>
                <w:lang w:val="en-US"/>
              </w:rPr>
              <w:t>1</w:t>
            </w:r>
            <w:r w:rsidRPr="001E4ECE">
              <w:rPr>
                <w:rFonts w:cs="Times New Roman"/>
                <w:lang w:val="en-US"/>
              </w:rPr>
              <w:t>,</w:t>
            </w:r>
            <w:r>
              <w:rPr>
                <w:rFonts w:cs="Times New Roman"/>
                <w:lang w:val="en-US"/>
              </w:rPr>
              <w:t xml:space="preserve"> R</w:t>
            </w:r>
            <w:r w:rsidRPr="001E4ECE">
              <w:rPr>
                <w:rFonts w:cs="Times New Roman"/>
                <w:vertAlign w:val="subscript"/>
                <w:lang w:val="en-US"/>
              </w:rPr>
              <w:t>2</w:t>
            </w:r>
            <w:r>
              <w:rPr>
                <w:rFonts w:cs="Times New Roman"/>
                <w:lang w:val="en-US"/>
              </w:rPr>
              <w:t>, R</w:t>
            </w:r>
            <w:r w:rsidRPr="001E4ECE">
              <w:rPr>
                <w:rFonts w:cs="Times New Roman"/>
                <w:vertAlign w:val="subscript"/>
                <w:lang w:val="en-US"/>
              </w:rPr>
              <w:t>3</w:t>
            </w:r>
            <w:r>
              <w:rPr>
                <w:rFonts w:cs="Times New Roman"/>
                <w:lang w:val="en-US"/>
              </w:rPr>
              <w:t xml:space="preserve"> alkyl chains or H atoms</w:t>
            </w:r>
          </w:p>
        </w:tc>
        <w:tc>
          <w:tcPr>
            <w:tcW w:w="2693" w:type="dxa"/>
            <w:gridSpan w:val="3"/>
            <w:tcBorders>
              <w:left w:val="single" w:sz="4" w:space="0" w:color="auto"/>
              <w:right w:val="single" w:sz="4" w:space="0" w:color="auto"/>
            </w:tcBorders>
            <w:shd w:val="clear" w:color="auto" w:fill="auto"/>
            <w:vAlign w:val="center"/>
          </w:tcPr>
          <w:p w14:paraId="55719401" w14:textId="77777777" w:rsidR="00A429D2" w:rsidRPr="003A7D50" w:rsidRDefault="00A429D2" w:rsidP="00627F4C">
            <w:pPr>
              <w:jc w:val="left"/>
              <w:rPr>
                <w:rFonts w:cs="Times New Roman"/>
                <w:lang w:val="en-US"/>
              </w:rPr>
            </w:pPr>
            <w:r>
              <w:rPr>
                <w:rFonts w:cs="Times New Roman"/>
                <w:lang w:val="en-US"/>
              </w:rPr>
              <w:t>Rate rules for alkanes</w:t>
            </w:r>
          </w:p>
        </w:tc>
        <w:tc>
          <w:tcPr>
            <w:tcW w:w="708" w:type="dxa"/>
            <w:tcBorders>
              <w:left w:val="single" w:sz="4" w:space="0" w:color="auto"/>
            </w:tcBorders>
            <w:shd w:val="clear" w:color="auto" w:fill="auto"/>
            <w:vAlign w:val="center"/>
          </w:tcPr>
          <w:p w14:paraId="0147BE4A" w14:textId="1B980D6B" w:rsidR="00A429D2"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Bugler&lt;/Author&gt;&lt;Year&gt;2015&lt;/Year&gt;&lt;RecNum&gt;1202&lt;/RecNum&gt;&lt;DisplayText&gt;[14]&lt;/DisplayText&gt;&lt;record&gt;&lt;rec-number&gt;1202&lt;/rec-number&gt;&lt;foreign-keys&gt;&lt;key app="EN" db-id="v2as2ef5awdp2dedtaqpvxso9fx5a5esz2zt"&gt;1202&lt;/key&gt;&lt;/foreign-keys&gt;&lt;ref-type name="Journal Article"&gt;17&lt;/ref-type&gt;&lt;contributors&gt;&lt;authors&gt;&lt;author&gt;Bugler, John&lt;/author&gt;&lt;author&gt;Somers, Kieran P.&lt;/author&gt;&lt;author&gt;Silke, Emma J.&lt;/author&gt;&lt;author&gt;Curran, Henry J.&lt;/author&gt;&lt;/authors&gt;&lt;/contributors&gt;&lt;titles&gt;&lt;title&gt;Revisiting the Kinetics and Thermodynamics of the Low-Temperature Oxidation Pathways of Alkanes: A Case Study of the Three Pentane Isomers&lt;/title&gt;&lt;secondary-title&gt;Journal of Physical Chemistry A&lt;/secondary-title&gt;&lt;/titles&gt;&lt;periodical&gt;&lt;full-title&gt;Journal of Physical Chemistry A&lt;/full-title&gt;&lt;abbr-1&gt;J. Phys. Chem. A&lt;/abbr-1&gt;&lt;/periodical&gt;&lt;pages&gt;7510-7527&lt;/pages&gt;&lt;volume&gt;119&lt;/volume&gt;&lt;number&gt;28&lt;/number&gt;&lt;dates&gt;&lt;year&gt;2015&lt;/year&gt;&lt;pub-dates&gt;&lt;date&gt;2015/03/23&lt;/date&gt;&lt;/pub-dates&gt;&lt;/dates&gt;&lt;publisher&gt;American Chemical Society&lt;/publisher&gt;&lt;isbn&gt;1089-5639&lt;/isbn&gt;&lt;urls&gt;&lt;related-urls&gt;&lt;url&gt;http://dx.doi.org/10.1021/acs.jpca.5b00837&lt;/url&gt;&lt;/related-urls&gt;&lt;/urls&gt;&lt;electronic-resource-num&gt;10.1021/acs.jpca.5b00837&lt;/electronic-resource-num&gt;&lt;/record&gt;&lt;/Cite&gt;&lt;/EndNote&gt;</w:instrText>
            </w:r>
            <w:r>
              <w:rPr>
                <w:rFonts w:cs="Times New Roman"/>
                <w:lang w:val="en-US"/>
              </w:rPr>
              <w:fldChar w:fldCharType="separate"/>
            </w:r>
            <w:r w:rsidR="00A04609">
              <w:rPr>
                <w:rFonts w:cs="Times New Roman"/>
                <w:noProof/>
                <w:lang w:val="en-US"/>
              </w:rPr>
              <w:t>[</w:t>
            </w:r>
            <w:hyperlink w:anchor="_ENREF_14" w:tooltip="Bugler, 2015 #1202" w:history="1">
              <w:r w:rsidR="00A04609">
                <w:rPr>
                  <w:rFonts w:cs="Times New Roman"/>
                  <w:noProof/>
                  <w:lang w:val="en-US"/>
                </w:rPr>
                <w:t>14</w:t>
              </w:r>
            </w:hyperlink>
            <w:r w:rsidR="00A04609">
              <w:rPr>
                <w:rFonts w:cs="Times New Roman"/>
                <w:noProof/>
                <w:lang w:val="en-US"/>
              </w:rPr>
              <w:t>]</w:t>
            </w:r>
            <w:r>
              <w:rPr>
                <w:rFonts w:cs="Times New Roman"/>
                <w:lang w:val="en-US"/>
              </w:rPr>
              <w:fldChar w:fldCharType="end"/>
            </w:r>
          </w:p>
        </w:tc>
      </w:tr>
      <w:tr w:rsidR="00A429D2" w:rsidRPr="003A7D50" w14:paraId="50EA9C72" w14:textId="77777777" w:rsidTr="00A04609">
        <w:trPr>
          <w:trHeight w:val="492"/>
        </w:trPr>
        <w:tc>
          <w:tcPr>
            <w:tcW w:w="2376" w:type="dxa"/>
            <w:vMerge/>
            <w:tcBorders>
              <w:right w:val="single" w:sz="4" w:space="0" w:color="auto"/>
            </w:tcBorders>
            <w:shd w:val="clear" w:color="auto" w:fill="auto"/>
            <w:vAlign w:val="center"/>
          </w:tcPr>
          <w:p w14:paraId="32195058" w14:textId="77777777" w:rsidR="00A429D2" w:rsidRDefault="00A429D2" w:rsidP="00627F4C">
            <w:pPr>
              <w:jc w:val="left"/>
              <w:rPr>
                <w:rFonts w:cs="Times New Roman"/>
                <w:lang w:val="en-US"/>
              </w:rPr>
            </w:pPr>
          </w:p>
        </w:tc>
        <w:tc>
          <w:tcPr>
            <w:tcW w:w="5954" w:type="dxa"/>
            <w:vMerge/>
            <w:tcBorders>
              <w:left w:val="single" w:sz="4" w:space="0" w:color="auto"/>
              <w:right w:val="single" w:sz="4" w:space="0" w:color="auto"/>
            </w:tcBorders>
            <w:shd w:val="clear" w:color="auto" w:fill="auto"/>
            <w:vAlign w:val="center"/>
          </w:tcPr>
          <w:p w14:paraId="102BFC11" w14:textId="77777777" w:rsidR="00A429D2" w:rsidRDefault="00A429D2" w:rsidP="00627F4C">
            <w:pPr>
              <w:jc w:val="left"/>
              <w:rPr>
                <w:rFonts w:cs="Times New Roman"/>
                <w:noProof/>
                <w:lang w:eastAsia="nl-BE"/>
              </w:rPr>
            </w:pPr>
          </w:p>
        </w:tc>
        <w:tc>
          <w:tcPr>
            <w:tcW w:w="1985" w:type="dxa"/>
            <w:tcBorders>
              <w:left w:val="single" w:sz="4" w:space="0" w:color="auto"/>
              <w:right w:val="single" w:sz="4" w:space="0" w:color="auto"/>
            </w:tcBorders>
            <w:shd w:val="clear" w:color="auto" w:fill="auto"/>
            <w:vAlign w:val="center"/>
          </w:tcPr>
          <w:p w14:paraId="0271BF38" w14:textId="77777777" w:rsidR="00A429D2" w:rsidRPr="003A7D50" w:rsidRDefault="00AD7485" w:rsidP="00627F4C">
            <w:pPr>
              <w:jc w:val="left"/>
              <w:rPr>
                <w:rFonts w:cs="Times New Roman"/>
                <w:lang w:val="en-US"/>
              </w:rPr>
            </w:pPr>
            <w:r>
              <w:rPr>
                <w:rFonts w:cs="Times New Roman"/>
                <w:lang w:val="en-US"/>
              </w:rPr>
              <w:t>R</w:t>
            </w:r>
            <w:r w:rsidRPr="00AD7485">
              <w:rPr>
                <w:rFonts w:cs="Times New Roman"/>
                <w:vertAlign w:val="subscript"/>
                <w:lang w:val="en-US"/>
              </w:rPr>
              <w:t>1</w:t>
            </w:r>
            <w:r>
              <w:rPr>
                <w:rFonts w:cs="Times New Roman"/>
                <w:lang w:val="en-US"/>
              </w:rPr>
              <w:t xml:space="preserve"> C=C</w:t>
            </w:r>
          </w:p>
        </w:tc>
        <w:tc>
          <w:tcPr>
            <w:tcW w:w="1026" w:type="dxa"/>
            <w:tcBorders>
              <w:left w:val="single" w:sz="4" w:space="0" w:color="auto"/>
              <w:right w:val="single" w:sz="4" w:space="0" w:color="auto"/>
            </w:tcBorders>
            <w:shd w:val="clear" w:color="auto" w:fill="auto"/>
            <w:vAlign w:val="center"/>
          </w:tcPr>
          <w:p w14:paraId="60C16CCE" w14:textId="431F80F0" w:rsidR="00A429D2" w:rsidRPr="003A7D50" w:rsidRDefault="008628FF" w:rsidP="008628FF">
            <w:pPr>
              <w:jc w:val="left"/>
              <w:rPr>
                <w:rFonts w:cs="Times New Roman"/>
                <w:lang w:val="en-US"/>
              </w:rPr>
            </w:pPr>
            <w:r>
              <w:rPr>
                <w:rFonts w:cs="Times New Roman"/>
                <w:lang w:val="en-US"/>
              </w:rPr>
              <w:t>5</w:t>
            </w:r>
            <w:r w:rsidR="00AD7485">
              <w:rPr>
                <w:rFonts w:cs="Times New Roman"/>
                <w:lang w:val="en-US"/>
              </w:rPr>
              <w:t>.</w:t>
            </w:r>
            <w:r>
              <w:rPr>
                <w:rFonts w:cs="Times New Roman"/>
                <w:lang w:val="en-US"/>
              </w:rPr>
              <w:t>78</w:t>
            </w:r>
            <w:r w:rsidR="00700EF5">
              <w:rPr>
                <w:rFonts w:cs="Times New Roman"/>
                <w:lang w:val="en-US"/>
              </w:rPr>
              <w:t>e1</w:t>
            </w:r>
          </w:p>
        </w:tc>
        <w:tc>
          <w:tcPr>
            <w:tcW w:w="851" w:type="dxa"/>
            <w:tcBorders>
              <w:left w:val="single" w:sz="4" w:space="0" w:color="auto"/>
              <w:right w:val="single" w:sz="4" w:space="0" w:color="auto"/>
            </w:tcBorders>
            <w:shd w:val="clear" w:color="auto" w:fill="auto"/>
            <w:vAlign w:val="center"/>
          </w:tcPr>
          <w:p w14:paraId="77781425" w14:textId="77777777" w:rsidR="00A429D2" w:rsidRPr="003A7D50" w:rsidRDefault="00AD7485" w:rsidP="00627F4C">
            <w:pPr>
              <w:jc w:val="left"/>
              <w:rPr>
                <w:rFonts w:cs="Times New Roman"/>
                <w:lang w:val="en-US"/>
              </w:rPr>
            </w:pPr>
            <w:r>
              <w:rPr>
                <w:rFonts w:cs="Times New Roman"/>
                <w:lang w:val="en-US"/>
              </w:rPr>
              <w:t>1.59</w:t>
            </w:r>
          </w:p>
        </w:tc>
        <w:tc>
          <w:tcPr>
            <w:tcW w:w="816" w:type="dxa"/>
            <w:tcBorders>
              <w:left w:val="single" w:sz="4" w:space="0" w:color="auto"/>
              <w:right w:val="single" w:sz="4" w:space="0" w:color="auto"/>
            </w:tcBorders>
            <w:shd w:val="clear" w:color="auto" w:fill="auto"/>
            <w:vAlign w:val="center"/>
          </w:tcPr>
          <w:p w14:paraId="54A9C334" w14:textId="720DBD08" w:rsidR="00A429D2" w:rsidRPr="003A7D50" w:rsidRDefault="00B3794B" w:rsidP="00627F4C">
            <w:pPr>
              <w:jc w:val="left"/>
              <w:rPr>
                <w:rFonts w:cs="Times New Roman"/>
                <w:lang w:val="en-US"/>
              </w:rPr>
            </w:pPr>
            <w:r>
              <w:rPr>
                <w:rFonts w:cs="Times New Roman"/>
                <w:lang w:val="en-US"/>
              </w:rPr>
              <w:t>4.5</w:t>
            </w:r>
          </w:p>
        </w:tc>
        <w:tc>
          <w:tcPr>
            <w:tcW w:w="708" w:type="dxa"/>
            <w:tcBorders>
              <w:left w:val="single" w:sz="4" w:space="0" w:color="auto"/>
            </w:tcBorders>
            <w:shd w:val="clear" w:color="auto" w:fill="auto"/>
            <w:vAlign w:val="center"/>
          </w:tcPr>
          <w:p w14:paraId="0FB29429" w14:textId="69A2A970" w:rsidR="00A429D2"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Lee&lt;/Author&gt;&lt;Year&gt;2005&lt;/Year&gt;&lt;RecNum&gt;1216&lt;/RecNum&gt;&lt;DisplayText&gt;[21]&lt;/DisplayText&gt;&lt;record&gt;&lt;rec-number&gt;1216&lt;/rec-number&gt;&lt;foreign-keys&gt;&lt;key app="EN" db-id="v2as2ef5awdp2dedtaqpvxso9fx5a5esz2zt"&gt;1216&lt;/key&gt;&lt;/foreign-keys&gt;&lt;ref-type name="Journal Article"&gt;17&lt;/ref-type&gt;&lt;contributors&gt;&lt;authors&gt;&lt;author&gt;Lee, Jongwoo&lt;/author&gt;&lt;author&gt;Bozzelli, Joseph W.&lt;/author&gt;&lt;/authors&gt;&lt;/contributors&gt;&lt;titles&gt;&lt;title&gt;Thermochemical and kinetic analysis of the allyl radical with O2 reaction system&lt;/title&gt;&lt;secondary-title&gt;Proceedings of the Combustion Institute&lt;/secondary-title&gt;&lt;/titles&gt;&lt;periodical&gt;&lt;full-title&gt;Proceedings of the Combustion Institute&lt;/full-title&gt;&lt;abbr-1&gt;P. Combust. Inst.&lt;/abbr-1&gt;&lt;/periodical&gt;&lt;pages&gt;1015-1022&lt;/pages&gt;&lt;volume&gt;30&lt;/volume&gt;&lt;number&gt;1&lt;/number&gt;&lt;keywords&gt;&lt;keyword&gt;Allyl radical&lt;/keyword&gt;&lt;keyword&gt;Oxidation&lt;/keyword&gt;&lt;keyword&gt;Kinetics&lt;/keyword&gt;&lt;keyword&gt;Rate constants&lt;/keyword&gt;&lt;keyword&gt;Chain branching&lt;/keyword&gt;&lt;/keywords&gt;&lt;dates&gt;&lt;year&gt;2005&lt;/year&gt;&lt;/dates&gt;&lt;isbn&gt;1540-7489&lt;/isbn&gt;&lt;urls&gt;&lt;related-urls&gt;&lt;url&gt;http://www.sciencedirect.com/science/article/pii/S0082078404001456&lt;/url&gt;&lt;/related-urls&gt;&lt;/urls&gt;&lt;electronic-resource-num&gt;http://dx.doi.org/10.1016/j.proci.2004.08.092&lt;/electronic-resource-num&gt;&lt;/record&gt;&lt;/Cite&gt;&lt;/EndNote&gt;</w:instrText>
            </w:r>
            <w:r>
              <w:rPr>
                <w:rFonts w:cs="Times New Roman"/>
                <w:lang w:val="en-US"/>
              </w:rPr>
              <w:fldChar w:fldCharType="separate"/>
            </w:r>
            <w:r w:rsidR="00A04609">
              <w:rPr>
                <w:rFonts w:cs="Times New Roman"/>
                <w:noProof/>
                <w:lang w:val="en-US"/>
              </w:rPr>
              <w:t>[</w:t>
            </w:r>
            <w:hyperlink w:anchor="_ENREF_21" w:tooltip="Lee, 2005 #1216" w:history="1">
              <w:r w:rsidR="00A04609">
                <w:rPr>
                  <w:rFonts w:cs="Times New Roman"/>
                  <w:noProof/>
                  <w:lang w:val="en-US"/>
                </w:rPr>
                <w:t>21</w:t>
              </w:r>
            </w:hyperlink>
            <w:r w:rsidR="00A04609">
              <w:rPr>
                <w:rFonts w:cs="Times New Roman"/>
                <w:noProof/>
                <w:lang w:val="en-US"/>
              </w:rPr>
              <w:t>]</w:t>
            </w:r>
            <w:r>
              <w:rPr>
                <w:rFonts w:cs="Times New Roman"/>
                <w:lang w:val="en-US"/>
              </w:rPr>
              <w:fldChar w:fldCharType="end"/>
            </w:r>
          </w:p>
        </w:tc>
      </w:tr>
      <w:tr w:rsidR="00A429D2" w:rsidRPr="003A7D50" w14:paraId="3BEB29F8" w14:textId="77777777" w:rsidTr="00A04609">
        <w:trPr>
          <w:trHeight w:val="492"/>
        </w:trPr>
        <w:tc>
          <w:tcPr>
            <w:tcW w:w="2376" w:type="dxa"/>
            <w:vMerge/>
            <w:tcBorders>
              <w:right w:val="single" w:sz="4" w:space="0" w:color="auto"/>
            </w:tcBorders>
            <w:shd w:val="clear" w:color="auto" w:fill="auto"/>
            <w:vAlign w:val="center"/>
          </w:tcPr>
          <w:p w14:paraId="53809A0E" w14:textId="77777777" w:rsidR="00A429D2" w:rsidRDefault="00A429D2" w:rsidP="00627F4C">
            <w:pPr>
              <w:jc w:val="left"/>
              <w:rPr>
                <w:rFonts w:cs="Times New Roman"/>
                <w:lang w:val="en-US"/>
              </w:rPr>
            </w:pPr>
          </w:p>
        </w:tc>
        <w:tc>
          <w:tcPr>
            <w:tcW w:w="5954" w:type="dxa"/>
            <w:vMerge/>
            <w:tcBorders>
              <w:left w:val="single" w:sz="4" w:space="0" w:color="auto"/>
              <w:right w:val="single" w:sz="4" w:space="0" w:color="auto"/>
            </w:tcBorders>
            <w:shd w:val="clear" w:color="auto" w:fill="auto"/>
            <w:vAlign w:val="center"/>
          </w:tcPr>
          <w:p w14:paraId="07A2E05C" w14:textId="77777777" w:rsidR="00A429D2" w:rsidRDefault="00A429D2" w:rsidP="00627F4C">
            <w:pPr>
              <w:jc w:val="left"/>
              <w:rPr>
                <w:rFonts w:cs="Times New Roman"/>
                <w:noProof/>
                <w:lang w:eastAsia="nl-BE"/>
              </w:rPr>
            </w:pPr>
          </w:p>
        </w:tc>
        <w:tc>
          <w:tcPr>
            <w:tcW w:w="1985" w:type="dxa"/>
            <w:tcBorders>
              <w:left w:val="single" w:sz="4" w:space="0" w:color="auto"/>
              <w:right w:val="single" w:sz="4" w:space="0" w:color="auto"/>
            </w:tcBorders>
            <w:shd w:val="clear" w:color="auto" w:fill="auto"/>
            <w:vAlign w:val="center"/>
          </w:tcPr>
          <w:p w14:paraId="0E85D1A9" w14:textId="77777777" w:rsidR="00A429D2" w:rsidRPr="003A7D50" w:rsidRDefault="003A2738" w:rsidP="00627F4C">
            <w:pPr>
              <w:jc w:val="left"/>
              <w:rPr>
                <w:rFonts w:cs="Times New Roman"/>
                <w:lang w:val="en-US"/>
              </w:rPr>
            </w:pPr>
            <w:r>
              <w:rPr>
                <w:rFonts w:cs="Times New Roman"/>
                <w:lang w:val="en-US"/>
              </w:rPr>
              <w:t>R</w:t>
            </w:r>
            <w:r w:rsidRPr="003A2738">
              <w:rPr>
                <w:rFonts w:cs="Times New Roman"/>
                <w:vertAlign w:val="subscript"/>
                <w:lang w:val="en-US"/>
              </w:rPr>
              <w:t>1</w:t>
            </w:r>
            <w:r>
              <w:rPr>
                <w:rFonts w:cs="Times New Roman"/>
                <w:lang w:val="en-US"/>
              </w:rPr>
              <w:t xml:space="preserve"> OH</w:t>
            </w:r>
          </w:p>
        </w:tc>
        <w:tc>
          <w:tcPr>
            <w:tcW w:w="1026" w:type="dxa"/>
            <w:tcBorders>
              <w:left w:val="single" w:sz="4" w:space="0" w:color="auto"/>
              <w:right w:val="single" w:sz="4" w:space="0" w:color="auto"/>
            </w:tcBorders>
            <w:shd w:val="clear" w:color="auto" w:fill="auto"/>
            <w:vAlign w:val="center"/>
          </w:tcPr>
          <w:p w14:paraId="3EC908A0" w14:textId="3715A70F" w:rsidR="00A429D2" w:rsidRPr="003A7D50" w:rsidRDefault="00700EF5" w:rsidP="00627F4C">
            <w:pPr>
              <w:jc w:val="left"/>
              <w:rPr>
                <w:rFonts w:cs="Times New Roman"/>
                <w:lang w:val="en-US"/>
              </w:rPr>
            </w:pPr>
            <w:r>
              <w:rPr>
                <w:rFonts w:cs="Times New Roman"/>
                <w:lang w:val="en-US"/>
              </w:rPr>
              <w:t>4.05e7</w:t>
            </w:r>
          </w:p>
        </w:tc>
        <w:tc>
          <w:tcPr>
            <w:tcW w:w="851" w:type="dxa"/>
            <w:tcBorders>
              <w:left w:val="single" w:sz="4" w:space="0" w:color="auto"/>
              <w:right w:val="single" w:sz="4" w:space="0" w:color="auto"/>
            </w:tcBorders>
            <w:shd w:val="clear" w:color="auto" w:fill="auto"/>
            <w:vAlign w:val="center"/>
          </w:tcPr>
          <w:p w14:paraId="415CBFDC" w14:textId="77777777" w:rsidR="00A429D2" w:rsidRPr="003A7D50" w:rsidRDefault="003A2738" w:rsidP="00627F4C">
            <w:pPr>
              <w:jc w:val="left"/>
              <w:rPr>
                <w:rFonts w:cs="Times New Roman"/>
                <w:lang w:val="en-US"/>
              </w:rPr>
            </w:pPr>
            <w:r>
              <w:rPr>
                <w:rFonts w:cs="Times New Roman"/>
                <w:lang w:val="en-US"/>
              </w:rPr>
              <w:t>-0.31</w:t>
            </w:r>
          </w:p>
        </w:tc>
        <w:tc>
          <w:tcPr>
            <w:tcW w:w="816" w:type="dxa"/>
            <w:tcBorders>
              <w:left w:val="single" w:sz="4" w:space="0" w:color="auto"/>
              <w:right w:val="single" w:sz="4" w:space="0" w:color="auto"/>
            </w:tcBorders>
            <w:shd w:val="clear" w:color="auto" w:fill="auto"/>
            <w:vAlign w:val="center"/>
          </w:tcPr>
          <w:p w14:paraId="1E393DAE" w14:textId="7D51ADED" w:rsidR="00A429D2" w:rsidRPr="003A7D50" w:rsidRDefault="003A2738" w:rsidP="00700EF5">
            <w:pPr>
              <w:jc w:val="left"/>
              <w:rPr>
                <w:rFonts w:cs="Times New Roman"/>
                <w:lang w:val="en-US"/>
              </w:rPr>
            </w:pPr>
            <w:r>
              <w:rPr>
                <w:rFonts w:cs="Times New Roman"/>
                <w:lang w:val="en-US"/>
              </w:rPr>
              <w:t>-</w:t>
            </w:r>
            <w:r w:rsidR="00B3794B">
              <w:rPr>
                <w:rFonts w:cs="Times New Roman"/>
                <w:lang w:val="en-US"/>
              </w:rPr>
              <w:t>1.4</w:t>
            </w:r>
          </w:p>
        </w:tc>
        <w:tc>
          <w:tcPr>
            <w:tcW w:w="708" w:type="dxa"/>
            <w:tcBorders>
              <w:left w:val="single" w:sz="4" w:space="0" w:color="auto"/>
            </w:tcBorders>
            <w:shd w:val="clear" w:color="auto" w:fill="auto"/>
            <w:vAlign w:val="center"/>
          </w:tcPr>
          <w:p w14:paraId="14FFFF20" w14:textId="2755C7BB" w:rsidR="00A429D2"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Mittal&lt;/Author&gt;&lt;Year&gt;2014&lt;/Year&gt;&lt;RecNum&gt;1215&lt;/RecNum&gt;&lt;DisplayText&gt;[9]&lt;/DisplayText&gt;&lt;record&gt;&lt;rec-number&gt;1215&lt;/rec-number&gt;&lt;foreign-keys&gt;&lt;key app="EN" db-id="v2as2ef5awdp2dedtaqpvxso9fx5a5esz2zt"&gt;1215&lt;/key&gt;&lt;/foreign-keys&gt;&lt;ref-type name="Journal Article"&gt;17&lt;/ref-type&gt;&lt;contributors&gt;&lt;authors&gt;&lt;author&gt;Mittal, Gaurav&lt;/author&gt;&lt;author&gt;Burke, Sinéad M.&lt;/author&gt;&lt;author&gt;Davies, Varun A.&lt;/author&gt;&lt;author&gt;Parajuli, Bikash&lt;/author&gt;&lt;author&gt;Metcalfe, Wayne K.&lt;/author&gt;&lt;author&gt;Curran, Henry J.&lt;/author&gt;&lt;/authors&gt;&lt;/contributors&gt;&lt;titles&gt;&lt;title&gt;Autoignition of ethanol in a rapid compression machine&lt;/title&gt;&lt;secondary-title&gt;Combustion and Flame&lt;/secondary-title&gt;&lt;/titles&gt;&lt;periodical&gt;&lt;full-title&gt;Combustion and Flame&lt;/full-title&gt;&lt;abbr-1&gt;Combust. Flame&lt;/abbr-1&gt;&lt;/periodical&gt;&lt;pages&gt;1164-1171&lt;/pages&gt;&lt;volume&gt;161&lt;/volume&gt;&lt;number&gt;5&lt;/number&gt;&lt;keywords&gt;&lt;keyword&gt;Ethanol&lt;/keyword&gt;&lt;keyword&gt;Autoignition&lt;/keyword&gt;&lt;keyword&gt;Rapid compression machine&lt;/keyword&gt;&lt;/keywords&gt;&lt;dates&gt;&lt;year&gt;2014&lt;/year&gt;&lt;/dates&gt;&lt;isbn&gt;0010-2180&lt;/isbn&gt;&lt;urls&gt;&lt;related-urls&gt;&lt;url&gt;http://www.sciencedirect.com/science/article/pii/S0010218013004185&lt;/url&gt;&lt;/related-urls&gt;&lt;/urls&gt;&lt;electronic-resource-num&gt;http://dx.doi.org/10.1016/j.combustflame.2013.11.005&lt;/electronic-resource-num&gt;&lt;/record&gt;&lt;/Cite&gt;&lt;/EndNote&gt;</w:instrText>
            </w:r>
            <w:r>
              <w:rPr>
                <w:rFonts w:cs="Times New Roman"/>
                <w:lang w:val="en-US"/>
              </w:rPr>
              <w:fldChar w:fldCharType="separate"/>
            </w:r>
            <w:r w:rsidR="00A04609">
              <w:rPr>
                <w:rFonts w:cs="Times New Roman"/>
                <w:noProof/>
                <w:lang w:val="en-US"/>
              </w:rPr>
              <w:t>[</w:t>
            </w:r>
            <w:hyperlink w:anchor="_ENREF_9" w:tooltip="Mittal, 2014 #1215" w:history="1">
              <w:r w:rsidR="00A04609">
                <w:rPr>
                  <w:rFonts w:cs="Times New Roman"/>
                  <w:noProof/>
                  <w:lang w:val="en-US"/>
                </w:rPr>
                <w:t>9</w:t>
              </w:r>
            </w:hyperlink>
            <w:r w:rsidR="00A04609">
              <w:rPr>
                <w:rFonts w:cs="Times New Roman"/>
                <w:noProof/>
                <w:lang w:val="en-US"/>
              </w:rPr>
              <w:t>]</w:t>
            </w:r>
            <w:r>
              <w:rPr>
                <w:rFonts w:cs="Times New Roman"/>
                <w:lang w:val="en-US"/>
              </w:rPr>
              <w:fldChar w:fldCharType="end"/>
            </w:r>
          </w:p>
        </w:tc>
      </w:tr>
      <w:tr w:rsidR="00A429D2" w:rsidRPr="003A7D50" w14:paraId="542DEC9D" w14:textId="77777777" w:rsidTr="00A04609">
        <w:tc>
          <w:tcPr>
            <w:tcW w:w="8330" w:type="dxa"/>
            <w:gridSpan w:val="2"/>
            <w:tcBorders>
              <w:right w:val="nil"/>
            </w:tcBorders>
            <w:shd w:val="clear" w:color="auto" w:fill="D9D9D9" w:themeFill="background1" w:themeFillShade="D9"/>
          </w:tcPr>
          <w:p w14:paraId="47B5E38A" w14:textId="77777777" w:rsidR="00A429D2" w:rsidRPr="003A7D50" w:rsidRDefault="00A429D2">
            <w:pPr>
              <w:rPr>
                <w:rFonts w:cs="Times New Roman"/>
                <w:lang w:val="en-US"/>
              </w:rPr>
            </w:pPr>
            <w:r w:rsidRPr="00193643">
              <w:rPr>
                <w:rFonts w:cs="Times New Roman"/>
                <w:b/>
                <w:lang w:val="en-US"/>
              </w:rPr>
              <w:t>Recombination / scission</w:t>
            </w:r>
          </w:p>
        </w:tc>
        <w:tc>
          <w:tcPr>
            <w:tcW w:w="1985" w:type="dxa"/>
            <w:tcBorders>
              <w:left w:val="nil"/>
              <w:right w:val="nil"/>
            </w:tcBorders>
            <w:shd w:val="clear" w:color="auto" w:fill="D9D9D9" w:themeFill="background1" w:themeFillShade="D9"/>
          </w:tcPr>
          <w:p w14:paraId="27E6F3CF" w14:textId="77777777" w:rsidR="00A429D2" w:rsidRPr="003A7D50" w:rsidRDefault="00A429D2">
            <w:pPr>
              <w:rPr>
                <w:rFonts w:cs="Times New Roman"/>
                <w:lang w:val="en-US"/>
              </w:rPr>
            </w:pPr>
          </w:p>
        </w:tc>
        <w:tc>
          <w:tcPr>
            <w:tcW w:w="1026" w:type="dxa"/>
            <w:tcBorders>
              <w:left w:val="nil"/>
              <w:right w:val="nil"/>
            </w:tcBorders>
            <w:shd w:val="clear" w:color="auto" w:fill="D9D9D9" w:themeFill="background1" w:themeFillShade="D9"/>
          </w:tcPr>
          <w:p w14:paraId="62241B66" w14:textId="77777777" w:rsidR="00A429D2" w:rsidRPr="003A7D50" w:rsidRDefault="00A429D2">
            <w:pPr>
              <w:rPr>
                <w:rFonts w:cs="Times New Roman"/>
                <w:lang w:val="en-US"/>
              </w:rPr>
            </w:pPr>
          </w:p>
        </w:tc>
        <w:tc>
          <w:tcPr>
            <w:tcW w:w="851" w:type="dxa"/>
            <w:tcBorders>
              <w:left w:val="nil"/>
              <w:right w:val="nil"/>
            </w:tcBorders>
            <w:shd w:val="clear" w:color="auto" w:fill="D9D9D9" w:themeFill="background1" w:themeFillShade="D9"/>
          </w:tcPr>
          <w:p w14:paraId="1E3BF1AC" w14:textId="77777777" w:rsidR="00A429D2" w:rsidRPr="003A7D50" w:rsidRDefault="00A429D2">
            <w:pPr>
              <w:rPr>
                <w:rFonts w:cs="Times New Roman"/>
                <w:lang w:val="en-US"/>
              </w:rPr>
            </w:pPr>
          </w:p>
        </w:tc>
        <w:tc>
          <w:tcPr>
            <w:tcW w:w="816" w:type="dxa"/>
            <w:tcBorders>
              <w:left w:val="nil"/>
              <w:right w:val="nil"/>
            </w:tcBorders>
            <w:shd w:val="clear" w:color="auto" w:fill="D9D9D9" w:themeFill="background1" w:themeFillShade="D9"/>
          </w:tcPr>
          <w:p w14:paraId="7CB3103F" w14:textId="77777777" w:rsidR="00A429D2" w:rsidRPr="003A7D50" w:rsidRDefault="00A429D2">
            <w:pPr>
              <w:rPr>
                <w:rFonts w:cs="Times New Roman"/>
                <w:lang w:val="en-US"/>
              </w:rPr>
            </w:pPr>
          </w:p>
        </w:tc>
        <w:tc>
          <w:tcPr>
            <w:tcW w:w="708" w:type="dxa"/>
            <w:tcBorders>
              <w:left w:val="nil"/>
            </w:tcBorders>
            <w:shd w:val="clear" w:color="auto" w:fill="D9D9D9" w:themeFill="background1" w:themeFillShade="D9"/>
          </w:tcPr>
          <w:p w14:paraId="7C834D00" w14:textId="77777777" w:rsidR="00A429D2" w:rsidRPr="003A7D50" w:rsidRDefault="00A429D2">
            <w:pPr>
              <w:rPr>
                <w:rFonts w:cs="Times New Roman"/>
                <w:lang w:val="en-US"/>
              </w:rPr>
            </w:pPr>
          </w:p>
        </w:tc>
      </w:tr>
      <w:tr w:rsidR="00500A9C" w:rsidRPr="003A7D50" w14:paraId="6D13F37C" w14:textId="77777777" w:rsidTr="00A04609">
        <w:tc>
          <w:tcPr>
            <w:tcW w:w="2376" w:type="dxa"/>
            <w:vAlign w:val="center"/>
          </w:tcPr>
          <w:p w14:paraId="00DB275E" w14:textId="77777777" w:rsidR="00500A9C" w:rsidRPr="003A7D50" w:rsidRDefault="00500A9C" w:rsidP="00627F4C">
            <w:pPr>
              <w:jc w:val="left"/>
              <w:rPr>
                <w:rFonts w:cs="Times New Roman"/>
                <w:lang w:val="en-US"/>
              </w:rPr>
            </w:pPr>
            <w:r>
              <w:rPr>
                <w:rFonts w:cs="Times New Roman"/>
                <w:lang w:val="en-US"/>
              </w:rPr>
              <w:t xml:space="preserve">C-O-O-H </w:t>
            </w:r>
            <w:r>
              <w:rPr>
                <w:rFonts w:ascii="Cambria Math" w:hAnsi="Cambria Math" w:cs="Times New Roman"/>
                <w:lang w:val="en-US"/>
              </w:rPr>
              <w:t>⇄</w:t>
            </w:r>
            <w:r>
              <w:rPr>
                <w:rFonts w:cs="Times New Roman"/>
                <w:lang w:val="en-US"/>
              </w:rPr>
              <w:t xml:space="preserve"> CO• + •OH</w:t>
            </w:r>
          </w:p>
        </w:tc>
        <w:tc>
          <w:tcPr>
            <w:tcW w:w="5954" w:type="dxa"/>
            <w:vAlign w:val="center"/>
          </w:tcPr>
          <w:p w14:paraId="7281FCF0" w14:textId="77E804BB" w:rsidR="00500A9C" w:rsidRPr="003A7D50" w:rsidRDefault="00C509EB" w:rsidP="00627F4C">
            <w:pPr>
              <w:jc w:val="left"/>
              <w:rPr>
                <w:rFonts w:cs="Times New Roman"/>
                <w:lang w:val="en-US"/>
              </w:rPr>
            </w:pPr>
            <w:r>
              <w:rPr>
                <w:rFonts w:cs="Times New Roman"/>
                <w:noProof/>
                <w:lang w:eastAsia="nl-BE"/>
              </w:rPr>
              <w:drawing>
                <wp:inline distT="0" distB="0" distL="0" distR="0" wp14:anchorId="1B0A6C47" wp14:editId="33DC2D27">
                  <wp:extent cx="2044800" cy="266400"/>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ission_CO_OH.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44800" cy="266400"/>
                          </a:xfrm>
                          <a:prstGeom prst="rect">
                            <a:avLst/>
                          </a:prstGeom>
                        </pic:spPr>
                      </pic:pic>
                    </a:graphicData>
                  </a:graphic>
                </wp:inline>
              </w:drawing>
            </w:r>
          </w:p>
        </w:tc>
        <w:tc>
          <w:tcPr>
            <w:tcW w:w="1985" w:type="dxa"/>
            <w:vAlign w:val="center"/>
          </w:tcPr>
          <w:p w14:paraId="7FD18170" w14:textId="77777777" w:rsidR="00500A9C" w:rsidRPr="003A7D50" w:rsidRDefault="00500A9C" w:rsidP="00627F4C">
            <w:pPr>
              <w:jc w:val="left"/>
              <w:rPr>
                <w:rFonts w:cs="Times New Roman"/>
                <w:lang w:val="en-US"/>
              </w:rPr>
            </w:pPr>
            <w:r>
              <w:rPr>
                <w:rFonts w:cs="Times New Roman"/>
                <w:lang w:val="en-US"/>
              </w:rPr>
              <w:t>Analogy with allylhydroperoxide</w:t>
            </w:r>
          </w:p>
        </w:tc>
        <w:tc>
          <w:tcPr>
            <w:tcW w:w="1026" w:type="dxa"/>
            <w:vAlign w:val="center"/>
          </w:tcPr>
          <w:p w14:paraId="235FB3FA" w14:textId="77777777" w:rsidR="00500A9C" w:rsidRPr="003A7D50" w:rsidRDefault="00500A9C" w:rsidP="00627F4C">
            <w:pPr>
              <w:jc w:val="left"/>
              <w:rPr>
                <w:rFonts w:cs="Times New Roman"/>
                <w:lang w:val="en-US"/>
              </w:rPr>
            </w:pPr>
            <w:r>
              <w:rPr>
                <w:rFonts w:cs="Times New Roman"/>
                <w:lang w:val="en-US"/>
              </w:rPr>
              <w:t>3.35e10</w:t>
            </w:r>
          </w:p>
        </w:tc>
        <w:tc>
          <w:tcPr>
            <w:tcW w:w="851" w:type="dxa"/>
            <w:vAlign w:val="center"/>
          </w:tcPr>
          <w:p w14:paraId="29885543" w14:textId="77777777" w:rsidR="00500A9C" w:rsidRPr="003A7D50" w:rsidRDefault="00500A9C" w:rsidP="00627F4C">
            <w:pPr>
              <w:jc w:val="left"/>
              <w:rPr>
                <w:rFonts w:cs="Times New Roman"/>
                <w:lang w:val="en-US"/>
              </w:rPr>
            </w:pPr>
            <w:r>
              <w:rPr>
                <w:rFonts w:cs="Times New Roman"/>
                <w:lang w:val="en-US"/>
              </w:rPr>
              <w:t>0.60</w:t>
            </w:r>
          </w:p>
        </w:tc>
        <w:tc>
          <w:tcPr>
            <w:tcW w:w="816" w:type="dxa"/>
            <w:vAlign w:val="center"/>
          </w:tcPr>
          <w:p w14:paraId="6E3BC434" w14:textId="1D344B61" w:rsidR="00500A9C" w:rsidRPr="003A7D50" w:rsidRDefault="00500A9C" w:rsidP="00B3794B">
            <w:pPr>
              <w:jc w:val="left"/>
              <w:rPr>
                <w:rFonts w:cs="Times New Roman"/>
                <w:lang w:val="en-US"/>
              </w:rPr>
            </w:pPr>
            <w:r>
              <w:rPr>
                <w:rFonts w:cs="Times New Roman"/>
                <w:lang w:val="en-US"/>
              </w:rPr>
              <w:t>-</w:t>
            </w:r>
            <w:r w:rsidR="00B3794B">
              <w:rPr>
                <w:rFonts w:cs="Times New Roman"/>
                <w:lang w:val="en-US"/>
              </w:rPr>
              <w:t>8.8</w:t>
            </w:r>
          </w:p>
        </w:tc>
        <w:tc>
          <w:tcPr>
            <w:tcW w:w="708" w:type="dxa"/>
            <w:vAlign w:val="center"/>
          </w:tcPr>
          <w:p w14:paraId="05E2E911" w14:textId="5AD16667"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Goldsmith&lt;/Author&gt;&lt;Year&gt;2011&lt;/Year&gt;&lt;RecNum&gt;1185&lt;/RecNum&gt;&lt;DisplayText&gt;[19]&lt;/DisplayText&gt;&lt;record&gt;&lt;rec-number&gt;1185&lt;/rec-number&gt;&lt;foreign-keys&gt;&lt;key app="EN" db-id="v2as2ef5awdp2dedtaqpvxso9fx5a5esz2zt"&gt;1185&lt;/key&gt;&lt;/foreign-keys&gt;&lt;ref-type name="Journal Article"&gt;17&lt;/ref-type&gt;&lt;contributors&gt;&lt;authors&gt;&lt;author&gt;Goldsmith, C. Franklin&lt;/author&gt;&lt;author&gt;Klippenstein, Stephen J.&lt;/author&gt;&lt;author&gt;Green, William H.&lt;/author&gt;&lt;/authors&gt;&lt;/contributors&gt;&lt;titles&gt;&lt;title&gt;Theoretical rate coefficients for allyl + HO2 and allyloxy decomposition&lt;/title&gt;&lt;secondary-title&gt;Proceedings of the Combustion Institute&lt;/secondary-title&gt;&lt;/titles&gt;&lt;periodical&gt;&lt;full-title&gt;Proceedings of the Combustion Institute&lt;/full-title&gt;&lt;abbr-1&gt;P. Combust. Inst.&lt;/abbr-1&gt;&lt;/periodical&gt;&lt;pages&gt;273-282&lt;/pages&gt;&lt;volume&gt;33&lt;/volume&gt;&lt;number&gt;1&lt;/number&gt;&lt;keywords&gt;&lt;keyword&gt;Allyl radical&lt;/keyword&gt;&lt;keyword&gt;HO2 radical&lt;/keyword&gt;&lt;keyword&gt;Allyloxy radical&lt;/keyword&gt;&lt;keyword&gt;Barrierless kinetics&lt;/keyword&gt;&lt;keyword&gt;Master equation&lt;/keyword&gt;&lt;/keywords&gt;&lt;dates&gt;&lt;year&gt;2011&lt;/year&gt;&lt;/dates&gt;&lt;isbn&gt;1540-7489&lt;/isbn&gt;&lt;urls&gt;&lt;related-urls&gt;&lt;url&gt;http://www.sciencedirect.com/science/article/pii/S1540748910001239&lt;/url&gt;&lt;/related-urls&gt;&lt;/urls&gt;&lt;electronic-resource-num&gt;http://dx.doi.org/10.1016/j.proci.2010.05.054&lt;/electronic-resource-num&gt;&lt;/record&gt;&lt;/Cite&gt;&lt;/EndNote&gt;</w:instrText>
            </w:r>
            <w:r>
              <w:rPr>
                <w:rFonts w:cs="Times New Roman"/>
                <w:lang w:val="en-US"/>
              </w:rPr>
              <w:fldChar w:fldCharType="separate"/>
            </w:r>
            <w:r w:rsidR="00A04609">
              <w:rPr>
                <w:rFonts w:cs="Times New Roman"/>
                <w:noProof/>
                <w:lang w:val="en-US"/>
              </w:rPr>
              <w:t>[</w:t>
            </w:r>
            <w:hyperlink w:anchor="_ENREF_19" w:tooltip="Goldsmith, 2011 #1185" w:history="1">
              <w:r w:rsidR="00A04609">
                <w:rPr>
                  <w:rFonts w:cs="Times New Roman"/>
                  <w:noProof/>
                  <w:lang w:val="en-US"/>
                </w:rPr>
                <w:t>19</w:t>
              </w:r>
            </w:hyperlink>
            <w:r w:rsidR="00A04609">
              <w:rPr>
                <w:rFonts w:cs="Times New Roman"/>
                <w:noProof/>
                <w:lang w:val="en-US"/>
              </w:rPr>
              <w:t>]</w:t>
            </w:r>
            <w:r>
              <w:rPr>
                <w:rFonts w:cs="Times New Roman"/>
                <w:lang w:val="en-US"/>
              </w:rPr>
              <w:fldChar w:fldCharType="end"/>
            </w:r>
          </w:p>
        </w:tc>
      </w:tr>
      <w:tr w:rsidR="00500A9C" w:rsidRPr="003A7D50" w14:paraId="5F63356C" w14:textId="77777777" w:rsidTr="00A04609">
        <w:tc>
          <w:tcPr>
            <w:tcW w:w="2376" w:type="dxa"/>
            <w:tcBorders>
              <w:bottom w:val="single" w:sz="4" w:space="0" w:color="auto"/>
            </w:tcBorders>
            <w:vAlign w:val="center"/>
          </w:tcPr>
          <w:p w14:paraId="3170D2BC" w14:textId="77777777" w:rsidR="00500A9C" w:rsidRPr="003A7D50" w:rsidRDefault="00500A9C" w:rsidP="00627F4C">
            <w:pPr>
              <w:jc w:val="left"/>
              <w:rPr>
                <w:rFonts w:cs="Times New Roman"/>
                <w:lang w:val="en-US"/>
              </w:rPr>
            </w:pPr>
            <w:r>
              <w:rPr>
                <w:rFonts w:cs="Times New Roman"/>
                <w:lang w:val="en-US"/>
              </w:rPr>
              <w:t>C• + HO</w:t>
            </w:r>
            <w:r w:rsidRPr="00706FF9">
              <w:rPr>
                <w:rFonts w:cs="Times New Roman"/>
                <w:vertAlign w:val="subscript"/>
                <w:lang w:val="en-US"/>
              </w:rPr>
              <w:t>2</w:t>
            </w:r>
            <w:r>
              <w:rPr>
                <w:rFonts w:cs="Times New Roman"/>
                <w:lang w:val="en-US"/>
              </w:rPr>
              <w:t xml:space="preserve">• </w:t>
            </w:r>
            <w:r>
              <w:rPr>
                <w:rFonts w:ascii="Cambria Math" w:hAnsi="Cambria Math" w:cs="Times New Roman"/>
                <w:lang w:val="en-US"/>
              </w:rPr>
              <w:t>⇄</w:t>
            </w:r>
            <w:r>
              <w:rPr>
                <w:rFonts w:cs="Times New Roman"/>
                <w:lang w:val="en-US"/>
              </w:rPr>
              <w:t xml:space="preserve"> C-O-O-H </w:t>
            </w:r>
          </w:p>
        </w:tc>
        <w:tc>
          <w:tcPr>
            <w:tcW w:w="5954" w:type="dxa"/>
            <w:tcBorders>
              <w:bottom w:val="single" w:sz="4" w:space="0" w:color="auto"/>
            </w:tcBorders>
            <w:vAlign w:val="center"/>
          </w:tcPr>
          <w:p w14:paraId="50514558" w14:textId="2CA741AA" w:rsidR="00500A9C" w:rsidRPr="003A7D50" w:rsidRDefault="00C509EB" w:rsidP="00627F4C">
            <w:pPr>
              <w:jc w:val="left"/>
              <w:rPr>
                <w:rFonts w:cs="Times New Roman"/>
                <w:lang w:val="en-US"/>
              </w:rPr>
            </w:pPr>
            <w:r>
              <w:rPr>
                <w:rFonts w:cs="Times New Roman"/>
                <w:noProof/>
                <w:lang w:eastAsia="nl-BE"/>
              </w:rPr>
              <w:drawing>
                <wp:inline distT="0" distB="0" distL="0" distR="0" wp14:anchorId="278ED2DA" wp14:editId="3EAFB92D">
                  <wp:extent cx="2840400" cy="702000"/>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ission_C=CC_OOH.tif"/>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840400" cy="702000"/>
                          </a:xfrm>
                          <a:prstGeom prst="rect">
                            <a:avLst/>
                          </a:prstGeom>
                        </pic:spPr>
                      </pic:pic>
                    </a:graphicData>
                  </a:graphic>
                </wp:inline>
              </w:drawing>
            </w:r>
          </w:p>
        </w:tc>
        <w:tc>
          <w:tcPr>
            <w:tcW w:w="1985" w:type="dxa"/>
            <w:tcBorders>
              <w:bottom w:val="single" w:sz="4" w:space="0" w:color="auto"/>
            </w:tcBorders>
            <w:vAlign w:val="center"/>
          </w:tcPr>
          <w:p w14:paraId="58DE3302" w14:textId="77777777" w:rsidR="00500A9C" w:rsidRPr="003A7D50" w:rsidRDefault="00500A9C" w:rsidP="00627F4C">
            <w:pPr>
              <w:jc w:val="left"/>
              <w:rPr>
                <w:rFonts w:cs="Times New Roman"/>
                <w:lang w:val="en-US"/>
              </w:rPr>
            </w:pPr>
            <w:r>
              <w:rPr>
                <w:rFonts w:cs="Times New Roman"/>
                <w:lang w:val="en-US"/>
              </w:rPr>
              <w:t>Analogy with allylhydroperoxide</w:t>
            </w:r>
          </w:p>
        </w:tc>
        <w:tc>
          <w:tcPr>
            <w:tcW w:w="1026" w:type="dxa"/>
            <w:tcBorders>
              <w:bottom w:val="single" w:sz="4" w:space="0" w:color="auto"/>
            </w:tcBorders>
            <w:vAlign w:val="center"/>
          </w:tcPr>
          <w:p w14:paraId="5F57BF19" w14:textId="77777777" w:rsidR="00500A9C" w:rsidRPr="003A7D50" w:rsidRDefault="00500A9C" w:rsidP="00627F4C">
            <w:pPr>
              <w:jc w:val="left"/>
              <w:rPr>
                <w:rFonts w:cs="Times New Roman"/>
                <w:lang w:val="en-US"/>
              </w:rPr>
            </w:pPr>
            <w:r>
              <w:rPr>
                <w:rFonts w:cs="Times New Roman"/>
                <w:lang w:val="en-US"/>
              </w:rPr>
              <w:t>1.59e20</w:t>
            </w:r>
          </w:p>
        </w:tc>
        <w:tc>
          <w:tcPr>
            <w:tcW w:w="851" w:type="dxa"/>
            <w:tcBorders>
              <w:bottom w:val="single" w:sz="4" w:space="0" w:color="auto"/>
            </w:tcBorders>
            <w:vAlign w:val="center"/>
          </w:tcPr>
          <w:p w14:paraId="444B0716" w14:textId="77777777" w:rsidR="00500A9C" w:rsidRPr="003A7D50" w:rsidRDefault="00500A9C" w:rsidP="00627F4C">
            <w:pPr>
              <w:jc w:val="left"/>
              <w:rPr>
                <w:rFonts w:cs="Times New Roman"/>
                <w:lang w:val="en-US"/>
              </w:rPr>
            </w:pPr>
            <w:r>
              <w:rPr>
                <w:rFonts w:cs="Times New Roman"/>
                <w:lang w:val="en-US"/>
              </w:rPr>
              <w:t>-1.50</w:t>
            </w:r>
          </w:p>
        </w:tc>
        <w:tc>
          <w:tcPr>
            <w:tcW w:w="816" w:type="dxa"/>
            <w:tcBorders>
              <w:bottom w:val="single" w:sz="4" w:space="0" w:color="auto"/>
            </w:tcBorders>
            <w:vAlign w:val="center"/>
          </w:tcPr>
          <w:p w14:paraId="0D5BAB24" w14:textId="7B229C64" w:rsidR="00500A9C" w:rsidRPr="003A7D50" w:rsidRDefault="00B3794B" w:rsidP="00627F4C">
            <w:pPr>
              <w:jc w:val="left"/>
              <w:rPr>
                <w:rFonts w:cs="Times New Roman"/>
                <w:lang w:val="en-US"/>
              </w:rPr>
            </w:pPr>
            <w:r>
              <w:rPr>
                <w:rFonts w:cs="Times New Roman"/>
                <w:lang w:val="en-US"/>
              </w:rPr>
              <w:t>179.3</w:t>
            </w:r>
          </w:p>
        </w:tc>
        <w:tc>
          <w:tcPr>
            <w:tcW w:w="708" w:type="dxa"/>
            <w:tcBorders>
              <w:bottom w:val="single" w:sz="4" w:space="0" w:color="auto"/>
            </w:tcBorders>
            <w:vAlign w:val="center"/>
          </w:tcPr>
          <w:p w14:paraId="10C136E2" w14:textId="3B8B2759" w:rsidR="00500A9C" w:rsidRPr="003A7D50" w:rsidRDefault="00254956" w:rsidP="00A04609">
            <w:pPr>
              <w:jc w:val="left"/>
              <w:rPr>
                <w:rFonts w:cs="Times New Roman"/>
                <w:lang w:val="en-US"/>
              </w:rPr>
            </w:pPr>
            <w:r>
              <w:rPr>
                <w:rFonts w:cs="Times New Roman"/>
                <w:lang w:val="en-US"/>
              </w:rPr>
              <w:fldChar w:fldCharType="begin"/>
            </w:r>
            <w:r w:rsidR="00A04609">
              <w:rPr>
                <w:rFonts w:cs="Times New Roman"/>
                <w:lang w:val="en-US"/>
              </w:rPr>
              <w:instrText xml:space="preserve"> ADDIN EN.CITE &lt;EndNote&gt;&lt;Cite&gt;&lt;Author&gt;Goldsmith&lt;/Author&gt;&lt;Year&gt;2011&lt;/Year&gt;&lt;RecNum&gt;1185&lt;/RecNum&gt;&lt;DisplayText&gt;[19]&lt;/DisplayText&gt;&lt;record&gt;&lt;rec-number&gt;1185&lt;/rec-number&gt;&lt;foreign-keys&gt;&lt;key app="EN" db-id="v2as2ef5awdp2dedtaqpvxso9fx5a5esz2zt"&gt;1185&lt;/key&gt;&lt;/foreign-keys&gt;&lt;ref-type name="Journal Article"&gt;17&lt;/ref-type&gt;&lt;contributors&gt;&lt;authors&gt;&lt;author&gt;Goldsmith, C. Franklin&lt;/author&gt;&lt;author&gt;Klippenstein, Stephen J.&lt;/author&gt;&lt;author&gt;Green, William H.&lt;/author&gt;&lt;/authors&gt;&lt;/contributors&gt;&lt;titles&gt;&lt;title&gt;Theoretical rate coefficients for allyl + HO2 and allyloxy decomposition&lt;/title&gt;&lt;secondary-title&gt;Proceedings of the Combustion Institute&lt;/secondary-title&gt;&lt;/titles&gt;&lt;periodical&gt;&lt;full-title&gt;Proceedings of the Combustion Institute&lt;/full-title&gt;&lt;abbr-1&gt;P. Combust. Inst.&lt;/abbr-1&gt;&lt;/periodical&gt;&lt;pages&gt;273-282&lt;/pages&gt;&lt;volume&gt;33&lt;/volume&gt;&lt;number&gt;1&lt;/number&gt;&lt;keywords&gt;&lt;keyword&gt;Allyl radical&lt;/keyword&gt;&lt;keyword&gt;HO2 radical&lt;/keyword&gt;&lt;keyword&gt;Allyloxy radical&lt;/keyword&gt;&lt;keyword&gt;Barrierless kinetics&lt;/keyword&gt;&lt;keyword&gt;Master equation&lt;/keyword&gt;&lt;/keywords&gt;&lt;dates&gt;&lt;year&gt;2011&lt;/year&gt;&lt;/dates&gt;&lt;isbn&gt;1540-7489&lt;/isbn&gt;&lt;urls&gt;&lt;related-urls&gt;&lt;url&gt;http://www.sciencedirect.com/science/article/pii/S1540748910001239&lt;/url&gt;&lt;/related-urls&gt;&lt;/urls&gt;&lt;electronic-resource-num&gt;http://dx.doi.org/10.1016/j.proci.2010.05.054&lt;/electronic-resource-num&gt;&lt;/record&gt;&lt;/Cite&gt;&lt;/EndNote&gt;</w:instrText>
            </w:r>
            <w:r>
              <w:rPr>
                <w:rFonts w:cs="Times New Roman"/>
                <w:lang w:val="en-US"/>
              </w:rPr>
              <w:fldChar w:fldCharType="separate"/>
            </w:r>
            <w:r w:rsidR="00A04609">
              <w:rPr>
                <w:rFonts w:cs="Times New Roman"/>
                <w:noProof/>
                <w:lang w:val="en-US"/>
              </w:rPr>
              <w:t>[</w:t>
            </w:r>
            <w:hyperlink w:anchor="_ENREF_19" w:tooltip="Goldsmith, 2011 #1185" w:history="1">
              <w:r w:rsidR="00A04609">
                <w:rPr>
                  <w:rFonts w:cs="Times New Roman"/>
                  <w:noProof/>
                  <w:lang w:val="en-US"/>
                </w:rPr>
                <w:t>19</w:t>
              </w:r>
            </w:hyperlink>
            <w:r w:rsidR="00A04609">
              <w:rPr>
                <w:rFonts w:cs="Times New Roman"/>
                <w:noProof/>
                <w:lang w:val="en-US"/>
              </w:rPr>
              <w:t>]</w:t>
            </w:r>
            <w:r>
              <w:rPr>
                <w:rFonts w:cs="Times New Roman"/>
                <w:lang w:val="en-US"/>
              </w:rPr>
              <w:fldChar w:fldCharType="end"/>
            </w:r>
          </w:p>
        </w:tc>
      </w:tr>
      <w:tr w:rsidR="00500A9C" w:rsidRPr="003A7D50" w14:paraId="4D5C8EE1" w14:textId="77777777" w:rsidTr="00A04609">
        <w:tc>
          <w:tcPr>
            <w:tcW w:w="2376" w:type="dxa"/>
            <w:tcBorders>
              <w:left w:val="nil"/>
              <w:bottom w:val="nil"/>
              <w:right w:val="nil"/>
            </w:tcBorders>
          </w:tcPr>
          <w:p w14:paraId="7C054859" w14:textId="77777777" w:rsidR="00500A9C" w:rsidRPr="003A7D50" w:rsidRDefault="00500A9C" w:rsidP="00B440BB">
            <w:pPr>
              <w:rPr>
                <w:rFonts w:cs="Times New Roman"/>
                <w:lang w:val="en-US"/>
              </w:rPr>
            </w:pPr>
          </w:p>
        </w:tc>
        <w:tc>
          <w:tcPr>
            <w:tcW w:w="5954" w:type="dxa"/>
            <w:tcBorders>
              <w:left w:val="nil"/>
              <w:bottom w:val="nil"/>
              <w:right w:val="nil"/>
            </w:tcBorders>
          </w:tcPr>
          <w:p w14:paraId="71B56F8C" w14:textId="77777777" w:rsidR="00500A9C" w:rsidRPr="003A7D50" w:rsidRDefault="00500A9C" w:rsidP="00B440BB">
            <w:pPr>
              <w:rPr>
                <w:rFonts w:cs="Times New Roman"/>
                <w:lang w:val="en-US"/>
              </w:rPr>
            </w:pPr>
            <w:r w:rsidRPr="007F30D9">
              <w:rPr>
                <w:rFonts w:cs="Times New Roman"/>
                <w:vertAlign w:val="superscript"/>
                <w:lang w:val="en-US"/>
              </w:rPr>
              <w:t>a</w:t>
            </w:r>
            <w:r>
              <w:rPr>
                <w:rFonts w:cs="Times New Roman"/>
                <w:lang w:val="en-US"/>
              </w:rPr>
              <w:t xml:space="preserve"> CBS-QB3 calculations</w:t>
            </w:r>
          </w:p>
        </w:tc>
        <w:tc>
          <w:tcPr>
            <w:tcW w:w="1985" w:type="dxa"/>
            <w:tcBorders>
              <w:left w:val="nil"/>
              <w:bottom w:val="nil"/>
              <w:right w:val="nil"/>
            </w:tcBorders>
          </w:tcPr>
          <w:p w14:paraId="58853961" w14:textId="77777777" w:rsidR="00500A9C" w:rsidRPr="003A7D50" w:rsidRDefault="00500A9C" w:rsidP="00B440BB">
            <w:pPr>
              <w:rPr>
                <w:rFonts w:cs="Times New Roman"/>
                <w:lang w:val="en-US"/>
              </w:rPr>
            </w:pPr>
          </w:p>
        </w:tc>
        <w:tc>
          <w:tcPr>
            <w:tcW w:w="1026" w:type="dxa"/>
            <w:tcBorders>
              <w:left w:val="nil"/>
              <w:bottom w:val="nil"/>
              <w:right w:val="nil"/>
            </w:tcBorders>
          </w:tcPr>
          <w:p w14:paraId="09F73142" w14:textId="77777777" w:rsidR="00500A9C" w:rsidRPr="003A7D50" w:rsidRDefault="00500A9C" w:rsidP="00B440BB">
            <w:pPr>
              <w:rPr>
                <w:rFonts w:cs="Times New Roman"/>
                <w:lang w:val="en-US"/>
              </w:rPr>
            </w:pPr>
          </w:p>
        </w:tc>
        <w:tc>
          <w:tcPr>
            <w:tcW w:w="851" w:type="dxa"/>
            <w:tcBorders>
              <w:left w:val="nil"/>
              <w:bottom w:val="nil"/>
              <w:right w:val="nil"/>
            </w:tcBorders>
          </w:tcPr>
          <w:p w14:paraId="6B295D7B" w14:textId="77777777" w:rsidR="00500A9C" w:rsidRPr="003A7D50" w:rsidRDefault="00500A9C" w:rsidP="00B440BB">
            <w:pPr>
              <w:rPr>
                <w:rFonts w:cs="Times New Roman"/>
                <w:lang w:val="en-US"/>
              </w:rPr>
            </w:pPr>
          </w:p>
        </w:tc>
        <w:tc>
          <w:tcPr>
            <w:tcW w:w="816" w:type="dxa"/>
            <w:tcBorders>
              <w:left w:val="nil"/>
              <w:bottom w:val="nil"/>
              <w:right w:val="nil"/>
            </w:tcBorders>
          </w:tcPr>
          <w:p w14:paraId="2CF433D7" w14:textId="77777777" w:rsidR="00500A9C" w:rsidRPr="003A7D50" w:rsidRDefault="00500A9C" w:rsidP="00B440BB">
            <w:pPr>
              <w:rPr>
                <w:rFonts w:cs="Times New Roman"/>
                <w:lang w:val="en-US"/>
              </w:rPr>
            </w:pPr>
          </w:p>
        </w:tc>
        <w:tc>
          <w:tcPr>
            <w:tcW w:w="708" w:type="dxa"/>
            <w:tcBorders>
              <w:left w:val="nil"/>
              <w:bottom w:val="nil"/>
              <w:right w:val="nil"/>
            </w:tcBorders>
          </w:tcPr>
          <w:p w14:paraId="2F759832" w14:textId="77777777" w:rsidR="00500A9C" w:rsidRPr="003A7D50" w:rsidRDefault="00500A9C" w:rsidP="00B440BB">
            <w:pPr>
              <w:rPr>
                <w:rFonts w:cs="Times New Roman"/>
                <w:lang w:val="en-US"/>
              </w:rPr>
            </w:pPr>
          </w:p>
        </w:tc>
      </w:tr>
    </w:tbl>
    <w:p w14:paraId="6971264C" w14:textId="77777777" w:rsidR="001B31AA" w:rsidRDefault="001B31AA">
      <w:pPr>
        <w:sectPr w:rsidR="001B31AA" w:rsidSect="00A555A3">
          <w:pgSz w:w="16839" w:h="11907" w:orient="landscape" w:code="9"/>
          <w:pgMar w:top="1417" w:right="1417" w:bottom="1417" w:left="1417" w:header="708" w:footer="708" w:gutter="0"/>
          <w:cols w:space="708"/>
          <w:docGrid w:linePitch="360"/>
        </w:sectPr>
      </w:pPr>
    </w:p>
    <w:p w14:paraId="1726D4A8" w14:textId="4F1EBD27" w:rsidR="00037744" w:rsidRDefault="00037744" w:rsidP="00037744">
      <w:pPr>
        <w:rPr>
          <w:b/>
          <w:sz w:val="24"/>
          <w:lang w:val="en-US"/>
        </w:rPr>
      </w:pPr>
      <w:r>
        <w:rPr>
          <w:b/>
          <w:sz w:val="24"/>
          <w:lang w:val="en-US"/>
        </w:rPr>
        <w:lastRenderedPageBreak/>
        <w:t>Model performance isoprenol oxidation and pyrolysis</w:t>
      </w:r>
    </w:p>
    <w:p w14:paraId="41122897" w14:textId="77777777" w:rsidR="00037744" w:rsidRDefault="00037744" w:rsidP="00037744">
      <w:pPr>
        <w:keepNext/>
      </w:pPr>
      <w:r>
        <w:rPr>
          <w:b/>
          <w:noProof/>
          <w:sz w:val="24"/>
          <w:lang w:eastAsia="nl-BE"/>
        </w:rPr>
        <w:drawing>
          <wp:inline distT="0" distB="0" distL="0" distR="0" wp14:anchorId="012C1E62" wp14:editId="445E96B7">
            <wp:extent cx="5760720" cy="4320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1_CO.png"/>
                    <pic:cNvPicPr/>
                  </pic:nvPicPr>
                  <pic:blipFill>
                    <a:blip r:embed="rId3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C2413F7" w14:textId="29A28AE8" w:rsidR="00037744" w:rsidRDefault="00037744" w:rsidP="00037744">
      <w:pPr>
        <w:pStyle w:val="Caption"/>
        <w:rPr>
          <w:lang w:val="en-US"/>
        </w:rPr>
      </w:pPr>
      <w:r w:rsidRPr="00037744">
        <w:rPr>
          <w:lang w:val="en-US"/>
        </w:rPr>
        <w:t xml:space="preserve">Fig. S </w:t>
      </w:r>
      <w:r>
        <w:fldChar w:fldCharType="begin"/>
      </w:r>
      <w:r w:rsidRPr="00037744">
        <w:rPr>
          <w:lang w:val="en-US"/>
        </w:rPr>
        <w:instrText xml:space="preserve"> SEQ Fig._S \* ARABIC </w:instrText>
      </w:r>
      <w:r>
        <w:fldChar w:fldCharType="separate"/>
      </w:r>
      <w:r w:rsidR="007D6C68">
        <w:rPr>
          <w:noProof/>
          <w:lang w:val="en-US"/>
        </w:rPr>
        <w:t>1</w:t>
      </w:r>
      <w:r>
        <w:fldChar w:fldCharType="end"/>
      </w:r>
      <w:r w:rsidRPr="00037744">
        <w:rPr>
          <w:lang w:val="en-US"/>
        </w:rPr>
        <w:t xml:space="preserve"> </w:t>
      </w:r>
      <w:r>
        <w:rPr>
          <w:lang w:val="en-US"/>
        </w:rPr>
        <w:t>CO m</w:t>
      </w:r>
      <w:r w:rsidRPr="00037744">
        <w:rPr>
          <w:lang w:val="en-US"/>
        </w:rPr>
        <w:t>ole fractions as a function of temperature for isoprenol oxidation and pyrolysis in a jet-stirred reactor, P=0.107 MPa, F</w:t>
      </w:r>
      <w:r w:rsidRPr="00037744">
        <w:rPr>
          <w:vertAlign w:val="subscript"/>
          <w:lang w:val="en-US"/>
        </w:rPr>
        <w:t>V</w:t>
      </w:r>
      <w:r w:rsidRPr="00037744">
        <w:rPr>
          <w:lang w:val="en-US"/>
        </w:rPr>
        <w:t xml:space="preserve"> =4.06 10</w:t>
      </w:r>
      <w:r w:rsidRPr="00037744">
        <w:rPr>
          <w:vertAlign w:val="superscript"/>
          <w:lang w:val="en-US"/>
        </w:rPr>
        <w:t>-5</w:t>
      </w:r>
      <w:r w:rsidRPr="00037744">
        <w:rPr>
          <w:lang w:val="en-US"/>
        </w:rPr>
        <w:t xml:space="preserve"> m</w:t>
      </w:r>
      <w:r w:rsidRPr="00037744">
        <w:rPr>
          <w:vertAlign w:val="superscript"/>
          <w:lang w:val="en-US"/>
        </w:rPr>
        <w:t>3</w:t>
      </w:r>
      <w:r w:rsidRPr="00037744">
        <w:rPr>
          <w:lang w:val="en-US"/>
        </w:rPr>
        <w:t xml:space="preserve"> s</w:t>
      </w:r>
      <w:r w:rsidRPr="00037744">
        <w:rPr>
          <w:vertAlign w:val="superscript"/>
          <w:lang w:val="en-US"/>
        </w:rPr>
        <w:t>-1</w:t>
      </w:r>
      <w:r w:rsidRPr="00037744">
        <w:rPr>
          <w:lang w:val="en-US"/>
        </w:rPr>
        <w:t>, x</w:t>
      </w:r>
      <w:r w:rsidRPr="00037744">
        <w:rPr>
          <w:vertAlign w:val="subscript"/>
          <w:lang w:val="en-US"/>
        </w:rPr>
        <w:t>isoprenol,0</w:t>
      </w:r>
      <w:r w:rsidRPr="00037744">
        <w:rPr>
          <w:lang w:val="en-US"/>
        </w:rPr>
        <w:t xml:space="preserve">=0.008, </w:t>
      </w:r>
      <w:r>
        <w:t>φ</w:t>
      </w:r>
      <w:r w:rsidRPr="00037744">
        <w:rPr>
          <w:lang w:val="en-US"/>
        </w:rPr>
        <w:t xml:space="preserve">=0.5 (blue), </w:t>
      </w:r>
      <w:r>
        <w:t>φ</w:t>
      </w:r>
      <w:r w:rsidRPr="00037744">
        <w:rPr>
          <w:lang w:val="en-US"/>
        </w:rPr>
        <w:t xml:space="preserve">=1.0 (red) and </w:t>
      </w:r>
      <w:r>
        <w:t>φ</w:t>
      </w:r>
      <w:r w:rsidRPr="00037744">
        <w:rPr>
          <w:lang w:val="en-US"/>
        </w:rPr>
        <w:t>=∞ (black): symbols, experimental mole fraction profile; lines, mole fraction profiles calculated with CHEMKIN using the perfectly stirred reactor model and the developed kinetic model</w:t>
      </w:r>
    </w:p>
    <w:p w14:paraId="3A581917" w14:textId="77777777" w:rsidR="00037744" w:rsidRDefault="00037744" w:rsidP="00037744">
      <w:pPr>
        <w:keepNext/>
      </w:pPr>
      <w:r>
        <w:rPr>
          <w:noProof/>
          <w:lang w:eastAsia="nl-BE"/>
        </w:rPr>
        <w:lastRenderedPageBreak/>
        <w:drawing>
          <wp:inline distT="0" distB="0" distL="0" distR="0" wp14:anchorId="51DF92E5" wp14:editId="2577FD56">
            <wp:extent cx="5760720" cy="43205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2_CH4.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BB7A213" w14:textId="1587B15B" w:rsidR="00037744" w:rsidRPr="00037744" w:rsidRDefault="00037744" w:rsidP="00037744">
      <w:pPr>
        <w:pStyle w:val="Caption"/>
        <w:rPr>
          <w:lang w:val="en-US"/>
        </w:rPr>
      </w:pPr>
      <w:r w:rsidRPr="00037744">
        <w:rPr>
          <w:lang w:val="en-US"/>
        </w:rPr>
        <w:t xml:space="preserve">Fig. S </w:t>
      </w:r>
      <w:r>
        <w:fldChar w:fldCharType="begin"/>
      </w:r>
      <w:r w:rsidRPr="00037744">
        <w:rPr>
          <w:lang w:val="en-US"/>
        </w:rPr>
        <w:instrText xml:space="preserve"> SEQ Fig._S \* ARABIC </w:instrText>
      </w:r>
      <w:r>
        <w:fldChar w:fldCharType="separate"/>
      </w:r>
      <w:r w:rsidR="007D6C68">
        <w:rPr>
          <w:noProof/>
          <w:lang w:val="en-US"/>
        </w:rPr>
        <w:t>2</w:t>
      </w:r>
      <w:r>
        <w:fldChar w:fldCharType="end"/>
      </w:r>
      <w:r w:rsidRPr="00037744">
        <w:rPr>
          <w:lang w:val="en-US"/>
        </w:rPr>
        <w:t xml:space="preserve"> CH</w:t>
      </w:r>
      <w:r w:rsidRPr="00037744">
        <w:rPr>
          <w:vertAlign w:val="subscript"/>
          <w:lang w:val="en-US"/>
        </w:rPr>
        <w:t>4</w:t>
      </w:r>
      <w:r w:rsidRPr="00037744">
        <w:rPr>
          <w:lang w:val="en-US"/>
        </w:rPr>
        <w:t xml:space="preserve"> mole fractions as a function of temperature for isoprenol oxidation and pyrolysis in a jet-stirred reactor, P=0.107 MPa, F</w:t>
      </w:r>
      <w:r w:rsidRPr="00037744">
        <w:rPr>
          <w:vertAlign w:val="subscript"/>
          <w:lang w:val="en-US"/>
        </w:rPr>
        <w:t>V</w:t>
      </w:r>
      <w:r w:rsidRPr="00037744">
        <w:rPr>
          <w:lang w:val="en-US"/>
        </w:rPr>
        <w:t xml:space="preserve"> =4.06 10</w:t>
      </w:r>
      <w:r w:rsidRPr="00037744">
        <w:rPr>
          <w:vertAlign w:val="superscript"/>
          <w:lang w:val="en-US"/>
        </w:rPr>
        <w:t>-5</w:t>
      </w:r>
      <w:r w:rsidRPr="00037744">
        <w:rPr>
          <w:lang w:val="en-US"/>
        </w:rPr>
        <w:t xml:space="preserve"> m</w:t>
      </w:r>
      <w:r w:rsidRPr="00037744">
        <w:rPr>
          <w:vertAlign w:val="superscript"/>
          <w:lang w:val="en-US"/>
        </w:rPr>
        <w:t>3</w:t>
      </w:r>
      <w:r w:rsidRPr="00037744">
        <w:rPr>
          <w:lang w:val="en-US"/>
        </w:rPr>
        <w:t xml:space="preserve"> s</w:t>
      </w:r>
      <w:r w:rsidRPr="00037744">
        <w:rPr>
          <w:vertAlign w:val="superscript"/>
          <w:lang w:val="en-US"/>
        </w:rPr>
        <w:t>-1</w:t>
      </w:r>
      <w:r w:rsidRPr="00037744">
        <w:rPr>
          <w:lang w:val="en-US"/>
        </w:rPr>
        <w:t>, x</w:t>
      </w:r>
      <w:r w:rsidRPr="00037744">
        <w:rPr>
          <w:vertAlign w:val="subscript"/>
          <w:lang w:val="en-US"/>
        </w:rPr>
        <w:t>isoprenol,0</w:t>
      </w:r>
      <w:r w:rsidRPr="00037744">
        <w:rPr>
          <w:lang w:val="en-US"/>
        </w:rPr>
        <w:t xml:space="preserve">=0.008, </w:t>
      </w:r>
      <w:r>
        <w:t>φ</w:t>
      </w:r>
      <w:r w:rsidRPr="00037744">
        <w:rPr>
          <w:lang w:val="en-US"/>
        </w:rPr>
        <w:t xml:space="preserve">=0.5 (blue), </w:t>
      </w:r>
      <w:r>
        <w:t>φ</w:t>
      </w:r>
      <w:r w:rsidRPr="00037744">
        <w:rPr>
          <w:lang w:val="en-US"/>
        </w:rPr>
        <w:t xml:space="preserve">=1.0 (red) and </w:t>
      </w:r>
      <w:r>
        <w:t>φ</w:t>
      </w:r>
      <w:r w:rsidRPr="00037744">
        <w:rPr>
          <w:lang w:val="en-US"/>
        </w:rPr>
        <w:t>=∞ (black): symbols, experimental mole fraction profile; lines, mole fraction profiles calculated with CHEMKIN using the perfectly stirred reactor model and the developed kinetic model</w:t>
      </w:r>
    </w:p>
    <w:p w14:paraId="55B9AF5F" w14:textId="77777777" w:rsidR="00037744" w:rsidRDefault="00037744">
      <w:pPr>
        <w:jc w:val="left"/>
        <w:rPr>
          <w:lang w:val="en-US"/>
        </w:rPr>
      </w:pPr>
      <w:r>
        <w:rPr>
          <w:lang w:val="en-US"/>
        </w:rPr>
        <w:br w:type="page"/>
      </w:r>
    </w:p>
    <w:p w14:paraId="320148C3" w14:textId="77777777" w:rsidR="00037744" w:rsidRDefault="00037744" w:rsidP="00037744">
      <w:pPr>
        <w:keepNext/>
      </w:pPr>
      <w:r>
        <w:rPr>
          <w:noProof/>
          <w:lang w:eastAsia="nl-BE"/>
        </w:rPr>
        <w:lastRenderedPageBreak/>
        <w:drawing>
          <wp:inline distT="0" distB="0" distL="0" distR="0" wp14:anchorId="168D5144" wp14:editId="2ABB8A6F">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3_CO2.png"/>
                    <pic:cNvPicPr/>
                  </pic:nvPicPr>
                  <pic:blipFill>
                    <a:blip r:embed="rId3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6513488" w14:textId="11ABA7F5" w:rsidR="00037744" w:rsidRPr="00037744" w:rsidRDefault="00037744" w:rsidP="00037744">
      <w:pPr>
        <w:pStyle w:val="Caption"/>
        <w:rPr>
          <w:lang w:val="en-US"/>
        </w:rPr>
      </w:pPr>
      <w:r w:rsidRPr="00037744">
        <w:rPr>
          <w:lang w:val="en-US"/>
        </w:rPr>
        <w:t xml:space="preserve">Fig. S </w:t>
      </w:r>
      <w:r>
        <w:fldChar w:fldCharType="begin"/>
      </w:r>
      <w:r w:rsidRPr="00037744">
        <w:rPr>
          <w:lang w:val="en-US"/>
        </w:rPr>
        <w:instrText xml:space="preserve"> SEQ Fig._S \* ARABIC </w:instrText>
      </w:r>
      <w:r>
        <w:fldChar w:fldCharType="separate"/>
      </w:r>
      <w:r w:rsidR="007D6C68">
        <w:rPr>
          <w:noProof/>
          <w:lang w:val="en-US"/>
        </w:rPr>
        <w:t>3</w:t>
      </w:r>
      <w:r>
        <w:fldChar w:fldCharType="end"/>
      </w:r>
      <w:r w:rsidRPr="00037744">
        <w:rPr>
          <w:lang w:val="en-US"/>
        </w:rPr>
        <w:t xml:space="preserve"> </w:t>
      </w:r>
      <w:r>
        <w:rPr>
          <w:lang w:val="en-US"/>
        </w:rPr>
        <w:t>CO</w:t>
      </w:r>
      <w:r w:rsidRPr="00037744">
        <w:rPr>
          <w:vertAlign w:val="subscript"/>
          <w:lang w:val="en-US"/>
        </w:rPr>
        <w:t>2</w:t>
      </w:r>
      <w:r>
        <w:rPr>
          <w:lang w:val="en-US"/>
        </w:rPr>
        <w:t xml:space="preserve"> m</w:t>
      </w:r>
      <w:r w:rsidRPr="00037744">
        <w:rPr>
          <w:lang w:val="en-US"/>
        </w:rPr>
        <w:t>ole fractions as a function of temperature for isoprenol oxidation and pyrolysis in a jet-stirred reactor, P=0.107 MPa, F</w:t>
      </w:r>
      <w:r w:rsidRPr="00037744">
        <w:rPr>
          <w:vertAlign w:val="subscript"/>
          <w:lang w:val="en-US"/>
        </w:rPr>
        <w:t>V</w:t>
      </w:r>
      <w:r w:rsidRPr="00037744">
        <w:rPr>
          <w:lang w:val="en-US"/>
        </w:rPr>
        <w:t xml:space="preserve"> =4.06 10</w:t>
      </w:r>
      <w:r w:rsidRPr="00037744">
        <w:rPr>
          <w:vertAlign w:val="superscript"/>
          <w:lang w:val="en-US"/>
        </w:rPr>
        <w:t>-5</w:t>
      </w:r>
      <w:r w:rsidRPr="00037744">
        <w:rPr>
          <w:lang w:val="en-US"/>
        </w:rPr>
        <w:t xml:space="preserve"> m</w:t>
      </w:r>
      <w:r w:rsidRPr="00037744">
        <w:rPr>
          <w:vertAlign w:val="superscript"/>
          <w:lang w:val="en-US"/>
        </w:rPr>
        <w:t>3</w:t>
      </w:r>
      <w:r w:rsidRPr="00037744">
        <w:rPr>
          <w:lang w:val="en-US"/>
        </w:rPr>
        <w:t xml:space="preserve"> s</w:t>
      </w:r>
      <w:r w:rsidRPr="00037744">
        <w:rPr>
          <w:vertAlign w:val="superscript"/>
          <w:lang w:val="en-US"/>
        </w:rPr>
        <w:t>-1</w:t>
      </w:r>
      <w:r w:rsidRPr="00037744">
        <w:rPr>
          <w:lang w:val="en-US"/>
        </w:rPr>
        <w:t>, x</w:t>
      </w:r>
      <w:r w:rsidRPr="00037744">
        <w:rPr>
          <w:vertAlign w:val="subscript"/>
          <w:lang w:val="en-US"/>
        </w:rPr>
        <w:t>isoprenol,0</w:t>
      </w:r>
      <w:r w:rsidRPr="00037744">
        <w:rPr>
          <w:lang w:val="en-US"/>
        </w:rPr>
        <w:t xml:space="preserve">=0.008, </w:t>
      </w:r>
      <w:r>
        <w:t>φ</w:t>
      </w:r>
      <w:r w:rsidRPr="00037744">
        <w:rPr>
          <w:lang w:val="en-US"/>
        </w:rPr>
        <w:t xml:space="preserve">=0.5 (blue), </w:t>
      </w:r>
      <w:r>
        <w:t>φ</w:t>
      </w:r>
      <w:r w:rsidRPr="00037744">
        <w:rPr>
          <w:lang w:val="en-US"/>
        </w:rPr>
        <w:t xml:space="preserve">=1.0 (red) and </w:t>
      </w:r>
      <w:r>
        <w:t>φ</w:t>
      </w:r>
      <w:r w:rsidRPr="00037744">
        <w:rPr>
          <w:lang w:val="en-US"/>
        </w:rPr>
        <w:t>=∞ (black): symbols, experimental mole fraction profile; lines, mole fraction profiles calculated with CHEMKIN using the perfectly stirred reactor model and the developed kinetic model</w:t>
      </w:r>
    </w:p>
    <w:p w14:paraId="4B36D334" w14:textId="77777777" w:rsidR="00037744" w:rsidRDefault="00037744">
      <w:pPr>
        <w:jc w:val="left"/>
        <w:rPr>
          <w:lang w:val="en-US"/>
        </w:rPr>
      </w:pPr>
      <w:r>
        <w:rPr>
          <w:lang w:val="en-US"/>
        </w:rPr>
        <w:br w:type="page"/>
      </w:r>
    </w:p>
    <w:p w14:paraId="53F5270D" w14:textId="77777777" w:rsidR="00DB4A86" w:rsidRDefault="00DB4A86" w:rsidP="00DB4A86">
      <w:pPr>
        <w:keepNext/>
      </w:pPr>
      <w:r>
        <w:rPr>
          <w:noProof/>
          <w:lang w:eastAsia="nl-BE"/>
        </w:rPr>
        <w:lastRenderedPageBreak/>
        <w:drawing>
          <wp:inline distT="0" distB="0" distL="0" distR="0" wp14:anchorId="23F23ECE" wp14:editId="19FDCE74">
            <wp:extent cx="5760720" cy="4320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4_exp_sim.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EE80160" w14:textId="015728D1"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4</w:t>
      </w:r>
      <w:r>
        <w:fldChar w:fldCharType="end"/>
      </w:r>
      <w:r w:rsidRPr="00DB4A86">
        <w:rPr>
          <w:lang w:val="en-US"/>
        </w:rPr>
        <w:t xml:space="preserve"> </w:t>
      </w:r>
      <w:r>
        <w:rPr>
          <w:lang w:val="en-US"/>
        </w:rPr>
        <w:t>C</w:t>
      </w:r>
      <w:r w:rsidRPr="00DB4A86">
        <w:rPr>
          <w:vertAlign w:val="subscript"/>
          <w:lang w:val="en-US"/>
        </w:rPr>
        <w:t>2</w:t>
      </w:r>
      <w:r>
        <w:rPr>
          <w:lang w:val="en-US"/>
        </w:rPr>
        <w:t>H</w:t>
      </w:r>
      <w:r w:rsidRPr="00DB4A86">
        <w:rPr>
          <w:vertAlign w:val="subscript"/>
          <w:lang w:val="en-US"/>
        </w:rPr>
        <w:t>4</w:t>
      </w:r>
      <w:r>
        <w:rPr>
          <w:lang w:val="en-US"/>
        </w:rPr>
        <w:t xml:space="preserv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6C39E80" w14:textId="77777777" w:rsidR="00DB4A86" w:rsidRDefault="00DB4A86">
      <w:pPr>
        <w:jc w:val="left"/>
        <w:rPr>
          <w:lang w:val="en-US"/>
        </w:rPr>
      </w:pPr>
      <w:r>
        <w:rPr>
          <w:lang w:val="en-US"/>
        </w:rPr>
        <w:br w:type="page"/>
      </w:r>
    </w:p>
    <w:p w14:paraId="4CF65968" w14:textId="77777777" w:rsidR="00DB4A86" w:rsidRDefault="00DB4A86" w:rsidP="00DB4A86">
      <w:pPr>
        <w:keepNext/>
      </w:pPr>
      <w:r>
        <w:rPr>
          <w:noProof/>
          <w:lang w:eastAsia="nl-BE"/>
        </w:rPr>
        <w:lastRenderedPageBreak/>
        <w:drawing>
          <wp:inline distT="0" distB="0" distL="0" distR="0" wp14:anchorId="21BFE845" wp14:editId="67E2B2BF">
            <wp:extent cx="5760720" cy="4320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5_C2H2.png"/>
                    <pic:cNvPicPr/>
                  </pic:nvPicPr>
                  <pic:blipFill>
                    <a:blip r:embed="rId3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1D0CD2A" w14:textId="422C7FC0"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5</w:t>
      </w:r>
      <w:r>
        <w:fldChar w:fldCharType="end"/>
      </w:r>
      <w:r w:rsidRPr="00DB4A86">
        <w:rPr>
          <w:lang w:val="en-US"/>
        </w:rPr>
        <w:t xml:space="preserve"> </w:t>
      </w:r>
      <w:r>
        <w:rPr>
          <w:lang w:val="en-US"/>
        </w:rPr>
        <w:t>C</w:t>
      </w:r>
      <w:r w:rsidRPr="00DB4A86">
        <w:rPr>
          <w:vertAlign w:val="subscript"/>
          <w:lang w:val="en-US"/>
        </w:rPr>
        <w:t>2</w:t>
      </w:r>
      <w:r>
        <w:rPr>
          <w:lang w:val="en-US"/>
        </w:rPr>
        <w:t>H</w:t>
      </w:r>
      <w:r>
        <w:rPr>
          <w:vertAlign w:val="subscript"/>
          <w:lang w:val="en-US"/>
        </w:rPr>
        <w:t>2</w:t>
      </w:r>
      <w:r>
        <w:rPr>
          <w:lang w:val="en-US"/>
        </w:rPr>
        <w:t xml:space="preserv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8CDD2AA" w14:textId="77777777" w:rsidR="00DB4A86" w:rsidRDefault="00DB4A86">
      <w:pPr>
        <w:jc w:val="left"/>
        <w:rPr>
          <w:lang w:val="en-US"/>
        </w:rPr>
      </w:pPr>
      <w:r>
        <w:rPr>
          <w:lang w:val="en-US"/>
        </w:rPr>
        <w:br w:type="page"/>
      </w:r>
    </w:p>
    <w:p w14:paraId="53773FA1" w14:textId="77777777" w:rsidR="00DB4A86" w:rsidRDefault="00DB4A86" w:rsidP="00DB4A86">
      <w:pPr>
        <w:keepNext/>
      </w:pPr>
      <w:r>
        <w:rPr>
          <w:noProof/>
          <w:lang w:eastAsia="nl-BE"/>
        </w:rPr>
        <w:lastRenderedPageBreak/>
        <w:drawing>
          <wp:inline distT="0" distB="0" distL="0" distR="0" wp14:anchorId="63032EC6" wp14:editId="5B7CD569">
            <wp:extent cx="5760720" cy="43205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6_C2H6.png"/>
                    <pic:cNvPicPr/>
                  </pic:nvPicPr>
                  <pic:blipFill>
                    <a:blip r:embed="rId3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0D0DA08" w14:textId="15D7C4EE"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6</w:t>
      </w:r>
      <w:r>
        <w:fldChar w:fldCharType="end"/>
      </w:r>
      <w:r w:rsidRPr="00DB4A86">
        <w:rPr>
          <w:lang w:val="en-US"/>
        </w:rPr>
        <w:t xml:space="preserve"> </w:t>
      </w:r>
      <w:r>
        <w:rPr>
          <w:lang w:val="en-US"/>
        </w:rPr>
        <w:t>C</w:t>
      </w:r>
      <w:r w:rsidRPr="00DB4A86">
        <w:rPr>
          <w:vertAlign w:val="subscript"/>
          <w:lang w:val="en-US"/>
        </w:rPr>
        <w:t>2</w:t>
      </w:r>
      <w:r>
        <w:rPr>
          <w:lang w:val="en-US"/>
        </w:rPr>
        <w:t>H</w:t>
      </w:r>
      <w:r>
        <w:rPr>
          <w:vertAlign w:val="subscript"/>
          <w:lang w:val="en-US"/>
        </w:rPr>
        <w:t>6</w:t>
      </w:r>
      <w:r>
        <w:rPr>
          <w:lang w:val="en-US"/>
        </w:rPr>
        <w:t xml:space="preserv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7CA3491" w14:textId="77777777" w:rsidR="00DB4A86" w:rsidRDefault="00DB4A86">
      <w:pPr>
        <w:jc w:val="left"/>
        <w:rPr>
          <w:lang w:val="en-US"/>
        </w:rPr>
      </w:pPr>
      <w:r>
        <w:rPr>
          <w:lang w:val="en-US"/>
        </w:rPr>
        <w:br w:type="page"/>
      </w:r>
    </w:p>
    <w:p w14:paraId="6041D7A1" w14:textId="77777777" w:rsidR="00DB4A86" w:rsidRDefault="00DB4A86" w:rsidP="00DB4A86">
      <w:pPr>
        <w:keepNext/>
      </w:pPr>
      <w:r>
        <w:rPr>
          <w:noProof/>
          <w:lang w:eastAsia="nl-BE"/>
        </w:rPr>
        <w:lastRenderedPageBreak/>
        <w:drawing>
          <wp:inline distT="0" distB="0" distL="0" distR="0" wp14:anchorId="25956D54" wp14:editId="0504F3C3">
            <wp:extent cx="5760720" cy="43205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7_C3H6.png"/>
                    <pic:cNvPicPr/>
                  </pic:nvPicPr>
                  <pic:blipFill>
                    <a:blip r:embed="rId3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8FA1819" w14:textId="0317AC2B"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7</w:t>
      </w:r>
      <w:r>
        <w:fldChar w:fldCharType="end"/>
      </w:r>
      <w:r w:rsidRPr="00DB4A86">
        <w:rPr>
          <w:lang w:val="en-US"/>
        </w:rPr>
        <w:t xml:space="preserve"> </w:t>
      </w:r>
      <w:r>
        <w:rPr>
          <w:lang w:val="en-US"/>
        </w:rPr>
        <w:t>C</w:t>
      </w:r>
      <w:r>
        <w:rPr>
          <w:vertAlign w:val="subscript"/>
          <w:lang w:val="en-US"/>
        </w:rPr>
        <w:t>3</w:t>
      </w:r>
      <w:r>
        <w:rPr>
          <w:lang w:val="en-US"/>
        </w:rPr>
        <w:t>H</w:t>
      </w:r>
      <w:r>
        <w:rPr>
          <w:vertAlign w:val="subscript"/>
          <w:lang w:val="en-US"/>
        </w:rPr>
        <w:t>6</w:t>
      </w:r>
      <w:r>
        <w:rPr>
          <w:lang w:val="en-US"/>
        </w:rPr>
        <w:t xml:space="preserv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27A1740" w14:textId="77777777" w:rsidR="00DB4A86" w:rsidRDefault="00DB4A86">
      <w:pPr>
        <w:jc w:val="left"/>
        <w:rPr>
          <w:lang w:val="en-US"/>
        </w:rPr>
      </w:pPr>
      <w:r>
        <w:rPr>
          <w:lang w:val="en-US"/>
        </w:rPr>
        <w:br w:type="page"/>
      </w:r>
    </w:p>
    <w:p w14:paraId="0F508EC3" w14:textId="77777777" w:rsidR="00DB4A86" w:rsidRDefault="00DB4A86" w:rsidP="00DB4A86">
      <w:pPr>
        <w:keepNext/>
      </w:pPr>
      <w:r>
        <w:rPr>
          <w:noProof/>
          <w:lang w:eastAsia="nl-BE"/>
        </w:rPr>
        <w:lastRenderedPageBreak/>
        <w:drawing>
          <wp:inline distT="0" distB="0" distL="0" distR="0" wp14:anchorId="470F90D8" wp14:editId="4CC11917">
            <wp:extent cx="5760720" cy="43205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ene_exp_sim.png"/>
                    <pic:cNvPicPr/>
                  </pic:nvPicPr>
                  <pic:blipFill>
                    <a:blip r:embed="rId3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0817581" w14:textId="110E6AAE"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8</w:t>
      </w:r>
      <w:r>
        <w:fldChar w:fldCharType="end"/>
      </w:r>
      <w:r w:rsidRPr="00DB4A86">
        <w:rPr>
          <w:lang w:val="en-US"/>
        </w:rPr>
        <w:t xml:space="preserve"> </w:t>
      </w:r>
      <w:r>
        <w:rPr>
          <w:lang w:val="en-US"/>
        </w:rPr>
        <w:t>All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7C71E86" w14:textId="77777777" w:rsidR="00DB4A86" w:rsidRDefault="00DB4A86">
      <w:pPr>
        <w:jc w:val="left"/>
        <w:rPr>
          <w:lang w:val="en-US"/>
        </w:rPr>
      </w:pPr>
      <w:r>
        <w:rPr>
          <w:lang w:val="en-US"/>
        </w:rPr>
        <w:br w:type="page"/>
      </w:r>
    </w:p>
    <w:p w14:paraId="0B3BF8E3" w14:textId="77777777" w:rsidR="00DB4A86" w:rsidRDefault="00DB4A86" w:rsidP="00DB4A86">
      <w:pPr>
        <w:keepNext/>
      </w:pPr>
      <w:r>
        <w:rPr>
          <w:noProof/>
          <w:lang w:eastAsia="nl-BE"/>
        </w:rPr>
        <w:lastRenderedPageBreak/>
        <w:drawing>
          <wp:inline distT="0" distB="0" distL="0" distR="0" wp14:anchorId="033D7E5E" wp14:editId="2C9BDFC5">
            <wp:extent cx="5760720" cy="43205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yne_exp_sim.png"/>
                    <pic:cNvPicPr/>
                  </pic:nvPicPr>
                  <pic:blipFill>
                    <a:blip r:embed="rId4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6C7DEC7" w14:textId="0A3738C5" w:rsidR="00DB4A86" w:rsidRPr="00DB4A86" w:rsidRDefault="00DB4A86" w:rsidP="00DB4A86">
      <w:pPr>
        <w:pStyle w:val="Caption"/>
        <w:rPr>
          <w:lang w:val="en-US"/>
        </w:rPr>
      </w:pPr>
      <w:r w:rsidRPr="00DB4A86">
        <w:rPr>
          <w:lang w:val="en-US"/>
        </w:rPr>
        <w:t xml:space="preserve">Fig. S </w:t>
      </w:r>
      <w:r>
        <w:fldChar w:fldCharType="begin"/>
      </w:r>
      <w:r w:rsidRPr="00DB4A86">
        <w:rPr>
          <w:lang w:val="en-US"/>
        </w:rPr>
        <w:instrText xml:space="preserve"> SEQ Fig._S \* ARABIC </w:instrText>
      </w:r>
      <w:r>
        <w:fldChar w:fldCharType="separate"/>
      </w:r>
      <w:r w:rsidR="007D6C68">
        <w:rPr>
          <w:noProof/>
          <w:lang w:val="en-US"/>
        </w:rPr>
        <w:t>9</w:t>
      </w:r>
      <w:r>
        <w:fldChar w:fldCharType="end"/>
      </w:r>
      <w:r>
        <w:rPr>
          <w:lang w:val="en-US"/>
        </w:rPr>
        <w:t xml:space="preserve"> Propy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2BD1FEB" w14:textId="77777777" w:rsidR="00CE0DB4" w:rsidRDefault="00CE0DB4">
      <w:pPr>
        <w:jc w:val="left"/>
        <w:rPr>
          <w:lang w:val="en-US"/>
        </w:rPr>
      </w:pPr>
      <w:r>
        <w:rPr>
          <w:lang w:val="en-US"/>
        </w:rPr>
        <w:br w:type="page"/>
      </w:r>
    </w:p>
    <w:p w14:paraId="12AF4836" w14:textId="77777777" w:rsidR="00CE0DB4" w:rsidRDefault="00CE0DB4" w:rsidP="00CE0DB4">
      <w:pPr>
        <w:keepNext/>
      </w:pPr>
      <w:r>
        <w:rPr>
          <w:noProof/>
          <w:lang w:eastAsia="nl-BE"/>
        </w:rPr>
        <w:lastRenderedPageBreak/>
        <w:drawing>
          <wp:inline distT="0" distB="0" distL="0" distR="0" wp14:anchorId="52B8C235" wp14:editId="06462C49">
            <wp:extent cx="5760720" cy="43205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1_CH2O.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9720B11" w14:textId="7A91D2FF" w:rsidR="00CE0DB4" w:rsidRPr="00CE0DB4" w:rsidRDefault="00CE0DB4" w:rsidP="00CE0DB4">
      <w:pPr>
        <w:pStyle w:val="Caption"/>
        <w:rPr>
          <w:lang w:val="en-US"/>
        </w:rPr>
      </w:pPr>
      <w:r w:rsidRPr="00CE0DB4">
        <w:rPr>
          <w:lang w:val="en-US"/>
        </w:rPr>
        <w:t xml:space="preserve">Fig. S </w:t>
      </w:r>
      <w:r>
        <w:fldChar w:fldCharType="begin"/>
      </w:r>
      <w:r w:rsidRPr="00CE0DB4">
        <w:rPr>
          <w:lang w:val="en-US"/>
        </w:rPr>
        <w:instrText xml:space="preserve"> SEQ Fig._S \* ARABIC </w:instrText>
      </w:r>
      <w:r>
        <w:fldChar w:fldCharType="separate"/>
      </w:r>
      <w:r w:rsidR="007D6C68">
        <w:rPr>
          <w:noProof/>
          <w:lang w:val="en-US"/>
        </w:rPr>
        <w:t>10</w:t>
      </w:r>
      <w:r>
        <w:fldChar w:fldCharType="end"/>
      </w:r>
      <w:r w:rsidRPr="00CE0DB4">
        <w:rPr>
          <w:lang w:val="en-US"/>
        </w:rPr>
        <w:t xml:space="preserve"> </w:t>
      </w:r>
      <w:r>
        <w:rPr>
          <w:lang w:val="en-US"/>
        </w:rPr>
        <w:t>CH</w:t>
      </w:r>
      <w:r w:rsidRPr="00CE0DB4">
        <w:rPr>
          <w:vertAlign w:val="subscript"/>
          <w:lang w:val="en-US"/>
        </w:rPr>
        <w:t>2</w:t>
      </w:r>
      <w:r w:rsidRPr="00CE0DB4">
        <w:rPr>
          <w:lang w:val="en-US"/>
        </w:rPr>
        <w:t>O</w:t>
      </w:r>
      <w:r>
        <w:rPr>
          <w:lang w:val="en-US"/>
        </w:rPr>
        <w:t xml:space="preserv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8B29119" w14:textId="77777777" w:rsidR="00CE0DB4" w:rsidRDefault="00CE0DB4">
      <w:pPr>
        <w:jc w:val="left"/>
        <w:rPr>
          <w:lang w:val="en-US"/>
        </w:rPr>
      </w:pPr>
      <w:r>
        <w:rPr>
          <w:lang w:val="en-US"/>
        </w:rPr>
        <w:br w:type="page"/>
      </w:r>
    </w:p>
    <w:p w14:paraId="5322213B" w14:textId="77777777" w:rsidR="00CE0DB4" w:rsidRDefault="00CE0DB4" w:rsidP="00CE0DB4">
      <w:pPr>
        <w:keepNext/>
      </w:pPr>
      <w:r>
        <w:rPr>
          <w:noProof/>
          <w:lang w:eastAsia="nl-BE"/>
        </w:rPr>
        <w:lastRenderedPageBreak/>
        <w:drawing>
          <wp:inline distT="0" distB="0" distL="0" distR="0" wp14:anchorId="4B12CFF5" wp14:editId="1F7BCBC2">
            <wp:extent cx="5760720" cy="43205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2_oxiran.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F61BD8E" w14:textId="203843F1" w:rsidR="00CE0DB4" w:rsidRPr="00CE0DB4" w:rsidRDefault="00CE0DB4" w:rsidP="00CE0DB4">
      <w:pPr>
        <w:pStyle w:val="Caption"/>
        <w:rPr>
          <w:lang w:val="en-US"/>
        </w:rPr>
      </w:pPr>
      <w:r w:rsidRPr="00CE0DB4">
        <w:rPr>
          <w:lang w:val="en-US"/>
        </w:rPr>
        <w:t xml:space="preserve">Fig. S </w:t>
      </w:r>
      <w:r>
        <w:fldChar w:fldCharType="begin"/>
      </w:r>
      <w:r w:rsidRPr="00CE0DB4">
        <w:rPr>
          <w:lang w:val="en-US"/>
        </w:rPr>
        <w:instrText xml:space="preserve"> SEQ Fig._S \* ARABIC </w:instrText>
      </w:r>
      <w:r>
        <w:fldChar w:fldCharType="separate"/>
      </w:r>
      <w:r w:rsidR="007D6C68">
        <w:rPr>
          <w:noProof/>
          <w:lang w:val="en-US"/>
        </w:rPr>
        <w:t>11</w:t>
      </w:r>
      <w:r>
        <w:fldChar w:fldCharType="end"/>
      </w:r>
      <w:r>
        <w:rPr>
          <w:lang w:val="en-US"/>
        </w:rPr>
        <w:t xml:space="preserve"> Oxiran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10FCDD7B" w14:textId="77777777" w:rsidR="00CE0DB4" w:rsidRDefault="00CE0DB4">
      <w:pPr>
        <w:jc w:val="left"/>
        <w:rPr>
          <w:lang w:val="en-US"/>
        </w:rPr>
      </w:pPr>
      <w:r>
        <w:rPr>
          <w:lang w:val="en-US"/>
        </w:rPr>
        <w:br w:type="page"/>
      </w:r>
    </w:p>
    <w:p w14:paraId="6E881A2F" w14:textId="77777777" w:rsidR="001946BE" w:rsidRDefault="001946BE" w:rsidP="001946BE">
      <w:pPr>
        <w:keepNext/>
      </w:pPr>
      <w:r>
        <w:rPr>
          <w:noProof/>
          <w:lang w:eastAsia="nl-BE"/>
        </w:rPr>
        <w:lastRenderedPageBreak/>
        <w:drawing>
          <wp:inline distT="0" distB="0" distL="0" distR="0" wp14:anchorId="69816EB6" wp14:editId="6E709E4D">
            <wp:extent cx="5760720" cy="43205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4O_exp_sim.png"/>
                    <pic:cNvPicPr/>
                  </pic:nvPicPr>
                  <pic:blipFill>
                    <a:blip r:embed="rId4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6616526" w14:textId="2535B95D" w:rsidR="001946BE" w:rsidRPr="001946BE" w:rsidRDefault="001946BE" w:rsidP="001946BE">
      <w:pPr>
        <w:pStyle w:val="Caption"/>
        <w:rPr>
          <w:lang w:val="en-US"/>
        </w:rPr>
      </w:pPr>
      <w:r w:rsidRPr="001946BE">
        <w:rPr>
          <w:lang w:val="en-US"/>
        </w:rPr>
        <w:t xml:space="preserve">Fig. S </w:t>
      </w:r>
      <w:r>
        <w:fldChar w:fldCharType="begin"/>
      </w:r>
      <w:r w:rsidRPr="001946BE">
        <w:rPr>
          <w:lang w:val="en-US"/>
        </w:rPr>
        <w:instrText xml:space="preserve"> SEQ Fig._S \* ARABIC </w:instrText>
      </w:r>
      <w:r>
        <w:fldChar w:fldCharType="separate"/>
      </w:r>
      <w:r w:rsidR="007D6C68">
        <w:rPr>
          <w:noProof/>
          <w:lang w:val="en-US"/>
        </w:rPr>
        <w:t>12</w:t>
      </w:r>
      <w:r>
        <w:fldChar w:fldCharType="end"/>
      </w:r>
      <w:r w:rsidRPr="001946BE">
        <w:rPr>
          <w:lang w:val="en-US"/>
        </w:rPr>
        <w:t xml:space="preserve"> </w:t>
      </w:r>
      <w:r>
        <w:rPr>
          <w:lang w:val="en-US"/>
        </w:rPr>
        <w:t>Acetaldehyd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0600C83" w14:textId="77777777" w:rsidR="001946BE" w:rsidRDefault="001946BE">
      <w:pPr>
        <w:jc w:val="left"/>
        <w:rPr>
          <w:lang w:val="en-US"/>
        </w:rPr>
      </w:pPr>
      <w:r>
        <w:rPr>
          <w:lang w:val="en-US"/>
        </w:rPr>
        <w:br w:type="page"/>
      </w:r>
    </w:p>
    <w:p w14:paraId="78CFCA6F" w14:textId="77777777" w:rsidR="001946BE" w:rsidRDefault="001946BE" w:rsidP="001946BE">
      <w:pPr>
        <w:keepNext/>
      </w:pPr>
      <w:r>
        <w:rPr>
          <w:noProof/>
          <w:lang w:eastAsia="nl-BE"/>
        </w:rPr>
        <w:lastRenderedPageBreak/>
        <w:drawing>
          <wp:inline distT="0" distB="0" distL="0" distR="0" wp14:anchorId="6FAC9DCC" wp14:editId="356FC571">
            <wp:extent cx="5760720" cy="43205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4_CH3OH.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695F431" w14:textId="4AE6F9E8" w:rsidR="001946BE" w:rsidRPr="001946BE" w:rsidRDefault="001946BE" w:rsidP="001946BE">
      <w:pPr>
        <w:pStyle w:val="Caption"/>
        <w:rPr>
          <w:lang w:val="en-US"/>
        </w:rPr>
      </w:pPr>
      <w:r w:rsidRPr="001946BE">
        <w:rPr>
          <w:lang w:val="en-US"/>
        </w:rPr>
        <w:t xml:space="preserve">Fig. S </w:t>
      </w:r>
      <w:r>
        <w:fldChar w:fldCharType="begin"/>
      </w:r>
      <w:r w:rsidRPr="001946BE">
        <w:rPr>
          <w:lang w:val="en-US"/>
        </w:rPr>
        <w:instrText xml:space="preserve"> SEQ Fig._S \* ARABIC </w:instrText>
      </w:r>
      <w:r>
        <w:fldChar w:fldCharType="separate"/>
      </w:r>
      <w:r w:rsidR="007D6C68">
        <w:rPr>
          <w:noProof/>
          <w:lang w:val="en-US"/>
        </w:rPr>
        <w:t>13</w:t>
      </w:r>
      <w:r>
        <w:fldChar w:fldCharType="end"/>
      </w:r>
      <w:r w:rsidRPr="001946BE">
        <w:rPr>
          <w:lang w:val="en-US"/>
        </w:rPr>
        <w:t xml:space="preserve"> </w:t>
      </w:r>
      <w:r>
        <w:rPr>
          <w:lang w:val="en-US"/>
        </w:rPr>
        <w:t>Methanol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9CF54A0" w14:textId="77777777" w:rsidR="001946BE" w:rsidRDefault="001946BE">
      <w:pPr>
        <w:jc w:val="left"/>
        <w:rPr>
          <w:lang w:val="en-US"/>
        </w:rPr>
      </w:pPr>
      <w:r>
        <w:rPr>
          <w:lang w:val="en-US"/>
        </w:rPr>
        <w:br w:type="page"/>
      </w:r>
    </w:p>
    <w:p w14:paraId="2CB372C7" w14:textId="77777777" w:rsidR="001946BE" w:rsidRDefault="001946BE" w:rsidP="001946BE">
      <w:pPr>
        <w:keepNext/>
      </w:pPr>
      <w:r>
        <w:rPr>
          <w:noProof/>
          <w:lang w:eastAsia="nl-BE"/>
        </w:rPr>
        <w:lastRenderedPageBreak/>
        <w:drawing>
          <wp:inline distT="0" distB="0" distL="0" distR="0" wp14:anchorId="481FF693" wp14:editId="662D5C4D">
            <wp:extent cx="5760720" cy="432054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5_IC4H8.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B46FA7B" w14:textId="7681A877" w:rsidR="001946BE" w:rsidRPr="001946BE" w:rsidRDefault="001946BE" w:rsidP="001946BE">
      <w:pPr>
        <w:pStyle w:val="Caption"/>
        <w:rPr>
          <w:lang w:val="en-US"/>
        </w:rPr>
      </w:pPr>
      <w:r w:rsidRPr="001946BE">
        <w:rPr>
          <w:lang w:val="en-US"/>
        </w:rPr>
        <w:t xml:space="preserve">Fig. S </w:t>
      </w:r>
      <w:r>
        <w:fldChar w:fldCharType="begin"/>
      </w:r>
      <w:r w:rsidRPr="001946BE">
        <w:rPr>
          <w:lang w:val="en-US"/>
        </w:rPr>
        <w:instrText xml:space="preserve"> SEQ Fig._S \* ARABIC </w:instrText>
      </w:r>
      <w:r>
        <w:fldChar w:fldCharType="separate"/>
      </w:r>
      <w:r w:rsidR="007D6C68">
        <w:rPr>
          <w:noProof/>
          <w:lang w:val="en-US"/>
        </w:rPr>
        <w:t>14</w:t>
      </w:r>
      <w:r>
        <w:fldChar w:fldCharType="end"/>
      </w:r>
      <w:r w:rsidRPr="001946BE">
        <w:rPr>
          <w:lang w:val="en-US"/>
        </w:rPr>
        <w:t xml:space="preserve"> </w:t>
      </w:r>
      <w:r>
        <w:rPr>
          <w:lang w:val="en-US"/>
        </w:rPr>
        <w:t>Isobut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1A4CC76" w14:textId="77777777" w:rsidR="001946BE" w:rsidRDefault="001946BE">
      <w:pPr>
        <w:jc w:val="left"/>
        <w:rPr>
          <w:lang w:val="en-US"/>
        </w:rPr>
      </w:pPr>
      <w:r>
        <w:rPr>
          <w:lang w:val="en-US"/>
        </w:rPr>
        <w:br w:type="page"/>
      </w:r>
    </w:p>
    <w:p w14:paraId="75D21E28" w14:textId="77777777" w:rsidR="001946BE" w:rsidRDefault="001946BE" w:rsidP="001946BE">
      <w:pPr>
        <w:keepNext/>
      </w:pPr>
      <w:r>
        <w:rPr>
          <w:noProof/>
          <w:lang w:eastAsia="nl-BE"/>
        </w:rPr>
        <w:lastRenderedPageBreak/>
        <w:drawing>
          <wp:inline distT="0" distB="0" distL="0" distR="0" wp14:anchorId="1693FEE6" wp14:editId="4FA6B1BB">
            <wp:extent cx="5760720" cy="4320540"/>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6_13C4H6.png"/>
                    <pic:cNvPicPr/>
                  </pic:nvPicPr>
                  <pic:blipFill>
                    <a:blip r:embed="rId4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8DBD899" w14:textId="00A67A23" w:rsidR="001946BE" w:rsidRPr="001946BE" w:rsidRDefault="001946BE" w:rsidP="001946BE">
      <w:pPr>
        <w:pStyle w:val="Caption"/>
        <w:rPr>
          <w:lang w:val="en-US"/>
        </w:rPr>
      </w:pPr>
      <w:r w:rsidRPr="001946BE">
        <w:rPr>
          <w:lang w:val="en-US"/>
        </w:rPr>
        <w:t xml:space="preserve">Fig. S </w:t>
      </w:r>
      <w:r>
        <w:fldChar w:fldCharType="begin"/>
      </w:r>
      <w:r w:rsidRPr="001946BE">
        <w:rPr>
          <w:lang w:val="en-US"/>
        </w:rPr>
        <w:instrText xml:space="preserve"> SEQ Fig._S \* ARABIC </w:instrText>
      </w:r>
      <w:r>
        <w:fldChar w:fldCharType="separate"/>
      </w:r>
      <w:r w:rsidR="007D6C68">
        <w:rPr>
          <w:noProof/>
          <w:lang w:val="en-US"/>
        </w:rPr>
        <w:t>15</w:t>
      </w:r>
      <w:r>
        <w:fldChar w:fldCharType="end"/>
      </w:r>
      <w:r w:rsidRPr="001946BE">
        <w:rPr>
          <w:lang w:val="en-US"/>
        </w:rPr>
        <w:t xml:space="preserve"> </w:t>
      </w:r>
      <w:r>
        <w:rPr>
          <w:lang w:val="en-US"/>
        </w:rPr>
        <w:t>1,3-butadi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8F41882" w14:textId="77777777" w:rsidR="001946BE" w:rsidRDefault="001946BE">
      <w:pPr>
        <w:jc w:val="left"/>
        <w:rPr>
          <w:lang w:val="en-US"/>
        </w:rPr>
      </w:pPr>
      <w:r>
        <w:rPr>
          <w:lang w:val="en-US"/>
        </w:rPr>
        <w:br w:type="page"/>
      </w:r>
    </w:p>
    <w:p w14:paraId="6BCA3A25" w14:textId="77777777" w:rsidR="001946BE" w:rsidRDefault="001946BE" w:rsidP="001946BE">
      <w:pPr>
        <w:keepNext/>
      </w:pPr>
      <w:r>
        <w:rPr>
          <w:noProof/>
          <w:lang w:eastAsia="nl-BE"/>
        </w:rPr>
        <w:lastRenderedPageBreak/>
        <w:drawing>
          <wp:inline distT="0" distB="0" distL="0" distR="0" wp14:anchorId="728FF15F" wp14:editId="07222BE7">
            <wp:extent cx="5760720" cy="432054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7_2C4H8.png"/>
                    <pic:cNvPicPr/>
                  </pic:nvPicPr>
                  <pic:blipFill>
                    <a:blip r:embed="rId4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8258272" w14:textId="4CD968A2" w:rsidR="001946BE" w:rsidRPr="001946BE" w:rsidRDefault="001946BE" w:rsidP="001946BE">
      <w:pPr>
        <w:pStyle w:val="Caption"/>
        <w:rPr>
          <w:lang w:val="en-US"/>
        </w:rPr>
      </w:pPr>
      <w:r w:rsidRPr="001946BE">
        <w:rPr>
          <w:lang w:val="en-US"/>
        </w:rPr>
        <w:t xml:space="preserve">Fig. S </w:t>
      </w:r>
      <w:r>
        <w:fldChar w:fldCharType="begin"/>
      </w:r>
      <w:r w:rsidRPr="001946BE">
        <w:rPr>
          <w:lang w:val="en-US"/>
        </w:rPr>
        <w:instrText xml:space="preserve"> SEQ Fig._S \* ARABIC </w:instrText>
      </w:r>
      <w:r>
        <w:fldChar w:fldCharType="separate"/>
      </w:r>
      <w:r w:rsidR="007D6C68">
        <w:rPr>
          <w:noProof/>
          <w:lang w:val="en-US"/>
        </w:rPr>
        <w:t>16</w:t>
      </w:r>
      <w:r>
        <w:fldChar w:fldCharType="end"/>
      </w:r>
      <w:r w:rsidRPr="001946BE">
        <w:rPr>
          <w:lang w:val="en-US"/>
        </w:rPr>
        <w:t xml:space="preserve"> </w:t>
      </w:r>
      <w:r>
        <w:rPr>
          <w:lang w:val="en-US"/>
        </w:rPr>
        <w:t>2-but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7121234" w14:textId="77777777" w:rsidR="008C7E26" w:rsidRDefault="008C7E26">
      <w:pPr>
        <w:jc w:val="left"/>
        <w:rPr>
          <w:lang w:val="en-US"/>
        </w:rPr>
      </w:pPr>
      <w:r>
        <w:rPr>
          <w:lang w:val="en-US"/>
        </w:rPr>
        <w:br w:type="page"/>
      </w:r>
    </w:p>
    <w:p w14:paraId="16B858EA" w14:textId="77777777" w:rsidR="008C7E26" w:rsidRDefault="008C7E26" w:rsidP="008C7E26">
      <w:pPr>
        <w:keepNext/>
      </w:pPr>
      <w:r>
        <w:rPr>
          <w:noProof/>
          <w:lang w:eastAsia="nl-BE"/>
        </w:rPr>
        <w:lastRenderedPageBreak/>
        <w:drawing>
          <wp:inline distT="0" distB="0" distL="0" distR="0" wp14:anchorId="4B65A074" wp14:editId="40ACD1A6">
            <wp:extent cx="5760720" cy="43205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8_12C4H6.png"/>
                    <pic:cNvPicPr/>
                  </pic:nvPicPr>
                  <pic:blipFill>
                    <a:blip r:embed="rId4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EA82DFB" w14:textId="7CD7B155" w:rsidR="008C7E26" w:rsidRPr="001946BE"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17</w:t>
      </w:r>
      <w:r>
        <w:fldChar w:fldCharType="end"/>
      </w:r>
      <w:r w:rsidRPr="008C7E26">
        <w:rPr>
          <w:lang w:val="en-US"/>
        </w:rPr>
        <w:t xml:space="preserve"> </w:t>
      </w:r>
      <w:r>
        <w:rPr>
          <w:lang w:val="en-US"/>
        </w:rPr>
        <w:t>1,2-butadi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937CF5E" w14:textId="14DDF7A4" w:rsidR="008C7E26" w:rsidRDefault="008C7E26">
      <w:pPr>
        <w:jc w:val="left"/>
        <w:rPr>
          <w:lang w:val="en-US"/>
        </w:rPr>
      </w:pPr>
      <w:r>
        <w:rPr>
          <w:lang w:val="en-US"/>
        </w:rPr>
        <w:br w:type="page"/>
      </w:r>
    </w:p>
    <w:p w14:paraId="69C09E74" w14:textId="77777777" w:rsidR="008C7E26" w:rsidRDefault="008C7E26" w:rsidP="008C7E26">
      <w:pPr>
        <w:keepNext/>
      </w:pPr>
      <w:r>
        <w:rPr>
          <w:noProof/>
          <w:lang w:eastAsia="nl-BE"/>
        </w:rPr>
        <w:lastRenderedPageBreak/>
        <w:drawing>
          <wp:inline distT="0" distB="0" distL="0" distR="0" wp14:anchorId="76A5B5E8" wp14:editId="5AB813E3">
            <wp:extent cx="5760720" cy="43205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19_furan.png"/>
                    <pic:cNvPicPr/>
                  </pic:nvPicPr>
                  <pic:blipFill>
                    <a:blip r:embed="rId4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2720DE5" w14:textId="7F1ABD3B" w:rsidR="008C7E26" w:rsidRPr="008C7E26"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18</w:t>
      </w:r>
      <w:r>
        <w:fldChar w:fldCharType="end"/>
      </w:r>
      <w:r w:rsidRPr="008C7E26">
        <w:rPr>
          <w:lang w:val="en-US"/>
        </w:rPr>
        <w:t xml:space="preserve"> </w:t>
      </w:r>
      <w:r>
        <w:rPr>
          <w:lang w:val="en-US"/>
        </w:rPr>
        <w:t>furan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D7FD3A3" w14:textId="77777777" w:rsidR="008C7E26" w:rsidRDefault="008C7E26">
      <w:pPr>
        <w:jc w:val="left"/>
        <w:rPr>
          <w:lang w:val="en-US"/>
        </w:rPr>
      </w:pPr>
      <w:r>
        <w:rPr>
          <w:lang w:val="en-US"/>
        </w:rPr>
        <w:br w:type="page"/>
      </w:r>
    </w:p>
    <w:p w14:paraId="7589CD53" w14:textId="77777777" w:rsidR="008C7E26" w:rsidRDefault="008C7E26" w:rsidP="008C7E26">
      <w:pPr>
        <w:keepNext/>
      </w:pPr>
      <w:r>
        <w:rPr>
          <w:noProof/>
          <w:lang w:eastAsia="nl-BE"/>
        </w:rPr>
        <w:lastRenderedPageBreak/>
        <w:drawing>
          <wp:inline distT="0" distB="0" distL="0" distR="0" wp14:anchorId="1A0219F4" wp14:editId="76AF1C49">
            <wp:extent cx="5760720" cy="43205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20_C2H3CHO.png"/>
                    <pic:cNvPicPr/>
                  </pic:nvPicPr>
                  <pic:blipFill>
                    <a:blip r:embed="rId5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296CE75" w14:textId="2FE225CF" w:rsidR="008C7E26" w:rsidRPr="008C7E26"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19</w:t>
      </w:r>
      <w:r>
        <w:fldChar w:fldCharType="end"/>
      </w:r>
      <w:r w:rsidRPr="008C7E26">
        <w:rPr>
          <w:lang w:val="en-US"/>
        </w:rPr>
        <w:t xml:space="preserve"> </w:t>
      </w:r>
      <w:r>
        <w:rPr>
          <w:lang w:val="en-US"/>
        </w:rPr>
        <w:t>acrolein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2CDC5C7" w14:textId="77777777" w:rsidR="008C7E26" w:rsidRDefault="008C7E26">
      <w:pPr>
        <w:jc w:val="left"/>
        <w:rPr>
          <w:lang w:val="en-US"/>
        </w:rPr>
      </w:pPr>
      <w:r>
        <w:rPr>
          <w:lang w:val="en-US"/>
        </w:rPr>
        <w:br w:type="page"/>
      </w:r>
    </w:p>
    <w:p w14:paraId="5D8D6F53" w14:textId="77777777" w:rsidR="008C7E26" w:rsidRDefault="008C7E26" w:rsidP="008C7E26">
      <w:pPr>
        <w:keepNext/>
      </w:pPr>
      <w:r>
        <w:rPr>
          <w:noProof/>
          <w:lang w:eastAsia="nl-BE"/>
        </w:rPr>
        <w:lastRenderedPageBreak/>
        <w:drawing>
          <wp:inline distT="0" distB="0" distL="0" distR="0" wp14:anchorId="0C7D6ECF" wp14:editId="578A57E9">
            <wp:extent cx="5760720" cy="43205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21_C2H5CHO.png"/>
                    <pic:cNvPicPr/>
                  </pic:nvPicPr>
                  <pic:blipFill>
                    <a:blip r:embed="rId5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5F4B186" w14:textId="4B6E06FE" w:rsidR="008C7E26" w:rsidRPr="008C7E26"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20</w:t>
      </w:r>
      <w:r>
        <w:fldChar w:fldCharType="end"/>
      </w:r>
      <w:r w:rsidRPr="008C7E26">
        <w:rPr>
          <w:lang w:val="en-US"/>
        </w:rPr>
        <w:t xml:space="preserve"> </w:t>
      </w:r>
      <w:r>
        <w:rPr>
          <w:lang w:val="en-US"/>
        </w:rPr>
        <w:t>Propanal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A8711E9" w14:textId="77777777" w:rsidR="008C7E26" w:rsidRDefault="008C7E26">
      <w:pPr>
        <w:jc w:val="left"/>
        <w:rPr>
          <w:lang w:val="en-US"/>
        </w:rPr>
      </w:pPr>
      <w:r>
        <w:rPr>
          <w:lang w:val="en-US"/>
        </w:rPr>
        <w:br w:type="page"/>
      </w:r>
    </w:p>
    <w:p w14:paraId="61861250" w14:textId="77777777" w:rsidR="008C7E26" w:rsidRDefault="008C7E26" w:rsidP="008C7E26">
      <w:pPr>
        <w:keepNext/>
      </w:pPr>
      <w:r>
        <w:rPr>
          <w:noProof/>
          <w:lang w:eastAsia="nl-BE"/>
        </w:rPr>
        <w:lastRenderedPageBreak/>
        <w:drawing>
          <wp:inline distT="0" distB="0" distL="0" distR="0" wp14:anchorId="53A789BD" wp14:editId="52760E77">
            <wp:extent cx="5760720" cy="43205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one_exp_sim.png"/>
                    <pic:cNvPicPr/>
                  </pic:nvPicPr>
                  <pic:blipFill>
                    <a:blip r:embed="rId5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F798098" w14:textId="071E83C7" w:rsidR="008C7E26" w:rsidRPr="008C7E26"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21</w:t>
      </w:r>
      <w:r>
        <w:fldChar w:fldCharType="end"/>
      </w:r>
      <w:r w:rsidRPr="008C7E26">
        <w:rPr>
          <w:lang w:val="en-US"/>
        </w:rPr>
        <w:t xml:space="preserve"> </w:t>
      </w:r>
      <w:r>
        <w:rPr>
          <w:lang w:val="en-US"/>
        </w:rPr>
        <w:t>Aceto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5AA305C" w14:textId="77777777" w:rsidR="008C7E26" w:rsidRDefault="008C7E26">
      <w:pPr>
        <w:jc w:val="left"/>
        <w:rPr>
          <w:lang w:val="en-US"/>
        </w:rPr>
      </w:pPr>
      <w:r>
        <w:rPr>
          <w:lang w:val="en-US"/>
        </w:rPr>
        <w:br w:type="page"/>
      </w:r>
    </w:p>
    <w:p w14:paraId="37FAEB4D" w14:textId="77777777" w:rsidR="008C7E26" w:rsidRDefault="008C7E26" w:rsidP="008C7E26">
      <w:pPr>
        <w:keepNext/>
      </w:pPr>
      <w:r>
        <w:rPr>
          <w:noProof/>
          <w:lang w:eastAsia="nl-BE"/>
        </w:rPr>
        <w:lastRenderedPageBreak/>
        <w:drawing>
          <wp:inline distT="0" distB="0" distL="0" distR="0" wp14:anchorId="4E2BE267" wp14:editId="24245D3B">
            <wp:extent cx="5760720" cy="43205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23_CPD.png"/>
                    <pic:cNvPicPr/>
                  </pic:nvPicPr>
                  <pic:blipFill>
                    <a:blip r:embed="rId5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021B10E" w14:textId="3524E339" w:rsidR="008C7E26" w:rsidRPr="008C7E26" w:rsidRDefault="008C7E26" w:rsidP="008C7E26">
      <w:pPr>
        <w:pStyle w:val="Caption"/>
        <w:rPr>
          <w:lang w:val="en-US"/>
        </w:rPr>
      </w:pPr>
      <w:r w:rsidRPr="008C7E26">
        <w:rPr>
          <w:lang w:val="en-US"/>
        </w:rPr>
        <w:t xml:space="preserve">Fig. S </w:t>
      </w:r>
      <w:r>
        <w:fldChar w:fldCharType="begin"/>
      </w:r>
      <w:r w:rsidRPr="008C7E26">
        <w:rPr>
          <w:lang w:val="en-US"/>
        </w:rPr>
        <w:instrText xml:space="preserve"> SEQ Fig._S \* ARABIC </w:instrText>
      </w:r>
      <w:r>
        <w:fldChar w:fldCharType="separate"/>
      </w:r>
      <w:r w:rsidR="007D6C68">
        <w:rPr>
          <w:noProof/>
          <w:lang w:val="en-US"/>
        </w:rPr>
        <w:t>22</w:t>
      </w:r>
      <w:r>
        <w:fldChar w:fldCharType="end"/>
      </w:r>
      <w:r w:rsidRPr="008C7E26">
        <w:rPr>
          <w:lang w:val="en-US"/>
        </w:rPr>
        <w:t xml:space="preserve"> </w:t>
      </w:r>
      <w:r>
        <w:rPr>
          <w:lang w:val="en-US"/>
        </w:rPr>
        <w:t>CPD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E3B9ED6" w14:textId="77777777" w:rsidR="008C7E26" w:rsidRDefault="008C7E26">
      <w:pPr>
        <w:jc w:val="left"/>
        <w:rPr>
          <w:lang w:val="en-US"/>
        </w:rPr>
      </w:pPr>
      <w:r>
        <w:rPr>
          <w:lang w:val="en-US"/>
        </w:rPr>
        <w:br w:type="page"/>
      </w:r>
    </w:p>
    <w:p w14:paraId="548A3FF6" w14:textId="77777777" w:rsidR="007E441B" w:rsidRDefault="007E441B" w:rsidP="007E441B">
      <w:pPr>
        <w:keepNext/>
      </w:pPr>
      <w:r>
        <w:rPr>
          <w:noProof/>
          <w:lang w:eastAsia="nl-BE"/>
        </w:rPr>
        <w:lastRenderedPageBreak/>
        <w:drawing>
          <wp:inline distT="0" distB="0" distL="0" distR="0" wp14:anchorId="52BFC675" wp14:editId="5EAABDFD">
            <wp:extent cx="5760720" cy="43205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26_propenol.png"/>
                    <pic:cNvPicPr/>
                  </pic:nvPicPr>
                  <pic:blipFill>
                    <a:blip r:embed="rId5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6C4920A" w14:textId="2436DC6E" w:rsidR="007E441B" w:rsidRPr="007E441B" w:rsidRDefault="007E441B" w:rsidP="007E441B">
      <w:pPr>
        <w:pStyle w:val="Caption"/>
        <w:rPr>
          <w:lang w:val="en-US"/>
        </w:rPr>
      </w:pPr>
      <w:r w:rsidRPr="007E441B">
        <w:rPr>
          <w:lang w:val="en-US"/>
        </w:rPr>
        <w:t xml:space="preserve">Fig. S </w:t>
      </w:r>
      <w:r>
        <w:fldChar w:fldCharType="begin"/>
      </w:r>
      <w:r w:rsidRPr="007E441B">
        <w:rPr>
          <w:lang w:val="en-US"/>
        </w:rPr>
        <w:instrText xml:space="preserve"> SEQ Fig._S \* ARABIC </w:instrText>
      </w:r>
      <w:r>
        <w:fldChar w:fldCharType="separate"/>
      </w:r>
      <w:r w:rsidR="007D6C68">
        <w:rPr>
          <w:noProof/>
          <w:lang w:val="en-US"/>
        </w:rPr>
        <w:t>23</w:t>
      </w:r>
      <w:r>
        <w:fldChar w:fldCharType="end"/>
      </w:r>
      <w:r w:rsidRPr="007E441B">
        <w:rPr>
          <w:lang w:val="en-US"/>
        </w:rPr>
        <w:t xml:space="preserve"> </w:t>
      </w:r>
      <w:r>
        <w:rPr>
          <w:lang w:val="en-US"/>
        </w:rPr>
        <w:t>Propenol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14F59E5" w14:textId="77777777" w:rsidR="007E441B" w:rsidRDefault="007E441B">
      <w:pPr>
        <w:jc w:val="left"/>
        <w:rPr>
          <w:lang w:val="en-US"/>
        </w:rPr>
      </w:pPr>
      <w:r>
        <w:rPr>
          <w:lang w:val="en-US"/>
        </w:rPr>
        <w:br w:type="page"/>
      </w:r>
    </w:p>
    <w:p w14:paraId="63D4F4D2" w14:textId="77777777" w:rsidR="007E441B" w:rsidRDefault="007E441B" w:rsidP="007E441B">
      <w:pPr>
        <w:keepNext/>
      </w:pPr>
      <w:r>
        <w:rPr>
          <w:noProof/>
          <w:lang w:eastAsia="nl-BE"/>
        </w:rPr>
        <w:lastRenderedPageBreak/>
        <w:drawing>
          <wp:inline distT="0" distB="0" distL="0" distR="0" wp14:anchorId="002C8590" wp14:editId="6491F2C2">
            <wp:extent cx="5760720" cy="43205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acrolein_exp_sim.png"/>
                    <pic:cNvPicPr/>
                  </pic:nvPicPr>
                  <pic:blipFill>
                    <a:blip r:embed="rId5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BC10F00" w14:textId="5D8B3E74" w:rsidR="007E441B" w:rsidRPr="007E441B" w:rsidRDefault="007E441B" w:rsidP="007E441B">
      <w:pPr>
        <w:pStyle w:val="Caption"/>
        <w:rPr>
          <w:lang w:val="en-US"/>
        </w:rPr>
      </w:pPr>
      <w:r w:rsidRPr="007E441B">
        <w:rPr>
          <w:lang w:val="en-US"/>
        </w:rPr>
        <w:t xml:space="preserve">Fig. S </w:t>
      </w:r>
      <w:r>
        <w:fldChar w:fldCharType="begin"/>
      </w:r>
      <w:r w:rsidRPr="007E441B">
        <w:rPr>
          <w:lang w:val="en-US"/>
        </w:rPr>
        <w:instrText xml:space="preserve"> SEQ Fig._S \* ARABIC </w:instrText>
      </w:r>
      <w:r>
        <w:fldChar w:fldCharType="separate"/>
      </w:r>
      <w:r w:rsidR="007D6C68">
        <w:rPr>
          <w:noProof/>
          <w:lang w:val="en-US"/>
        </w:rPr>
        <w:t>24</w:t>
      </w:r>
      <w:r>
        <w:fldChar w:fldCharType="end"/>
      </w:r>
      <w:r w:rsidRPr="007E441B">
        <w:rPr>
          <w:lang w:val="en-US"/>
        </w:rPr>
        <w:t xml:space="preserve"> </w:t>
      </w:r>
      <w:r>
        <w:rPr>
          <w:lang w:val="en-US"/>
        </w:rPr>
        <w:t>Methacrolein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34E88C0" w14:textId="77777777" w:rsidR="007E441B" w:rsidRDefault="007E441B">
      <w:pPr>
        <w:jc w:val="left"/>
        <w:rPr>
          <w:lang w:val="en-US"/>
        </w:rPr>
      </w:pPr>
      <w:r>
        <w:rPr>
          <w:lang w:val="en-US"/>
        </w:rPr>
        <w:br w:type="page"/>
      </w:r>
    </w:p>
    <w:p w14:paraId="6CE8530A" w14:textId="77777777" w:rsidR="007E441B" w:rsidRDefault="007E441B" w:rsidP="007E441B">
      <w:pPr>
        <w:keepNext/>
      </w:pPr>
      <w:r>
        <w:rPr>
          <w:noProof/>
          <w:lang w:eastAsia="nl-BE"/>
        </w:rPr>
        <w:lastRenderedPageBreak/>
        <w:drawing>
          <wp:inline distT="0" distB="0" distL="0" distR="0" wp14:anchorId="118CBA58" wp14:editId="07689986">
            <wp:extent cx="5760720" cy="43205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ethylpropanal_exp_sim.png"/>
                    <pic:cNvPicPr/>
                  </pic:nvPicPr>
                  <pic:blipFill>
                    <a:blip r:embed="rId5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7C68C9D" w14:textId="083AFE1E" w:rsidR="007E441B" w:rsidRPr="007E441B" w:rsidRDefault="007E441B" w:rsidP="007E441B">
      <w:pPr>
        <w:pStyle w:val="Caption"/>
        <w:rPr>
          <w:lang w:val="en-US"/>
        </w:rPr>
      </w:pPr>
      <w:r w:rsidRPr="007E441B">
        <w:rPr>
          <w:lang w:val="en-US"/>
        </w:rPr>
        <w:t xml:space="preserve">Fig. S </w:t>
      </w:r>
      <w:r>
        <w:fldChar w:fldCharType="begin"/>
      </w:r>
      <w:r w:rsidRPr="007E441B">
        <w:rPr>
          <w:lang w:val="en-US"/>
        </w:rPr>
        <w:instrText xml:space="preserve"> SEQ Fig._S \* ARABIC </w:instrText>
      </w:r>
      <w:r>
        <w:fldChar w:fldCharType="separate"/>
      </w:r>
      <w:r w:rsidR="007D6C68">
        <w:rPr>
          <w:noProof/>
          <w:lang w:val="en-US"/>
        </w:rPr>
        <w:t>25</w:t>
      </w:r>
      <w:r>
        <w:fldChar w:fldCharType="end"/>
      </w:r>
      <w:r w:rsidRPr="007E441B">
        <w:rPr>
          <w:lang w:val="en-US"/>
        </w:rPr>
        <w:t xml:space="preserve"> </w:t>
      </w:r>
      <w:r>
        <w:rPr>
          <w:lang w:val="en-US"/>
        </w:rPr>
        <w:t>2-methyl-propanal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3924D11" w14:textId="77777777" w:rsidR="007E441B" w:rsidRDefault="007E441B">
      <w:pPr>
        <w:jc w:val="left"/>
        <w:rPr>
          <w:lang w:val="en-US"/>
        </w:rPr>
      </w:pPr>
      <w:r>
        <w:rPr>
          <w:lang w:val="en-US"/>
        </w:rPr>
        <w:br w:type="page"/>
      </w:r>
    </w:p>
    <w:p w14:paraId="44DD4A8B" w14:textId="77777777" w:rsidR="00352A86" w:rsidRDefault="00352A86" w:rsidP="00352A86">
      <w:pPr>
        <w:keepNext/>
      </w:pPr>
      <w:r>
        <w:rPr>
          <w:noProof/>
          <w:lang w:eastAsia="nl-BE"/>
        </w:rPr>
        <w:lastRenderedPageBreak/>
        <w:drawing>
          <wp:inline distT="0" distB="0" distL="0" distR="0" wp14:anchorId="22FDFECA" wp14:editId="0C92A3DB">
            <wp:extent cx="5760720" cy="43205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29_3methylfuran.png"/>
                    <pic:cNvPicPr/>
                  </pic:nvPicPr>
                  <pic:blipFill>
                    <a:blip r:embed="rId5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8818505" w14:textId="2F57CA69"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26</w:t>
      </w:r>
      <w:r>
        <w:fldChar w:fldCharType="end"/>
      </w:r>
      <w:r w:rsidRPr="00352A86">
        <w:rPr>
          <w:lang w:val="en-US"/>
        </w:rPr>
        <w:t xml:space="preserve"> </w:t>
      </w:r>
      <w:r>
        <w:rPr>
          <w:lang w:val="en-US"/>
        </w:rPr>
        <w:t>3-methyl-furan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346E14A" w14:textId="77777777" w:rsidR="00352A86" w:rsidRDefault="00352A86">
      <w:pPr>
        <w:jc w:val="left"/>
        <w:rPr>
          <w:lang w:val="en-US"/>
        </w:rPr>
      </w:pPr>
      <w:r>
        <w:rPr>
          <w:lang w:val="en-US"/>
        </w:rPr>
        <w:br w:type="page"/>
      </w:r>
    </w:p>
    <w:p w14:paraId="5D8C8843" w14:textId="77777777" w:rsidR="00352A86" w:rsidRDefault="00352A86" w:rsidP="00352A86">
      <w:pPr>
        <w:keepNext/>
      </w:pPr>
      <w:r>
        <w:rPr>
          <w:noProof/>
          <w:lang w:eastAsia="nl-BE"/>
        </w:rPr>
        <w:lastRenderedPageBreak/>
        <w:drawing>
          <wp:inline distT="0" distB="0" distL="0" distR="0" wp14:anchorId="4E321AB9" wp14:editId="1E221F4E">
            <wp:extent cx="5760720" cy="43205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0_butanone.png"/>
                    <pic:cNvPicPr/>
                  </pic:nvPicPr>
                  <pic:blipFill>
                    <a:blip r:embed="rId5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3545039" w14:textId="61E9715A"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27</w:t>
      </w:r>
      <w:r>
        <w:fldChar w:fldCharType="end"/>
      </w:r>
      <w:r w:rsidRPr="00352A86">
        <w:rPr>
          <w:lang w:val="en-US"/>
        </w:rPr>
        <w:t xml:space="preserve"> </w:t>
      </w:r>
      <w:r>
        <w:rPr>
          <w:lang w:val="en-US"/>
        </w:rPr>
        <w:t>butano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4AEAA9F" w14:textId="77777777" w:rsidR="00352A86" w:rsidRDefault="00352A86">
      <w:pPr>
        <w:jc w:val="left"/>
        <w:rPr>
          <w:lang w:val="en-US"/>
        </w:rPr>
      </w:pPr>
      <w:r>
        <w:rPr>
          <w:lang w:val="en-US"/>
        </w:rPr>
        <w:br w:type="page"/>
      </w:r>
    </w:p>
    <w:p w14:paraId="410E5C6E" w14:textId="77777777" w:rsidR="00352A86" w:rsidRDefault="00352A86" w:rsidP="00352A86">
      <w:pPr>
        <w:keepNext/>
      </w:pPr>
      <w:r>
        <w:rPr>
          <w:noProof/>
          <w:lang w:eastAsia="nl-BE"/>
        </w:rPr>
        <w:lastRenderedPageBreak/>
        <w:drawing>
          <wp:inline distT="0" distB="0" distL="0" distR="0" wp14:anchorId="53A58C26" wp14:editId="6F37042E">
            <wp:extent cx="5760720" cy="4320540"/>
            <wp:effectExtent l="0" t="0" r="0"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1_benzene.png"/>
                    <pic:cNvPicPr/>
                  </pic:nvPicPr>
                  <pic:blipFill>
                    <a:blip r:embed="rId5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EFCB67C" w14:textId="58218612"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28</w:t>
      </w:r>
      <w:r>
        <w:fldChar w:fldCharType="end"/>
      </w:r>
      <w:r w:rsidRPr="00352A86">
        <w:rPr>
          <w:lang w:val="en-US"/>
        </w:rPr>
        <w:t xml:space="preserve"> </w:t>
      </w:r>
      <w:r>
        <w:rPr>
          <w:lang w:val="en-US"/>
        </w:rPr>
        <w:t>benz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D5BAF4C" w14:textId="77777777" w:rsidR="00352A86" w:rsidRDefault="00352A86">
      <w:pPr>
        <w:jc w:val="left"/>
        <w:rPr>
          <w:lang w:val="en-US"/>
        </w:rPr>
      </w:pPr>
      <w:r>
        <w:rPr>
          <w:lang w:val="en-US"/>
        </w:rPr>
        <w:br w:type="page"/>
      </w:r>
    </w:p>
    <w:p w14:paraId="549C6406" w14:textId="77777777" w:rsidR="00352A86" w:rsidRDefault="00352A86" w:rsidP="00352A86">
      <w:pPr>
        <w:keepNext/>
      </w:pPr>
      <w:r>
        <w:rPr>
          <w:noProof/>
          <w:lang w:eastAsia="nl-BE"/>
        </w:rPr>
        <w:lastRenderedPageBreak/>
        <w:drawing>
          <wp:inline distT="0" distB="0" distL="0" distR="0" wp14:anchorId="0572A665" wp14:editId="093395C2">
            <wp:extent cx="5760720" cy="432054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2_cyclohexadiene.png"/>
                    <pic:cNvPicPr/>
                  </pic:nvPicPr>
                  <pic:blipFill>
                    <a:blip r:embed="rId6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0EB62016" w14:textId="12DA2B29"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29</w:t>
      </w:r>
      <w:r>
        <w:fldChar w:fldCharType="end"/>
      </w:r>
      <w:r w:rsidRPr="00352A86">
        <w:rPr>
          <w:lang w:val="en-US"/>
        </w:rPr>
        <w:t xml:space="preserve"> </w:t>
      </w:r>
      <w:r>
        <w:rPr>
          <w:lang w:val="en-US"/>
        </w:rPr>
        <w:t>cyclohexadi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0844F64" w14:textId="77777777" w:rsidR="00352A86" w:rsidRDefault="00352A86">
      <w:pPr>
        <w:jc w:val="left"/>
        <w:rPr>
          <w:lang w:val="en-US"/>
        </w:rPr>
      </w:pPr>
      <w:r>
        <w:rPr>
          <w:lang w:val="en-US"/>
        </w:rPr>
        <w:br w:type="page"/>
      </w:r>
    </w:p>
    <w:p w14:paraId="1BC2F1EE" w14:textId="77777777" w:rsidR="00352A86" w:rsidRDefault="00352A86" w:rsidP="00352A86">
      <w:pPr>
        <w:keepNext/>
      </w:pPr>
      <w:r>
        <w:rPr>
          <w:noProof/>
          <w:lang w:eastAsia="nl-BE"/>
        </w:rPr>
        <w:lastRenderedPageBreak/>
        <w:drawing>
          <wp:inline distT="0" distB="0" distL="0" distR="0" wp14:anchorId="1A8A9A8C" wp14:editId="194DDCE4">
            <wp:extent cx="5760720" cy="432054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prenol_exp_sim.png"/>
                    <pic:cNvPicPr/>
                  </pic:nvPicPr>
                  <pic:blipFill>
                    <a:blip r:embed="rId6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0C7F8CD" w14:textId="7A25C18B"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30</w:t>
      </w:r>
      <w:r>
        <w:fldChar w:fldCharType="end"/>
      </w:r>
      <w:r w:rsidRPr="00352A86">
        <w:rPr>
          <w:lang w:val="en-US"/>
        </w:rPr>
        <w:t xml:space="preserve"> </w:t>
      </w:r>
      <w:r>
        <w:rPr>
          <w:lang w:val="en-US"/>
        </w:rPr>
        <w:t>isoprenol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428F6BD3" w14:textId="77777777" w:rsidR="00352A86" w:rsidRDefault="00352A86">
      <w:pPr>
        <w:jc w:val="left"/>
        <w:rPr>
          <w:lang w:val="en-US"/>
        </w:rPr>
      </w:pPr>
      <w:r>
        <w:rPr>
          <w:lang w:val="en-US"/>
        </w:rPr>
        <w:br w:type="page"/>
      </w:r>
    </w:p>
    <w:p w14:paraId="4F2530B1" w14:textId="77777777" w:rsidR="00352A86" w:rsidRDefault="00352A86" w:rsidP="00352A86">
      <w:pPr>
        <w:keepNext/>
      </w:pPr>
      <w:r>
        <w:rPr>
          <w:noProof/>
          <w:lang w:eastAsia="nl-BE"/>
        </w:rPr>
        <w:lastRenderedPageBreak/>
        <w:drawing>
          <wp:inline distT="0" distB="0" distL="0" distR="0" wp14:anchorId="4C49AA03" wp14:editId="465610B5">
            <wp:extent cx="5760720" cy="4320540"/>
            <wp:effectExtent l="0" t="0" r="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4_2methyl15hexadiene.png"/>
                    <pic:cNvPicPr/>
                  </pic:nvPicPr>
                  <pic:blipFill>
                    <a:blip r:embed="rId6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0C9DF20" w14:textId="7837DC01"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31</w:t>
      </w:r>
      <w:r>
        <w:fldChar w:fldCharType="end"/>
      </w:r>
      <w:r w:rsidRPr="00352A86">
        <w:rPr>
          <w:lang w:val="en-US"/>
        </w:rPr>
        <w:t xml:space="preserve"> </w:t>
      </w:r>
      <w:r>
        <w:rPr>
          <w:lang w:val="en-US"/>
        </w:rPr>
        <w:t>2-methyl-1,5-hexadi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7569C1D" w14:textId="77777777" w:rsidR="00352A86" w:rsidRDefault="00352A86">
      <w:pPr>
        <w:jc w:val="left"/>
        <w:rPr>
          <w:lang w:val="en-US"/>
        </w:rPr>
      </w:pPr>
      <w:r>
        <w:rPr>
          <w:lang w:val="en-US"/>
        </w:rPr>
        <w:br w:type="page"/>
      </w:r>
    </w:p>
    <w:p w14:paraId="6C7E274A" w14:textId="77777777" w:rsidR="00352A86" w:rsidRDefault="00352A86" w:rsidP="00352A86">
      <w:pPr>
        <w:keepNext/>
      </w:pPr>
      <w:r>
        <w:rPr>
          <w:noProof/>
          <w:lang w:eastAsia="nl-BE"/>
        </w:rPr>
        <w:lastRenderedPageBreak/>
        <w:drawing>
          <wp:inline distT="0" distB="0" distL="0" distR="0" wp14:anchorId="30524127" wp14:editId="52E68880">
            <wp:extent cx="5760720" cy="4320540"/>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6_25dimethyl15hexadiene.png"/>
                    <pic:cNvPicPr/>
                  </pic:nvPicPr>
                  <pic:blipFill>
                    <a:blip r:embed="rId6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EB63054" w14:textId="2B33E13B" w:rsidR="00352A86" w:rsidRPr="00352A86" w:rsidRDefault="00352A86" w:rsidP="00352A86">
      <w:pPr>
        <w:pStyle w:val="Caption"/>
        <w:rPr>
          <w:lang w:val="en-US"/>
        </w:rPr>
      </w:pPr>
      <w:r w:rsidRPr="00352A86">
        <w:rPr>
          <w:lang w:val="en-US"/>
        </w:rPr>
        <w:t xml:space="preserve">Fig. S </w:t>
      </w:r>
      <w:r>
        <w:fldChar w:fldCharType="begin"/>
      </w:r>
      <w:r w:rsidRPr="00352A86">
        <w:rPr>
          <w:lang w:val="en-US"/>
        </w:rPr>
        <w:instrText xml:space="preserve"> SEQ Fig._S \* ARABIC </w:instrText>
      </w:r>
      <w:r>
        <w:fldChar w:fldCharType="separate"/>
      </w:r>
      <w:r w:rsidR="007D6C68">
        <w:rPr>
          <w:noProof/>
          <w:lang w:val="en-US"/>
        </w:rPr>
        <w:t>32</w:t>
      </w:r>
      <w:r>
        <w:fldChar w:fldCharType="end"/>
      </w:r>
      <w:r w:rsidRPr="00352A86">
        <w:rPr>
          <w:lang w:val="en-US"/>
        </w:rPr>
        <w:t xml:space="preserve"> </w:t>
      </w:r>
      <w:r>
        <w:rPr>
          <w:lang w:val="en-US"/>
        </w:rPr>
        <w:t>2,5-dimethyl-1,5-hexadiene 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337CB21" w14:textId="77777777" w:rsidR="00384690" w:rsidRDefault="00384690">
      <w:pPr>
        <w:jc w:val="left"/>
        <w:rPr>
          <w:lang w:val="en-US"/>
        </w:rPr>
      </w:pPr>
      <w:r>
        <w:rPr>
          <w:lang w:val="en-US"/>
        </w:rPr>
        <w:br w:type="page"/>
      </w:r>
    </w:p>
    <w:p w14:paraId="7EE095B3" w14:textId="08DBFF66" w:rsidR="003818C1" w:rsidRDefault="003818C1" w:rsidP="003818C1">
      <w:pPr>
        <w:rPr>
          <w:b/>
          <w:sz w:val="24"/>
          <w:lang w:val="en-US"/>
        </w:rPr>
      </w:pPr>
      <w:r>
        <w:rPr>
          <w:b/>
          <w:sz w:val="24"/>
          <w:lang w:val="en-US"/>
        </w:rPr>
        <w:lastRenderedPageBreak/>
        <w:t>Model performance prenol oxidation and pyrolysis</w:t>
      </w:r>
    </w:p>
    <w:p w14:paraId="0DBE8005" w14:textId="77777777" w:rsidR="00270B82" w:rsidRDefault="00270B82" w:rsidP="00270B82">
      <w:pPr>
        <w:keepNext/>
      </w:pPr>
      <w:r>
        <w:rPr>
          <w:noProof/>
          <w:lang w:eastAsia="nl-BE"/>
        </w:rPr>
        <w:drawing>
          <wp:inline distT="0" distB="0" distL="0" distR="0" wp14:anchorId="3BF43DE6" wp14:editId="48573234">
            <wp:extent cx="5760720" cy="43205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ng"/>
                    <pic:cNvPicPr/>
                  </pic:nvPicPr>
                  <pic:blipFill>
                    <a:blip r:embed="rId6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041F5D7" w14:textId="093569F9" w:rsidR="00270B82" w:rsidRPr="00270B82" w:rsidRDefault="00270B82" w:rsidP="00270B82">
      <w:pPr>
        <w:pStyle w:val="Caption"/>
        <w:rPr>
          <w:lang w:val="en-US"/>
        </w:rPr>
      </w:pPr>
      <w:r w:rsidRPr="00270B82">
        <w:rPr>
          <w:lang w:val="en-US"/>
        </w:rPr>
        <w:t xml:space="preserve">Fig. S </w:t>
      </w:r>
      <w:r>
        <w:fldChar w:fldCharType="begin"/>
      </w:r>
      <w:r w:rsidRPr="00270B82">
        <w:rPr>
          <w:lang w:val="en-US"/>
        </w:rPr>
        <w:instrText xml:space="preserve"> SEQ Fig._S \* ARABIC </w:instrText>
      </w:r>
      <w:r>
        <w:fldChar w:fldCharType="separate"/>
      </w:r>
      <w:r w:rsidR="007D6C68">
        <w:rPr>
          <w:noProof/>
          <w:lang w:val="en-US"/>
        </w:rPr>
        <w:t>33</w:t>
      </w:r>
      <w:r>
        <w:fldChar w:fldCharType="end"/>
      </w:r>
      <w:r w:rsidRPr="00270B82">
        <w:rPr>
          <w:lang w:val="en-US"/>
        </w:rPr>
        <w:t xml:space="preserve"> </w:t>
      </w:r>
      <w:r>
        <w:rPr>
          <w:lang w:val="en-US"/>
        </w:rPr>
        <w:t>CO 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C7E194A" w14:textId="77777777" w:rsidR="00270B82" w:rsidRDefault="00270B82">
      <w:pPr>
        <w:jc w:val="left"/>
        <w:rPr>
          <w:lang w:val="en-US"/>
        </w:rPr>
      </w:pPr>
      <w:r>
        <w:rPr>
          <w:lang w:val="en-US"/>
        </w:rPr>
        <w:br w:type="page"/>
      </w:r>
    </w:p>
    <w:p w14:paraId="038A9AC8" w14:textId="77777777" w:rsidR="00270B82" w:rsidRDefault="00270B82" w:rsidP="00270B82">
      <w:pPr>
        <w:keepNext/>
      </w:pPr>
      <w:r>
        <w:rPr>
          <w:noProof/>
          <w:lang w:eastAsia="nl-BE"/>
        </w:rPr>
        <w:lastRenderedPageBreak/>
        <w:drawing>
          <wp:inline distT="0" distB="0" distL="0" distR="0" wp14:anchorId="1AE088D3" wp14:editId="0F98B42E">
            <wp:extent cx="5760720" cy="43205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4.png"/>
                    <pic:cNvPicPr/>
                  </pic:nvPicPr>
                  <pic:blipFill>
                    <a:blip r:embed="rId6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7609E81" w14:textId="2680E18B" w:rsidR="00270B82" w:rsidRDefault="00270B82" w:rsidP="00270B82">
      <w:pPr>
        <w:pStyle w:val="Caption"/>
        <w:rPr>
          <w:lang w:val="en-US"/>
        </w:rPr>
      </w:pPr>
      <w:r w:rsidRPr="00270B82">
        <w:rPr>
          <w:lang w:val="en-US"/>
        </w:rPr>
        <w:t xml:space="preserve">Fig. S </w:t>
      </w:r>
      <w:r>
        <w:fldChar w:fldCharType="begin"/>
      </w:r>
      <w:r w:rsidRPr="00270B82">
        <w:rPr>
          <w:lang w:val="en-US"/>
        </w:rPr>
        <w:instrText xml:space="preserve"> SEQ Fig._S \* ARABIC </w:instrText>
      </w:r>
      <w:r>
        <w:fldChar w:fldCharType="separate"/>
      </w:r>
      <w:r w:rsidR="007D6C68">
        <w:rPr>
          <w:noProof/>
          <w:lang w:val="en-US"/>
        </w:rPr>
        <w:t>34</w:t>
      </w:r>
      <w:r>
        <w:fldChar w:fldCharType="end"/>
      </w:r>
      <w:r w:rsidRPr="00270B82">
        <w:rPr>
          <w:lang w:val="en-US"/>
        </w:rPr>
        <w:t xml:space="preserve"> CH4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C74F5B0" w14:textId="77777777" w:rsidR="00270B82" w:rsidRDefault="00270B82">
      <w:pPr>
        <w:jc w:val="left"/>
        <w:rPr>
          <w:b/>
          <w:bCs/>
          <w:sz w:val="18"/>
          <w:szCs w:val="18"/>
          <w:lang w:val="en-US"/>
        </w:rPr>
      </w:pPr>
      <w:r>
        <w:rPr>
          <w:lang w:val="en-US"/>
        </w:rPr>
        <w:br w:type="page"/>
      </w:r>
    </w:p>
    <w:p w14:paraId="62299F19" w14:textId="77777777" w:rsidR="00270B82" w:rsidRDefault="00270B82" w:rsidP="00270B82">
      <w:pPr>
        <w:pStyle w:val="Caption"/>
        <w:keepNext/>
      </w:pPr>
      <w:r>
        <w:rPr>
          <w:noProof/>
          <w:lang w:eastAsia="nl-BE"/>
        </w:rPr>
        <w:lastRenderedPageBreak/>
        <w:drawing>
          <wp:inline distT="0" distB="0" distL="0" distR="0" wp14:anchorId="1E46677F" wp14:editId="7F521069">
            <wp:extent cx="5760720" cy="432054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png"/>
                    <pic:cNvPicPr/>
                  </pic:nvPicPr>
                  <pic:blipFill>
                    <a:blip r:embed="rId6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490B3C3" w14:textId="5ED16E53" w:rsidR="00270B82" w:rsidRPr="003D2B84" w:rsidRDefault="00270B82" w:rsidP="00270B82">
      <w:pPr>
        <w:pStyle w:val="Caption"/>
        <w:rPr>
          <w:lang w:val="en-US"/>
        </w:rPr>
      </w:pPr>
      <w:r w:rsidRPr="003D2B84">
        <w:rPr>
          <w:lang w:val="en-US"/>
        </w:rPr>
        <w:t xml:space="preserve">Fig. S </w:t>
      </w:r>
      <w:r>
        <w:fldChar w:fldCharType="begin"/>
      </w:r>
      <w:r w:rsidRPr="003D2B84">
        <w:rPr>
          <w:lang w:val="en-US"/>
        </w:rPr>
        <w:instrText xml:space="preserve"> SEQ Fig._S \* ARABIC </w:instrText>
      </w:r>
      <w:r>
        <w:fldChar w:fldCharType="separate"/>
      </w:r>
      <w:r w:rsidR="007D6C68">
        <w:rPr>
          <w:noProof/>
          <w:lang w:val="en-US"/>
        </w:rPr>
        <w:t>35</w:t>
      </w:r>
      <w:r>
        <w:fldChar w:fldCharType="end"/>
      </w:r>
      <w:r w:rsidRPr="003D2B84">
        <w:rPr>
          <w:lang w:val="en-US"/>
        </w:rPr>
        <w:t xml:space="preserve"> CO</w:t>
      </w:r>
      <w:r w:rsidRPr="003D2B84">
        <w:rPr>
          <w:vertAlign w:val="subscript"/>
          <w:lang w:val="en-US"/>
        </w:rPr>
        <w:t>2</w:t>
      </w:r>
      <w:r w:rsidRPr="003D2B84">
        <w:rPr>
          <w:lang w:val="en-US"/>
        </w:rPr>
        <w:t xml:space="preserv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E9E8350" w14:textId="77777777" w:rsidR="003D2B84" w:rsidRDefault="003D2B84">
      <w:pPr>
        <w:jc w:val="left"/>
        <w:rPr>
          <w:lang w:val="en-US"/>
        </w:rPr>
      </w:pPr>
      <w:r>
        <w:rPr>
          <w:lang w:val="en-US"/>
        </w:rPr>
        <w:br w:type="page"/>
      </w:r>
    </w:p>
    <w:p w14:paraId="69154377" w14:textId="77777777" w:rsidR="003D2B84" w:rsidRDefault="003D2B84" w:rsidP="003D2B84">
      <w:pPr>
        <w:keepNext/>
      </w:pPr>
      <w:r>
        <w:rPr>
          <w:noProof/>
          <w:lang w:eastAsia="nl-BE"/>
        </w:rPr>
        <w:lastRenderedPageBreak/>
        <w:drawing>
          <wp:inline distT="0" distB="0" distL="0" distR="0" wp14:anchorId="5B36680B" wp14:editId="641A6763">
            <wp:extent cx="5760720" cy="43205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4.png"/>
                    <pic:cNvPicPr/>
                  </pic:nvPicPr>
                  <pic:blipFill>
                    <a:blip r:embed="rId6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FCA26D9" w14:textId="6F457AFD" w:rsidR="003D2B84" w:rsidRPr="003D2B84" w:rsidRDefault="003D2B84" w:rsidP="003D2B84">
      <w:pPr>
        <w:pStyle w:val="Caption"/>
        <w:rPr>
          <w:lang w:val="en-US"/>
        </w:rPr>
      </w:pPr>
      <w:r w:rsidRPr="003D2B84">
        <w:rPr>
          <w:lang w:val="en-US"/>
        </w:rPr>
        <w:t xml:space="preserve">Fig. S </w:t>
      </w:r>
      <w:r>
        <w:fldChar w:fldCharType="begin"/>
      </w:r>
      <w:r w:rsidRPr="003D2B84">
        <w:rPr>
          <w:lang w:val="en-US"/>
        </w:rPr>
        <w:instrText xml:space="preserve"> SEQ Fig._S \* ARABIC </w:instrText>
      </w:r>
      <w:r>
        <w:fldChar w:fldCharType="separate"/>
      </w:r>
      <w:r w:rsidR="007D6C68">
        <w:rPr>
          <w:noProof/>
          <w:lang w:val="en-US"/>
        </w:rPr>
        <w:t>36</w:t>
      </w:r>
      <w:r>
        <w:fldChar w:fldCharType="end"/>
      </w:r>
      <w:r w:rsidRPr="003D2B84">
        <w:rPr>
          <w:lang w:val="en-US"/>
        </w:rPr>
        <w:t xml:space="preserve"> C</w:t>
      </w:r>
      <w:r w:rsidRPr="003D2B84">
        <w:rPr>
          <w:vertAlign w:val="subscript"/>
          <w:lang w:val="en-US"/>
        </w:rPr>
        <w:t>2</w:t>
      </w:r>
      <w:r w:rsidRPr="003D2B84">
        <w:rPr>
          <w:lang w:val="en-US"/>
        </w:rPr>
        <w:t>H</w:t>
      </w:r>
      <w:r w:rsidRPr="003D2B84">
        <w:rPr>
          <w:vertAlign w:val="subscript"/>
          <w:lang w:val="en-US"/>
        </w:rPr>
        <w:t>4</w:t>
      </w:r>
      <w:r w:rsidRPr="003D2B84">
        <w:rPr>
          <w:lang w:val="en-US"/>
        </w:rPr>
        <w:t xml:space="preserv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6A5CAF3" w14:textId="77777777" w:rsidR="00325E0B" w:rsidRDefault="00325E0B">
      <w:pPr>
        <w:jc w:val="left"/>
        <w:rPr>
          <w:lang w:val="en-US"/>
        </w:rPr>
      </w:pPr>
      <w:r>
        <w:rPr>
          <w:lang w:val="en-US"/>
        </w:rPr>
        <w:br w:type="page"/>
      </w:r>
    </w:p>
    <w:p w14:paraId="7C9D5F56" w14:textId="77777777" w:rsidR="00325E0B" w:rsidRDefault="00325E0B" w:rsidP="00325E0B">
      <w:pPr>
        <w:keepNext/>
      </w:pPr>
      <w:r>
        <w:rPr>
          <w:noProof/>
          <w:lang w:eastAsia="nl-BE"/>
        </w:rPr>
        <w:lastRenderedPageBreak/>
        <w:drawing>
          <wp:inline distT="0" distB="0" distL="0" distR="0" wp14:anchorId="3B925E0C" wp14:editId="4FC70EEA">
            <wp:extent cx="5760720" cy="43205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2.png"/>
                    <pic:cNvPicPr/>
                  </pic:nvPicPr>
                  <pic:blipFill>
                    <a:blip r:embed="rId6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C5F6F83" w14:textId="14DC8253" w:rsidR="00325E0B" w:rsidRPr="00325E0B" w:rsidRDefault="00325E0B" w:rsidP="00325E0B">
      <w:pPr>
        <w:pStyle w:val="Caption"/>
        <w:rPr>
          <w:lang w:val="en-US"/>
        </w:rPr>
      </w:pPr>
      <w:r w:rsidRPr="00325E0B">
        <w:rPr>
          <w:lang w:val="en-US"/>
        </w:rPr>
        <w:t xml:space="preserve">Fig. S </w:t>
      </w:r>
      <w:r>
        <w:fldChar w:fldCharType="begin"/>
      </w:r>
      <w:r w:rsidRPr="00325E0B">
        <w:rPr>
          <w:lang w:val="en-US"/>
        </w:rPr>
        <w:instrText xml:space="preserve"> SEQ Fig._S \* ARABIC </w:instrText>
      </w:r>
      <w:r>
        <w:fldChar w:fldCharType="separate"/>
      </w:r>
      <w:r w:rsidR="007D6C68">
        <w:rPr>
          <w:noProof/>
          <w:lang w:val="en-US"/>
        </w:rPr>
        <w:t>37</w:t>
      </w:r>
      <w:r>
        <w:fldChar w:fldCharType="end"/>
      </w:r>
      <w:r w:rsidRPr="00325E0B">
        <w:rPr>
          <w:lang w:val="en-US"/>
        </w:rPr>
        <w:t xml:space="preserve"> C</w:t>
      </w:r>
      <w:r w:rsidRPr="00325E0B">
        <w:rPr>
          <w:vertAlign w:val="subscript"/>
          <w:lang w:val="en-US"/>
        </w:rPr>
        <w:t>2</w:t>
      </w:r>
      <w:r w:rsidRPr="00325E0B">
        <w:rPr>
          <w:lang w:val="en-US"/>
        </w:rPr>
        <w:t>H</w:t>
      </w:r>
      <w:r w:rsidRPr="00325E0B">
        <w:rPr>
          <w:vertAlign w:val="subscript"/>
          <w:lang w:val="en-US"/>
        </w:rPr>
        <w:t>2</w:t>
      </w:r>
      <w:r w:rsidRPr="00325E0B">
        <w:rPr>
          <w:lang w:val="en-US"/>
        </w:rPr>
        <w:t xml:space="preserv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EDE6920" w14:textId="77777777" w:rsidR="00325E0B" w:rsidRDefault="00325E0B">
      <w:pPr>
        <w:jc w:val="left"/>
        <w:rPr>
          <w:lang w:val="en-US"/>
        </w:rPr>
      </w:pPr>
      <w:r>
        <w:rPr>
          <w:lang w:val="en-US"/>
        </w:rPr>
        <w:br w:type="page"/>
      </w:r>
    </w:p>
    <w:p w14:paraId="34AB9025" w14:textId="77777777" w:rsidR="00325E0B" w:rsidRDefault="00325E0B" w:rsidP="00325E0B">
      <w:pPr>
        <w:keepNext/>
      </w:pPr>
      <w:r>
        <w:rPr>
          <w:noProof/>
          <w:lang w:eastAsia="nl-BE"/>
        </w:rPr>
        <w:lastRenderedPageBreak/>
        <w:drawing>
          <wp:inline distT="0" distB="0" distL="0" distR="0" wp14:anchorId="69B7AD19" wp14:editId="548BF2F6">
            <wp:extent cx="5760720" cy="432054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6.png"/>
                    <pic:cNvPicPr/>
                  </pic:nvPicPr>
                  <pic:blipFill>
                    <a:blip r:embed="rId6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4C59FED" w14:textId="14D1093E" w:rsidR="00325E0B" w:rsidRPr="00325E0B" w:rsidRDefault="00325E0B" w:rsidP="00325E0B">
      <w:pPr>
        <w:pStyle w:val="Caption"/>
        <w:rPr>
          <w:lang w:val="en-US"/>
        </w:rPr>
      </w:pPr>
      <w:r w:rsidRPr="00325E0B">
        <w:rPr>
          <w:lang w:val="en-US"/>
        </w:rPr>
        <w:t xml:space="preserve">Fig. S </w:t>
      </w:r>
      <w:r>
        <w:fldChar w:fldCharType="begin"/>
      </w:r>
      <w:r w:rsidRPr="00325E0B">
        <w:rPr>
          <w:lang w:val="en-US"/>
        </w:rPr>
        <w:instrText xml:space="preserve"> SEQ Fig._S \* ARABIC </w:instrText>
      </w:r>
      <w:r>
        <w:fldChar w:fldCharType="separate"/>
      </w:r>
      <w:r w:rsidR="007D6C68">
        <w:rPr>
          <w:noProof/>
          <w:lang w:val="en-US"/>
        </w:rPr>
        <w:t>38</w:t>
      </w:r>
      <w:r>
        <w:fldChar w:fldCharType="end"/>
      </w:r>
      <w:r w:rsidRPr="00325E0B">
        <w:rPr>
          <w:lang w:val="en-US"/>
        </w:rPr>
        <w:t xml:space="preserve"> </w:t>
      </w:r>
      <w:r>
        <w:rPr>
          <w:lang w:val="en-US"/>
        </w:rPr>
        <w:t>C</w:t>
      </w:r>
      <w:r w:rsidRPr="00325E0B">
        <w:rPr>
          <w:vertAlign w:val="subscript"/>
          <w:lang w:val="en-US"/>
        </w:rPr>
        <w:t>2</w:t>
      </w:r>
      <w:r>
        <w:rPr>
          <w:lang w:val="en-US"/>
        </w:rPr>
        <w:t>H</w:t>
      </w:r>
      <w:r w:rsidRPr="00325E0B">
        <w:rPr>
          <w:vertAlign w:val="subscript"/>
          <w:lang w:val="en-US"/>
        </w:rPr>
        <w:t>6</w:t>
      </w:r>
      <w:r>
        <w:rPr>
          <w:lang w:val="en-US"/>
        </w:rPr>
        <w:t xml:space="preserve"> 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B87A250" w14:textId="77777777" w:rsidR="00325E0B" w:rsidRDefault="00325E0B">
      <w:pPr>
        <w:jc w:val="left"/>
        <w:rPr>
          <w:lang w:val="en-US"/>
        </w:rPr>
      </w:pPr>
      <w:r>
        <w:rPr>
          <w:lang w:val="en-US"/>
        </w:rPr>
        <w:br w:type="page"/>
      </w:r>
    </w:p>
    <w:p w14:paraId="24F08BA0" w14:textId="77777777" w:rsidR="00325E0B" w:rsidRDefault="00325E0B" w:rsidP="00325E0B">
      <w:pPr>
        <w:keepNext/>
      </w:pPr>
      <w:r>
        <w:rPr>
          <w:noProof/>
          <w:lang w:eastAsia="nl-BE"/>
        </w:rPr>
        <w:lastRenderedPageBreak/>
        <w:drawing>
          <wp:inline distT="0" distB="0" distL="0" distR="0" wp14:anchorId="0959AF7A" wp14:editId="03CF04B2">
            <wp:extent cx="5760720" cy="4320540"/>
            <wp:effectExtent l="0" t="0" r="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3H6.png"/>
                    <pic:cNvPicPr/>
                  </pic:nvPicPr>
                  <pic:blipFill>
                    <a:blip r:embed="rId7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B292C74" w14:textId="01A3B8C8" w:rsidR="00325E0B" w:rsidRPr="00325E0B" w:rsidRDefault="00325E0B" w:rsidP="00325E0B">
      <w:pPr>
        <w:pStyle w:val="Caption"/>
        <w:rPr>
          <w:lang w:val="en-US"/>
        </w:rPr>
      </w:pPr>
      <w:r w:rsidRPr="00325E0B">
        <w:rPr>
          <w:lang w:val="en-US"/>
        </w:rPr>
        <w:t xml:space="preserve">Fig. S </w:t>
      </w:r>
      <w:r>
        <w:fldChar w:fldCharType="begin"/>
      </w:r>
      <w:r w:rsidRPr="00325E0B">
        <w:rPr>
          <w:lang w:val="en-US"/>
        </w:rPr>
        <w:instrText xml:space="preserve"> SEQ Fig._S \* ARABIC </w:instrText>
      </w:r>
      <w:r>
        <w:fldChar w:fldCharType="separate"/>
      </w:r>
      <w:r w:rsidR="007D6C68">
        <w:rPr>
          <w:noProof/>
          <w:lang w:val="en-US"/>
        </w:rPr>
        <w:t>39</w:t>
      </w:r>
      <w:r>
        <w:fldChar w:fldCharType="end"/>
      </w:r>
      <w:r w:rsidRPr="00325E0B">
        <w:rPr>
          <w:lang w:val="en-US"/>
        </w:rPr>
        <w:t xml:space="preserve"> C</w:t>
      </w:r>
      <w:r w:rsidRPr="00325E0B">
        <w:rPr>
          <w:vertAlign w:val="subscript"/>
          <w:lang w:val="en-US"/>
        </w:rPr>
        <w:t>3</w:t>
      </w:r>
      <w:r w:rsidRPr="00325E0B">
        <w:rPr>
          <w:lang w:val="en-US"/>
        </w:rPr>
        <w:t>H</w:t>
      </w:r>
      <w:r w:rsidRPr="00325E0B">
        <w:rPr>
          <w:vertAlign w:val="subscript"/>
          <w:lang w:val="en-US"/>
        </w:rPr>
        <w:t>6</w:t>
      </w:r>
      <w:r w:rsidRPr="00325E0B">
        <w:rPr>
          <w:lang w:val="en-US"/>
        </w:rPr>
        <w:t xml:space="preserv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1CE4A18F" w14:textId="77777777" w:rsidR="00325E0B" w:rsidRDefault="00325E0B">
      <w:pPr>
        <w:jc w:val="left"/>
        <w:rPr>
          <w:lang w:val="en-US"/>
        </w:rPr>
      </w:pPr>
      <w:r>
        <w:rPr>
          <w:lang w:val="en-US"/>
        </w:rPr>
        <w:br w:type="page"/>
      </w:r>
    </w:p>
    <w:p w14:paraId="64AE96A1" w14:textId="77777777" w:rsidR="00325E0B" w:rsidRDefault="00325E0B" w:rsidP="00325E0B">
      <w:pPr>
        <w:keepNext/>
      </w:pPr>
      <w:r>
        <w:rPr>
          <w:noProof/>
          <w:lang w:eastAsia="nl-BE"/>
        </w:rPr>
        <w:lastRenderedPageBreak/>
        <w:drawing>
          <wp:inline distT="0" distB="0" distL="0" distR="0" wp14:anchorId="50BA33ED" wp14:editId="2152549B">
            <wp:extent cx="5760720" cy="4320540"/>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ene.png"/>
                    <pic:cNvPicPr/>
                  </pic:nvPicPr>
                  <pic:blipFill>
                    <a:blip r:embed="rId7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8D57A94" w14:textId="525ABD48" w:rsidR="00325E0B" w:rsidRPr="00325E0B" w:rsidRDefault="00325E0B" w:rsidP="00325E0B">
      <w:pPr>
        <w:pStyle w:val="Caption"/>
        <w:rPr>
          <w:lang w:val="en-US"/>
        </w:rPr>
      </w:pPr>
      <w:r w:rsidRPr="00325E0B">
        <w:rPr>
          <w:lang w:val="en-US"/>
        </w:rPr>
        <w:t xml:space="preserve">Fig. S </w:t>
      </w:r>
      <w:r>
        <w:fldChar w:fldCharType="begin"/>
      </w:r>
      <w:r w:rsidRPr="00325E0B">
        <w:rPr>
          <w:lang w:val="en-US"/>
        </w:rPr>
        <w:instrText xml:space="preserve"> SEQ Fig._S \* ARABIC </w:instrText>
      </w:r>
      <w:r>
        <w:fldChar w:fldCharType="separate"/>
      </w:r>
      <w:r w:rsidR="007D6C68">
        <w:rPr>
          <w:noProof/>
          <w:lang w:val="en-US"/>
        </w:rPr>
        <w:t>40</w:t>
      </w:r>
      <w:r>
        <w:fldChar w:fldCharType="end"/>
      </w:r>
      <w:r w:rsidRPr="00325E0B">
        <w:rPr>
          <w:lang w:val="en-US"/>
        </w:rPr>
        <w:t xml:space="preserve"> Allen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45E4B358" w14:textId="77777777" w:rsidR="00325E0B" w:rsidRDefault="00325E0B">
      <w:pPr>
        <w:jc w:val="left"/>
        <w:rPr>
          <w:lang w:val="en-US"/>
        </w:rPr>
      </w:pPr>
      <w:r>
        <w:rPr>
          <w:lang w:val="en-US"/>
        </w:rPr>
        <w:br w:type="page"/>
      </w:r>
    </w:p>
    <w:p w14:paraId="231E9D29" w14:textId="77777777" w:rsidR="00325E0B" w:rsidRDefault="00325E0B" w:rsidP="00325E0B">
      <w:pPr>
        <w:keepNext/>
      </w:pPr>
      <w:r>
        <w:rPr>
          <w:noProof/>
          <w:lang w:eastAsia="nl-BE"/>
        </w:rPr>
        <w:lastRenderedPageBreak/>
        <w:drawing>
          <wp:inline distT="0" distB="0" distL="0" distR="0" wp14:anchorId="1BDE7FC8" wp14:editId="3AB8CE66">
            <wp:extent cx="5760720" cy="432054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yne.png"/>
                    <pic:cNvPicPr/>
                  </pic:nvPicPr>
                  <pic:blipFill>
                    <a:blip r:embed="rId7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88004E2" w14:textId="278EAA0A" w:rsidR="00325E0B" w:rsidRPr="00325E0B" w:rsidRDefault="00325E0B" w:rsidP="00325E0B">
      <w:pPr>
        <w:pStyle w:val="Caption"/>
        <w:rPr>
          <w:lang w:val="en-US"/>
        </w:rPr>
      </w:pPr>
      <w:r w:rsidRPr="00325E0B">
        <w:rPr>
          <w:lang w:val="en-US"/>
        </w:rPr>
        <w:t xml:space="preserve">Fig. S </w:t>
      </w:r>
      <w:r>
        <w:fldChar w:fldCharType="begin"/>
      </w:r>
      <w:r w:rsidRPr="00325E0B">
        <w:rPr>
          <w:lang w:val="en-US"/>
        </w:rPr>
        <w:instrText xml:space="preserve"> SEQ Fig._S \* ARABIC </w:instrText>
      </w:r>
      <w:r>
        <w:fldChar w:fldCharType="separate"/>
      </w:r>
      <w:r w:rsidR="007D6C68">
        <w:rPr>
          <w:noProof/>
          <w:lang w:val="en-US"/>
        </w:rPr>
        <w:t>41</w:t>
      </w:r>
      <w:r>
        <w:fldChar w:fldCharType="end"/>
      </w:r>
      <w:r w:rsidRPr="00325E0B">
        <w:rPr>
          <w:lang w:val="en-US"/>
        </w:rPr>
        <w:t xml:space="preserve"> Propyn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40D5CBC" w14:textId="77777777" w:rsidR="00325E0B" w:rsidRDefault="00325E0B">
      <w:pPr>
        <w:jc w:val="left"/>
        <w:rPr>
          <w:lang w:val="en-US"/>
        </w:rPr>
      </w:pPr>
      <w:r>
        <w:rPr>
          <w:lang w:val="en-US"/>
        </w:rPr>
        <w:br w:type="page"/>
      </w:r>
    </w:p>
    <w:p w14:paraId="05692BBE" w14:textId="77777777" w:rsidR="00325E0B" w:rsidRDefault="00325E0B" w:rsidP="00325E0B">
      <w:pPr>
        <w:keepNext/>
      </w:pPr>
      <w:r>
        <w:rPr>
          <w:noProof/>
          <w:lang w:eastAsia="nl-BE"/>
        </w:rPr>
        <w:lastRenderedPageBreak/>
        <w:drawing>
          <wp:inline distT="0" distB="0" distL="0" distR="0" wp14:anchorId="5A787B6B" wp14:editId="036E77F8">
            <wp:extent cx="5760720" cy="43205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ldehyde_update.png"/>
                    <pic:cNvPicPr/>
                  </pic:nvPicPr>
                  <pic:blipFill>
                    <a:blip r:embed="rId7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EBFC62E" w14:textId="05560F54" w:rsidR="00325E0B" w:rsidRPr="003A4092" w:rsidRDefault="00325E0B" w:rsidP="00325E0B">
      <w:pPr>
        <w:pStyle w:val="Caption"/>
        <w:rPr>
          <w:lang w:val="en-US"/>
        </w:rPr>
      </w:pPr>
      <w:r w:rsidRPr="003A4092">
        <w:rPr>
          <w:lang w:val="en-US"/>
        </w:rPr>
        <w:t xml:space="preserve">Fig. S </w:t>
      </w:r>
      <w:r>
        <w:fldChar w:fldCharType="begin"/>
      </w:r>
      <w:r w:rsidRPr="003A4092">
        <w:rPr>
          <w:lang w:val="en-US"/>
        </w:rPr>
        <w:instrText xml:space="preserve"> SEQ Fig._S \* ARABIC </w:instrText>
      </w:r>
      <w:r>
        <w:fldChar w:fldCharType="separate"/>
      </w:r>
      <w:r w:rsidR="007D6C68">
        <w:rPr>
          <w:noProof/>
          <w:lang w:val="en-US"/>
        </w:rPr>
        <w:t>42</w:t>
      </w:r>
      <w:r>
        <w:fldChar w:fldCharType="end"/>
      </w:r>
      <w:r w:rsidRPr="003A4092">
        <w:rPr>
          <w:lang w:val="en-US"/>
        </w:rPr>
        <w:t xml:space="preserve"> Formaldehyd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E53707F" w14:textId="77777777" w:rsidR="00386F12" w:rsidRDefault="00386F12">
      <w:pPr>
        <w:jc w:val="left"/>
        <w:rPr>
          <w:lang w:val="en-US"/>
        </w:rPr>
      </w:pPr>
      <w:r>
        <w:rPr>
          <w:lang w:val="en-US"/>
        </w:rPr>
        <w:br w:type="page"/>
      </w:r>
    </w:p>
    <w:p w14:paraId="6BD0E1DF" w14:textId="77777777" w:rsidR="003A4092" w:rsidRDefault="003A4092" w:rsidP="003A4092">
      <w:pPr>
        <w:keepNext/>
      </w:pPr>
      <w:r>
        <w:rPr>
          <w:noProof/>
          <w:lang w:eastAsia="nl-BE"/>
        </w:rPr>
        <w:lastRenderedPageBreak/>
        <w:drawing>
          <wp:inline distT="0" distB="0" distL="0" distR="0" wp14:anchorId="750E8AF8" wp14:editId="374F7CCE">
            <wp:extent cx="5760720" cy="4320540"/>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H4O_update.png"/>
                    <pic:cNvPicPr/>
                  </pic:nvPicPr>
                  <pic:blipFill>
                    <a:blip r:embed="rId7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776157B" w14:textId="54C56CB5" w:rsidR="003A4092" w:rsidRDefault="003A4092" w:rsidP="003A4092">
      <w:pPr>
        <w:pStyle w:val="Caption"/>
        <w:rPr>
          <w:lang w:val="en-US"/>
        </w:rPr>
      </w:pPr>
      <w:r w:rsidRPr="003A4092">
        <w:rPr>
          <w:lang w:val="en-US"/>
        </w:rPr>
        <w:t xml:space="preserve">Fig. S </w:t>
      </w:r>
      <w:r>
        <w:fldChar w:fldCharType="begin"/>
      </w:r>
      <w:r w:rsidRPr="003A4092">
        <w:rPr>
          <w:lang w:val="en-US"/>
        </w:rPr>
        <w:instrText xml:space="preserve"> SEQ Fig._S \* ARABIC </w:instrText>
      </w:r>
      <w:r>
        <w:fldChar w:fldCharType="separate"/>
      </w:r>
      <w:r w:rsidR="007D6C68">
        <w:rPr>
          <w:noProof/>
          <w:lang w:val="en-US"/>
        </w:rPr>
        <w:t>43</w:t>
      </w:r>
      <w:r>
        <w:fldChar w:fldCharType="end"/>
      </w:r>
      <w:r w:rsidRPr="003A4092">
        <w:rPr>
          <w:lang w:val="en-US"/>
        </w:rPr>
        <w:t xml:space="preserve"> Acelaldehyd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4EDB8B5" w14:textId="1ED3D7AA" w:rsidR="003A4092" w:rsidRDefault="003A4092">
      <w:pPr>
        <w:jc w:val="left"/>
        <w:rPr>
          <w:lang w:val="en-US"/>
        </w:rPr>
      </w:pPr>
      <w:r>
        <w:rPr>
          <w:lang w:val="en-US"/>
        </w:rPr>
        <w:br w:type="page"/>
      </w:r>
    </w:p>
    <w:p w14:paraId="1D57E105" w14:textId="77777777" w:rsidR="003A4092" w:rsidRDefault="003A4092" w:rsidP="003A4092">
      <w:pPr>
        <w:keepNext/>
      </w:pPr>
      <w:r>
        <w:rPr>
          <w:noProof/>
          <w:lang w:eastAsia="nl-BE"/>
        </w:rPr>
        <w:lastRenderedPageBreak/>
        <w:drawing>
          <wp:inline distT="0" distB="0" distL="0" distR="0" wp14:anchorId="5C7AB8AE" wp14:editId="22F3FDA6">
            <wp:extent cx="5760720" cy="4320540"/>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butene.png"/>
                    <pic:cNvPicPr/>
                  </pic:nvPicPr>
                  <pic:blipFill>
                    <a:blip r:embed="rId7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0055B6A" w14:textId="0A2CA665" w:rsidR="003A4092" w:rsidRDefault="003A4092" w:rsidP="003A4092">
      <w:pPr>
        <w:pStyle w:val="Caption"/>
        <w:rPr>
          <w:lang w:val="en-US"/>
        </w:rPr>
      </w:pPr>
      <w:r w:rsidRPr="003A4092">
        <w:rPr>
          <w:lang w:val="en-US"/>
        </w:rPr>
        <w:t xml:space="preserve">Fig. S </w:t>
      </w:r>
      <w:r>
        <w:fldChar w:fldCharType="begin"/>
      </w:r>
      <w:r w:rsidRPr="003A4092">
        <w:rPr>
          <w:lang w:val="en-US"/>
        </w:rPr>
        <w:instrText xml:space="preserve"> SEQ Fig._S \* ARABIC </w:instrText>
      </w:r>
      <w:r>
        <w:fldChar w:fldCharType="separate"/>
      </w:r>
      <w:r w:rsidR="007D6C68">
        <w:rPr>
          <w:noProof/>
          <w:lang w:val="en-US"/>
        </w:rPr>
        <w:t>44</w:t>
      </w:r>
      <w:r>
        <w:fldChar w:fldCharType="end"/>
      </w:r>
      <w:r w:rsidRPr="003A4092">
        <w:rPr>
          <w:lang w:val="en-US"/>
        </w:rPr>
        <w:t xml:space="preserve"> isobuten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A85DB84" w14:textId="6C432D7E" w:rsidR="003A4092" w:rsidRDefault="003A4092">
      <w:pPr>
        <w:jc w:val="left"/>
        <w:rPr>
          <w:lang w:val="en-US"/>
        </w:rPr>
      </w:pPr>
      <w:r>
        <w:rPr>
          <w:lang w:val="en-US"/>
        </w:rPr>
        <w:br w:type="page"/>
      </w:r>
    </w:p>
    <w:p w14:paraId="283112D5" w14:textId="77777777" w:rsidR="00132A17" w:rsidRDefault="003A4092" w:rsidP="00132A17">
      <w:pPr>
        <w:keepNext/>
      </w:pPr>
      <w:r>
        <w:rPr>
          <w:noProof/>
          <w:lang w:eastAsia="nl-BE"/>
        </w:rPr>
        <w:lastRenderedPageBreak/>
        <w:drawing>
          <wp:inline distT="0" distB="0" distL="0" distR="0" wp14:anchorId="6F0BCD31" wp14:editId="79501A70">
            <wp:extent cx="5760720" cy="4320540"/>
            <wp:effectExtent l="0" t="0" r="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utene.png"/>
                    <pic:cNvPicPr/>
                  </pic:nvPicPr>
                  <pic:blipFill>
                    <a:blip r:embed="rId7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835331B" w14:textId="0ED52731" w:rsidR="003A4092" w:rsidRPr="003A4092" w:rsidRDefault="00132A17" w:rsidP="00132A17">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sidR="007D6C68">
        <w:rPr>
          <w:noProof/>
          <w:lang w:val="en-US"/>
        </w:rPr>
        <w:t>45</w:t>
      </w:r>
      <w:r>
        <w:fldChar w:fldCharType="end"/>
      </w:r>
      <w:r w:rsidRPr="007D6C68">
        <w:rPr>
          <w:lang w:val="en-US"/>
        </w:rPr>
        <w:t xml:space="preserve"> 2-butene </w:t>
      </w:r>
      <w:r>
        <w:rPr>
          <w:lang w:val="en-US"/>
        </w:rPr>
        <w:t>m</w:t>
      </w:r>
      <w:r w:rsidRPr="00DB4A86">
        <w:rPr>
          <w:lang w:val="en-US"/>
        </w:rPr>
        <w:t xml:space="preserve">ole fractions as a function of temperature for </w:t>
      </w:r>
      <w:r w:rsidR="007D6C68">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007D6C68">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5DF40CB6" w14:textId="77777777" w:rsidR="007D6C68" w:rsidRDefault="007D6C68">
      <w:pPr>
        <w:jc w:val="left"/>
        <w:rPr>
          <w:lang w:val="en-US"/>
        </w:rPr>
      </w:pPr>
      <w:r>
        <w:rPr>
          <w:lang w:val="en-US"/>
        </w:rPr>
        <w:br w:type="page"/>
      </w:r>
    </w:p>
    <w:p w14:paraId="3A1E64D6" w14:textId="77777777" w:rsidR="007D6C68" w:rsidRDefault="007D6C68" w:rsidP="007D6C68">
      <w:pPr>
        <w:keepNext/>
      </w:pPr>
      <w:r>
        <w:rPr>
          <w:noProof/>
          <w:lang w:eastAsia="nl-BE"/>
        </w:rPr>
        <w:lastRenderedPageBreak/>
        <w:drawing>
          <wp:inline distT="0" distB="0" distL="0" distR="0" wp14:anchorId="12278838" wp14:editId="649AD7FD">
            <wp:extent cx="5760720" cy="4320540"/>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butadiene.png"/>
                    <pic:cNvPicPr/>
                  </pic:nvPicPr>
                  <pic:blipFill>
                    <a:blip r:embed="rId7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B0F3218" w14:textId="54E9A28B" w:rsidR="007D6C68" w:rsidRP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46</w:t>
      </w:r>
      <w:r>
        <w:fldChar w:fldCharType="end"/>
      </w:r>
      <w:r w:rsidRPr="007D6C68">
        <w:rPr>
          <w:lang w:val="en-US"/>
        </w:rPr>
        <w:t xml:space="preserve"> 1,3-butadi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199BFDBE" w14:textId="77777777" w:rsidR="007D6C68" w:rsidRDefault="007D6C68">
      <w:pPr>
        <w:jc w:val="left"/>
        <w:rPr>
          <w:lang w:val="en-US"/>
        </w:rPr>
      </w:pPr>
      <w:r>
        <w:rPr>
          <w:lang w:val="en-US"/>
        </w:rPr>
        <w:br w:type="page"/>
      </w:r>
    </w:p>
    <w:p w14:paraId="5C00F163" w14:textId="77777777" w:rsidR="007D6C68" w:rsidRDefault="007D6C68" w:rsidP="007D6C68">
      <w:pPr>
        <w:keepNext/>
      </w:pPr>
      <w:r>
        <w:rPr>
          <w:noProof/>
          <w:lang w:eastAsia="nl-BE"/>
        </w:rPr>
        <w:lastRenderedPageBreak/>
        <w:drawing>
          <wp:inline distT="0" distB="0" distL="0" distR="0" wp14:anchorId="6275B436" wp14:editId="390056ED">
            <wp:extent cx="5760720" cy="4320540"/>
            <wp:effectExtent l="0" t="0" r="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ran.png"/>
                    <pic:cNvPicPr/>
                  </pic:nvPicPr>
                  <pic:blipFill>
                    <a:blip r:embed="rId7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B3951C9" w14:textId="16B9769C" w:rsidR="007D6C68" w:rsidRP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47</w:t>
      </w:r>
      <w:r>
        <w:fldChar w:fldCharType="end"/>
      </w:r>
      <w:r w:rsidRPr="007D6C68">
        <w:rPr>
          <w:lang w:val="en-US"/>
        </w:rPr>
        <w:t xml:space="preserve"> </w:t>
      </w:r>
      <w:r>
        <w:rPr>
          <w:lang w:val="en-US"/>
        </w:rPr>
        <w:t>furan 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4AEC3E3E" w14:textId="77777777" w:rsidR="007D6C68" w:rsidRDefault="007D6C68">
      <w:pPr>
        <w:jc w:val="left"/>
        <w:rPr>
          <w:lang w:val="en-US"/>
        </w:rPr>
      </w:pPr>
      <w:r>
        <w:rPr>
          <w:lang w:val="en-US"/>
        </w:rPr>
        <w:br w:type="page"/>
      </w:r>
    </w:p>
    <w:p w14:paraId="40898D5E" w14:textId="77777777" w:rsidR="007D6C68" w:rsidRDefault="007D6C68" w:rsidP="007D6C68">
      <w:pPr>
        <w:keepNext/>
      </w:pPr>
      <w:r>
        <w:rPr>
          <w:noProof/>
          <w:lang w:eastAsia="nl-BE"/>
        </w:rPr>
        <w:lastRenderedPageBreak/>
        <w:drawing>
          <wp:inline distT="0" distB="0" distL="0" distR="0" wp14:anchorId="50BBFFD0" wp14:editId="1E8EB5EE">
            <wp:extent cx="5760720" cy="4320540"/>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lein_update.png"/>
                    <pic:cNvPicPr/>
                  </pic:nvPicPr>
                  <pic:blipFill>
                    <a:blip r:embed="rId7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8011C65" w14:textId="5FCA8538"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48</w:t>
      </w:r>
      <w:r>
        <w:fldChar w:fldCharType="end"/>
      </w:r>
      <w:r w:rsidRPr="007D6C68">
        <w:rPr>
          <w:lang w:val="en-US"/>
        </w:rPr>
        <w:t xml:space="preserve"> acrolein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44666058" w14:textId="268AD893" w:rsidR="007D6C68" w:rsidRDefault="007D6C68">
      <w:pPr>
        <w:jc w:val="left"/>
        <w:rPr>
          <w:lang w:val="en-US"/>
        </w:rPr>
      </w:pPr>
      <w:r>
        <w:rPr>
          <w:lang w:val="en-US"/>
        </w:rPr>
        <w:br w:type="page"/>
      </w:r>
    </w:p>
    <w:p w14:paraId="55CA53AA" w14:textId="77777777" w:rsidR="007D6C68" w:rsidRDefault="007D6C68" w:rsidP="007D6C68">
      <w:pPr>
        <w:keepNext/>
      </w:pPr>
      <w:r>
        <w:rPr>
          <w:noProof/>
          <w:lang w:eastAsia="nl-BE"/>
        </w:rPr>
        <w:lastRenderedPageBreak/>
        <w:drawing>
          <wp:inline distT="0" distB="0" distL="0" distR="0" wp14:anchorId="10ADFAD4" wp14:editId="7FE6E025">
            <wp:extent cx="5760720" cy="4320540"/>
            <wp:effectExtent l="0" t="0" r="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anal.png"/>
                    <pic:cNvPicPr/>
                  </pic:nvPicPr>
                  <pic:blipFill>
                    <a:blip r:embed="rId8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7A3599E" w14:textId="3A25677B"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49</w:t>
      </w:r>
      <w:r>
        <w:fldChar w:fldCharType="end"/>
      </w:r>
      <w:r w:rsidRPr="007D6C68">
        <w:rPr>
          <w:lang w:val="en-US"/>
        </w:rPr>
        <w:t xml:space="preserve"> Propanal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5201784" w14:textId="1B3320E9" w:rsidR="007D6C68" w:rsidRDefault="007D6C68">
      <w:pPr>
        <w:jc w:val="left"/>
        <w:rPr>
          <w:lang w:val="en-US"/>
        </w:rPr>
      </w:pPr>
      <w:r>
        <w:rPr>
          <w:lang w:val="en-US"/>
        </w:rPr>
        <w:br w:type="page"/>
      </w:r>
    </w:p>
    <w:p w14:paraId="0721589E" w14:textId="77777777" w:rsidR="007D6C68" w:rsidRDefault="007D6C68" w:rsidP="007D6C68">
      <w:pPr>
        <w:keepNext/>
      </w:pPr>
      <w:r>
        <w:rPr>
          <w:noProof/>
          <w:lang w:eastAsia="nl-BE"/>
        </w:rPr>
        <w:lastRenderedPageBreak/>
        <w:drawing>
          <wp:inline distT="0" distB="0" distL="0" distR="0" wp14:anchorId="5A5FDD48" wp14:editId="0D2523FF">
            <wp:extent cx="5760720" cy="4320540"/>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one_update.png"/>
                    <pic:cNvPicPr/>
                  </pic:nvPicPr>
                  <pic:blipFill>
                    <a:blip r:embed="rId8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3824B16" w14:textId="5C0CA170"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0</w:t>
      </w:r>
      <w:r>
        <w:fldChar w:fldCharType="end"/>
      </w:r>
      <w:r w:rsidRPr="007D6C68">
        <w:rPr>
          <w:lang w:val="en-US"/>
        </w:rPr>
        <w:t xml:space="preserve"> aceto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B618D66" w14:textId="687A7105" w:rsidR="007D6C68" w:rsidRDefault="007D6C68">
      <w:pPr>
        <w:jc w:val="left"/>
        <w:rPr>
          <w:lang w:val="en-US"/>
        </w:rPr>
      </w:pPr>
      <w:r>
        <w:rPr>
          <w:lang w:val="en-US"/>
        </w:rPr>
        <w:br w:type="page"/>
      </w:r>
    </w:p>
    <w:p w14:paraId="5FA8BCF6" w14:textId="77777777" w:rsidR="007D6C68" w:rsidRDefault="007D6C68" w:rsidP="007D6C68">
      <w:pPr>
        <w:keepNext/>
      </w:pPr>
      <w:r>
        <w:rPr>
          <w:noProof/>
          <w:lang w:eastAsia="nl-BE"/>
        </w:rPr>
        <w:lastRenderedPageBreak/>
        <w:drawing>
          <wp:inline distT="0" distB="0" distL="0" distR="0" wp14:anchorId="5ECC05EA" wp14:editId="7BA116F4">
            <wp:extent cx="5760720" cy="4320540"/>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ethyl-1-butene.png"/>
                    <pic:cNvPicPr/>
                  </pic:nvPicPr>
                  <pic:blipFill>
                    <a:blip r:embed="rId8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C4ECD78" w14:textId="4B51E314"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1</w:t>
      </w:r>
      <w:r>
        <w:fldChar w:fldCharType="end"/>
      </w:r>
      <w:r w:rsidRPr="007D6C68">
        <w:rPr>
          <w:lang w:val="en-US"/>
        </w:rPr>
        <w:t xml:space="preserve"> 2-methyl-1-but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48DF876D" w14:textId="425B41A1" w:rsidR="007D6C68" w:rsidRDefault="007D6C68">
      <w:pPr>
        <w:jc w:val="left"/>
        <w:rPr>
          <w:lang w:val="en-US"/>
        </w:rPr>
      </w:pPr>
      <w:r>
        <w:rPr>
          <w:lang w:val="en-US"/>
        </w:rPr>
        <w:br w:type="page"/>
      </w:r>
    </w:p>
    <w:p w14:paraId="3D501412" w14:textId="77777777" w:rsidR="007D6C68" w:rsidRDefault="007D6C68" w:rsidP="007D6C68">
      <w:pPr>
        <w:keepNext/>
      </w:pPr>
      <w:r>
        <w:rPr>
          <w:noProof/>
          <w:lang w:eastAsia="nl-BE"/>
        </w:rPr>
        <w:lastRenderedPageBreak/>
        <w:drawing>
          <wp:inline distT="0" distB="0" distL="0" distR="0" wp14:anchorId="03A2D790" wp14:editId="40556136">
            <wp:extent cx="5760720" cy="4320540"/>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prene.png"/>
                    <pic:cNvPicPr/>
                  </pic:nvPicPr>
                  <pic:blipFill>
                    <a:blip r:embed="rId8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1F19FF2" w14:textId="6D32DDB6"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2</w:t>
      </w:r>
      <w:r>
        <w:fldChar w:fldCharType="end"/>
      </w:r>
      <w:r w:rsidRPr="007D6C68">
        <w:rPr>
          <w:lang w:val="en-US"/>
        </w:rPr>
        <w:t xml:space="preserve"> 2-methyl-1,3-butadi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687430AB" w14:textId="4C7BFABE" w:rsidR="007D6C68" w:rsidRDefault="007D6C68">
      <w:pPr>
        <w:jc w:val="left"/>
        <w:rPr>
          <w:lang w:val="en-US"/>
        </w:rPr>
      </w:pPr>
      <w:r>
        <w:rPr>
          <w:lang w:val="en-US"/>
        </w:rPr>
        <w:br w:type="page"/>
      </w:r>
    </w:p>
    <w:p w14:paraId="00092E29" w14:textId="77777777" w:rsidR="007D6C68" w:rsidRDefault="007D6C68" w:rsidP="007D6C68">
      <w:pPr>
        <w:keepNext/>
      </w:pPr>
      <w:r>
        <w:rPr>
          <w:noProof/>
          <w:lang w:eastAsia="nl-BE"/>
        </w:rPr>
        <w:lastRenderedPageBreak/>
        <w:drawing>
          <wp:inline distT="0" distB="0" distL="0" distR="0" wp14:anchorId="031CBD31" wp14:editId="6C04AE5B">
            <wp:extent cx="5760720" cy="4320540"/>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entadiene.png"/>
                    <pic:cNvPicPr/>
                  </pic:nvPicPr>
                  <pic:blipFill>
                    <a:blip r:embed="rId8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B4F3712" w14:textId="6B6E54AC"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3</w:t>
      </w:r>
      <w:r>
        <w:fldChar w:fldCharType="end"/>
      </w:r>
      <w:r w:rsidRPr="007D6C68">
        <w:rPr>
          <w:lang w:val="en-US"/>
        </w:rPr>
        <w:t xml:space="preserve"> 1,3-pentadi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9B76D9D" w14:textId="4CF4FA06" w:rsidR="007D6C68" w:rsidRDefault="007D6C68">
      <w:pPr>
        <w:jc w:val="left"/>
        <w:rPr>
          <w:lang w:val="en-US"/>
        </w:rPr>
      </w:pPr>
      <w:r>
        <w:rPr>
          <w:lang w:val="en-US"/>
        </w:rPr>
        <w:br w:type="page"/>
      </w:r>
    </w:p>
    <w:p w14:paraId="4DAB791A" w14:textId="77777777" w:rsidR="007D6C68" w:rsidRDefault="007D6C68" w:rsidP="007D6C68">
      <w:pPr>
        <w:keepNext/>
      </w:pPr>
      <w:r>
        <w:rPr>
          <w:noProof/>
          <w:lang w:eastAsia="nl-BE"/>
        </w:rPr>
        <w:lastRenderedPageBreak/>
        <w:drawing>
          <wp:inline distT="0" distB="0" distL="0" distR="0" wp14:anchorId="3E21FD2F" wp14:editId="2FE4FDFF">
            <wp:extent cx="5760720" cy="4320540"/>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cyclopentadiene.png"/>
                    <pic:cNvPicPr/>
                  </pic:nvPicPr>
                  <pic:blipFill>
                    <a:blip r:embed="rId85">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D2897C9" w14:textId="78567F9B"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4</w:t>
      </w:r>
      <w:r>
        <w:fldChar w:fldCharType="end"/>
      </w:r>
      <w:r w:rsidRPr="007D6C68">
        <w:rPr>
          <w:lang w:val="en-US"/>
        </w:rPr>
        <w:t xml:space="preserve"> 1,3-cyclopentadi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05433709" w14:textId="7EA3124F" w:rsidR="007D6C68" w:rsidRDefault="007D6C68">
      <w:pPr>
        <w:jc w:val="left"/>
        <w:rPr>
          <w:lang w:val="en-US"/>
        </w:rPr>
      </w:pPr>
      <w:r>
        <w:rPr>
          <w:lang w:val="en-US"/>
        </w:rPr>
        <w:br w:type="page"/>
      </w:r>
    </w:p>
    <w:p w14:paraId="0375DC8A" w14:textId="77777777" w:rsidR="007D6C68" w:rsidRDefault="007D6C68" w:rsidP="007D6C68">
      <w:pPr>
        <w:keepNext/>
      </w:pPr>
      <w:r>
        <w:rPr>
          <w:noProof/>
          <w:lang w:eastAsia="nl-BE"/>
        </w:rPr>
        <w:lastRenderedPageBreak/>
        <w:drawing>
          <wp:inline distT="0" distB="0" distL="0" distR="0" wp14:anchorId="6FC8838C" wp14:editId="233C4237">
            <wp:extent cx="5760720" cy="4320540"/>
            <wp:effectExtent l="0" t="0" r="0"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zene.png"/>
                    <pic:cNvPicPr/>
                  </pic:nvPicPr>
                  <pic:blipFill>
                    <a:blip r:embed="rId8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10249D3" w14:textId="4012CF64"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5</w:t>
      </w:r>
      <w:r>
        <w:fldChar w:fldCharType="end"/>
      </w:r>
      <w:r w:rsidRPr="007D6C68">
        <w:rPr>
          <w:lang w:val="en-US"/>
        </w:rPr>
        <w:t xml:space="preserve"> benzene </w:t>
      </w:r>
      <w:r>
        <w:rPr>
          <w:lang w:val="en-US"/>
        </w:rPr>
        <w:t>m</w:t>
      </w:r>
      <w:r w:rsidRPr="00DB4A86">
        <w:rPr>
          <w:lang w:val="en-US"/>
        </w:rPr>
        <w:t xml:space="preserve">ole fractions as a function of temperature for </w:t>
      </w:r>
      <w:r>
        <w:rPr>
          <w:lang w:val="en-US"/>
        </w:rPr>
        <w:t>prenol</w:t>
      </w:r>
      <w:r w:rsidRPr="00DB4A86">
        <w:rPr>
          <w:lang w:val="en-US"/>
        </w:rPr>
        <w:t xml:space="preserve">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Pr>
          <w:vertAlign w:val="subscript"/>
          <w:lang w:val="en-US"/>
        </w:rPr>
        <w:t>prenol</w:t>
      </w:r>
      <w:r w:rsidRPr="00DB4A86">
        <w:rPr>
          <w:vertAlign w:val="subscript"/>
          <w:lang w:val="en-US"/>
        </w:rPr>
        <w:t>,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40D24BB" w14:textId="77777777" w:rsidR="007D6C68" w:rsidRDefault="007D6C68">
      <w:pPr>
        <w:jc w:val="left"/>
        <w:rPr>
          <w:b/>
          <w:bCs/>
          <w:sz w:val="18"/>
          <w:szCs w:val="18"/>
          <w:lang w:val="en-US"/>
        </w:rPr>
      </w:pPr>
      <w:r>
        <w:rPr>
          <w:lang w:val="en-US"/>
        </w:rPr>
        <w:br w:type="page"/>
      </w:r>
    </w:p>
    <w:p w14:paraId="6D42DF7D" w14:textId="77777777" w:rsidR="007D6C68" w:rsidRPr="007D6C68" w:rsidRDefault="007D6C68" w:rsidP="007D6C68">
      <w:pPr>
        <w:pStyle w:val="Caption"/>
        <w:rPr>
          <w:lang w:val="en-US"/>
        </w:rPr>
      </w:pPr>
    </w:p>
    <w:p w14:paraId="57CC9DAC" w14:textId="77777777" w:rsidR="007D6C68" w:rsidRDefault="007D6C68" w:rsidP="007D6C68">
      <w:pPr>
        <w:keepNext/>
      </w:pPr>
      <w:r>
        <w:rPr>
          <w:noProof/>
          <w:lang w:eastAsia="nl-BE"/>
        </w:rPr>
        <w:drawing>
          <wp:inline distT="0" distB="0" distL="0" distR="0" wp14:anchorId="1531434F" wp14:editId="384B1485">
            <wp:extent cx="5760720" cy="4320540"/>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methylpropanal.png"/>
                    <pic:cNvPicPr/>
                  </pic:nvPicPr>
                  <pic:blipFill>
                    <a:blip r:embed="rId8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FC9A92C" w14:textId="0CDD7E08"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6</w:t>
      </w:r>
      <w:r>
        <w:fldChar w:fldCharType="end"/>
      </w:r>
      <w:r w:rsidRPr="007D6C68">
        <w:rPr>
          <w:lang w:val="en-US"/>
        </w:rPr>
        <w:t xml:space="preserve"> 2-methyl-propanal </w:t>
      </w:r>
      <w:r>
        <w:rPr>
          <w:lang w:val="en-US"/>
        </w:rPr>
        <w:t>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838B141" w14:textId="21F4D4DF" w:rsidR="007D6C68" w:rsidRDefault="007D6C68">
      <w:pPr>
        <w:jc w:val="left"/>
        <w:rPr>
          <w:lang w:val="en-US"/>
        </w:rPr>
      </w:pPr>
      <w:r>
        <w:rPr>
          <w:lang w:val="en-US"/>
        </w:rPr>
        <w:br w:type="page"/>
      </w:r>
    </w:p>
    <w:p w14:paraId="632F221F" w14:textId="77777777" w:rsidR="007D6C68" w:rsidRDefault="007D6C68" w:rsidP="007D6C68">
      <w:pPr>
        <w:keepNext/>
      </w:pPr>
      <w:r>
        <w:rPr>
          <w:noProof/>
          <w:lang w:eastAsia="nl-BE"/>
        </w:rPr>
        <w:lastRenderedPageBreak/>
        <w:drawing>
          <wp:inline distT="0" distB="0" distL="0" distR="0" wp14:anchorId="26FE80A7" wp14:editId="06CA36EB">
            <wp:extent cx="5760720" cy="4320540"/>
            <wp:effectExtent l="0" t="0" r="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acrolein_update.png"/>
                    <pic:cNvPicPr/>
                  </pic:nvPicPr>
                  <pic:blipFill>
                    <a:blip r:embed="rId8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89722B6" w14:textId="4463564A"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7</w:t>
      </w:r>
      <w:r>
        <w:fldChar w:fldCharType="end"/>
      </w:r>
      <w:r w:rsidRPr="007D6C68">
        <w:rPr>
          <w:lang w:val="en-US"/>
        </w:rPr>
        <w:t xml:space="preserve"> methacrolein </w:t>
      </w:r>
      <w:r>
        <w:rPr>
          <w:lang w:val="en-US"/>
        </w:rPr>
        <w:t>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31F21C4A" w14:textId="303420B2" w:rsidR="007D6C68" w:rsidRDefault="007D6C68">
      <w:pPr>
        <w:jc w:val="left"/>
        <w:rPr>
          <w:lang w:val="en-US"/>
        </w:rPr>
      </w:pPr>
      <w:r>
        <w:rPr>
          <w:lang w:val="en-US"/>
        </w:rPr>
        <w:br w:type="page"/>
      </w:r>
    </w:p>
    <w:p w14:paraId="7BDA3AE7" w14:textId="77777777" w:rsidR="007D6C68" w:rsidRDefault="007D6C68" w:rsidP="007D6C68">
      <w:pPr>
        <w:keepNext/>
      </w:pPr>
      <w:r>
        <w:rPr>
          <w:noProof/>
          <w:lang w:eastAsia="nl-BE"/>
        </w:rPr>
        <w:lastRenderedPageBreak/>
        <w:drawing>
          <wp:inline distT="0" distB="0" distL="0" distR="0" wp14:anchorId="1D5AC74B" wp14:editId="6AD26C81">
            <wp:extent cx="5760720" cy="4320540"/>
            <wp:effectExtent l="0" t="0" r="0"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ylvinylketone_update.png"/>
                    <pic:cNvPicPr/>
                  </pic:nvPicPr>
                  <pic:blipFill>
                    <a:blip r:embed="rId89">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5AD71006" w14:textId="4F2065B2"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Pr>
          <w:noProof/>
          <w:lang w:val="en-US"/>
        </w:rPr>
        <w:t>58</w:t>
      </w:r>
      <w:r>
        <w:fldChar w:fldCharType="end"/>
      </w:r>
      <w:r w:rsidRPr="007D6C68">
        <w:rPr>
          <w:lang w:val="en-US"/>
        </w:rPr>
        <w:t xml:space="preserve"> but-3-en-2-one </w:t>
      </w:r>
      <w:r>
        <w:rPr>
          <w:lang w:val="en-US"/>
        </w:rPr>
        <w:t>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28EA2CDD" w14:textId="3AC7F3E6" w:rsidR="007D6C68" w:rsidRDefault="007D6C68">
      <w:pPr>
        <w:jc w:val="left"/>
        <w:rPr>
          <w:lang w:val="en-US"/>
        </w:rPr>
      </w:pPr>
      <w:r>
        <w:rPr>
          <w:lang w:val="en-US"/>
        </w:rPr>
        <w:br w:type="page"/>
      </w:r>
    </w:p>
    <w:p w14:paraId="3DE4C806" w14:textId="77777777" w:rsidR="007D6C68" w:rsidRDefault="007D6C68" w:rsidP="007D6C68">
      <w:pPr>
        <w:keepNext/>
      </w:pPr>
      <w:r>
        <w:rPr>
          <w:noProof/>
          <w:lang w:eastAsia="nl-BE"/>
        </w:rPr>
        <w:lastRenderedPageBreak/>
        <w:drawing>
          <wp:inline distT="0" distB="0" distL="0" distR="0" wp14:anchorId="10E8F6B8" wp14:editId="2F7E0D43">
            <wp:extent cx="5760720" cy="4320540"/>
            <wp:effectExtent l="0" t="0" r="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nal.png"/>
                    <pic:cNvPicPr/>
                  </pic:nvPicPr>
                  <pic:blipFill>
                    <a:blip r:embed="rId9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3E4A1B0" w14:textId="45875B66" w:rsidR="007D6C68" w:rsidRDefault="007D6C68" w:rsidP="007D6C68">
      <w:pPr>
        <w:pStyle w:val="Caption"/>
        <w:rPr>
          <w:lang w:val="en-US"/>
        </w:rPr>
      </w:pPr>
      <w:r w:rsidRPr="007D6C68">
        <w:rPr>
          <w:lang w:val="en-US"/>
        </w:rPr>
        <w:t xml:space="preserve">Fig. S </w:t>
      </w:r>
      <w:r>
        <w:fldChar w:fldCharType="begin"/>
      </w:r>
      <w:r w:rsidRPr="007D6C68">
        <w:rPr>
          <w:lang w:val="en-US"/>
        </w:rPr>
        <w:instrText xml:space="preserve"> SEQ Fig._S \* ARABIC </w:instrText>
      </w:r>
      <w:r>
        <w:fldChar w:fldCharType="separate"/>
      </w:r>
      <w:r w:rsidRPr="007D6C68">
        <w:rPr>
          <w:noProof/>
          <w:lang w:val="en-US"/>
        </w:rPr>
        <w:t>59</w:t>
      </w:r>
      <w:r>
        <w:fldChar w:fldCharType="end"/>
      </w:r>
      <w:r w:rsidRPr="007D6C68">
        <w:rPr>
          <w:lang w:val="en-US"/>
        </w:rPr>
        <w:t xml:space="preserve"> Prenal </w:t>
      </w:r>
      <w:r>
        <w:rPr>
          <w:lang w:val="en-US"/>
        </w:rPr>
        <w:t>m</w:t>
      </w:r>
      <w:r w:rsidRPr="00DB4A86">
        <w:rPr>
          <w:lang w:val="en-US"/>
        </w:rPr>
        <w:t>ole fractions as a function of temperature for isoprenol oxidation and pyrolysis in a jet-stirred reactor, P=0.107 MPa, F</w:t>
      </w:r>
      <w:r w:rsidRPr="00DB4A86">
        <w:rPr>
          <w:vertAlign w:val="subscript"/>
          <w:lang w:val="en-US"/>
        </w:rPr>
        <w:t>V</w:t>
      </w:r>
      <w:r w:rsidRPr="00DB4A86">
        <w:rPr>
          <w:lang w:val="en-US"/>
        </w:rPr>
        <w:t xml:space="preserve"> =4.06 10</w:t>
      </w:r>
      <w:r w:rsidRPr="00DB4A86">
        <w:rPr>
          <w:vertAlign w:val="superscript"/>
          <w:lang w:val="en-US"/>
        </w:rPr>
        <w:t>-5</w:t>
      </w:r>
      <w:r w:rsidRPr="00DB4A86">
        <w:rPr>
          <w:lang w:val="en-US"/>
        </w:rPr>
        <w:t xml:space="preserve"> m</w:t>
      </w:r>
      <w:r w:rsidRPr="00DB4A86">
        <w:rPr>
          <w:vertAlign w:val="superscript"/>
          <w:lang w:val="en-US"/>
        </w:rPr>
        <w:t>3</w:t>
      </w:r>
      <w:r w:rsidRPr="00DB4A86">
        <w:rPr>
          <w:lang w:val="en-US"/>
        </w:rPr>
        <w:t xml:space="preserve"> s</w:t>
      </w:r>
      <w:r w:rsidRPr="00DB4A86">
        <w:rPr>
          <w:vertAlign w:val="superscript"/>
          <w:lang w:val="en-US"/>
        </w:rPr>
        <w:t>-1</w:t>
      </w:r>
      <w:r w:rsidRPr="00DB4A86">
        <w:rPr>
          <w:lang w:val="en-US"/>
        </w:rPr>
        <w:t>, x</w:t>
      </w:r>
      <w:r w:rsidRPr="00DB4A86">
        <w:rPr>
          <w:vertAlign w:val="subscript"/>
          <w:lang w:val="en-US"/>
        </w:rPr>
        <w:t>isoprenol,0</w:t>
      </w:r>
      <w:r w:rsidRPr="00DB4A86">
        <w:rPr>
          <w:lang w:val="en-US"/>
        </w:rPr>
        <w:t xml:space="preserve">=0.008, </w:t>
      </w:r>
      <w:r>
        <w:t>φ</w:t>
      </w:r>
      <w:r w:rsidRPr="00DB4A86">
        <w:rPr>
          <w:lang w:val="en-US"/>
        </w:rPr>
        <w:t xml:space="preserve">=0.5 (blue), </w:t>
      </w:r>
      <w:r>
        <w:t>φ</w:t>
      </w:r>
      <w:r w:rsidRPr="00DB4A86">
        <w:rPr>
          <w:lang w:val="en-US"/>
        </w:rPr>
        <w:t xml:space="preserve">=1.0 (red) and </w:t>
      </w:r>
      <w:r>
        <w:t>φ</w:t>
      </w:r>
      <w:r w:rsidRPr="00DB4A86">
        <w:rPr>
          <w:lang w:val="en-US"/>
        </w:rPr>
        <w:t>=∞ (black): symbols, experimental mole fraction profile; lines, mole fraction profiles calculated with CHEMKIN using the perfectly stirred reactor model and the developed kinetic model</w:t>
      </w:r>
    </w:p>
    <w:p w14:paraId="74CA2381" w14:textId="77777777" w:rsidR="007D6C68" w:rsidRPr="007D6C68" w:rsidRDefault="007D6C68" w:rsidP="007D6C68">
      <w:pPr>
        <w:rPr>
          <w:lang w:val="en-US"/>
        </w:rPr>
      </w:pPr>
    </w:p>
    <w:p w14:paraId="19EC1978" w14:textId="6C280ECC" w:rsidR="00037744" w:rsidRDefault="00037744" w:rsidP="00037744">
      <w:pPr>
        <w:rPr>
          <w:lang w:val="en-US"/>
        </w:rPr>
      </w:pPr>
      <w:r>
        <w:rPr>
          <w:lang w:val="en-US"/>
        </w:rPr>
        <w:br w:type="page"/>
      </w:r>
    </w:p>
    <w:p w14:paraId="0E19BFD5" w14:textId="69A75CB0" w:rsidR="00B93671" w:rsidRPr="00B93671" w:rsidRDefault="00B93671" w:rsidP="00B93671">
      <w:pPr>
        <w:jc w:val="left"/>
        <w:rPr>
          <w:b/>
          <w:sz w:val="24"/>
          <w:lang w:val="en-US"/>
        </w:rPr>
      </w:pPr>
      <w:r w:rsidRPr="00B93671">
        <w:rPr>
          <w:b/>
          <w:sz w:val="24"/>
          <w:lang w:val="en-US"/>
        </w:rPr>
        <w:lastRenderedPageBreak/>
        <w:t xml:space="preserve">Species and transition state information from CBS-QB3 calculations </w:t>
      </w:r>
    </w:p>
    <w:p w14:paraId="5B204EE7" w14:textId="48B80879" w:rsidR="00B93671" w:rsidRDefault="00B93671" w:rsidP="00B93671">
      <w:pPr>
        <w:rPr>
          <w:b/>
          <w:lang w:val="en-US"/>
        </w:rPr>
      </w:pPr>
      <w:r w:rsidRPr="00B93671">
        <w:rPr>
          <w:lang w:val="en-US"/>
        </w:rPr>
        <w:t>The species</w:t>
      </w:r>
      <w:r>
        <w:rPr>
          <w:lang w:val="en-US"/>
        </w:rPr>
        <w:t xml:space="preserve"> and transition state</w:t>
      </w:r>
      <w:r w:rsidRPr="00B93671">
        <w:rPr>
          <w:lang w:val="en-US"/>
        </w:rPr>
        <w:t xml:space="preserve"> are organized based on their appearance in Table 1of the main text.</w:t>
      </w:r>
      <w:r>
        <w:rPr>
          <w:lang w:val="en-US"/>
        </w:rPr>
        <w:t xml:space="preserve"> </w:t>
      </w:r>
      <w:r w:rsidRPr="00B93671">
        <w:rPr>
          <w:lang w:val="en-US"/>
        </w:rPr>
        <w:t>The radical site notated in the main text with a ‘•’ is represented by ‘J’ in the following list</w:t>
      </w:r>
      <w:r>
        <w:rPr>
          <w:lang w:val="en-US"/>
        </w:rPr>
        <w:t xml:space="preserve">. </w:t>
      </w:r>
      <w:r w:rsidRPr="00B93671">
        <w:rPr>
          <w:lang w:val="en-US"/>
        </w:rPr>
        <w:t>If a distinction is made between cis and trans transition states, rate coefficients for each isomer are calculated that the overall rate expression is the sum of both (assuming that both are approximately of equal importance, hence of similar energy).</w:t>
      </w:r>
      <w:r w:rsidRPr="00B93671">
        <w:rPr>
          <w:b/>
          <w:lang w:val="en-US"/>
        </w:rPr>
        <w:t xml:space="preserve"> </w:t>
      </w:r>
    </w:p>
    <w:p w14:paraId="766DBF98" w14:textId="7242E714" w:rsidR="00B93671" w:rsidRPr="00B93671" w:rsidRDefault="00B93671" w:rsidP="00B93671">
      <w:pPr>
        <w:spacing w:after="0" w:line="240" w:lineRule="auto"/>
        <w:rPr>
          <w:lang w:val="en-US"/>
        </w:rPr>
      </w:pPr>
      <w:r w:rsidRPr="00FF04CD">
        <w:rPr>
          <w:noProof/>
          <w:lang w:eastAsia="nl-BE"/>
        </w:rPr>
        <w:drawing>
          <wp:anchor distT="0" distB="0" distL="114300" distR="114300" simplePos="0" relativeHeight="251659264" behindDoc="0" locked="0" layoutInCell="1" allowOverlap="1" wp14:anchorId="711AF8B2" wp14:editId="50ECCCF1">
            <wp:simplePos x="0" y="0"/>
            <wp:positionH relativeFrom="column">
              <wp:posOffset>2729865</wp:posOffset>
            </wp:positionH>
            <wp:positionV relativeFrom="paragraph">
              <wp:posOffset>116840</wp:posOffset>
            </wp:positionV>
            <wp:extent cx="969010" cy="518795"/>
            <wp:effectExtent l="0" t="0" r="254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969010" cy="518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 xml:space="preserve">Isoprenol   </w:t>
      </w:r>
      <w:r w:rsidRPr="00B93671">
        <w:rPr>
          <w:lang w:val="en-US"/>
        </w:rPr>
        <w:t xml:space="preserve"> </w:t>
      </w:r>
      <w:r w:rsidRPr="00B93671">
        <w:rPr>
          <w:b/>
          <w:lang w:val="en-US"/>
        </w:rPr>
        <w:t>C=C(C)CCOH</w:t>
      </w:r>
      <w:r w:rsidRPr="00B93671">
        <w:rPr>
          <w:lang w:val="en-US"/>
        </w:rPr>
        <w:t xml:space="preserve">              </w:t>
      </w:r>
    </w:p>
    <w:p w14:paraId="486CF312" w14:textId="77777777" w:rsidR="00B93671" w:rsidRPr="00B93671" w:rsidRDefault="00B93671" w:rsidP="00B93671">
      <w:pPr>
        <w:spacing w:after="0" w:line="240" w:lineRule="auto"/>
        <w:rPr>
          <w:lang w:val="en-US"/>
        </w:rPr>
      </w:pPr>
    </w:p>
    <w:p w14:paraId="16B5E36A" w14:textId="77777777" w:rsidR="00B93671" w:rsidRPr="00B93671" w:rsidRDefault="00B93671" w:rsidP="00B93671">
      <w:pPr>
        <w:spacing w:after="0" w:line="240" w:lineRule="auto"/>
        <w:rPr>
          <w:lang w:val="en-US"/>
        </w:rPr>
      </w:pPr>
      <w:r w:rsidRPr="00B93671">
        <w:rPr>
          <w:lang w:val="en-US"/>
        </w:rPr>
        <w:t>Geometry [Angstroms]</w:t>
      </w:r>
    </w:p>
    <w:p w14:paraId="5AE2263C" w14:textId="77777777" w:rsidR="00B93671" w:rsidRPr="00B93671" w:rsidRDefault="00B93671" w:rsidP="00B93671">
      <w:pPr>
        <w:spacing w:after="0" w:line="240" w:lineRule="auto"/>
        <w:rPr>
          <w:lang w:val="en-US"/>
        </w:rPr>
      </w:pPr>
      <w:r w:rsidRPr="00B93671">
        <w:rPr>
          <w:lang w:val="en-US"/>
        </w:rPr>
        <w:t xml:space="preserve">  6      0.155731   -0.430050    0.091110</w:t>
      </w:r>
    </w:p>
    <w:p w14:paraId="30E1A5A3" w14:textId="77777777" w:rsidR="00B93671" w:rsidRPr="00B93671" w:rsidRDefault="00B93671" w:rsidP="00B93671">
      <w:pPr>
        <w:spacing w:after="0" w:line="240" w:lineRule="auto"/>
        <w:rPr>
          <w:lang w:val="en-US"/>
        </w:rPr>
      </w:pPr>
      <w:r w:rsidRPr="00B93671">
        <w:rPr>
          <w:lang w:val="en-US"/>
        </w:rPr>
        <w:t xml:space="preserve">  6      0.058706   -0.022589    1.544733</w:t>
      </w:r>
    </w:p>
    <w:p w14:paraId="5B9C2FE3" w14:textId="77777777" w:rsidR="00B93671" w:rsidRPr="00B93671" w:rsidRDefault="00B93671" w:rsidP="00B93671">
      <w:pPr>
        <w:spacing w:after="0" w:line="240" w:lineRule="auto"/>
        <w:rPr>
          <w:lang w:val="en-US"/>
        </w:rPr>
      </w:pPr>
      <w:r w:rsidRPr="00B93671">
        <w:rPr>
          <w:lang w:val="en-US"/>
        </w:rPr>
        <w:t xml:space="preserve">  6      1.261951    0.290764   -0.679185</w:t>
      </w:r>
    </w:p>
    <w:p w14:paraId="11E5F0DC" w14:textId="77777777" w:rsidR="00B93671" w:rsidRPr="00B93671" w:rsidRDefault="00B93671" w:rsidP="00B93671">
      <w:pPr>
        <w:spacing w:after="0" w:line="240" w:lineRule="auto"/>
        <w:rPr>
          <w:lang w:val="en-US"/>
        </w:rPr>
      </w:pPr>
      <w:r w:rsidRPr="00B93671">
        <w:rPr>
          <w:lang w:val="en-US"/>
        </w:rPr>
        <w:t xml:space="preserve">  1      0.347703   -1.506996    0.014733</w:t>
      </w:r>
    </w:p>
    <w:p w14:paraId="3D55CFC9" w14:textId="77777777" w:rsidR="00B93671" w:rsidRPr="00B93671" w:rsidRDefault="00B93671" w:rsidP="00B93671">
      <w:pPr>
        <w:spacing w:after="0" w:line="240" w:lineRule="auto"/>
        <w:rPr>
          <w:lang w:val="en-US"/>
        </w:rPr>
      </w:pPr>
      <w:r w:rsidRPr="00B93671">
        <w:rPr>
          <w:lang w:val="en-US"/>
        </w:rPr>
        <w:t xml:space="preserve">  1     -0.790221   -0.234459   -0.419919</w:t>
      </w:r>
    </w:p>
    <w:p w14:paraId="20111DC6" w14:textId="77777777" w:rsidR="00B93671" w:rsidRPr="00B93671" w:rsidRDefault="00B93671" w:rsidP="00B93671">
      <w:pPr>
        <w:spacing w:after="0" w:line="240" w:lineRule="auto"/>
        <w:rPr>
          <w:lang w:val="en-US"/>
        </w:rPr>
      </w:pPr>
      <w:r w:rsidRPr="00B93671">
        <w:rPr>
          <w:lang w:val="en-US"/>
        </w:rPr>
        <w:t xml:space="preserve">  6     -0.958812    0.712664    1.994835</w:t>
      </w:r>
    </w:p>
    <w:p w14:paraId="4BB000E8" w14:textId="77777777" w:rsidR="00B93671" w:rsidRPr="00B93671" w:rsidRDefault="00B93671" w:rsidP="00B93671">
      <w:pPr>
        <w:spacing w:after="0" w:line="240" w:lineRule="auto"/>
        <w:rPr>
          <w:lang w:val="en-US"/>
        </w:rPr>
      </w:pPr>
      <w:r w:rsidRPr="00B93671">
        <w:rPr>
          <w:lang w:val="en-US"/>
        </w:rPr>
        <w:t xml:space="preserve">  6      1.161796   -0.496446    2.459236</w:t>
      </w:r>
    </w:p>
    <w:p w14:paraId="3A1FA52A" w14:textId="77777777" w:rsidR="00B93671" w:rsidRPr="00B93671" w:rsidRDefault="00B93671" w:rsidP="00B93671">
      <w:pPr>
        <w:spacing w:after="0" w:line="240" w:lineRule="auto"/>
        <w:rPr>
          <w:lang w:val="en-US"/>
        </w:rPr>
      </w:pPr>
      <w:r w:rsidRPr="00B93671">
        <w:rPr>
          <w:lang w:val="en-US"/>
        </w:rPr>
        <w:t xml:space="preserve">  1     -1.032288    1.006831    3.036596</w:t>
      </w:r>
    </w:p>
    <w:p w14:paraId="6B1010C6" w14:textId="77777777" w:rsidR="00B93671" w:rsidRPr="00B93671" w:rsidRDefault="00B93671" w:rsidP="00B93671">
      <w:pPr>
        <w:spacing w:after="0" w:line="240" w:lineRule="auto"/>
        <w:rPr>
          <w:lang w:val="en-US"/>
        </w:rPr>
      </w:pPr>
      <w:r w:rsidRPr="00B93671">
        <w:rPr>
          <w:lang w:val="en-US"/>
        </w:rPr>
        <w:t xml:space="preserve">  1     -1.756665    1.040182    1.336678</w:t>
      </w:r>
    </w:p>
    <w:p w14:paraId="626077EF" w14:textId="77777777" w:rsidR="00B93671" w:rsidRPr="00B93671" w:rsidRDefault="00B93671" w:rsidP="00B93671">
      <w:pPr>
        <w:spacing w:after="0" w:line="240" w:lineRule="auto"/>
        <w:rPr>
          <w:lang w:val="en-US"/>
        </w:rPr>
      </w:pPr>
      <w:r w:rsidRPr="00B93671">
        <w:rPr>
          <w:lang w:val="en-US"/>
        </w:rPr>
        <w:t xml:space="preserve">  1      2.139822   -0.117056    2.144482</w:t>
      </w:r>
    </w:p>
    <w:p w14:paraId="29E5FD58" w14:textId="77777777" w:rsidR="00B93671" w:rsidRPr="00B93671" w:rsidRDefault="00B93671" w:rsidP="00B93671">
      <w:pPr>
        <w:spacing w:after="0" w:line="240" w:lineRule="auto"/>
        <w:rPr>
          <w:lang w:val="en-US"/>
        </w:rPr>
      </w:pPr>
      <w:r w:rsidRPr="00B93671">
        <w:rPr>
          <w:lang w:val="en-US"/>
        </w:rPr>
        <w:t xml:space="preserve">  1      0.993294   -0.176908    3.489172</w:t>
      </w:r>
    </w:p>
    <w:p w14:paraId="7734D38F" w14:textId="77777777" w:rsidR="00B93671" w:rsidRPr="00B93671" w:rsidRDefault="00B93671" w:rsidP="00B93671">
      <w:pPr>
        <w:spacing w:after="0" w:line="240" w:lineRule="auto"/>
        <w:rPr>
          <w:lang w:val="en-US"/>
        </w:rPr>
      </w:pPr>
      <w:r w:rsidRPr="00B93671">
        <w:rPr>
          <w:lang w:val="en-US"/>
        </w:rPr>
        <w:t xml:space="preserve">  1      1.231907   -1.590161    2.446238</w:t>
      </w:r>
    </w:p>
    <w:p w14:paraId="40A516CD" w14:textId="77777777" w:rsidR="00B93671" w:rsidRPr="00B93671" w:rsidRDefault="00B93671" w:rsidP="00B93671">
      <w:pPr>
        <w:spacing w:after="0" w:line="240" w:lineRule="auto"/>
        <w:rPr>
          <w:lang w:val="en-US"/>
        </w:rPr>
      </w:pPr>
      <w:r w:rsidRPr="00B93671">
        <w:rPr>
          <w:lang w:val="en-US"/>
        </w:rPr>
        <w:t xml:space="preserve">  8      1.239108   -0.207855   -2.015239</w:t>
      </w:r>
    </w:p>
    <w:p w14:paraId="18688813" w14:textId="77777777" w:rsidR="00B93671" w:rsidRPr="00B93671" w:rsidRDefault="00B93671" w:rsidP="00B93671">
      <w:pPr>
        <w:spacing w:after="0" w:line="240" w:lineRule="auto"/>
        <w:rPr>
          <w:lang w:val="en-US"/>
        </w:rPr>
      </w:pPr>
      <w:r w:rsidRPr="00B93671">
        <w:rPr>
          <w:lang w:val="en-US"/>
        </w:rPr>
        <w:t xml:space="preserve">  1      1.075772    1.373520   -0.654589</w:t>
      </w:r>
    </w:p>
    <w:p w14:paraId="7D38ECF5" w14:textId="77777777" w:rsidR="00B93671" w:rsidRPr="00B93671" w:rsidRDefault="00B93671" w:rsidP="00B93671">
      <w:pPr>
        <w:spacing w:after="0" w:line="240" w:lineRule="auto"/>
        <w:rPr>
          <w:lang w:val="en-US"/>
        </w:rPr>
      </w:pPr>
      <w:r w:rsidRPr="00B93671">
        <w:rPr>
          <w:lang w:val="en-US"/>
        </w:rPr>
        <w:t xml:space="preserve">  1      2.238774    0.104881   -0.211728</w:t>
      </w:r>
    </w:p>
    <w:p w14:paraId="0BE76BB8" w14:textId="77777777" w:rsidR="00B93671" w:rsidRPr="00B93671" w:rsidRDefault="00B93671" w:rsidP="00B93671">
      <w:pPr>
        <w:spacing w:after="0" w:line="240" w:lineRule="auto"/>
        <w:rPr>
          <w:lang w:val="en-US"/>
        </w:rPr>
      </w:pPr>
      <w:r w:rsidRPr="00B93671">
        <w:rPr>
          <w:lang w:val="en-US"/>
        </w:rPr>
        <w:t xml:space="preserve">  1      1.916142    0.253676   -2.517988</w:t>
      </w:r>
    </w:p>
    <w:p w14:paraId="481C16EF" w14:textId="77777777" w:rsidR="00B93671" w:rsidRPr="00B93671" w:rsidRDefault="00B93671" w:rsidP="00B93671">
      <w:pPr>
        <w:spacing w:after="0" w:line="240" w:lineRule="auto"/>
        <w:rPr>
          <w:lang w:val="en-US"/>
        </w:rPr>
      </w:pPr>
      <w:r w:rsidRPr="00B93671">
        <w:rPr>
          <w:lang w:val="en-US"/>
        </w:rPr>
        <w:t>Rotational Constants [GHz] =                     1.599       1.840       7.131</w:t>
      </w:r>
    </w:p>
    <w:p w14:paraId="78A8A54A" w14:textId="77777777" w:rsidR="00B93671" w:rsidRPr="00B93671" w:rsidRDefault="00B93671" w:rsidP="00B93671">
      <w:pPr>
        <w:spacing w:after="0" w:line="240" w:lineRule="auto"/>
        <w:rPr>
          <w:lang w:val="en-US"/>
        </w:rPr>
      </w:pPr>
      <w:r w:rsidRPr="00B93671">
        <w:rPr>
          <w:lang w:val="en-US"/>
        </w:rPr>
        <w:t>Frequencies [cm-1]</w:t>
      </w:r>
    </w:p>
    <w:p w14:paraId="78D9F93F" w14:textId="77777777" w:rsidR="00B93671" w:rsidRPr="00B93671" w:rsidRDefault="00B93671" w:rsidP="00B93671">
      <w:pPr>
        <w:spacing w:after="0" w:line="240" w:lineRule="auto"/>
        <w:rPr>
          <w:lang w:val="en-US"/>
        </w:rPr>
      </w:pPr>
      <w:r w:rsidRPr="00B93671">
        <w:rPr>
          <w:lang w:val="en-US"/>
        </w:rPr>
        <w:t xml:space="preserve">   44.1188</w:t>
      </w:r>
      <w:r w:rsidRPr="00B93671">
        <w:rPr>
          <w:lang w:val="en-US"/>
        </w:rPr>
        <w:tab/>
        <w:t xml:space="preserve">   97.7605</w:t>
      </w:r>
      <w:r w:rsidRPr="00B93671">
        <w:rPr>
          <w:lang w:val="en-US"/>
        </w:rPr>
        <w:tab/>
        <w:t xml:space="preserve">  176.3435</w:t>
      </w:r>
      <w:r w:rsidRPr="00B93671">
        <w:rPr>
          <w:lang w:val="en-US"/>
        </w:rPr>
        <w:tab/>
      </w:r>
    </w:p>
    <w:p w14:paraId="5D3BDF58" w14:textId="77777777" w:rsidR="00B93671" w:rsidRPr="00B93671" w:rsidRDefault="00B93671" w:rsidP="00B93671">
      <w:pPr>
        <w:spacing w:after="0" w:line="240" w:lineRule="auto"/>
        <w:rPr>
          <w:lang w:val="en-US"/>
        </w:rPr>
      </w:pPr>
      <w:r w:rsidRPr="00B93671">
        <w:rPr>
          <w:lang w:val="en-US"/>
        </w:rPr>
        <w:t xml:space="preserve">  197.0601</w:t>
      </w:r>
      <w:r w:rsidRPr="00B93671">
        <w:rPr>
          <w:lang w:val="en-US"/>
        </w:rPr>
        <w:tab/>
        <w:t xml:space="preserve">  267.7102</w:t>
      </w:r>
      <w:r w:rsidRPr="00B93671">
        <w:rPr>
          <w:lang w:val="en-US"/>
        </w:rPr>
        <w:tab/>
        <w:t xml:space="preserve">  341.6938</w:t>
      </w:r>
      <w:r w:rsidRPr="00B93671">
        <w:rPr>
          <w:lang w:val="en-US"/>
        </w:rPr>
        <w:tab/>
      </w:r>
    </w:p>
    <w:p w14:paraId="5CF41DBD" w14:textId="77777777" w:rsidR="00B93671" w:rsidRPr="00B93671" w:rsidRDefault="00B93671" w:rsidP="00B93671">
      <w:pPr>
        <w:spacing w:after="0" w:line="240" w:lineRule="auto"/>
        <w:rPr>
          <w:lang w:val="en-US"/>
        </w:rPr>
      </w:pPr>
      <w:r w:rsidRPr="00B93671">
        <w:rPr>
          <w:lang w:val="en-US"/>
        </w:rPr>
        <w:t xml:space="preserve">  403.2608</w:t>
      </w:r>
      <w:r w:rsidRPr="00B93671">
        <w:rPr>
          <w:lang w:val="en-US"/>
        </w:rPr>
        <w:tab/>
        <w:t xml:space="preserve">  466.2012</w:t>
      </w:r>
      <w:r w:rsidRPr="00B93671">
        <w:rPr>
          <w:lang w:val="en-US"/>
        </w:rPr>
        <w:tab/>
        <w:t xml:space="preserve">  539.0742</w:t>
      </w:r>
      <w:r w:rsidRPr="00B93671">
        <w:rPr>
          <w:lang w:val="en-US"/>
        </w:rPr>
        <w:tab/>
      </w:r>
    </w:p>
    <w:p w14:paraId="1C25D5A5" w14:textId="77777777" w:rsidR="00B93671" w:rsidRPr="00B93671" w:rsidRDefault="00B93671" w:rsidP="00B93671">
      <w:pPr>
        <w:spacing w:after="0" w:line="240" w:lineRule="auto"/>
        <w:rPr>
          <w:lang w:val="en-US"/>
        </w:rPr>
      </w:pPr>
      <w:r w:rsidRPr="00B93671">
        <w:rPr>
          <w:lang w:val="en-US"/>
        </w:rPr>
        <w:t xml:space="preserve">  722.3127</w:t>
      </w:r>
      <w:r w:rsidRPr="00B93671">
        <w:rPr>
          <w:lang w:val="en-US"/>
        </w:rPr>
        <w:tab/>
        <w:t xml:space="preserve">  809.0395</w:t>
      </w:r>
      <w:r w:rsidRPr="00B93671">
        <w:rPr>
          <w:lang w:val="en-US"/>
        </w:rPr>
        <w:tab/>
        <w:t xml:space="preserve">  847.8323</w:t>
      </w:r>
      <w:r w:rsidRPr="00B93671">
        <w:rPr>
          <w:lang w:val="en-US"/>
        </w:rPr>
        <w:tab/>
      </w:r>
    </w:p>
    <w:p w14:paraId="7281E9B0" w14:textId="77777777" w:rsidR="00B93671" w:rsidRPr="00B93671" w:rsidRDefault="00B93671" w:rsidP="00B93671">
      <w:pPr>
        <w:spacing w:after="0" w:line="240" w:lineRule="auto"/>
        <w:rPr>
          <w:lang w:val="en-US"/>
        </w:rPr>
      </w:pPr>
      <w:r w:rsidRPr="00B93671">
        <w:rPr>
          <w:lang w:val="en-US"/>
        </w:rPr>
        <w:t xml:space="preserve">  927.6755</w:t>
      </w:r>
      <w:r w:rsidRPr="00B93671">
        <w:rPr>
          <w:lang w:val="en-US"/>
        </w:rPr>
        <w:tab/>
        <w:t xml:space="preserve">  978.8450</w:t>
      </w:r>
      <w:r w:rsidRPr="00B93671">
        <w:rPr>
          <w:lang w:val="en-US"/>
        </w:rPr>
        <w:tab/>
        <w:t xml:space="preserve">  998.4776</w:t>
      </w:r>
      <w:r w:rsidRPr="00B93671">
        <w:rPr>
          <w:lang w:val="en-US"/>
        </w:rPr>
        <w:tab/>
      </w:r>
    </w:p>
    <w:p w14:paraId="7CEF0177" w14:textId="77777777" w:rsidR="00B93671" w:rsidRPr="00B93671" w:rsidRDefault="00B93671" w:rsidP="00B93671">
      <w:pPr>
        <w:spacing w:after="0" w:line="240" w:lineRule="auto"/>
        <w:rPr>
          <w:lang w:val="en-US"/>
        </w:rPr>
      </w:pPr>
      <w:r w:rsidRPr="00B93671">
        <w:rPr>
          <w:lang w:val="en-US"/>
        </w:rPr>
        <w:t xml:space="preserve"> 1020.1737</w:t>
      </w:r>
      <w:r w:rsidRPr="00B93671">
        <w:rPr>
          <w:lang w:val="en-US"/>
        </w:rPr>
        <w:tab/>
        <w:t xml:space="preserve"> 1050.8394</w:t>
      </w:r>
      <w:r w:rsidRPr="00B93671">
        <w:rPr>
          <w:lang w:val="en-US"/>
        </w:rPr>
        <w:tab/>
        <w:t xml:space="preserve"> 1076.1260</w:t>
      </w:r>
      <w:r w:rsidRPr="00B93671">
        <w:rPr>
          <w:lang w:val="en-US"/>
        </w:rPr>
        <w:tab/>
      </w:r>
    </w:p>
    <w:p w14:paraId="78182E15" w14:textId="77777777" w:rsidR="00B93671" w:rsidRPr="00B93671" w:rsidRDefault="00B93671" w:rsidP="00B93671">
      <w:pPr>
        <w:spacing w:after="0" w:line="240" w:lineRule="auto"/>
        <w:rPr>
          <w:lang w:val="en-US"/>
        </w:rPr>
      </w:pPr>
      <w:r w:rsidRPr="00B93671">
        <w:rPr>
          <w:lang w:val="en-US"/>
        </w:rPr>
        <w:t xml:space="preserve"> 1101.9467</w:t>
      </w:r>
      <w:r w:rsidRPr="00B93671">
        <w:rPr>
          <w:lang w:val="en-US"/>
        </w:rPr>
        <w:tab/>
        <w:t xml:space="preserve"> 1222.9518</w:t>
      </w:r>
      <w:r w:rsidRPr="00B93671">
        <w:rPr>
          <w:lang w:val="en-US"/>
        </w:rPr>
        <w:tab/>
        <w:t xml:space="preserve"> 1242.8540</w:t>
      </w:r>
      <w:r w:rsidRPr="00B93671">
        <w:rPr>
          <w:lang w:val="en-US"/>
        </w:rPr>
        <w:tab/>
      </w:r>
    </w:p>
    <w:p w14:paraId="52ACE592" w14:textId="77777777" w:rsidR="00B93671" w:rsidRPr="00B93671" w:rsidRDefault="00B93671" w:rsidP="00B93671">
      <w:pPr>
        <w:spacing w:after="0" w:line="240" w:lineRule="auto"/>
        <w:rPr>
          <w:lang w:val="en-US"/>
        </w:rPr>
      </w:pPr>
      <w:r w:rsidRPr="00B93671">
        <w:rPr>
          <w:lang w:val="en-US"/>
        </w:rPr>
        <w:t xml:space="preserve"> 1291.1323</w:t>
      </w:r>
      <w:r w:rsidRPr="00B93671">
        <w:rPr>
          <w:lang w:val="en-US"/>
        </w:rPr>
        <w:tab/>
        <w:t xml:space="preserve"> 1318.5790</w:t>
      </w:r>
      <w:r w:rsidRPr="00B93671">
        <w:rPr>
          <w:lang w:val="en-US"/>
        </w:rPr>
        <w:tab/>
        <w:t xml:space="preserve"> 1341.4192</w:t>
      </w:r>
      <w:r w:rsidRPr="00B93671">
        <w:rPr>
          <w:lang w:val="en-US"/>
        </w:rPr>
        <w:tab/>
      </w:r>
    </w:p>
    <w:p w14:paraId="4DEFFB50" w14:textId="77777777" w:rsidR="00B93671" w:rsidRPr="00B93671" w:rsidRDefault="00B93671" w:rsidP="00B93671">
      <w:pPr>
        <w:spacing w:after="0" w:line="240" w:lineRule="auto"/>
        <w:rPr>
          <w:lang w:val="en-US"/>
        </w:rPr>
      </w:pPr>
      <w:r w:rsidRPr="00B93671">
        <w:rPr>
          <w:lang w:val="en-US"/>
        </w:rPr>
        <w:t xml:space="preserve"> 1412.2537</w:t>
      </w:r>
      <w:r w:rsidRPr="00B93671">
        <w:rPr>
          <w:lang w:val="en-US"/>
        </w:rPr>
        <w:tab/>
        <w:t xml:space="preserve"> 1445.3906</w:t>
      </w:r>
      <w:r w:rsidRPr="00B93671">
        <w:rPr>
          <w:lang w:val="en-US"/>
        </w:rPr>
        <w:tab/>
        <w:t xml:space="preserve"> 1453.4183</w:t>
      </w:r>
      <w:r w:rsidRPr="00B93671">
        <w:rPr>
          <w:lang w:val="en-US"/>
        </w:rPr>
        <w:tab/>
      </w:r>
    </w:p>
    <w:p w14:paraId="0A890DC6" w14:textId="77777777" w:rsidR="00B93671" w:rsidRPr="00B93671" w:rsidRDefault="00B93671" w:rsidP="00B93671">
      <w:pPr>
        <w:spacing w:after="0" w:line="240" w:lineRule="auto"/>
        <w:rPr>
          <w:lang w:val="en-US"/>
        </w:rPr>
      </w:pPr>
      <w:r w:rsidRPr="00B93671">
        <w:rPr>
          <w:lang w:val="en-US"/>
        </w:rPr>
        <w:t xml:space="preserve"> 1480.1814</w:t>
      </w:r>
      <w:r w:rsidRPr="00B93671">
        <w:rPr>
          <w:lang w:val="en-US"/>
        </w:rPr>
        <w:tab/>
        <w:t xml:space="preserve"> 1491.0833</w:t>
      </w:r>
      <w:r w:rsidRPr="00B93671">
        <w:rPr>
          <w:lang w:val="en-US"/>
        </w:rPr>
        <w:tab/>
        <w:t xml:space="preserve"> 1500.9836</w:t>
      </w:r>
      <w:r w:rsidRPr="00B93671">
        <w:rPr>
          <w:lang w:val="en-US"/>
        </w:rPr>
        <w:tab/>
      </w:r>
    </w:p>
    <w:p w14:paraId="46E21303" w14:textId="77777777" w:rsidR="00B93671" w:rsidRPr="00B93671" w:rsidRDefault="00B93671" w:rsidP="00B93671">
      <w:pPr>
        <w:spacing w:after="0" w:line="240" w:lineRule="auto"/>
        <w:rPr>
          <w:lang w:val="en-US"/>
        </w:rPr>
      </w:pPr>
      <w:r w:rsidRPr="00B93671">
        <w:rPr>
          <w:lang w:val="en-US"/>
        </w:rPr>
        <w:t xml:space="preserve"> 1529.0244</w:t>
      </w:r>
      <w:r w:rsidRPr="00B93671">
        <w:rPr>
          <w:lang w:val="en-US"/>
        </w:rPr>
        <w:tab/>
        <w:t xml:space="preserve"> 1712.1541</w:t>
      </w:r>
      <w:r w:rsidRPr="00B93671">
        <w:rPr>
          <w:lang w:val="en-US"/>
        </w:rPr>
        <w:tab/>
        <w:t xml:space="preserve"> 2973.4226</w:t>
      </w:r>
      <w:r w:rsidRPr="00B93671">
        <w:rPr>
          <w:lang w:val="en-US"/>
        </w:rPr>
        <w:tab/>
      </w:r>
    </w:p>
    <w:p w14:paraId="6A0028C3" w14:textId="77777777" w:rsidR="00B93671" w:rsidRPr="00B93671" w:rsidRDefault="00B93671" w:rsidP="00B93671">
      <w:pPr>
        <w:spacing w:after="0" w:line="240" w:lineRule="auto"/>
        <w:rPr>
          <w:lang w:val="en-US"/>
        </w:rPr>
      </w:pPr>
      <w:r w:rsidRPr="00B93671">
        <w:rPr>
          <w:lang w:val="en-US"/>
        </w:rPr>
        <w:t xml:space="preserve"> 3001.3821</w:t>
      </w:r>
      <w:r w:rsidRPr="00B93671">
        <w:rPr>
          <w:lang w:val="en-US"/>
        </w:rPr>
        <w:tab/>
        <w:t xml:space="preserve"> 3013.5015</w:t>
      </w:r>
      <w:r w:rsidRPr="00B93671">
        <w:rPr>
          <w:lang w:val="en-US"/>
        </w:rPr>
        <w:tab/>
        <w:t xml:space="preserve"> 3022.8738</w:t>
      </w:r>
      <w:r w:rsidRPr="00B93671">
        <w:rPr>
          <w:lang w:val="en-US"/>
        </w:rPr>
        <w:tab/>
      </w:r>
    </w:p>
    <w:p w14:paraId="2328B668" w14:textId="77777777" w:rsidR="00B93671" w:rsidRPr="00B93671" w:rsidRDefault="00B93671" w:rsidP="00B93671">
      <w:pPr>
        <w:spacing w:after="0" w:line="240" w:lineRule="auto"/>
        <w:rPr>
          <w:lang w:val="en-US"/>
        </w:rPr>
      </w:pPr>
      <w:r w:rsidRPr="00B93671">
        <w:rPr>
          <w:lang w:val="en-US"/>
        </w:rPr>
        <w:t xml:space="preserve"> 3057.6560</w:t>
      </w:r>
      <w:r w:rsidRPr="00B93671">
        <w:rPr>
          <w:lang w:val="en-US"/>
        </w:rPr>
        <w:tab/>
        <w:t xml:space="preserve"> 3079.7671</w:t>
      </w:r>
      <w:r w:rsidRPr="00B93671">
        <w:rPr>
          <w:lang w:val="en-US"/>
        </w:rPr>
        <w:tab/>
        <w:t xml:space="preserve"> 3102.7300</w:t>
      </w:r>
      <w:r w:rsidRPr="00B93671">
        <w:rPr>
          <w:lang w:val="en-US"/>
        </w:rPr>
        <w:tab/>
      </w:r>
    </w:p>
    <w:p w14:paraId="6BEA6708" w14:textId="77777777" w:rsidR="00B93671" w:rsidRPr="00B93671" w:rsidRDefault="00B93671" w:rsidP="00B93671">
      <w:pPr>
        <w:spacing w:after="0" w:line="240" w:lineRule="auto"/>
        <w:rPr>
          <w:lang w:val="en-US"/>
        </w:rPr>
      </w:pPr>
      <w:r w:rsidRPr="00B93671">
        <w:rPr>
          <w:lang w:val="en-US"/>
        </w:rPr>
        <w:t xml:space="preserve"> 3125.8608</w:t>
      </w:r>
      <w:r w:rsidRPr="00B93671">
        <w:rPr>
          <w:lang w:val="en-US"/>
        </w:rPr>
        <w:tab/>
        <w:t xml:space="preserve"> 3205.2688</w:t>
      </w:r>
      <w:r w:rsidRPr="00B93671">
        <w:rPr>
          <w:lang w:val="en-US"/>
        </w:rPr>
        <w:tab/>
        <w:t xml:space="preserve"> 3839.9419</w:t>
      </w:r>
    </w:p>
    <w:p w14:paraId="1A7F810A" w14:textId="77777777" w:rsidR="00B93671" w:rsidRPr="00B93671" w:rsidRDefault="00B93671" w:rsidP="00B93671">
      <w:pPr>
        <w:spacing w:after="0" w:line="240" w:lineRule="auto"/>
        <w:rPr>
          <w:lang w:val="en-US"/>
        </w:rPr>
      </w:pPr>
    </w:p>
    <w:p w14:paraId="4E9E5CA8" w14:textId="77777777" w:rsidR="00B93671" w:rsidRDefault="00B93671" w:rsidP="00B93671">
      <w:pPr>
        <w:spacing w:after="0" w:line="240" w:lineRule="auto"/>
        <w:rPr>
          <w:b/>
          <w:lang w:val="en-US"/>
        </w:rPr>
      </w:pPr>
    </w:p>
    <w:p w14:paraId="3BF0BF27" w14:textId="37BEA604" w:rsidR="00B93671" w:rsidRPr="00B93671" w:rsidRDefault="00B93671" w:rsidP="00B93671">
      <w:pPr>
        <w:spacing w:after="0" w:line="240" w:lineRule="auto"/>
        <w:rPr>
          <w:b/>
          <w:lang w:val="en-US"/>
        </w:rPr>
      </w:pPr>
      <w:r w:rsidRPr="002D2A36">
        <w:rPr>
          <w:noProof/>
          <w:lang w:eastAsia="nl-BE"/>
        </w:rPr>
        <w:drawing>
          <wp:anchor distT="0" distB="0" distL="114300" distR="114300" simplePos="0" relativeHeight="251660288" behindDoc="0" locked="0" layoutInCell="1" allowOverlap="1" wp14:anchorId="195641FD" wp14:editId="27F3CA23">
            <wp:simplePos x="0" y="0"/>
            <wp:positionH relativeFrom="column">
              <wp:posOffset>2725420</wp:posOffset>
            </wp:positionH>
            <wp:positionV relativeFrom="paragraph">
              <wp:posOffset>127000</wp:posOffset>
            </wp:positionV>
            <wp:extent cx="655320" cy="63436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655320" cy="634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C2C=C</w:t>
      </w:r>
      <w:r w:rsidRPr="00B93671">
        <w:rPr>
          <w:b/>
          <w:lang w:val="en-US"/>
        </w:rPr>
        <w:tab/>
      </w:r>
    </w:p>
    <w:p w14:paraId="1DE20D5E" w14:textId="77777777" w:rsidR="00B93671" w:rsidRPr="00B93671" w:rsidRDefault="00B93671" w:rsidP="00B93671">
      <w:pPr>
        <w:spacing w:after="0" w:line="240" w:lineRule="auto"/>
        <w:rPr>
          <w:b/>
          <w:lang w:val="en-US"/>
        </w:rPr>
      </w:pPr>
      <w:r w:rsidRPr="00B93671">
        <w:rPr>
          <w:b/>
          <w:lang w:val="en-US"/>
        </w:rPr>
        <w:t xml:space="preserve"> </w:t>
      </w:r>
    </w:p>
    <w:p w14:paraId="298573B2" w14:textId="2C28E3FA" w:rsidR="00B93671" w:rsidRPr="00B93671" w:rsidRDefault="00B93671" w:rsidP="00B93671">
      <w:pPr>
        <w:spacing w:after="0" w:line="240" w:lineRule="auto"/>
        <w:rPr>
          <w:lang w:val="en-US"/>
        </w:rPr>
      </w:pPr>
      <w:r w:rsidRPr="00B93671">
        <w:rPr>
          <w:lang w:val="en-US"/>
        </w:rPr>
        <w:t>Geometry [Angstroms]</w:t>
      </w:r>
    </w:p>
    <w:p w14:paraId="7FB43765" w14:textId="77777777" w:rsidR="00B93671" w:rsidRPr="00B93671" w:rsidRDefault="00B93671" w:rsidP="00B93671">
      <w:pPr>
        <w:spacing w:after="0" w:line="240" w:lineRule="auto"/>
        <w:rPr>
          <w:lang w:val="en-US"/>
        </w:rPr>
      </w:pPr>
    </w:p>
    <w:p w14:paraId="3FBE25B0" w14:textId="77777777" w:rsidR="00B93671" w:rsidRPr="00B93671" w:rsidRDefault="00B93671" w:rsidP="00B93671">
      <w:pPr>
        <w:spacing w:after="0" w:line="240" w:lineRule="auto"/>
        <w:rPr>
          <w:lang w:val="en-US"/>
        </w:rPr>
      </w:pPr>
      <w:r w:rsidRPr="00B93671">
        <w:rPr>
          <w:lang w:val="en-US"/>
        </w:rPr>
        <w:t xml:space="preserve">  6     -0.008006   -0.152524   -0.004816</w:t>
      </w:r>
    </w:p>
    <w:p w14:paraId="7CB89E7C" w14:textId="77777777" w:rsidR="00B93671" w:rsidRPr="00B93671" w:rsidRDefault="00B93671" w:rsidP="00B93671">
      <w:pPr>
        <w:spacing w:after="0" w:line="240" w:lineRule="auto"/>
        <w:rPr>
          <w:lang w:val="en-US"/>
        </w:rPr>
      </w:pPr>
      <w:r w:rsidRPr="00B93671">
        <w:rPr>
          <w:lang w:val="en-US"/>
        </w:rPr>
        <w:t xml:space="preserve">  6      0.013390    0.015758    1.492959</w:t>
      </w:r>
    </w:p>
    <w:p w14:paraId="51A4FB2C" w14:textId="77777777" w:rsidR="00B93671" w:rsidRPr="00B93671" w:rsidRDefault="00B93671" w:rsidP="00B93671">
      <w:pPr>
        <w:spacing w:after="0" w:line="240" w:lineRule="auto"/>
        <w:rPr>
          <w:lang w:val="en-US"/>
        </w:rPr>
      </w:pPr>
      <w:r w:rsidRPr="00B93671">
        <w:rPr>
          <w:lang w:val="en-US"/>
        </w:rPr>
        <w:t xml:space="preserve">  6      1.377980   -0.006393    2.132903</w:t>
      </w:r>
    </w:p>
    <w:p w14:paraId="4144B80D" w14:textId="77777777" w:rsidR="00B93671" w:rsidRPr="00B93671" w:rsidRDefault="00B93671" w:rsidP="00B93671">
      <w:pPr>
        <w:spacing w:after="0" w:line="240" w:lineRule="auto"/>
        <w:rPr>
          <w:lang w:val="en-US"/>
        </w:rPr>
      </w:pPr>
      <w:r w:rsidRPr="00B93671">
        <w:rPr>
          <w:lang w:val="en-US"/>
        </w:rPr>
        <w:t xml:space="preserve">  6     -1.102088    0.173837    2.205392</w:t>
      </w:r>
    </w:p>
    <w:p w14:paraId="0455A83D" w14:textId="77777777" w:rsidR="00B93671" w:rsidRPr="00B93671" w:rsidRDefault="00B93671" w:rsidP="00B93671">
      <w:pPr>
        <w:spacing w:after="0" w:line="240" w:lineRule="auto"/>
        <w:rPr>
          <w:lang w:val="en-US"/>
        </w:rPr>
      </w:pPr>
      <w:r w:rsidRPr="00B93671">
        <w:rPr>
          <w:lang w:val="en-US"/>
        </w:rPr>
        <w:t xml:space="preserve">  1      0.450708   -1.104144   -0.297712</w:t>
      </w:r>
    </w:p>
    <w:p w14:paraId="6523D3A5" w14:textId="77777777" w:rsidR="00B93671" w:rsidRPr="00B93671" w:rsidRDefault="00B93671" w:rsidP="00B93671">
      <w:pPr>
        <w:spacing w:after="0" w:line="240" w:lineRule="auto"/>
        <w:rPr>
          <w:lang w:val="en-US"/>
        </w:rPr>
      </w:pPr>
      <w:r w:rsidRPr="00B93671">
        <w:rPr>
          <w:lang w:val="en-US"/>
        </w:rPr>
        <w:lastRenderedPageBreak/>
        <w:t xml:space="preserve">  1     -1.024466   -0.126591   -0.401462</w:t>
      </w:r>
    </w:p>
    <w:p w14:paraId="2A7B5695" w14:textId="77777777" w:rsidR="00B93671" w:rsidRPr="00B93671" w:rsidRDefault="00B93671" w:rsidP="00B93671">
      <w:pPr>
        <w:spacing w:after="0" w:line="240" w:lineRule="auto"/>
        <w:rPr>
          <w:lang w:val="en-US"/>
        </w:rPr>
      </w:pPr>
      <w:r w:rsidRPr="00B93671">
        <w:rPr>
          <w:lang w:val="en-US"/>
        </w:rPr>
        <w:t xml:space="preserve">  1      0.572235    0.637816   -0.495184</w:t>
      </w:r>
    </w:p>
    <w:p w14:paraId="58B54C59" w14:textId="77777777" w:rsidR="00B93671" w:rsidRPr="00B93671" w:rsidRDefault="00B93671" w:rsidP="00B93671">
      <w:pPr>
        <w:spacing w:after="0" w:line="240" w:lineRule="auto"/>
        <w:rPr>
          <w:lang w:val="en-US"/>
        </w:rPr>
      </w:pPr>
      <w:r w:rsidRPr="00B93671">
        <w:rPr>
          <w:lang w:val="en-US"/>
        </w:rPr>
        <w:t xml:space="preserve">  1     -1.075924    0.294135    3.283236</w:t>
      </w:r>
    </w:p>
    <w:p w14:paraId="3E3ED157" w14:textId="77777777" w:rsidR="00B93671" w:rsidRPr="00B93671" w:rsidRDefault="00B93671" w:rsidP="00B93671">
      <w:pPr>
        <w:spacing w:after="0" w:line="240" w:lineRule="auto"/>
        <w:rPr>
          <w:lang w:val="en-US"/>
        </w:rPr>
      </w:pPr>
      <w:r w:rsidRPr="00B93671">
        <w:rPr>
          <w:lang w:val="en-US"/>
        </w:rPr>
        <w:t xml:space="preserve">  1     -2.079633    0.188352    1.735185</w:t>
      </w:r>
    </w:p>
    <w:p w14:paraId="0AF1DCBC" w14:textId="77777777" w:rsidR="00B93671" w:rsidRPr="00B93671" w:rsidRDefault="00B93671" w:rsidP="00B93671">
      <w:pPr>
        <w:spacing w:after="0" w:line="240" w:lineRule="auto"/>
        <w:rPr>
          <w:lang w:val="en-US"/>
        </w:rPr>
      </w:pPr>
      <w:r w:rsidRPr="00B93671">
        <w:rPr>
          <w:lang w:val="en-US"/>
        </w:rPr>
        <w:t xml:space="preserve">  1      2.012689    0.790201    1.727486</w:t>
      </w:r>
    </w:p>
    <w:p w14:paraId="7BADE1E0" w14:textId="77777777" w:rsidR="00B93671" w:rsidRPr="00B93671" w:rsidRDefault="00B93671" w:rsidP="00B93671">
      <w:pPr>
        <w:spacing w:after="0" w:line="240" w:lineRule="auto"/>
        <w:rPr>
          <w:lang w:val="en-US"/>
        </w:rPr>
      </w:pPr>
      <w:r w:rsidRPr="00B93671">
        <w:rPr>
          <w:lang w:val="en-US"/>
        </w:rPr>
        <w:t xml:space="preserve">  1      1.320447    0.119900    3.215458</w:t>
      </w:r>
    </w:p>
    <w:p w14:paraId="58BF3673" w14:textId="77777777" w:rsidR="00B93671" w:rsidRPr="00B93671" w:rsidRDefault="00B93671" w:rsidP="00B93671">
      <w:pPr>
        <w:spacing w:after="0" w:line="240" w:lineRule="auto"/>
        <w:rPr>
          <w:lang w:val="en-US"/>
        </w:rPr>
      </w:pPr>
      <w:r w:rsidRPr="00B93671">
        <w:rPr>
          <w:lang w:val="en-US"/>
        </w:rPr>
        <w:t xml:space="preserve">  1      1.892084   -0.951895    1.924326</w:t>
      </w:r>
    </w:p>
    <w:p w14:paraId="3A98BF28" w14:textId="77777777" w:rsidR="00B93671" w:rsidRPr="00B93671" w:rsidRDefault="00B93671" w:rsidP="00B93671">
      <w:pPr>
        <w:spacing w:after="0" w:line="240" w:lineRule="auto"/>
        <w:rPr>
          <w:lang w:val="en-US"/>
        </w:rPr>
      </w:pPr>
      <w:r w:rsidRPr="00B93671">
        <w:rPr>
          <w:lang w:val="en-US"/>
        </w:rPr>
        <w:t>Rotational Constants [GHz] =                     4.620       8.368       9.153</w:t>
      </w:r>
    </w:p>
    <w:p w14:paraId="10EA3228" w14:textId="77777777" w:rsidR="00B93671" w:rsidRPr="00B93671" w:rsidRDefault="00B93671" w:rsidP="00B93671">
      <w:pPr>
        <w:spacing w:after="0" w:line="240" w:lineRule="auto"/>
        <w:rPr>
          <w:lang w:val="en-US"/>
        </w:rPr>
      </w:pPr>
      <w:r w:rsidRPr="00B93671">
        <w:rPr>
          <w:lang w:val="en-US"/>
        </w:rPr>
        <w:t>Frequencies [cm-1]</w:t>
      </w:r>
    </w:p>
    <w:p w14:paraId="0392ED18" w14:textId="77777777" w:rsidR="00B93671" w:rsidRPr="00B93671" w:rsidRDefault="00B93671" w:rsidP="00B93671">
      <w:pPr>
        <w:spacing w:after="0" w:line="240" w:lineRule="auto"/>
        <w:rPr>
          <w:lang w:val="en-US"/>
        </w:rPr>
      </w:pPr>
      <w:r w:rsidRPr="00B93671">
        <w:rPr>
          <w:lang w:val="en-US"/>
        </w:rPr>
        <w:t xml:space="preserve">  168.4944</w:t>
      </w:r>
      <w:r w:rsidRPr="00B93671">
        <w:rPr>
          <w:lang w:val="en-US"/>
        </w:rPr>
        <w:tab/>
        <w:t xml:space="preserve">  208.1867</w:t>
      </w:r>
      <w:r w:rsidRPr="00B93671">
        <w:rPr>
          <w:lang w:val="en-US"/>
        </w:rPr>
        <w:tab/>
        <w:t xml:space="preserve">  380.5237</w:t>
      </w:r>
      <w:r w:rsidRPr="00B93671">
        <w:rPr>
          <w:lang w:val="en-US"/>
        </w:rPr>
        <w:tab/>
      </w:r>
    </w:p>
    <w:p w14:paraId="369E6CEA" w14:textId="77777777" w:rsidR="00B93671" w:rsidRPr="00B93671" w:rsidRDefault="00B93671" w:rsidP="00B93671">
      <w:pPr>
        <w:spacing w:after="0" w:line="240" w:lineRule="auto"/>
        <w:rPr>
          <w:lang w:val="en-US"/>
        </w:rPr>
      </w:pPr>
      <w:r w:rsidRPr="00B93671">
        <w:rPr>
          <w:lang w:val="en-US"/>
        </w:rPr>
        <w:t xml:space="preserve">  439.1494</w:t>
      </w:r>
      <w:r w:rsidRPr="00B93671">
        <w:rPr>
          <w:lang w:val="en-US"/>
        </w:rPr>
        <w:tab/>
        <w:t xml:space="preserve">  440.9440</w:t>
      </w:r>
      <w:r w:rsidRPr="00B93671">
        <w:rPr>
          <w:lang w:val="en-US"/>
        </w:rPr>
        <w:tab/>
        <w:t xml:space="preserve">  704.9992</w:t>
      </w:r>
      <w:r w:rsidRPr="00B93671">
        <w:rPr>
          <w:lang w:val="en-US"/>
        </w:rPr>
        <w:tab/>
      </w:r>
    </w:p>
    <w:p w14:paraId="76C51383" w14:textId="77777777" w:rsidR="00B93671" w:rsidRPr="00B93671" w:rsidRDefault="00B93671" w:rsidP="00B93671">
      <w:pPr>
        <w:spacing w:after="0" w:line="240" w:lineRule="auto"/>
        <w:rPr>
          <w:lang w:val="en-US"/>
        </w:rPr>
      </w:pPr>
      <w:r w:rsidRPr="00B93671">
        <w:rPr>
          <w:lang w:val="en-US"/>
        </w:rPr>
        <w:t xml:space="preserve">  813.6941</w:t>
      </w:r>
      <w:r w:rsidRPr="00B93671">
        <w:rPr>
          <w:lang w:val="en-US"/>
        </w:rPr>
        <w:tab/>
        <w:t xml:space="preserve">  918.5160</w:t>
      </w:r>
      <w:r w:rsidRPr="00B93671">
        <w:rPr>
          <w:lang w:val="en-US"/>
        </w:rPr>
        <w:tab/>
        <w:t xml:space="preserve">  960.5673</w:t>
      </w:r>
      <w:r w:rsidRPr="00B93671">
        <w:rPr>
          <w:lang w:val="en-US"/>
        </w:rPr>
        <w:tab/>
      </w:r>
    </w:p>
    <w:p w14:paraId="018A85E0" w14:textId="77777777" w:rsidR="00B93671" w:rsidRPr="00B93671" w:rsidRDefault="00B93671" w:rsidP="00B93671">
      <w:pPr>
        <w:spacing w:after="0" w:line="240" w:lineRule="auto"/>
        <w:rPr>
          <w:lang w:val="en-US"/>
        </w:rPr>
      </w:pPr>
      <w:r w:rsidRPr="00B93671">
        <w:rPr>
          <w:lang w:val="en-US"/>
        </w:rPr>
        <w:t xml:space="preserve">  983.8539</w:t>
      </w:r>
      <w:r w:rsidRPr="00B93671">
        <w:rPr>
          <w:lang w:val="en-US"/>
        </w:rPr>
        <w:tab/>
        <w:t xml:space="preserve"> 1021.5856</w:t>
      </w:r>
      <w:r w:rsidRPr="00B93671">
        <w:rPr>
          <w:lang w:val="en-US"/>
        </w:rPr>
        <w:tab/>
        <w:t xml:space="preserve"> 1083.2653</w:t>
      </w:r>
      <w:r w:rsidRPr="00B93671">
        <w:rPr>
          <w:lang w:val="en-US"/>
        </w:rPr>
        <w:tab/>
      </w:r>
    </w:p>
    <w:p w14:paraId="3A3E8A76" w14:textId="77777777" w:rsidR="00B93671" w:rsidRPr="00B93671" w:rsidRDefault="00B93671" w:rsidP="00B93671">
      <w:pPr>
        <w:spacing w:after="0" w:line="240" w:lineRule="auto"/>
        <w:rPr>
          <w:lang w:val="en-US"/>
        </w:rPr>
      </w:pPr>
      <w:r w:rsidRPr="00B93671">
        <w:rPr>
          <w:lang w:val="en-US"/>
        </w:rPr>
        <w:t xml:space="preserve"> 1105.7559</w:t>
      </w:r>
      <w:r w:rsidRPr="00B93671">
        <w:rPr>
          <w:lang w:val="en-US"/>
        </w:rPr>
        <w:tab/>
        <w:t xml:space="preserve"> 1293.1761</w:t>
      </w:r>
      <w:r w:rsidRPr="00B93671">
        <w:rPr>
          <w:lang w:val="en-US"/>
        </w:rPr>
        <w:tab/>
        <w:t xml:space="preserve"> 1409.8623</w:t>
      </w:r>
      <w:r w:rsidRPr="00B93671">
        <w:rPr>
          <w:lang w:val="en-US"/>
        </w:rPr>
        <w:tab/>
      </w:r>
    </w:p>
    <w:p w14:paraId="0C52B188" w14:textId="77777777" w:rsidR="00B93671" w:rsidRPr="00B93671" w:rsidRDefault="00B93671" w:rsidP="00B93671">
      <w:pPr>
        <w:spacing w:after="0" w:line="240" w:lineRule="auto"/>
        <w:rPr>
          <w:lang w:val="en-US"/>
        </w:rPr>
      </w:pPr>
      <w:r w:rsidRPr="00B93671">
        <w:rPr>
          <w:lang w:val="en-US"/>
        </w:rPr>
        <w:t xml:space="preserve"> 1413.5787</w:t>
      </w:r>
      <w:r w:rsidRPr="00B93671">
        <w:rPr>
          <w:lang w:val="en-US"/>
        </w:rPr>
        <w:tab/>
        <w:t xml:space="preserve"> 1442.2336</w:t>
      </w:r>
      <w:r w:rsidRPr="00B93671">
        <w:rPr>
          <w:lang w:val="en-US"/>
        </w:rPr>
        <w:tab/>
        <w:t xml:space="preserve"> 1472.3876</w:t>
      </w:r>
      <w:r w:rsidRPr="00B93671">
        <w:rPr>
          <w:lang w:val="en-US"/>
        </w:rPr>
        <w:tab/>
      </w:r>
    </w:p>
    <w:p w14:paraId="5B71531F" w14:textId="77777777" w:rsidR="00B93671" w:rsidRPr="00B93671" w:rsidRDefault="00B93671" w:rsidP="00B93671">
      <w:pPr>
        <w:spacing w:after="0" w:line="240" w:lineRule="auto"/>
        <w:rPr>
          <w:lang w:val="en-US"/>
        </w:rPr>
      </w:pPr>
      <w:r w:rsidRPr="00B93671">
        <w:rPr>
          <w:lang w:val="en-US"/>
        </w:rPr>
        <w:t xml:space="preserve"> 1485.6305</w:t>
      </w:r>
      <w:r w:rsidRPr="00B93671">
        <w:rPr>
          <w:lang w:val="en-US"/>
        </w:rPr>
        <w:tab/>
        <w:t xml:space="preserve"> 1490.3470</w:t>
      </w:r>
      <w:r w:rsidRPr="00B93671">
        <w:rPr>
          <w:lang w:val="en-US"/>
        </w:rPr>
        <w:tab/>
        <w:t xml:space="preserve"> 1502.7919</w:t>
      </w:r>
      <w:r w:rsidRPr="00B93671">
        <w:rPr>
          <w:lang w:val="en-US"/>
        </w:rPr>
        <w:tab/>
      </w:r>
    </w:p>
    <w:p w14:paraId="258EA641" w14:textId="77777777" w:rsidR="00B93671" w:rsidRPr="00B93671" w:rsidRDefault="00B93671" w:rsidP="00B93671">
      <w:pPr>
        <w:spacing w:after="0" w:line="240" w:lineRule="auto"/>
        <w:rPr>
          <w:lang w:val="en-US"/>
        </w:rPr>
      </w:pPr>
      <w:r w:rsidRPr="00B93671">
        <w:rPr>
          <w:lang w:val="en-US"/>
        </w:rPr>
        <w:t xml:space="preserve"> 1719.0052</w:t>
      </w:r>
      <w:r w:rsidRPr="00B93671">
        <w:rPr>
          <w:lang w:val="en-US"/>
        </w:rPr>
        <w:tab/>
        <w:t xml:space="preserve"> 3005.9309</w:t>
      </w:r>
      <w:r w:rsidRPr="00B93671">
        <w:rPr>
          <w:lang w:val="en-US"/>
        </w:rPr>
        <w:tab/>
        <w:t xml:space="preserve"> 3011.6887</w:t>
      </w:r>
      <w:r w:rsidRPr="00B93671">
        <w:rPr>
          <w:lang w:val="en-US"/>
        </w:rPr>
        <w:tab/>
      </w:r>
    </w:p>
    <w:p w14:paraId="6C8CC4DB" w14:textId="77777777" w:rsidR="00B93671" w:rsidRPr="00B93671" w:rsidRDefault="00B93671" w:rsidP="00B93671">
      <w:pPr>
        <w:spacing w:after="0" w:line="240" w:lineRule="auto"/>
        <w:rPr>
          <w:lang w:val="en-US"/>
        </w:rPr>
      </w:pPr>
      <w:r w:rsidRPr="00B93671">
        <w:rPr>
          <w:lang w:val="en-US"/>
        </w:rPr>
        <w:t xml:space="preserve"> 3049.0374</w:t>
      </w:r>
      <w:r w:rsidRPr="00B93671">
        <w:rPr>
          <w:lang w:val="en-US"/>
        </w:rPr>
        <w:tab/>
        <w:t xml:space="preserve"> 3052.1636</w:t>
      </w:r>
      <w:r w:rsidRPr="00B93671">
        <w:rPr>
          <w:lang w:val="en-US"/>
        </w:rPr>
        <w:tab/>
        <w:t xml:space="preserve"> 3101.8828</w:t>
      </w:r>
      <w:r w:rsidRPr="00B93671">
        <w:rPr>
          <w:lang w:val="en-US"/>
        </w:rPr>
        <w:tab/>
      </w:r>
    </w:p>
    <w:p w14:paraId="6F68FD11" w14:textId="77777777" w:rsidR="00B93671" w:rsidRPr="00B93671" w:rsidRDefault="00B93671" w:rsidP="00B93671">
      <w:pPr>
        <w:spacing w:after="0" w:line="240" w:lineRule="auto"/>
        <w:rPr>
          <w:lang w:val="en-US"/>
        </w:rPr>
      </w:pPr>
      <w:r w:rsidRPr="00B93671">
        <w:rPr>
          <w:lang w:val="en-US"/>
        </w:rPr>
        <w:t xml:space="preserve"> 3103.6863</w:t>
      </w:r>
      <w:r w:rsidRPr="00B93671">
        <w:rPr>
          <w:lang w:val="en-US"/>
        </w:rPr>
        <w:tab/>
        <w:t xml:space="preserve"> 3126.4939</w:t>
      </w:r>
      <w:r w:rsidRPr="00B93671">
        <w:rPr>
          <w:lang w:val="en-US"/>
        </w:rPr>
        <w:tab/>
        <w:t xml:space="preserve"> 3205.4385</w:t>
      </w:r>
      <w:r w:rsidRPr="00B93671">
        <w:rPr>
          <w:lang w:val="en-US"/>
        </w:rPr>
        <w:tab/>
      </w:r>
    </w:p>
    <w:p w14:paraId="29C16A97" w14:textId="77777777" w:rsidR="00B93671" w:rsidRPr="00B93671" w:rsidRDefault="00B93671" w:rsidP="00B93671">
      <w:pPr>
        <w:spacing w:after="0" w:line="240" w:lineRule="auto"/>
        <w:rPr>
          <w:lang w:val="en-US"/>
        </w:rPr>
      </w:pPr>
    </w:p>
    <w:p w14:paraId="7C22EE9B" w14:textId="77777777" w:rsidR="00B93671" w:rsidRPr="00B93671" w:rsidRDefault="00B93671" w:rsidP="00B93671">
      <w:pPr>
        <w:spacing w:after="0" w:line="240" w:lineRule="auto"/>
        <w:rPr>
          <w:lang w:val="en-US"/>
        </w:rPr>
      </w:pPr>
    </w:p>
    <w:p w14:paraId="6328A2A6" w14:textId="77777777" w:rsidR="00B93671" w:rsidRPr="00B93671" w:rsidRDefault="00B93671" w:rsidP="00B93671">
      <w:pPr>
        <w:spacing w:after="0" w:line="240" w:lineRule="auto"/>
        <w:rPr>
          <w:lang w:val="en-US"/>
        </w:rPr>
      </w:pPr>
      <w:r w:rsidRPr="00B93671">
        <w:rPr>
          <w:b/>
          <w:lang w:val="en-US"/>
        </w:rPr>
        <w:t>CH2O</w:t>
      </w:r>
    </w:p>
    <w:p w14:paraId="28F49B30" w14:textId="77777777" w:rsidR="00B93671" w:rsidRPr="00B93671" w:rsidRDefault="00B93671" w:rsidP="00B93671">
      <w:pPr>
        <w:spacing w:after="0" w:line="240" w:lineRule="auto"/>
        <w:rPr>
          <w:lang w:val="en-US"/>
        </w:rPr>
      </w:pPr>
    </w:p>
    <w:p w14:paraId="4AF254F5" w14:textId="77777777" w:rsidR="00B93671" w:rsidRPr="00B93671" w:rsidRDefault="00B93671" w:rsidP="00B93671">
      <w:pPr>
        <w:spacing w:after="0" w:line="240" w:lineRule="auto"/>
        <w:rPr>
          <w:lang w:val="en-US"/>
        </w:rPr>
      </w:pPr>
      <w:r w:rsidRPr="00B93671">
        <w:rPr>
          <w:lang w:val="en-US"/>
        </w:rPr>
        <w:t>Geometry [Angstroms]</w:t>
      </w:r>
    </w:p>
    <w:p w14:paraId="4DB210A5" w14:textId="77777777" w:rsidR="00B93671" w:rsidRPr="00B93671" w:rsidRDefault="00B93671" w:rsidP="00B93671">
      <w:pPr>
        <w:spacing w:after="0" w:line="240" w:lineRule="auto"/>
        <w:rPr>
          <w:lang w:val="en-US"/>
        </w:rPr>
      </w:pPr>
      <w:r w:rsidRPr="00B93671">
        <w:rPr>
          <w:lang w:val="en-US"/>
        </w:rPr>
        <w:t xml:space="preserve">  6     -0.000086    0.525856    0.000000</w:t>
      </w:r>
    </w:p>
    <w:p w14:paraId="43357B62" w14:textId="77777777" w:rsidR="00B93671" w:rsidRPr="00B93671" w:rsidRDefault="00B93671" w:rsidP="00B93671">
      <w:pPr>
        <w:spacing w:after="0" w:line="240" w:lineRule="auto"/>
        <w:rPr>
          <w:lang w:val="en-US"/>
        </w:rPr>
      </w:pPr>
      <w:r w:rsidRPr="00B93671">
        <w:rPr>
          <w:lang w:val="en-US"/>
        </w:rPr>
        <w:t xml:space="preserve">  1      0.938496    1.118323    0.000000</w:t>
      </w:r>
    </w:p>
    <w:p w14:paraId="75CB3896" w14:textId="77777777" w:rsidR="00B93671" w:rsidRPr="00B93671" w:rsidRDefault="00B93671" w:rsidP="00B93671">
      <w:pPr>
        <w:spacing w:after="0" w:line="240" w:lineRule="auto"/>
        <w:rPr>
          <w:lang w:val="en-US"/>
        </w:rPr>
      </w:pPr>
      <w:r w:rsidRPr="00B93671">
        <w:rPr>
          <w:lang w:val="en-US"/>
        </w:rPr>
        <w:t xml:space="preserve">  8     -0.000025   -0.674081    0.000000</w:t>
      </w:r>
    </w:p>
    <w:p w14:paraId="1046D878" w14:textId="77777777" w:rsidR="00B93671" w:rsidRPr="00B93671" w:rsidRDefault="00B93671" w:rsidP="00B93671">
      <w:pPr>
        <w:spacing w:after="0" w:line="240" w:lineRule="auto"/>
        <w:rPr>
          <w:lang w:val="en-US"/>
        </w:rPr>
      </w:pPr>
      <w:r w:rsidRPr="00B93671">
        <w:rPr>
          <w:lang w:val="en-US"/>
        </w:rPr>
        <w:t xml:space="preserve">  1     -0.938728    1.118228    0.000000</w:t>
      </w:r>
    </w:p>
    <w:p w14:paraId="08EB1E62" w14:textId="77777777" w:rsidR="00B93671" w:rsidRPr="00B93671" w:rsidRDefault="00B93671" w:rsidP="00B93671">
      <w:pPr>
        <w:spacing w:after="0" w:line="240" w:lineRule="auto"/>
        <w:rPr>
          <w:lang w:val="en-US"/>
        </w:rPr>
      </w:pPr>
      <w:r w:rsidRPr="00B93671">
        <w:rPr>
          <w:lang w:val="en-US"/>
        </w:rPr>
        <w:t>Rotational Constants [GHz] =                    34.335      39.046     284.593</w:t>
      </w:r>
    </w:p>
    <w:p w14:paraId="3EF93E37" w14:textId="77777777" w:rsidR="00B93671" w:rsidRPr="00B93671" w:rsidRDefault="00B93671" w:rsidP="00B93671">
      <w:pPr>
        <w:spacing w:after="0" w:line="240" w:lineRule="auto"/>
        <w:rPr>
          <w:b/>
          <w:lang w:val="en-US"/>
        </w:rPr>
      </w:pPr>
      <w:r w:rsidRPr="00B93671">
        <w:rPr>
          <w:lang w:val="en-US"/>
        </w:rPr>
        <w:t>Frequencies [cm-1]</w:t>
      </w:r>
    </w:p>
    <w:p w14:paraId="7AD488B0" w14:textId="77777777" w:rsidR="00B93671" w:rsidRPr="00B93671" w:rsidRDefault="00B93671" w:rsidP="00B93671">
      <w:pPr>
        <w:spacing w:after="0" w:line="240" w:lineRule="auto"/>
        <w:rPr>
          <w:lang w:val="en-US"/>
        </w:rPr>
      </w:pPr>
      <w:r w:rsidRPr="00B93671">
        <w:rPr>
          <w:lang w:val="en-US"/>
        </w:rPr>
        <w:t>1202.1785</w:t>
      </w:r>
      <w:r w:rsidRPr="00B93671">
        <w:rPr>
          <w:lang w:val="en-US"/>
        </w:rPr>
        <w:tab/>
        <w:t xml:space="preserve"> 1270.1422</w:t>
      </w:r>
      <w:r w:rsidRPr="00B93671">
        <w:rPr>
          <w:lang w:val="en-US"/>
        </w:rPr>
        <w:tab/>
        <w:t xml:space="preserve"> 1539.1178</w:t>
      </w:r>
      <w:r w:rsidRPr="00B93671">
        <w:rPr>
          <w:lang w:val="en-US"/>
        </w:rPr>
        <w:tab/>
      </w:r>
    </w:p>
    <w:p w14:paraId="468CB76E" w14:textId="77777777" w:rsidR="00B93671" w:rsidRPr="00B93671" w:rsidRDefault="00B93671" w:rsidP="00B93671">
      <w:pPr>
        <w:spacing w:after="0" w:line="240" w:lineRule="auto"/>
        <w:rPr>
          <w:lang w:val="en-US"/>
        </w:rPr>
      </w:pPr>
      <w:r w:rsidRPr="00B93671">
        <w:rPr>
          <w:lang w:val="en-US"/>
        </w:rPr>
        <w:t>1827.0549</w:t>
      </w:r>
      <w:r w:rsidRPr="00B93671">
        <w:rPr>
          <w:lang w:val="en-US"/>
        </w:rPr>
        <w:tab/>
        <w:t xml:space="preserve"> 2869.5789</w:t>
      </w:r>
      <w:r w:rsidRPr="00B93671">
        <w:rPr>
          <w:lang w:val="en-US"/>
        </w:rPr>
        <w:tab/>
        <w:t xml:space="preserve"> 2918.8086</w:t>
      </w:r>
    </w:p>
    <w:p w14:paraId="1F65DB98" w14:textId="2E4CA779" w:rsidR="00B93671" w:rsidRPr="00B93671" w:rsidRDefault="00B93671" w:rsidP="00B93671">
      <w:pPr>
        <w:spacing w:after="0" w:line="240" w:lineRule="auto"/>
        <w:rPr>
          <w:b/>
          <w:lang w:val="en-US"/>
        </w:rPr>
      </w:pPr>
    </w:p>
    <w:p w14:paraId="2C557EDC" w14:textId="77777777" w:rsidR="00B93671" w:rsidRDefault="00B93671" w:rsidP="00B93671">
      <w:pPr>
        <w:spacing w:after="0" w:line="240" w:lineRule="auto"/>
        <w:rPr>
          <w:b/>
          <w:lang w:val="en-US"/>
        </w:rPr>
      </w:pPr>
    </w:p>
    <w:p w14:paraId="21A60786" w14:textId="4DC1A226" w:rsidR="00B93671" w:rsidRPr="00B93671" w:rsidRDefault="00B93671" w:rsidP="00B93671">
      <w:pPr>
        <w:spacing w:after="0" w:line="240" w:lineRule="auto"/>
        <w:rPr>
          <w:b/>
          <w:lang w:val="en-US"/>
        </w:rPr>
      </w:pPr>
      <w:r>
        <w:rPr>
          <w:b/>
          <w:noProof/>
          <w:lang w:eastAsia="nl-BE"/>
        </w:rPr>
        <w:drawing>
          <wp:anchor distT="0" distB="0" distL="114300" distR="114300" simplePos="0" relativeHeight="251663360" behindDoc="0" locked="0" layoutInCell="1" allowOverlap="1" wp14:anchorId="153A2ED5" wp14:editId="361D8F79">
            <wp:simplePos x="0" y="0"/>
            <wp:positionH relativeFrom="column">
              <wp:posOffset>2915920</wp:posOffset>
            </wp:positionH>
            <wp:positionV relativeFrom="paragraph">
              <wp:posOffset>78740</wp:posOffset>
            </wp:positionV>
            <wp:extent cx="893445" cy="854710"/>
            <wp:effectExtent l="0" t="0" r="1905" b="254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93445" cy="854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w:t>
      </w:r>
    </w:p>
    <w:p w14:paraId="797B6715" w14:textId="77777777" w:rsidR="00B93671" w:rsidRPr="00B93671" w:rsidRDefault="00B93671" w:rsidP="00B93671">
      <w:pPr>
        <w:spacing w:after="0" w:line="240" w:lineRule="auto"/>
        <w:rPr>
          <w:b/>
          <w:lang w:val="en-US"/>
        </w:rPr>
      </w:pPr>
      <w:r w:rsidRPr="00B93671">
        <w:rPr>
          <w:b/>
          <w:lang w:val="en-US"/>
        </w:rPr>
        <w:t xml:space="preserve">TS  C=C(C)CCOH =&gt; C2C=C+CH2O      </w:t>
      </w:r>
    </w:p>
    <w:p w14:paraId="2C0F6633" w14:textId="77777777" w:rsidR="00B93671" w:rsidRPr="00B93671" w:rsidRDefault="00B93671" w:rsidP="00B93671">
      <w:pPr>
        <w:spacing w:after="0" w:line="240" w:lineRule="auto"/>
        <w:rPr>
          <w:b/>
          <w:lang w:val="en-US"/>
        </w:rPr>
      </w:pPr>
    </w:p>
    <w:p w14:paraId="65D07151" w14:textId="77777777" w:rsidR="00B93671" w:rsidRPr="00B93671" w:rsidRDefault="00B93671" w:rsidP="00B93671">
      <w:pPr>
        <w:spacing w:after="0" w:line="240" w:lineRule="auto"/>
        <w:rPr>
          <w:lang w:val="en-US"/>
        </w:rPr>
      </w:pPr>
      <w:r w:rsidRPr="00B93671">
        <w:rPr>
          <w:lang w:val="en-US"/>
        </w:rPr>
        <w:t>Geometry [Angstroms]</w:t>
      </w:r>
    </w:p>
    <w:p w14:paraId="08981283" w14:textId="77777777" w:rsidR="00B93671" w:rsidRPr="00B93671" w:rsidRDefault="00B93671" w:rsidP="00B93671">
      <w:pPr>
        <w:spacing w:after="0" w:line="240" w:lineRule="auto"/>
        <w:rPr>
          <w:lang w:val="en-US"/>
        </w:rPr>
      </w:pPr>
      <w:r w:rsidRPr="00B93671">
        <w:rPr>
          <w:lang w:val="en-US"/>
        </w:rPr>
        <w:t xml:space="preserve">  6      0.085237    0.013737   -0.037664</w:t>
      </w:r>
    </w:p>
    <w:p w14:paraId="4D0AD626" w14:textId="77777777" w:rsidR="00B93671" w:rsidRPr="00B93671" w:rsidRDefault="00B93671" w:rsidP="00B93671">
      <w:pPr>
        <w:spacing w:after="0" w:line="240" w:lineRule="auto"/>
        <w:rPr>
          <w:lang w:val="en-US"/>
        </w:rPr>
      </w:pPr>
      <w:r w:rsidRPr="00B93671">
        <w:rPr>
          <w:lang w:val="en-US"/>
        </w:rPr>
        <w:t xml:space="preserve">  6      0.013966   -0.020054    1.380127</w:t>
      </w:r>
    </w:p>
    <w:p w14:paraId="33C6503D" w14:textId="77777777" w:rsidR="00B93671" w:rsidRPr="00B93671" w:rsidRDefault="00B93671" w:rsidP="00B93671">
      <w:pPr>
        <w:spacing w:after="0" w:line="240" w:lineRule="auto"/>
        <w:rPr>
          <w:lang w:val="en-US"/>
        </w:rPr>
      </w:pPr>
      <w:r w:rsidRPr="00B93671">
        <w:rPr>
          <w:lang w:val="en-US"/>
        </w:rPr>
        <w:t xml:space="preserve">  6      1.279875   -0.043237    2.191034</w:t>
      </w:r>
    </w:p>
    <w:p w14:paraId="5A01053B" w14:textId="77777777" w:rsidR="00B93671" w:rsidRPr="00B93671" w:rsidRDefault="00B93671" w:rsidP="00B93671">
      <w:pPr>
        <w:spacing w:after="0" w:line="240" w:lineRule="auto"/>
        <w:rPr>
          <w:lang w:val="en-US"/>
        </w:rPr>
      </w:pPr>
      <w:r w:rsidRPr="00B93671">
        <w:rPr>
          <w:lang w:val="en-US"/>
        </w:rPr>
        <w:t xml:space="preserve">  6     -1.201526   -0.427453    1.947556</w:t>
      </w:r>
    </w:p>
    <w:p w14:paraId="743296CD" w14:textId="77777777" w:rsidR="00B93671" w:rsidRPr="00B93671" w:rsidRDefault="00B93671" w:rsidP="00B93671">
      <w:pPr>
        <w:spacing w:after="0" w:line="240" w:lineRule="auto"/>
        <w:rPr>
          <w:lang w:val="en-US"/>
        </w:rPr>
      </w:pPr>
      <w:r w:rsidRPr="00B93671">
        <w:rPr>
          <w:lang w:val="en-US"/>
        </w:rPr>
        <w:t xml:space="preserve">  6     -1.183523   -2.270278    1.387063</w:t>
      </w:r>
    </w:p>
    <w:p w14:paraId="53D025AA" w14:textId="77777777" w:rsidR="00B93671" w:rsidRPr="00B93671" w:rsidRDefault="00B93671" w:rsidP="00B93671">
      <w:pPr>
        <w:spacing w:after="0" w:line="240" w:lineRule="auto"/>
        <w:rPr>
          <w:lang w:val="en-US"/>
        </w:rPr>
      </w:pPr>
      <w:r w:rsidRPr="00B93671">
        <w:rPr>
          <w:lang w:val="en-US"/>
        </w:rPr>
        <w:t xml:space="preserve">  8     -0.865659   -2.370561    0.141916</w:t>
      </w:r>
    </w:p>
    <w:p w14:paraId="7341D9E0" w14:textId="77777777" w:rsidR="00B93671" w:rsidRPr="00B93671" w:rsidRDefault="00B93671" w:rsidP="00B93671">
      <w:pPr>
        <w:spacing w:after="0" w:line="240" w:lineRule="auto"/>
        <w:rPr>
          <w:lang w:val="en-US"/>
        </w:rPr>
      </w:pPr>
      <w:r w:rsidRPr="00B93671">
        <w:rPr>
          <w:lang w:val="en-US"/>
        </w:rPr>
        <w:t xml:space="preserve">  1     -1.284743   -0.469308    3.029783</w:t>
      </w:r>
    </w:p>
    <w:p w14:paraId="40504E87" w14:textId="77777777" w:rsidR="00B93671" w:rsidRPr="00B93671" w:rsidRDefault="00B93671" w:rsidP="00B93671">
      <w:pPr>
        <w:spacing w:after="0" w:line="240" w:lineRule="auto"/>
        <w:rPr>
          <w:lang w:val="en-US"/>
        </w:rPr>
      </w:pPr>
      <w:r w:rsidRPr="00B93671">
        <w:rPr>
          <w:lang w:val="en-US"/>
        </w:rPr>
        <w:t xml:space="preserve">  1     -2.112122   -0.122972    1.441072</w:t>
      </w:r>
    </w:p>
    <w:p w14:paraId="63E156F3" w14:textId="77777777" w:rsidR="00B93671" w:rsidRPr="00B93671" w:rsidRDefault="00B93671" w:rsidP="00B93671">
      <w:pPr>
        <w:spacing w:after="0" w:line="240" w:lineRule="auto"/>
        <w:rPr>
          <w:lang w:val="en-US"/>
        </w:rPr>
      </w:pPr>
      <w:r w:rsidRPr="00B93671">
        <w:rPr>
          <w:lang w:val="en-US"/>
        </w:rPr>
        <w:t xml:space="preserve">  1      1.046124    0.253178   -0.487820</w:t>
      </w:r>
    </w:p>
    <w:p w14:paraId="56D1942C" w14:textId="77777777" w:rsidR="00B93671" w:rsidRPr="00B93671" w:rsidRDefault="00B93671" w:rsidP="00B93671">
      <w:pPr>
        <w:spacing w:after="0" w:line="240" w:lineRule="auto"/>
        <w:rPr>
          <w:lang w:val="en-US"/>
        </w:rPr>
      </w:pPr>
      <w:r w:rsidRPr="00B93671">
        <w:rPr>
          <w:lang w:val="en-US"/>
        </w:rPr>
        <w:t xml:space="preserve">  1     -0.762572    0.447267   -0.565194</w:t>
      </w:r>
    </w:p>
    <w:p w14:paraId="412E4B67" w14:textId="77777777" w:rsidR="00B93671" w:rsidRPr="00B93671" w:rsidRDefault="00B93671" w:rsidP="00B93671">
      <w:pPr>
        <w:spacing w:after="0" w:line="240" w:lineRule="auto"/>
        <w:rPr>
          <w:lang w:val="en-US"/>
        </w:rPr>
      </w:pPr>
      <w:r w:rsidRPr="00B93671">
        <w:rPr>
          <w:lang w:val="en-US"/>
        </w:rPr>
        <w:t xml:space="preserve">  1      1.121359   -0.447994    3.192170</w:t>
      </w:r>
    </w:p>
    <w:p w14:paraId="280F8C15" w14:textId="77777777" w:rsidR="00B93671" w:rsidRPr="00B93671" w:rsidRDefault="00B93671" w:rsidP="00B93671">
      <w:pPr>
        <w:spacing w:after="0" w:line="240" w:lineRule="auto"/>
        <w:rPr>
          <w:lang w:val="en-US"/>
        </w:rPr>
      </w:pPr>
      <w:r w:rsidRPr="00B93671">
        <w:rPr>
          <w:lang w:val="en-US"/>
        </w:rPr>
        <w:t xml:space="preserve">  1      2.058761   -0.627317    1.691536</w:t>
      </w:r>
    </w:p>
    <w:p w14:paraId="777DB70D" w14:textId="77777777" w:rsidR="00B93671" w:rsidRPr="00B93671" w:rsidRDefault="00B93671" w:rsidP="00B93671">
      <w:pPr>
        <w:spacing w:after="0" w:line="240" w:lineRule="auto"/>
        <w:rPr>
          <w:lang w:val="en-US"/>
        </w:rPr>
      </w:pPr>
      <w:r w:rsidRPr="00B93671">
        <w:rPr>
          <w:lang w:val="en-US"/>
        </w:rPr>
        <w:t xml:space="preserve">  1      1.667035    0.976189    2.297441</w:t>
      </w:r>
    </w:p>
    <w:p w14:paraId="2CE45B1F" w14:textId="77777777" w:rsidR="00B93671" w:rsidRPr="00B93671" w:rsidRDefault="00B93671" w:rsidP="00B93671">
      <w:pPr>
        <w:spacing w:after="0" w:line="240" w:lineRule="auto"/>
        <w:rPr>
          <w:lang w:val="en-US"/>
        </w:rPr>
      </w:pPr>
      <w:r w:rsidRPr="00B93671">
        <w:rPr>
          <w:lang w:val="en-US"/>
        </w:rPr>
        <w:t xml:space="preserve">  1     -0.493530   -2.686149    2.139894</w:t>
      </w:r>
    </w:p>
    <w:p w14:paraId="4F886F3B" w14:textId="77777777" w:rsidR="00B93671" w:rsidRPr="00B93671" w:rsidRDefault="00B93671" w:rsidP="00B93671">
      <w:pPr>
        <w:spacing w:after="0" w:line="240" w:lineRule="auto"/>
        <w:rPr>
          <w:lang w:val="en-US"/>
        </w:rPr>
      </w:pPr>
      <w:r w:rsidRPr="00B93671">
        <w:rPr>
          <w:lang w:val="en-US"/>
        </w:rPr>
        <w:t xml:space="preserve">  1     -2.238602   -2.428094    1.649495</w:t>
      </w:r>
    </w:p>
    <w:p w14:paraId="40200266" w14:textId="77777777" w:rsidR="00B93671" w:rsidRPr="00B93671" w:rsidRDefault="00B93671" w:rsidP="00B93671">
      <w:pPr>
        <w:spacing w:after="0" w:line="240" w:lineRule="auto"/>
        <w:rPr>
          <w:lang w:val="en-US"/>
        </w:rPr>
      </w:pPr>
      <w:r w:rsidRPr="00B93671">
        <w:rPr>
          <w:lang w:val="en-US"/>
        </w:rPr>
        <w:t xml:space="preserve">  1     -0.195466   -1.221248   -0.171983</w:t>
      </w:r>
    </w:p>
    <w:p w14:paraId="2708E656" w14:textId="77777777" w:rsidR="00B93671" w:rsidRPr="00B93671" w:rsidRDefault="00B93671" w:rsidP="00B93671">
      <w:pPr>
        <w:spacing w:after="0" w:line="240" w:lineRule="auto"/>
        <w:rPr>
          <w:lang w:val="en-US"/>
        </w:rPr>
      </w:pPr>
      <w:r w:rsidRPr="00B93671">
        <w:rPr>
          <w:lang w:val="en-US"/>
        </w:rPr>
        <w:t>Rotational Constants [GHz] =                     2.311       2.679       5.074</w:t>
      </w:r>
    </w:p>
    <w:p w14:paraId="1B793E92" w14:textId="77777777" w:rsidR="00B93671" w:rsidRPr="00B93671" w:rsidRDefault="00B93671" w:rsidP="00B93671">
      <w:pPr>
        <w:spacing w:after="0" w:line="240" w:lineRule="auto"/>
        <w:rPr>
          <w:lang w:val="en-US"/>
        </w:rPr>
      </w:pPr>
      <w:r w:rsidRPr="00B93671">
        <w:rPr>
          <w:lang w:val="en-US"/>
        </w:rPr>
        <w:lastRenderedPageBreak/>
        <w:t>Frequencies [cm-1]</w:t>
      </w:r>
    </w:p>
    <w:p w14:paraId="15622BE7" w14:textId="77777777" w:rsidR="00B93671" w:rsidRPr="00B93671" w:rsidRDefault="00B93671" w:rsidP="00B93671">
      <w:pPr>
        <w:spacing w:after="0" w:line="240" w:lineRule="auto"/>
        <w:rPr>
          <w:lang w:val="en-US"/>
        </w:rPr>
      </w:pPr>
      <w:r w:rsidRPr="00B93671">
        <w:rPr>
          <w:lang w:val="en-US"/>
        </w:rPr>
        <w:t>-1137.5406</w:t>
      </w:r>
      <w:r w:rsidRPr="00B93671">
        <w:rPr>
          <w:lang w:val="en-US"/>
        </w:rPr>
        <w:tab/>
        <w:t xml:space="preserve">   76.1114</w:t>
      </w:r>
      <w:r w:rsidRPr="00B93671">
        <w:rPr>
          <w:lang w:val="en-US"/>
        </w:rPr>
        <w:tab/>
        <w:t xml:space="preserve">  136.2534</w:t>
      </w:r>
      <w:r w:rsidRPr="00B93671">
        <w:rPr>
          <w:lang w:val="en-US"/>
        </w:rPr>
        <w:tab/>
      </w:r>
    </w:p>
    <w:p w14:paraId="723AED9E" w14:textId="77777777" w:rsidR="00B93671" w:rsidRPr="00B93671" w:rsidRDefault="00B93671" w:rsidP="00B93671">
      <w:pPr>
        <w:spacing w:after="0" w:line="240" w:lineRule="auto"/>
        <w:rPr>
          <w:lang w:val="en-US"/>
        </w:rPr>
      </w:pPr>
      <w:r w:rsidRPr="00B93671">
        <w:rPr>
          <w:lang w:val="en-US"/>
        </w:rPr>
        <w:t xml:space="preserve">  176.0563</w:t>
      </w:r>
      <w:r w:rsidRPr="00B93671">
        <w:rPr>
          <w:lang w:val="en-US"/>
        </w:rPr>
        <w:tab/>
        <w:t xml:space="preserve">  368.8711</w:t>
      </w:r>
      <w:r w:rsidRPr="00B93671">
        <w:rPr>
          <w:lang w:val="en-US"/>
        </w:rPr>
        <w:tab/>
        <w:t xml:space="preserve">  405.0896</w:t>
      </w:r>
      <w:r w:rsidRPr="00B93671">
        <w:rPr>
          <w:lang w:val="en-US"/>
        </w:rPr>
        <w:tab/>
      </w:r>
    </w:p>
    <w:p w14:paraId="59BAC926" w14:textId="77777777" w:rsidR="00B93671" w:rsidRPr="00B93671" w:rsidRDefault="00B93671" w:rsidP="00B93671">
      <w:pPr>
        <w:spacing w:after="0" w:line="240" w:lineRule="auto"/>
        <w:rPr>
          <w:lang w:val="en-US"/>
        </w:rPr>
      </w:pPr>
      <w:r w:rsidRPr="00B93671">
        <w:rPr>
          <w:lang w:val="en-US"/>
        </w:rPr>
        <w:t xml:space="preserve">  453.6654</w:t>
      </w:r>
      <w:r w:rsidRPr="00B93671">
        <w:rPr>
          <w:lang w:val="en-US"/>
        </w:rPr>
        <w:tab/>
        <w:t xml:space="preserve">  497.6875</w:t>
      </w:r>
      <w:r w:rsidRPr="00B93671">
        <w:rPr>
          <w:lang w:val="en-US"/>
        </w:rPr>
        <w:tab/>
        <w:t xml:space="preserve">  574.5224</w:t>
      </w:r>
      <w:r w:rsidRPr="00B93671">
        <w:rPr>
          <w:lang w:val="en-US"/>
        </w:rPr>
        <w:tab/>
      </w:r>
    </w:p>
    <w:p w14:paraId="6DC38F4B" w14:textId="77777777" w:rsidR="00B93671" w:rsidRPr="00B93671" w:rsidRDefault="00B93671" w:rsidP="00B93671">
      <w:pPr>
        <w:spacing w:after="0" w:line="240" w:lineRule="auto"/>
        <w:rPr>
          <w:lang w:val="en-US"/>
        </w:rPr>
      </w:pPr>
      <w:r w:rsidRPr="00B93671">
        <w:rPr>
          <w:lang w:val="en-US"/>
        </w:rPr>
        <w:t xml:space="preserve">  596.7416</w:t>
      </w:r>
      <w:r w:rsidRPr="00B93671">
        <w:rPr>
          <w:lang w:val="en-US"/>
        </w:rPr>
        <w:tab/>
        <w:t xml:space="preserve">  667.0401</w:t>
      </w:r>
      <w:r w:rsidRPr="00B93671">
        <w:rPr>
          <w:lang w:val="en-US"/>
        </w:rPr>
        <w:tab/>
        <w:t xml:space="preserve">  824.2939</w:t>
      </w:r>
      <w:r w:rsidRPr="00B93671">
        <w:rPr>
          <w:lang w:val="en-US"/>
        </w:rPr>
        <w:tab/>
      </w:r>
    </w:p>
    <w:p w14:paraId="025D1DF2" w14:textId="77777777" w:rsidR="00B93671" w:rsidRPr="00B93671" w:rsidRDefault="00B93671" w:rsidP="00B93671">
      <w:pPr>
        <w:spacing w:after="0" w:line="240" w:lineRule="auto"/>
        <w:rPr>
          <w:lang w:val="en-US"/>
        </w:rPr>
      </w:pPr>
      <w:r w:rsidRPr="00B93671">
        <w:rPr>
          <w:lang w:val="en-US"/>
        </w:rPr>
        <w:t xml:space="preserve">  892.7602</w:t>
      </w:r>
      <w:r w:rsidRPr="00B93671">
        <w:rPr>
          <w:lang w:val="en-US"/>
        </w:rPr>
        <w:tab/>
        <w:t xml:space="preserve">  937.7783</w:t>
      </w:r>
      <w:r w:rsidRPr="00B93671">
        <w:rPr>
          <w:lang w:val="en-US"/>
        </w:rPr>
        <w:tab/>
        <w:t xml:space="preserve">  988.9911</w:t>
      </w:r>
      <w:r w:rsidRPr="00B93671">
        <w:rPr>
          <w:lang w:val="en-US"/>
        </w:rPr>
        <w:tab/>
      </w:r>
    </w:p>
    <w:p w14:paraId="49527D64" w14:textId="77777777" w:rsidR="00B93671" w:rsidRPr="00B93671" w:rsidRDefault="00B93671" w:rsidP="00B93671">
      <w:pPr>
        <w:spacing w:after="0" w:line="240" w:lineRule="auto"/>
        <w:rPr>
          <w:lang w:val="en-US"/>
        </w:rPr>
      </w:pPr>
      <w:r w:rsidRPr="00B93671">
        <w:rPr>
          <w:lang w:val="en-US"/>
        </w:rPr>
        <w:t xml:space="preserve"> 1020.2337</w:t>
      </w:r>
      <w:r w:rsidRPr="00B93671">
        <w:rPr>
          <w:lang w:val="en-US"/>
        </w:rPr>
        <w:tab/>
        <w:t xml:space="preserve"> 1059.6075</w:t>
      </w:r>
      <w:r w:rsidRPr="00B93671">
        <w:rPr>
          <w:lang w:val="en-US"/>
        </w:rPr>
        <w:tab/>
        <w:t xml:space="preserve"> 1062.5592</w:t>
      </w:r>
      <w:r w:rsidRPr="00B93671">
        <w:rPr>
          <w:lang w:val="en-US"/>
        </w:rPr>
        <w:tab/>
      </w:r>
    </w:p>
    <w:p w14:paraId="7CA1532C" w14:textId="77777777" w:rsidR="00B93671" w:rsidRPr="00B93671" w:rsidRDefault="00B93671" w:rsidP="00B93671">
      <w:pPr>
        <w:spacing w:after="0" w:line="240" w:lineRule="auto"/>
        <w:rPr>
          <w:lang w:val="en-US"/>
        </w:rPr>
      </w:pPr>
      <w:r w:rsidRPr="00B93671">
        <w:rPr>
          <w:lang w:val="en-US"/>
        </w:rPr>
        <w:t xml:space="preserve"> 1077.6581</w:t>
      </w:r>
      <w:r w:rsidRPr="00B93671">
        <w:rPr>
          <w:lang w:val="en-US"/>
        </w:rPr>
        <w:tab/>
        <w:t xml:space="preserve"> 1085.0446</w:t>
      </w:r>
      <w:r w:rsidRPr="00B93671">
        <w:rPr>
          <w:lang w:val="en-US"/>
        </w:rPr>
        <w:tab/>
        <w:t xml:space="preserve"> 1214.9930</w:t>
      </w:r>
      <w:r w:rsidRPr="00B93671">
        <w:rPr>
          <w:lang w:val="en-US"/>
        </w:rPr>
        <w:tab/>
      </w:r>
    </w:p>
    <w:p w14:paraId="5400BAC4" w14:textId="77777777" w:rsidR="00B93671" w:rsidRPr="00B93671" w:rsidRDefault="00B93671" w:rsidP="00B93671">
      <w:pPr>
        <w:spacing w:after="0" w:line="240" w:lineRule="auto"/>
        <w:rPr>
          <w:lang w:val="en-US"/>
        </w:rPr>
      </w:pPr>
      <w:r w:rsidRPr="00B93671">
        <w:rPr>
          <w:lang w:val="en-US"/>
        </w:rPr>
        <w:t xml:space="preserve"> 1240.3469</w:t>
      </w:r>
      <w:r w:rsidRPr="00B93671">
        <w:rPr>
          <w:lang w:val="en-US"/>
        </w:rPr>
        <w:tab/>
        <w:t xml:space="preserve"> 1325.2452</w:t>
      </w:r>
      <w:r w:rsidRPr="00B93671">
        <w:rPr>
          <w:lang w:val="en-US"/>
        </w:rPr>
        <w:tab/>
        <w:t xml:space="preserve"> 1366.0004</w:t>
      </w:r>
      <w:r w:rsidRPr="00B93671">
        <w:rPr>
          <w:lang w:val="en-US"/>
        </w:rPr>
        <w:tab/>
      </w:r>
    </w:p>
    <w:p w14:paraId="3B09CDBD" w14:textId="77777777" w:rsidR="00B93671" w:rsidRPr="00B93671" w:rsidRDefault="00B93671" w:rsidP="00B93671">
      <w:pPr>
        <w:spacing w:after="0" w:line="240" w:lineRule="auto"/>
        <w:rPr>
          <w:lang w:val="en-US"/>
        </w:rPr>
      </w:pPr>
      <w:r w:rsidRPr="00B93671">
        <w:rPr>
          <w:lang w:val="en-US"/>
        </w:rPr>
        <w:t xml:space="preserve"> 1403.5094</w:t>
      </w:r>
      <w:r w:rsidRPr="00B93671">
        <w:rPr>
          <w:lang w:val="en-US"/>
        </w:rPr>
        <w:tab/>
        <w:t xml:space="preserve"> 1417.3958</w:t>
      </w:r>
      <w:r w:rsidRPr="00B93671">
        <w:rPr>
          <w:lang w:val="en-US"/>
        </w:rPr>
        <w:tab/>
        <w:t xml:space="preserve"> 1430.0083</w:t>
      </w:r>
      <w:r w:rsidRPr="00B93671">
        <w:rPr>
          <w:lang w:val="en-US"/>
        </w:rPr>
        <w:tab/>
      </w:r>
    </w:p>
    <w:p w14:paraId="0226B204" w14:textId="77777777" w:rsidR="00B93671" w:rsidRPr="00B93671" w:rsidRDefault="00B93671" w:rsidP="00B93671">
      <w:pPr>
        <w:spacing w:after="0" w:line="240" w:lineRule="auto"/>
        <w:rPr>
          <w:lang w:val="en-US"/>
        </w:rPr>
      </w:pPr>
      <w:r w:rsidRPr="00B93671">
        <w:rPr>
          <w:lang w:val="en-US"/>
        </w:rPr>
        <w:t xml:space="preserve"> 1479.6650</w:t>
      </w:r>
      <w:r w:rsidRPr="00B93671">
        <w:rPr>
          <w:lang w:val="en-US"/>
        </w:rPr>
        <w:tab/>
        <w:t xml:space="preserve"> 1487.3527</w:t>
      </w:r>
      <w:r w:rsidRPr="00B93671">
        <w:rPr>
          <w:lang w:val="en-US"/>
        </w:rPr>
        <w:tab/>
        <w:t xml:space="preserve"> 1528.3698</w:t>
      </w:r>
      <w:r w:rsidRPr="00B93671">
        <w:rPr>
          <w:lang w:val="en-US"/>
        </w:rPr>
        <w:tab/>
      </w:r>
    </w:p>
    <w:p w14:paraId="2187FB94" w14:textId="77777777" w:rsidR="00B93671" w:rsidRPr="00B93671" w:rsidRDefault="00B93671" w:rsidP="00B93671">
      <w:pPr>
        <w:spacing w:after="0" w:line="240" w:lineRule="auto"/>
        <w:rPr>
          <w:lang w:val="en-US"/>
        </w:rPr>
      </w:pPr>
      <w:r w:rsidRPr="00B93671">
        <w:rPr>
          <w:lang w:val="en-US"/>
        </w:rPr>
        <w:t xml:space="preserve"> 1556.2013</w:t>
      </w:r>
      <w:r w:rsidRPr="00B93671">
        <w:rPr>
          <w:lang w:val="en-US"/>
        </w:rPr>
        <w:tab/>
        <w:t xml:space="preserve"> 1573.3467</w:t>
      </w:r>
      <w:r w:rsidRPr="00B93671">
        <w:rPr>
          <w:lang w:val="en-US"/>
        </w:rPr>
        <w:tab/>
        <w:t xml:space="preserve"> 1649.5830</w:t>
      </w:r>
      <w:r w:rsidRPr="00B93671">
        <w:rPr>
          <w:lang w:val="en-US"/>
        </w:rPr>
        <w:tab/>
      </w:r>
    </w:p>
    <w:p w14:paraId="78CB121D" w14:textId="77777777" w:rsidR="00B93671" w:rsidRPr="00B93671" w:rsidRDefault="00B93671" w:rsidP="00B93671">
      <w:pPr>
        <w:spacing w:after="0" w:line="240" w:lineRule="auto"/>
        <w:rPr>
          <w:lang w:val="en-US"/>
        </w:rPr>
      </w:pPr>
      <w:r w:rsidRPr="00B93671">
        <w:rPr>
          <w:lang w:val="en-US"/>
        </w:rPr>
        <w:t xml:space="preserve"> 2928.2368</w:t>
      </w:r>
      <w:r w:rsidRPr="00B93671">
        <w:rPr>
          <w:lang w:val="en-US"/>
        </w:rPr>
        <w:tab/>
        <w:t xml:space="preserve"> 2993.5930</w:t>
      </w:r>
      <w:r w:rsidRPr="00B93671">
        <w:rPr>
          <w:lang w:val="en-US"/>
        </w:rPr>
        <w:tab/>
        <w:t xml:space="preserve"> 3021.0835</w:t>
      </w:r>
      <w:r w:rsidRPr="00B93671">
        <w:rPr>
          <w:lang w:val="en-US"/>
        </w:rPr>
        <w:tab/>
      </w:r>
    </w:p>
    <w:p w14:paraId="2182DFF8" w14:textId="77777777" w:rsidR="00B93671" w:rsidRPr="00B93671" w:rsidRDefault="00B93671" w:rsidP="00B93671">
      <w:pPr>
        <w:spacing w:after="0" w:line="240" w:lineRule="auto"/>
        <w:rPr>
          <w:lang w:val="en-US"/>
        </w:rPr>
      </w:pPr>
      <w:r w:rsidRPr="00B93671">
        <w:rPr>
          <w:lang w:val="en-US"/>
        </w:rPr>
        <w:t xml:space="preserve"> 3071.4861</w:t>
      </w:r>
      <w:r w:rsidRPr="00B93671">
        <w:rPr>
          <w:lang w:val="en-US"/>
        </w:rPr>
        <w:tab/>
        <w:t xml:space="preserve"> 3090.8455</w:t>
      </w:r>
      <w:r w:rsidRPr="00B93671">
        <w:rPr>
          <w:lang w:val="en-US"/>
        </w:rPr>
        <w:tab/>
        <w:t xml:space="preserve"> 3107.3157</w:t>
      </w:r>
      <w:r w:rsidRPr="00B93671">
        <w:rPr>
          <w:lang w:val="en-US"/>
        </w:rPr>
        <w:tab/>
      </w:r>
    </w:p>
    <w:p w14:paraId="34D6E31E" w14:textId="77777777" w:rsidR="00B93671" w:rsidRPr="00B93671" w:rsidRDefault="00B93671" w:rsidP="00B93671">
      <w:pPr>
        <w:spacing w:after="0" w:line="240" w:lineRule="auto"/>
        <w:rPr>
          <w:lang w:val="en-US"/>
        </w:rPr>
      </w:pPr>
      <w:r w:rsidRPr="00B93671">
        <w:rPr>
          <w:lang w:val="en-US"/>
        </w:rPr>
        <w:t xml:space="preserve"> 3112.2393</w:t>
      </w:r>
      <w:r w:rsidRPr="00B93671">
        <w:rPr>
          <w:lang w:val="en-US"/>
        </w:rPr>
        <w:tab/>
        <w:t xml:space="preserve"> 3164.7395</w:t>
      </w:r>
      <w:r w:rsidRPr="00B93671">
        <w:rPr>
          <w:lang w:val="en-US"/>
        </w:rPr>
        <w:tab/>
        <w:t xml:space="preserve"> 3189.3174</w:t>
      </w:r>
      <w:r w:rsidRPr="00B93671">
        <w:rPr>
          <w:lang w:val="en-US"/>
        </w:rPr>
        <w:tab/>
      </w:r>
    </w:p>
    <w:p w14:paraId="029EB9CB" w14:textId="1B4EE27D" w:rsidR="00B93671" w:rsidRPr="00B93671" w:rsidRDefault="00B93671" w:rsidP="00B93671">
      <w:pPr>
        <w:spacing w:after="0" w:line="240" w:lineRule="auto"/>
        <w:rPr>
          <w:lang w:val="en-US"/>
        </w:rPr>
      </w:pPr>
    </w:p>
    <w:p w14:paraId="1E4A5559" w14:textId="77777777" w:rsidR="00B93671" w:rsidRPr="00B93671" w:rsidRDefault="00B93671" w:rsidP="00B93671">
      <w:pPr>
        <w:spacing w:after="0" w:line="240" w:lineRule="auto"/>
        <w:rPr>
          <w:lang w:val="en-US"/>
        </w:rPr>
      </w:pPr>
    </w:p>
    <w:p w14:paraId="24B8FE71" w14:textId="3C5388BD" w:rsidR="00B93671" w:rsidRPr="00B93671" w:rsidRDefault="00B93671" w:rsidP="00B93671">
      <w:pPr>
        <w:spacing w:after="0" w:line="240" w:lineRule="auto"/>
        <w:rPr>
          <w:b/>
          <w:lang w:val="en-US"/>
        </w:rPr>
      </w:pPr>
      <w:r w:rsidRPr="003502CE">
        <w:rPr>
          <w:noProof/>
          <w:lang w:eastAsia="nl-BE"/>
        </w:rPr>
        <w:drawing>
          <wp:anchor distT="0" distB="0" distL="114300" distR="114300" simplePos="0" relativeHeight="251661312" behindDoc="0" locked="0" layoutInCell="1" allowOverlap="1" wp14:anchorId="0CF66AA7" wp14:editId="6BB17E65">
            <wp:simplePos x="0" y="0"/>
            <wp:positionH relativeFrom="column">
              <wp:posOffset>3035935</wp:posOffset>
            </wp:positionH>
            <wp:positionV relativeFrom="paragraph">
              <wp:posOffset>51435</wp:posOffset>
            </wp:positionV>
            <wp:extent cx="969010" cy="743585"/>
            <wp:effectExtent l="0" t="0" r="254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69010" cy="743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 xml:space="preserve">C=C(C)CCJOH    </w:t>
      </w:r>
    </w:p>
    <w:p w14:paraId="68060DFD" w14:textId="77777777" w:rsidR="00B93671" w:rsidRPr="00B93671" w:rsidRDefault="00B93671" w:rsidP="00B93671">
      <w:pPr>
        <w:spacing w:after="0" w:line="240" w:lineRule="auto"/>
        <w:rPr>
          <w:lang w:val="en-US"/>
        </w:rPr>
      </w:pPr>
    </w:p>
    <w:p w14:paraId="6845E39E" w14:textId="77777777" w:rsidR="00B93671" w:rsidRPr="00B93671" w:rsidRDefault="00B93671" w:rsidP="00B93671">
      <w:pPr>
        <w:spacing w:after="0" w:line="240" w:lineRule="auto"/>
        <w:rPr>
          <w:lang w:val="en-US"/>
        </w:rPr>
      </w:pPr>
      <w:r w:rsidRPr="00B93671">
        <w:rPr>
          <w:lang w:val="en-US"/>
        </w:rPr>
        <w:t>Geometry [Angstroms]</w:t>
      </w:r>
    </w:p>
    <w:p w14:paraId="5C3A1A69" w14:textId="77777777" w:rsidR="00B93671" w:rsidRPr="00B93671" w:rsidRDefault="00B93671" w:rsidP="00B93671">
      <w:pPr>
        <w:spacing w:after="0" w:line="240" w:lineRule="auto"/>
        <w:rPr>
          <w:lang w:val="en-US"/>
        </w:rPr>
      </w:pPr>
      <w:r w:rsidRPr="00B93671">
        <w:rPr>
          <w:lang w:val="en-US"/>
        </w:rPr>
        <w:t xml:space="preserve">  6      0.020979    0.050604   -0.028553</w:t>
      </w:r>
    </w:p>
    <w:p w14:paraId="3C140B35" w14:textId="77777777" w:rsidR="00B93671" w:rsidRPr="00B93671" w:rsidRDefault="00B93671" w:rsidP="00B93671">
      <w:pPr>
        <w:spacing w:after="0" w:line="240" w:lineRule="auto"/>
        <w:rPr>
          <w:lang w:val="en-US"/>
        </w:rPr>
      </w:pPr>
      <w:r w:rsidRPr="00B93671">
        <w:rPr>
          <w:lang w:val="en-US"/>
        </w:rPr>
        <w:t xml:space="preserve">  6     -0.029061    0.016301    1.303084</w:t>
      </w:r>
    </w:p>
    <w:p w14:paraId="67FEBAA8" w14:textId="77777777" w:rsidR="00B93671" w:rsidRPr="00B93671" w:rsidRDefault="00B93671" w:rsidP="00B93671">
      <w:pPr>
        <w:spacing w:after="0" w:line="240" w:lineRule="auto"/>
        <w:rPr>
          <w:lang w:val="en-US"/>
        </w:rPr>
      </w:pPr>
      <w:r w:rsidRPr="00B93671">
        <w:rPr>
          <w:lang w:val="en-US"/>
        </w:rPr>
        <w:t xml:space="preserve">  6      1.211289   -0.061390    2.155557</w:t>
      </w:r>
    </w:p>
    <w:p w14:paraId="324BA708" w14:textId="77777777" w:rsidR="00B93671" w:rsidRPr="00B93671" w:rsidRDefault="00B93671" w:rsidP="00B93671">
      <w:pPr>
        <w:spacing w:after="0" w:line="240" w:lineRule="auto"/>
        <w:rPr>
          <w:lang w:val="en-US"/>
        </w:rPr>
      </w:pPr>
      <w:r w:rsidRPr="00B93671">
        <w:rPr>
          <w:lang w:val="en-US"/>
        </w:rPr>
        <w:t xml:space="preserve">  6     -1.349343    0.050363    2.046316</w:t>
      </w:r>
    </w:p>
    <w:p w14:paraId="1B53BC3E" w14:textId="77777777" w:rsidR="00B93671" w:rsidRPr="00B93671" w:rsidRDefault="00B93671" w:rsidP="00B93671">
      <w:pPr>
        <w:spacing w:after="0" w:line="240" w:lineRule="auto"/>
        <w:rPr>
          <w:lang w:val="en-US"/>
        </w:rPr>
      </w:pPr>
      <w:r w:rsidRPr="00B93671">
        <w:rPr>
          <w:lang w:val="en-US"/>
        </w:rPr>
        <w:t xml:space="preserve">  6     -1.652885   -1.237431    2.738653</w:t>
      </w:r>
    </w:p>
    <w:p w14:paraId="7669644C" w14:textId="77777777" w:rsidR="00B93671" w:rsidRPr="00B93671" w:rsidRDefault="00B93671" w:rsidP="00B93671">
      <w:pPr>
        <w:spacing w:after="0" w:line="240" w:lineRule="auto"/>
        <w:rPr>
          <w:lang w:val="en-US"/>
        </w:rPr>
      </w:pPr>
      <w:r w:rsidRPr="00B93671">
        <w:rPr>
          <w:lang w:val="en-US"/>
        </w:rPr>
        <w:t xml:space="preserve">  8     -2.640385   -1.149314    3.690611</w:t>
      </w:r>
    </w:p>
    <w:p w14:paraId="4439A647" w14:textId="77777777" w:rsidR="00B93671" w:rsidRPr="00B93671" w:rsidRDefault="00B93671" w:rsidP="00B93671">
      <w:pPr>
        <w:spacing w:after="0" w:line="240" w:lineRule="auto"/>
        <w:rPr>
          <w:lang w:val="en-US"/>
        </w:rPr>
      </w:pPr>
      <w:r w:rsidRPr="00B93671">
        <w:rPr>
          <w:lang w:val="en-US"/>
        </w:rPr>
        <w:t xml:space="preserve">  1     -1.329863    0.842596    2.806754</w:t>
      </w:r>
    </w:p>
    <w:p w14:paraId="72ACD692" w14:textId="77777777" w:rsidR="00B93671" w:rsidRPr="00B93671" w:rsidRDefault="00B93671" w:rsidP="00B93671">
      <w:pPr>
        <w:spacing w:after="0" w:line="240" w:lineRule="auto"/>
        <w:rPr>
          <w:lang w:val="en-US"/>
        </w:rPr>
      </w:pPr>
      <w:r w:rsidRPr="00B93671">
        <w:rPr>
          <w:lang w:val="en-US"/>
        </w:rPr>
        <w:t xml:space="preserve">  1     -2.157590    0.317193    1.346429</w:t>
      </w:r>
    </w:p>
    <w:p w14:paraId="6BB084A4" w14:textId="77777777" w:rsidR="00B93671" w:rsidRPr="00B93671" w:rsidRDefault="00B93671" w:rsidP="00B93671">
      <w:pPr>
        <w:spacing w:after="0" w:line="240" w:lineRule="auto"/>
        <w:rPr>
          <w:lang w:val="en-US"/>
        </w:rPr>
      </w:pPr>
      <w:r w:rsidRPr="00B93671">
        <w:rPr>
          <w:lang w:val="en-US"/>
        </w:rPr>
        <w:t xml:space="preserve">  1      0.964538    0.022726   -0.563317</w:t>
      </w:r>
    </w:p>
    <w:p w14:paraId="6DDD6D1A" w14:textId="77777777" w:rsidR="00B93671" w:rsidRPr="00B93671" w:rsidRDefault="00B93671" w:rsidP="00B93671">
      <w:pPr>
        <w:spacing w:after="0" w:line="240" w:lineRule="auto"/>
        <w:rPr>
          <w:lang w:val="en-US"/>
        </w:rPr>
      </w:pPr>
      <w:r w:rsidRPr="00B93671">
        <w:rPr>
          <w:lang w:val="en-US"/>
        </w:rPr>
        <w:t xml:space="preserve">  1     -0.880472    0.113270   -0.629076</w:t>
      </w:r>
    </w:p>
    <w:p w14:paraId="62AF8371" w14:textId="77777777" w:rsidR="00B93671" w:rsidRPr="00B93671" w:rsidRDefault="00B93671" w:rsidP="00B93671">
      <w:pPr>
        <w:spacing w:after="0" w:line="240" w:lineRule="auto"/>
        <w:rPr>
          <w:lang w:val="en-US"/>
        </w:rPr>
      </w:pPr>
      <w:r w:rsidRPr="00B93671">
        <w:rPr>
          <w:lang w:val="en-US"/>
        </w:rPr>
        <w:t xml:space="preserve">  1      1.175651   -0.933368    2.816408</w:t>
      </w:r>
    </w:p>
    <w:p w14:paraId="02526FC7" w14:textId="77777777" w:rsidR="00B93671" w:rsidRPr="00B93671" w:rsidRDefault="00B93671" w:rsidP="00B93671">
      <w:pPr>
        <w:spacing w:after="0" w:line="240" w:lineRule="auto"/>
        <w:rPr>
          <w:lang w:val="en-US"/>
        </w:rPr>
      </w:pPr>
      <w:r w:rsidRPr="00B93671">
        <w:rPr>
          <w:lang w:val="en-US"/>
        </w:rPr>
        <w:t xml:space="preserve">  1      2.115888   -0.120157    1.547616</w:t>
      </w:r>
    </w:p>
    <w:p w14:paraId="2F96E416" w14:textId="77777777" w:rsidR="00B93671" w:rsidRPr="00B93671" w:rsidRDefault="00B93671" w:rsidP="00B93671">
      <w:pPr>
        <w:spacing w:after="0" w:line="240" w:lineRule="auto"/>
        <w:rPr>
          <w:lang w:val="en-US"/>
        </w:rPr>
      </w:pPr>
      <w:r w:rsidRPr="00B93671">
        <w:rPr>
          <w:lang w:val="en-US"/>
        </w:rPr>
        <w:t xml:space="preserve">  1      1.289255    0.818875    2.804400</w:t>
      </w:r>
    </w:p>
    <w:p w14:paraId="4AB8DBB6" w14:textId="77777777" w:rsidR="00B93671" w:rsidRPr="00B93671" w:rsidRDefault="00B93671" w:rsidP="00B93671">
      <w:pPr>
        <w:spacing w:after="0" w:line="240" w:lineRule="auto"/>
        <w:rPr>
          <w:lang w:val="en-US"/>
        </w:rPr>
      </w:pPr>
      <w:r w:rsidRPr="00B93671">
        <w:rPr>
          <w:lang w:val="en-US"/>
        </w:rPr>
        <w:t xml:space="preserve">  1     -1.567213   -2.178946    2.198454</w:t>
      </w:r>
    </w:p>
    <w:p w14:paraId="30D1BD0B" w14:textId="77777777" w:rsidR="00B93671" w:rsidRPr="00B93671" w:rsidRDefault="00B93671" w:rsidP="00B93671">
      <w:pPr>
        <w:spacing w:after="0" w:line="240" w:lineRule="auto"/>
        <w:rPr>
          <w:lang w:val="en-US"/>
        </w:rPr>
      </w:pPr>
      <w:r w:rsidRPr="00B93671">
        <w:rPr>
          <w:lang w:val="en-US"/>
        </w:rPr>
        <w:t xml:space="preserve">  1     -2.834190   -2.030763    4.023314</w:t>
      </w:r>
    </w:p>
    <w:p w14:paraId="794E265C" w14:textId="77777777" w:rsidR="00B93671" w:rsidRPr="00B93671" w:rsidRDefault="00B93671" w:rsidP="00B93671">
      <w:pPr>
        <w:spacing w:after="0" w:line="240" w:lineRule="auto"/>
        <w:rPr>
          <w:lang w:val="en-US"/>
        </w:rPr>
      </w:pPr>
      <w:r w:rsidRPr="00B93671">
        <w:rPr>
          <w:lang w:val="en-US"/>
        </w:rPr>
        <w:t>Rotational Constants [GHz] =                     1.646       1.899       7.306</w:t>
      </w:r>
    </w:p>
    <w:p w14:paraId="46228FAF" w14:textId="77777777" w:rsidR="00B93671" w:rsidRPr="00B93671" w:rsidRDefault="00B93671" w:rsidP="00B93671">
      <w:pPr>
        <w:spacing w:after="0" w:line="240" w:lineRule="auto"/>
        <w:rPr>
          <w:lang w:val="en-US"/>
        </w:rPr>
      </w:pPr>
      <w:r w:rsidRPr="00B93671">
        <w:rPr>
          <w:lang w:val="en-US"/>
        </w:rPr>
        <w:t>Frequencies [cm-1]</w:t>
      </w:r>
    </w:p>
    <w:p w14:paraId="36EEF495" w14:textId="77777777" w:rsidR="00B93671" w:rsidRPr="00B93671" w:rsidRDefault="00B93671" w:rsidP="00B93671">
      <w:pPr>
        <w:spacing w:after="0" w:line="240" w:lineRule="auto"/>
        <w:rPr>
          <w:lang w:val="en-US"/>
        </w:rPr>
      </w:pPr>
      <w:r w:rsidRPr="00B93671">
        <w:rPr>
          <w:lang w:val="en-US"/>
        </w:rPr>
        <w:t xml:space="preserve">   72.9856</w:t>
      </w:r>
      <w:r w:rsidRPr="00B93671">
        <w:rPr>
          <w:lang w:val="en-US"/>
        </w:rPr>
        <w:tab/>
        <w:t xml:space="preserve">   82.6046</w:t>
      </w:r>
      <w:r w:rsidRPr="00B93671">
        <w:rPr>
          <w:lang w:val="en-US"/>
        </w:rPr>
        <w:tab/>
        <w:t xml:space="preserve">  179.7092</w:t>
      </w:r>
      <w:r w:rsidRPr="00B93671">
        <w:rPr>
          <w:lang w:val="en-US"/>
        </w:rPr>
        <w:tab/>
      </w:r>
    </w:p>
    <w:p w14:paraId="0829C0F7" w14:textId="77777777" w:rsidR="00B93671" w:rsidRPr="00B93671" w:rsidRDefault="00B93671" w:rsidP="00B93671">
      <w:pPr>
        <w:spacing w:after="0" w:line="240" w:lineRule="auto"/>
        <w:rPr>
          <w:lang w:val="en-US"/>
        </w:rPr>
      </w:pPr>
      <w:r w:rsidRPr="00B93671">
        <w:rPr>
          <w:lang w:val="en-US"/>
        </w:rPr>
        <w:t xml:space="preserve">  196.8562</w:t>
      </w:r>
      <w:r w:rsidRPr="00B93671">
        <w:rPr>
          <w:lang w:val="en-US"/>
        </w:rPr>
        <w:tab/>
        <w:t xml:space="preserve">  345.9027</w:t>
      </w:r>
      <w:r w:rsidRPr="00B93671">
        <w:rPr>
          <w:lang w:val="en-US"/>
        </w:rPr>
        <w:tab/>
        <w:t xml:space="preserve">  368.1214</w:t>
      </w:r>
      <w:r w:rsidRPr="00B93671">
        <w:rPr>
          <w:lang w:val="en-US"/>
        </w:rPr>
        <w:tab/>
      </w:r>
    </w:p>
    <w:p w14:paraId="44DC661F" w14:textId="77777777" w:rsidR="00B93671" w:rsidRPr="00B93671" w:rsidRDefault="00B93671" w:rsidP="00B93671">
      <w:pPr>
        <w:spacing w:after="0" w:line="240" w:lineRule="auto"/>
        <w:rPr>
          <w:lang w:val="en-US"/>
        </w:rPr>
      </w:pPr>
      <w:r w:rsidRPr="00B93671">
        <w:rPr>
          <w:lang w:val="en-US"/>
        </w:rPr>
        <w:t xml:space="preserve">  396.1781</w:t>
      </w:r>
      <w:r w:rsidRPr="00B93671">
        <w:rPr>
          <w:lang w:val="en-US"/>
        </w:rPr>
        <w:tab/>
        <w:t xml:space="preserve">  462.0801</w:t>
      </w:r>
      <w:r w:rsidRPr="00B93671">
        <w:rPr>
          <w:lang w:val="en-US"/>
        </w:rPr>
        <w:tab/>
        <w:t xml:space="preserve">  538.2463</w:t>
      </w:r>
      <w:r w:rsidRPr="00B93671">
        <w:rPr>
          <w:lang w:val="en-US"/>
        </w:rPr>
        <w:tab/>
      </w:r>
    </w:p>
    <w:p w14:paraId="56469B69" w14:textId="77777777" w:rsidR="00B93671" w:rsidRPr="00B93671" w:rsidRDefault="00B93671" w:rsidP="00B93671">
      <w:pPr>
        <w:spacing w:after="0" w:line="240" w:lineRule="auto"/>
        <w:rPr>
          <w:lang w:val="en-US"/>
        </w:rPr>
      </w:pPr>
      <w:r w:rsidRPr="00B93671">
        <w:rPr>
          <w:lang w:val="en-US"/>
        </w:rPr>
        <w:t xml:space="preserve">  599.5846</w:t>
      </w:r>
      <w:r w:rsidRPr="00B93671">
        <w:rPr>
          <w:lang w:val="en-US"/>
        </w:rPr>
        <w:tab/>
        <w:t xml:space="preserve">  724.9664</w:t>
      </w:r>
      <w:r w:rsidRPr="00B93671">
        <w:rPr>
          <w:lang w:val="en-US"/>
        </w:rPr>
        <w:tab/>
        <w:t xml:space="preserve">  832.2096</w:t>
      </w:r>
      <w:r w:rsidRPr="00B93671">
        <w:rPr>
          <w:lang w:val="en-US"/>
        </w:rPr>
        <w:tab/>
      </w:r>
    </w:p>
    <w:p w14:paraId="6DC4F76A" w14:textId="77777777" w:rsidR="00B93671" w:rsidRPr="00B93671" w:rsidRDefault="00B93671" w:rsidP="00B93671">
      <w:pPr>
        <w:spacing w:after="0" w:line="240" w:lineRule="auto"/>
        <w:rPr>
          <w:lang w:val="en-US"/>
        </w:rPr>
      </w:pPr>
      <w:r w:rsidRPr="00B93671">
        <w:rPr>
          <w:lang w:val="en-US"/>
        </w:rPr>
        <w:t xml:space="preserve">  925.2889</w:t>
      </w:r>
      <w:r w:rsidRPr="00B93671">
        <w:rPr>
          <w:lang w:val="en-US"/>
        </w:rPr>
        <w:tab/>
        <w:t xml:space="preserve">  936.1967</w:t>
      </w:r>
      <w:r w:rsidRPr="00B93671">
        <w:rPr>
          <w:lang w:val="en-US"/>
        </w:rPr>
        <w:tab/>
        <w:t xml:space="preserve">  979.2075</w:t>
      </w:r>
      <w:r w:rsidRPr="00B93671">
        <w:rPr>
          <w:lang w:val="en-US"/>
        </w:rPr>
        <w:tab/>
      </w:r>
    </w:p>
    <w:p w14:paraId="38548968" w14:textId="77777777" w:rsidR="00B93671" w:rsidRPr="00B93671" w:rsidRDefault="00B93671" w:rsidP="00B93671">
      <w:pPr>
        <w:spacing w:after="0" w:line="240" w:lineRule="auto"/>
        <w:rPr>
          <w:lang w:val="en-US"/>
        </w:rPr>
      </w:pPr>
      <w:r w:rsidRPr="00B93671">
        <w:rPr>
          <w:lang w:val="en-US"/>
        </w:rPr>
        <w:t xml:space="preserve"> 1029.0670</w:t>
      </w:r>
      <w:r w:rsidRPr="00B93671">
        <w:rPr>
          <w:lang w:val="en-US"/>
        </w:rPr>
        <w:tab/>
        <w:t xml:space="preserve"> 1042.2557</w:t>
      </w:r>
      <w:r w:rsidRPr="00B93671">
        <w:rPr>
          <w:lang w:val="en-US"/>
        </w:rPr>
        <w:tab/>
        <w:t xml:space="preserve"> 1068.0793</w:t>
      </w:r>
      <w:r w:rsidRPr="00B93671">
        <w:rPr>
          <w:lang w:val="en-US"/>
        </w:rPr>
        <w:tab/>
      </w:r>
    </w:p>
    <w:p w14:paraId="1E2823D7" w14:textId="77777777" w:rsidR="00B93671" w:rsidRPr="00B93671" w:rsidRDefault="00B93671" w:rsidP="00B93671">
      <w:pPr>
        <w:spacing w:after="0" w:line="240" w:lineRule="auto"/>
        <w:rPr>
          <w:lang w:val="en-US"/>
        </w:rPr>
      </w:pPr>
      <w:r w:rsidRPr="00B93671">
        <w:rPr>
          <w:lang w:val="en-US"/>
        </w:rPr>
        <w:t xml:space="preserve"> 1174.3070</w:t>
      </w:r>
      <w:r w:rsidRPr="00B93671">
        <w:rPr>
          <w:lang w:val="en-US"/>
        </w:rPr>
        <w:tab/>
        <w:t xml:space="preserve"> 1189.7303</w:t>
      </w:r>
      <w:r w:rsidRPr="00B93671">
        <w:rPr>
          <w:lang w:val="en-US"/>
        </w:rPr>
        <w:tab/>
        <w:t xml:space="preserve"> 1244.4667</w:t>
      </w:r>
      <w:r w:rsidRPr="00B93671">
        <w:rPr>
          <w:lang w:val="en-US"/>
        </w:rPr>
        <w:tab/>
      </w:r>
    </w:p>
    <w:p w14:paraId="04F3A668" w14:textId="77777777" w:rsidR="00B93671" w:rsidRPr="00B93671" w:rsidRDefault="00B93671" w:rsidP="00B93671">
      <w:pPr>
        <w:spacing w:after="0" w:line="240" w:lineRule="auto"/>
        <w:rPr>
          <w:lang w:val="en-US"/>
        </w:rPr>
      </w:pPr>
      <w:r w:rsidRPr="00B93671">
        <w:rPr>
          <w:lang w:val="en-US"/>
        </w:rPr>
        <w:t xml:space="preserve"> 1292.2725</w:t>
      </w:r>
      <w:r w:rsidRPr="00B93671">
        <w:rPr>
          <w:lang w:val="en-US"/>
        </w:rPr>
        <w:tab/>
        <w:t xml:space="preserve"> 1338.7604</w:t>
      </w:r>
      <w:r w:rsidRPr="00B93671">
        <w:rPr>
          <w:lang w:val="en-US"/>
        </w:rPr>
        <w:tab/>
        <w:t xml:space="preserve"> 1408.3707</w:t>
      </w:r>
      <w:r w:rsidRPr="00B93671">
        <w:rPr>
          <w:lang w:val="en-US"/>
        </w:rPr>
        <w:tab/>
      </w:r>
    </w:p>
    <w:p w14:paraId="12439935" w14:textId="77777777" w:rsidR="00B93671" w:rsidRPr="00B93671" w:rsidRDefault="00B93671" w:rsidP="00B93671">
      <w:pPr>
        <w:spacing w:after="0" w:line="240" w:lineRule="auto"/>
        <w:rPr>
          <w:lang w:val="en-US"/>
        </w:rPr>
      </w:pPr>
      <w:r w:rsidRPr="00B93671">
        <w:rPr>
          <w:lang w:val="en-US"/>
        </w:rPr>
        <w:t xml:space="preserve"> 1440.5272</w:t>
      </w:r>
      <w:r w:rsidRPr="00B93671">
        <w:rPr>
          <w:lang w:val="en-US"/>
        </w:rPr>
        <w:tab/>
        <w:t xml:space="preserve"> 1444.6333</w:t>
      </w:r>
      <w:r w:rsidRPr="00B93671">
        <w:rPr>
          <w:lang w:val="en-US"/>
        </w:rPr>
        <w:tab/>
        <w:t xml:space="preserve"> 1470.3212</w:t>
      </w:r>
      <w:r w:rsidRPr="00B93671">
        <w:rPr>
          <w:lang w:val="en-US"/>
        </w:rPr>
        <w:tab/>
      </w:r>
    </w:p>
    <w:p w14:paraId="46594D49" w14:textId="77777777" w:rsidR="00B93671" w:rsidRPr="00B93671" w:rsidRDefault="00B93671" w:rsidP="00B93671">
      <w:pPr>
        <w:spacing w:after="0" w:line="240" w:lineRule="auto"/>
        <w:rPr>
          <w:lang w:val="en-US"/>
        </w:rPr>
      </w:pPr>
      <w:r w:rsidRPr="00B93671">
        <w:rPr>
          <w:lang w:val="en-US"/>
        </w:rPr>
        <w:t xml:space="preserve"> 1479.8727</w:t>
      </w:r>
      <w:r w:rsidRPr="00B93671">
        <w:rPr>
          <w:lang w:val="en-US"/>
        </w:rPr>
        <w:tab/>
        <w:t xml:space="preserve"> 1497.3625</w:t>
      </w:r>
      <w:r w:rsidRPr="00B93671">
        <w:rPr>
          <w:lang w:val="en-US"/>
        </w:rPr>
        <w:tab/>
        <w:t xml:space="preserve"> 1714.3000</w:t>
      </w:r>
      <w:r w:rsidRPr="00B93671">
        <w:rPr>
          <w:lang w:val="en-US"/>
        </w:rPr>
        <w:tab/>
      </w:r>
    </w:p>
    <w:p w14:paraId="6AF6CAD9" w14:textId="77777777" w:rsidR="00B93671" w:rsidRPr="00B93671" w:rsidRDefault="00B93671" w:rsidP="00B93671">
      <w:pPr>
        <w:spacing w:after="0" w:line="240" w:lineRule="auto"/>
        <w:rPr>
          <w:lang w:val="en-US"/>
        </w:rPr>
      </w:pPr>
      <w:r w:rsidRPr="00B93671">
        <w:rPr>
          <w:lang w:val="en-US"/>
        </w:rPr>
        <w:t xml:space="preserve"> 2943.9617</w:t>
      </w:r>
      <w:r w:rsidRPr="00B93671">
        <w:rPr>
          <w:lang w:val="en-US"/>
        </w:rPr>
        <w:tab/>
        <w:t xml:space="preserve"> 3009.5586</w:t>
      </w:r>
      <w:r w:rsidRPr="00B93671">
        <w:rPr>
          <w:lang w:val="en-US"/>
        </w:rPr>
        <w:tab/>
        <w:t xml:space="preserve"> 3014.3174</w:t>
      </w:r>
      <w:r w:rsidRPr="00B93671">
        <w:rPr>
          <w:lang w:val="en-US"/>
        </w:rPr>
        <w:tab/>
      </w:r>
    </w:p>
    <w:p w14:paraId="18D0E52A" w14:textId="77777777" w:rsidR="00B93671" w:rsidRPr="00B93671" w:rsidRDefault="00B93671" w:rsidP="00B93671">
      <w:pPr>
        <w:spacing w:after="0" w:line="240" w:lineRule="auto"/>
        <w:rPr>
          <w:lang w:val="en-US"/>
        </w:rPr>
      </w:pPr>
      <w:r w:rsidRPr="00B93671">
        <w:rPr>
          <w:lang w:val="en-US"/>
        </w:rPr>
        <w:t xml:space="preserve"> 3060.1548</w:t>
      </w:r>
      <w:r w:rsidRPr="00B93671">
        <w:rPr>
          <w:lang w:val="en-US"/>
        </w:rPr>
        <w:tab/>
        <w:t xml:space="preserve"> 3103.8784</w:t>
      </w:r>
      <w:r w:rsidRPr="00B93671">
        <w:rPr>
          <w:lang w:val="en-US"/>
        </w:rPr>
        <w:tab/>
        <w:t xml:space="preserve"> 3108.6260</w:t>
      </w:r>
      <w:r w:rsidRPr="00B93671">
        <w:rPr>
          <w:lang w:val="en-US"/>
        </w:rPr>
        <w:tab/>
      </w:r>
    </w:p>
    <w:p w14:paraId="20F4392D" w14:textId="77777777" w:rsidR="00B93671" w:rsidRPr="00B93671" w:rsidRDefault="00B93671" w:rsidP="00B93671">
      <w:pPr>
        <w:spacing w:after="0" w:line="240" w:lineRule="auto"/>
        <w:rPr>
          <w:lang w:val="en-US"/>
        </w:rPr>
      </w:pPr>
      <w:r w:rsidRPr="00B93671">
        <w:rPr>
          <w:lang w:val="en-US"/>
        </w:rPr>
        <w:t xml:space="preserve"> 3125.6938</w:t>
      </w:r>
      <w:r w:rsidRPr="00B93671">
        <w:rPr>
          <w:lang w:val="en-US"/>
        </w:rPr>
        <w:tab/>
        <w:t xml:space="preserve"> 3204.9734</w:t>
      </w:r>
      <w:r w:rsidRPr="00B93671">
        <w:rPr>
          <w:lang w:val="en-US"/>
        </w:rPr>
        <w:tab/>
        <w:t xml:space="preserve"> 3841.8872</w:t>
      </w:r>
    </w:p>
    <w:p w14:paraId="544240AC" w14:textId="05AADA93" w:rsidR="00B93671" w:rsidRPr="00B93671" w:rsidRDefault="00B93671" w:rsidP="00B93671">
      <w:pPr>
        <w:spacing w:after="0" w:line="240" w:lineRule="auto"/>
        <w:rPr>
          <w:lang w:val="en-US"/>
        </w:rPr>
      </w:pPr>
    </w:p>
    <w:p w14:paraId="19FC473D" w14:textId="77777777" w:rsidR="00B93671" w:rsidRDefault="00B93671">
      <w:pPr>
        <w:jc w:val="left"/>
        <w:rPr>
          <w:b/>
          <w:lang w:val="en-US"/>
        </w:rPr>
      </w:pPr>
      <w:r>
        <w:rPr>
          <w:b/>
          <w:lang w:val="en-US"/>
        </w:rPr>
        <w:br w:type="page"/>
      </w:r>
    </w:p>
    <w:p w14:paraId="0CB7F1B6" w14:textId="068FFA98" w:rsidR="00B93671" w:rsidRPr="00B93671" w:rsidRDefault="00B93671" w:rsidP="00B93671">
      <w:pPr>
        <w:spacing w:after="0" w:line="240" w:lineRule="auto"/>
        <w:rPr>
          <w:lang w:val="en-US"/>
        </w:rPr>
      </w:pPr>
      <w:r>
        <w:rPr>
          <w:b/>
          <w:noProof/>
          <w:lang w:eastAsia="nl-BE"/>
        </w:rPr>
        <w:lastRenderedPageBreak/>
        <w:drawing>
          <wp:anchor distT="0" distB="0" distL="114300" distR="114300" simplePos="0" relativeHeight="251662336" behindDoc="0" locked="0" layoutInCell="1" allowOverlap="1" wp14:anchorId="428E188F" wp14:editId="0D0CF91B">
            <wp:simplePos x="0" y="0"/>
            <wp:positionH relativeFrom="column">
              <wp:posOffset>3286760</wp:posOffset>
            </wp:positionH>
            <wp:positionV relativeFrom="paragraph">
              <wp:posOffset>-103505</wp:posOffset>
            </wp:positionV>
            <wp:extent cx="1125855" cy="799465"/>
            <wp:effectExtent l="0" t="0" r="0" b="63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125855" cy="7994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9</w:t>
      </w:r>
    </w:p>
    <w:p w14:paraId="07C083D3" w14:textId="77777777" w:rsidR="00B93671" w:rsidRPr="00B93671" w:rsidRDefault="00B93671" w:rsidP="00B93671">
      <w:pPr>
        <w:spacing w:after="0" w:line="240" w:lineRule="auto"/>
        <w:rPr>
          <w:b/>
          <w:lang w:val="en-US"/>
        </w:rPr>
      </w:pPr>
      <w:r w:rsidRPr="00B93671">
        <w:rPr>
          <w:b/>
          <w:lang w:val="en-US"/>
        </w:rPr>
        <w:t xml:space="preserve">TS  H+C=C(C)CCOH =&gt; H2+C=C(C)CCJOH    </w:t>
      </w:r>
    </w:p>
    <w:p w14:paraId="7F8DEBAC" w14:textId="77777777" w:rsidR="00B93671" w:rsidRPr="00B93671" w:rsidRDefault="00B93671" w:rsidP="00B93671">
      <w:pPr>
        <w:spacing w:after="0" w:line="240" w:lineRule="auto"/>
        <w:rPr>
          <w:b/>
          <w:lang w:val="en-US"/>
        </w:rPr>
      </w:pPr>
    </w:p>
    <w:p w14:paraId="7B570510" w14:textId="77777777" w:rsidR="00B93671" w:rsidRPr="00B93671" w:rsidRDefault="00B93671" w:rsidP="00B93671">
      <w:pPr>
        <w:spacing w:after="0" w:line="240" w:lineRule="auto"/>
        <w:rPr>
          <w:lang w:val="en-US"/>
        </w:rPr>
      </w:pPr>
      <w:r w:rsidRPr="00B93671">
        <w:rPr>
          <w:lang w:val="en-US"/>
        </w:rPr>
        <w:t>Geometry [Angstroms]</w:t>
      </w:r>
    </w:p>
    <w:p w14:paraId="546A3824" w14:textId="77777777" w:rsidR="00B93671" w:rsidRPr="00B93671" w:rsidRDefault="00B93671" w:rsidP="00B93671">
      <w:pPr>
        <w:spacing w:after="0" w:line="240" w:lineRule="auto"/>
        <w:rPr>
          <w:lang w:val="en-US"/>
        </w:rPr>
      </w:pPr>
      <w:r w:rsidRPr="00B93671">
        <w:rPr>
          <w:lang w:val="en-US"/>
        </w:rPr>
        <w:t xml:space="preserve">  6     -0.016517    0.035602    0.008676</w:t>
      </w:r>
    </w:p>
    <w:p w14:paraId="09F89B1E" w14:textId="77777777" w:rsidR="00B93671" w:rsidRPr="00B93671" w:rsidRDefault="00B93671" w:rsidP="00B93671">
      <w:pPr>
        <w:spacing w:after="0" w:line="240" w:lineRule="auto"/>
        <w:rPr>
          <w:lang w:val="en-US"/>
        </w:rPr>
      </w:pPr>
      <w:r w:rsidRPr="00B93671">
        <w:rPr>
          <w:lang w:val="en-US"/>
        </w:rPr>
        <w:t xml:space="preserve">  6     -0.002052    0.005575    1.342640</w:t>
      </w:r>
    </w:p>
    <w:p w14:paraId="21637FCE" w14:textId="77777777" w:rsidR="00B93671" w:rsidRPr="00B93671" w:rsidRDefault="00B93671" w:rsidP="00B93671">
      <w:pPr>
        <w:spacing w:after="0" w:line="240" w:lineRule="auto"/>
        <w:rPr>
          <w:lang w:val="en-US"/>
        </w:rPr>
      </w:pPr>
      <w:r w:rsidRPr="00B93671">
        <w:rPr>
          <w:lang w:val="en-US"/>
        </w:rPr>
        <w:t xml:space="preserve">  6      1.308700    0.007052    2.106636</w:t>
      </w:r>
    </w:p>
    <w:p w14:paraId="012AB444" w14:textId="77777777" w:rsidR="00B93671" w:rsidRPr="00B93671" w:rsidRDefault="00B93671" w:rsidP="00B93671">
      <w:pPr>
        <w:spacing w:after="0" w:line="240" w:lineRule="auto"/>
        <w:rPr>
          <w:lang w:val="en-US"/>
        </w:rPr>
      </w:pPr>
      <w:r w:rsidRPr="00B93671">
        <w:rPr>
          <w:lang w:val="en-US"/>
        </w:rPr>
        <w:t xml:space="preserve">  6      1.660201    1.347392    2.730231</w:t>
      </w:r>
    </w:p>
    <w:p w14:paraId="5E52518B" w14:textId="77777777" w:rsidR="00B93671" w:rsidRPr="00B93671" w:rsidRDefault="00B93671" w:rsidP="00B93671">
      <w:pPr>
        <w:spacing w:after="0" w:line="240" w:lineRule="auto"/>
        <w:rPr>
          <w:lang w:val="en-US"/>
        </w:rPr>
      </w:pPr>
      <w:r w:rsidRPr="00B93671">
        <w:rPr>
          <w:lang w:val="en-US"/>
        </w:rPr>
        <w:t xml:space="preserve">  8      0.841999    1.629522    3.830256</w:t>
      </w:r>
    </w:p>
    <w:p w14:paraId="170F2E39" w14:textId="77777777" w:rsidR="00B93671" w:rsidRPr="00B93671" w:rsidRDefault="00B93671" w:rsidP="00B93671">
      <w:pPr>
        <w:spacing w:after="0" w:line="240" w:lineRule="auto"/>
        <w:rPr>
          <w:lang w:val="en-US"/>
        </w:rPr>
      </w:pPr>
      <w:r w:rsidRPr="00B93671">
        <w:rPr>
          <w:lang w:val="en-US"/>
        </w:rPr>
        <w:t xml:space="preserve">  6     -1.265848   -0.028863    2.162207</w:t>
      </w:r>
    </w:p>
    <w:p w14:paraId="3C6CEECA" w14:textId="77777777" w:rsidR="00B93671" w:rsidRPr="00B93671" w:rsidRDefault="00B93671" w:rsidP="00B93671">
      <w:pPr>
        <w:spacing w:after="0" w:line="240" w:lineRule="auto"/>
        <w:rPr>
          <w:lang w:val="en-US"/>
        </w:rPr>
      </w:pPr>
      <w:r w:rsidRPr="00B93671">
        <w:rPr>
          <w:lang w:val="en-US"/>
        </w:rPr>
        <w:t xml:space="preserve">  1      1.282941   -0.739015    2.909348</w:t>
      </w:r>
    </w:p>
    <w:p w14:paraId="3A118A0F" w14:textId="77777777" w:rsidR="00B93671" w:rsidRPr="00B93671" w:rsidRDefault="00B93671" w:rsidP="00B93671">
      <w:pPr>
        <w:spacing w:after="0" w:line="240" w:lineRule="auto"/>
        <w:rPr>
          <w:lang w:val="en-US"/>
        </w:rPr>
      </w:pPr>
      <w:r w:rsidRPr="00B93671">
        <w:rPr>
          <w:lang w:val="en-US"/>
        </w:rPr>
        <w:t xml:space="preserve">  1      2.126487   -0.267415    1.434175</w:t>
      </w:r>
    </w:p>
    <w:p w14:paraId="4DEA30A6" w14:textId="77777777" w:rsidR="00B93671" w:rsidRPr="00B93671" w:rsidRDefault="00B93671" w:rsidP="00B93671">
      <w:pPr>
        <w:spacing w:after="0" w:line="240" w:lineRule="auto"/>
        <w:rPr>
          <w:lang w:val="en-US"/>
        </w:rPr>
      </w:pPr>
      <w:r w:rsidRPr="00B93671">
        <w:rPr>
          <w:lang w:val="en-US"/>
        </w:rPr>
        <w:t xml:space="preserve">  1     -0.947089    0.044897   -0.548852</w:t>
      </w:r>
    </w:p>
    <w:p w14:paraId="2C5929EC" w14:textId="77777777" w:rsidR="00B93671" w:rsidRPr="00B93671" w:rsidRDefault="00B93671" w:rsidP="00B93671">
      <w:pPr>
        <w:spacing w:after="0" w:line="240" w:lineRule="auto"/>
        <w:rPr>
          <w:lang w:val="en-US"/>
        </w:rPr>
      </w:pPr>
      <w:r w:rsidRPr="00B93671">
        <w:rPr>
          <w:lang w:val="en-US"/>
        </w:rPr>
        <w:t xml:space="preserve">  1      0.900323    0.046163   -0.571771</w:t>
      </w:r>
    </w:p>
    <w:p w14:paraId="73A9FF80" w14:textId="77777777" w:rsidR="00B93671" w:rsidRPr="00B93671" w:rsidRDefault="00B93671" w:rsidP="00B93671">
      <w:pPr>
        <w:spacing w:after="0" w:line="240" w:lineRule="auto"/>
        <w:rPr>
          <w:lang w:val="en-US"/>
        </w:rPr>
      </w:pPr>
      <w:r w:rsidRPr="00B93671">
        <w:rPr>
          <w:lang w:val="en-US"/>
        </w:rPr>
        <w:t xml:space="preserve">  1     -1.294776    0.805946    2.866908</w:t>
      </w:r>
    </w:p>
    <w:p w14:paraId="5BBBB740" w14:textId="77777777" w:rsidR="00B93671" w:rsidRPr="00B93671" w:rsidRDefault="00B93671" w:rsidP="00B93671">
      <w:pPr>
        <w:spacing w:after="0" w:line="240" w:lineRule="auto"/>
        <w:rPr>
          <w:lang w:val="en-US"/>
        </w:rPr>
      </w:pPr>
      <w:r w:rsidRPr="00B93671">
        <w:rPr>
          <w:lang w:val="en-US"/>
        </w:rPr>
        <w:t xml:space="preserve">  1     -2.154542    0.004224    1.529023</w:t>
      </w:r>
    </w:p>
    <w:p w14:paraId="4B7205B7" w14:textId="77777777" w:rsidR="00B93671" w:rsidRPr="00B93671" w:rsidRDefault="00B93671" w:rsidP="00B93671">
      <w:pPr>
        <w:spacing w:after="0" w:line="240" w:lineRule="auto"/>
        <w:rPr>
          <w:lang w:val="en-US"/>
        </w:rPr>
      </w:pPr>
      <w:r w:rsidRPr="00B93671">
        <w:rPr>
          <w:lang w:val="en-US"/>
        </w:rPr>
        <w:t xml:space="preserve">  1     -1.306183   -0.943707    2.764894</w:t>
      </w:r>
    </w:p>
    <w:p w14:paraId="705213CC" w14:textId="77777777" w:rsidR="00B93671" w:rsidRPr="00B93671" w:rsidRDefault="00B93671" w:rsidP="00B93671">
      <w:pPr>
        <w:spacing w:after="0" w:line="240" w:lineRule="auto"/>
        <w:rPr>
          <w:lang w:val="en-US"/>
        </w:rPr>
      </w:pPr>
      <w:r w:rsidRPr="00B93671">
        <w:rPr>
          <w:lang w:val="en-US"/>
        </w:rPr>
        <w:t xml:space="preserve">  1      2.830926    1.250424    3.104512</w:t>
      </w:r>
    </w:p>
    <w:p w14:paraId="17CE5C8B" w14:textId="77777777" w:rsidR="00B93671" w:rsidRPr="00B93671" w:rsidRDefault="00B93671" w:rsidP="00B93671">
      <w:pPr>
        <w:spacing w:after="0" w:line="240" w:lineRule="auto"/>
        <w:rPr>
          <w:lang w:val="en-US"/>
        </w:rPr>
      </w:pPr>
      <w:r w:rsidRPr="00B93671">
        <w:rPr>
          <w:lang w:val="en-US"/>
        </w:rPr>
        <w:t xml:space="preserve">  1      1.682025    2.160490    1.993357</w:t>
      </w:r>
    </w:p>
    <w:p w14:paraId="62C0F578" w14:textId="77777777" w:rsidR="00B93671" w:rsidRPr="00B93671" w:rsidRDefault="00B93671" w:rsidP="00B93671">
      <w:pPr>
        <w:spacing w:after="0" w:line="240" w:lineRule="auto"/>
        <w:rPr>
          <w:lang w:val="en-US"/>
        </w:rPr>
      </w:pPr>
      <w:r w:rsidRPr="00B93671">
        <w:rPr>
          <w:lang w:val="en-US"/>
        </w:rPr>
        <w:t xml:space="preserve">  1      0.998533    2.536631    4.111127</w:t>
      </w:r>
    </w:p>
    <w:p w14:paraId="1F95E68B" w14:textId="77777777" w:rsidR="00B93671" w:rsidRPr="00B93671" w:rsidRDefault="00B93671" w:rsidP="00B93671">
      <w:pPr>
        <w:spacing w:after="0" w:line="240" w:lineRule="auto"/>
        <w:rPr>
          <w:lang w:val="en-US"/>
        </w:rPr>
      </w:pPr>
      <w:r w:rsidRPr="00B93671">
        <w:rPr>
          <w:lang w:val="en-US"/>
        </w:rPr>
        <w:t xml:space="preserve">  1      3.874426    1.141460    3.416032</w:t>
      </w:r>
    </w:p>
    <w:p w14:paraId="54BA3631" w14:textId="77777777" w:rsidR="00B93671" w:rsidRPr="00B93671" w:rsidRDefault="00B93671" w:rsidP="00B93671">
      <w:pPr>
        <w:spacing w:after="0" w:line="240" w:lineRule="auto"/>
        <w:rPr>
          <w:lang w:val="en-US"/>
        </w:rPr>
      </w:pPr>
      <w:r w:rsidRPr="00B93671">
        <w:rPr>
          <w:lang w:val="en-US"/>
        </w:rPr>
        <w:t>Rotational Constants [GHz] =                     1.819       2.292       5.350</w:t>
      </w:r>
    </w:p>
    <w:p w14:paraId="06BDCB86" w14:textId="77777777" w:rsidR="00B93671" w:rsidRPr="00B93671" w:rsidRDefault="00B93671" w:rsidP="00B93671">
      <w:pPr>
        <w:spacing w:after="0" w:line="240" w:lineRule="auto"/>
        <w:rPr>
          <w:lang w:val="en-US"/>
        </w:rPr>
      </w:pPr>
      <w:r w:rsidRPr="00B93671">
        <w:rPr>
          <w:lang w:val="en-US"/>
        </w:rPr>
        <w:t>Frequencies [cm-1]</w:t>
      </w:r>
    </w:p>
    <w:p w14:paraId="3A357F5D" w14:textId="77777777" w:rsidR="00B93671" w:rsidRPr="00B93671" w:rsidRDefault="00B93671" w:rsidP="00B93671">
      <w:pPr>
        <w:spacing w:after="0" w:line="240" w:lineRule="auto"/>
        <w:rPr>
          <w:lang w:val="en-US"/>
        </w:rPr>
      </w:pPr>
      <w:r w:rsidRPr="00B93671">
        <w:rPr>
          <w:lang w:val="en-US"/>
        </w:rPr>
        <w:t xml:space="preserve"> -823.7136</w:t>
      </w:r>
      <w:r w:rsidRPr="00B93671">
        <w:rPr>
          <w:lang w:val="en-US"/>
        </w:rPr>
        <w:tab/>
        <w:t xml:space="preserve">   51.9530</w:t>
      </w:r>
      <w:r w:rsidRPr="00B93671">
        <w:rPr>
          <w:lang w:val="en-US"/>
        </w:rPr>
        <w:tab/>
        <w:t xml:space="preserve">  123.9881</w:t>
      </w:r>
      <w:r w:rsidRPr="00B93671">
        <w:rPr>
          <w:lang w:val="en-US"/>
        </w:rPr>
        <w:tab/>
      </w:r>
    </w:p>
    <w:p w14:paraId="3163E8A7" w14:textId="77777777" w:rsidR="00B93671" w:rsidRPr="00B93671" w:rsidRDefault="00B93671" w:rsidP="00B93671">
      <w:pPr>
        <w:spacing w:after="0" w:line="240" w:lineRule="auto"/>
        <w:rPr>
          <w:lang w:val="en-US"/>
        </w:rPr>
      </w:pPr>
      <w:r w:rsidRPr="00B93671">
        <w:rPr>
          <w:lang w:val="en-US"/>
        </w:rPr>
        <w:t xml:space="preserve">  196.0791</w:t>
      </w:r>
      <w:r w:rsidRPr="00B93671">
        <w:rPr>
          <w:lang w:val="en-US"/>
        </w:rPr>
        <w:tab/>
        <w:t xml:space="preserve">  196.5110</w:t>
      </w:r>
      <w:r w:rsidRPr="00B93671">
        <w:rPr>
          <w:lang w:val="en-US"/>
        </w:rPr>
        <w:tab/>
        <w:t xml:space="preserve">  281.9335</w:t>
      </w:r>
      <w:r w:rsidRPr="00B93671">
        <w:rPr>
          <w:lang w:val="en-US"/>
        </w:rPr>
        <w:tab/>
      </w:r>
    </w:p>
    <w:p w14:paraId="60E12EA6" w14:textId="77777777" w:rsidR="00B93671" w:rsidRPr="00B93671" w:rsidRDefault="00B93671" w:rsidP="00B93671">
      <w:pPr>
        <w:spacing w:after="0" w:line="240" w:lineRule="auto"/>
        <w:rPr>
          <w:lang w:val="en-US"/>
        </w:rPr>
      </w:pPr>
      <w:r w:rsidRPr="00B93671">
        <w:rPr>
          <w:lang w:val="en-US"/>
        </w:rPr>
        <w:t xml:space="preserve">  340.6296</w:t>
      </w:r>
      <w:r w:rsidRPr="00B93671">
        <w:rPr>
          <w:lang w:val="en-US"/>
        </w:rPr>
        <w:tab/>
        <w:t xml:space="preserve">  347.1141</w:t>
      </w:r>
      <w:r w:rsidRPr="00B93671">
        <w:rPr>
          <w:lang w:val="en-US"/>
        </w:rPr>
        <w:tab/>
        <w:t xml:space="preserve">  378.1954</w:t>
      </w:r>
      <w:r w:rsidRPr="00B93671">
        <w:rPr>
          <w:lang w:val="en-US"/>
        </w:rPr>
        <w:tab/>
      </w:r>
    </w:p>
    <w:p w14:paraId="39C78A4B" w14:textId="77777777" w:rsidR="00B93671" w:rsidRPr="00B93671" w:rsidRDefault="00B93671" w:rsidP="00B93671">
      <w:pPr>
        <w:spacing w:after="0" w:line="240" w:lineRule="auto"/>
        <w:rPr>
          <w:lang w:val="en-US"/>
        </w:rPr>
      </w:pPr>
      <w:r w:rsidRPr="00B93671">
        <w:rPr>
          <w:lang w:val="en-US"/>
        </w:rPr>
        <w:t xml:space="preserve">  423.7589</w:t>
      </w:r>
      <w:r w:rsidRPr="00B93671">
        <w:rPr>
          <w:lang w:val="en-US"/>
        </w:rPr>
        <w:tab/>
        <w:t xml:space="preserve">  447.3453</w:t>
      </w:r>
      <w:r w:rsidRPr="00B93671">
        <w:rPr>
          <w:lang w:val="en-US"/>
        </w:rPr>
        <w:tab/>
        <w:t xml:space="preserve">  570.3415</w:t>
      </w:r>
      <w:r w:rsidRPr="00B93671">
        <w:rPr>
          <w:lang w:val="en-US"/>
        </w:rPr>
        <w:tab/>
      </w:r>
    </w:p>
    <w:p w14:paraId="37113FFB" w14:textId="77777777" w:rsidR="00B93671" w:rsidRPr="00B93671" w:rsidRDefault="00B93671" w:rsidP="00B93671">
      <w:pPr>
        <w:spacing w:after="0" w:line="240" w:lineRule="auto"/>
        <w:rPr>
          <w:lang w:val="en-US"/>
        </w:rPr>
      </w:pPr>
      <w:r w:rsidRPr="00B93671">
        <w:rPr>
          <w:lang w:val="en-US"/>
        </w:rPr>
        <w:t xml:space="preserve">  724.8404</w:t>
      </w:r>
      <w:r w:rsidRPr="00B93671">
        <w:rPr>
          <w:lang w:val="en-US"/>
        </w:rPr>
        <w:tab/>
        <w:t xml:space="preserve">  803.2413</w:t>
      </w:r>
      <w:r w:rsidRPr="00B93671">
        <w:rPr>
          <w:lang w:val="en-US"/>
        </w:rPr>
        <w:tab/>
        <w:t xml:space="preserve">  885.8864</w:t>
      </w:r>
      <w:r w:rsidRPr="00B93671">
        <w:rPr>
          <w:lang w:val="en-US"/>
        </w:rPr>
        <w:tab/>
      </w:r>
    </w:p>
    <w:p w14:paraId="2BD046C5" w14:textId="77777777" w:rsidR="00B93671" w:rsidRPr="00B93671" w:rsidRDefault="00B93671" w:rsidP="00B93671">
      <w:pPr>
        <w:spacing w:after="0" w:line="240" w:lineRule="auto"/>
        <w:rPr>
          <w:lang w:val="en-US"/>
        </w:rPr>
      </w:pPr>
      <w:r w:rsidRPr="00B93671">
        <w:rPr>
          <w:lang w:val="en-US"/>
        </w:rPr>
        <w:t xml:space="preserve">  921.3110</w:t>
      </w:r>
      <w:r w:rsidRPr="00B93671">
        <w:rPr>
          <w:lang w:val="en-US"/>
        </w:rPr>
        <w:tab/>
        <w:t xml:space="preserve">  943.0761</w:t>
      </w:r>
      <w:r w:rsidRPr="00B93671">
        <w:rPr>
          <w:lang w:val="en-US"/>
        </w:rPr>
        <w:tab/>
        <w:t xml:space="preserve">  999.1075</w:t>
      </w:r>
      <w:r w:rsidRPr="00B93671">
        <w:rPr>
          <w:lang w:val="en-US"/>
        </w:rPr>
        <w:tab/>
      </w:r>
    </w:p>
    <w:p w14:paraId="7037AB16" w14:textId="77777777" w:rsidR="00B93671" w:rsidRPr="00B93671" w:rsidRDefault="00B93671" w:rsidP="00B93671">
      <w:pPr>
        <w:spacing w:after="0" w:line="240" w:lineRule="auto"/>
        <w:rPr>
          <w:lang w:val="en-US"/>
        </w:rPr>
      </w:pPr>
      <w:r w:rsidRPr="00B93671">
        <w:rPr>
          <w:lang w:val="en-US"/>
        </w:rPr>
        <w:t xml:space="preserve"> 1036.2770</w:t>
      </w:r>
      <w:r w:rsidRPr="00B93671">
        <w:rPr>
          <w:lang w:val="en-US"/>
        </w:rPr>
        <w:tab/>
        <w:t xml:space="preserve"> 1063.1970</w:t>
      </w:r>
      <w:r w:rsidRPr="00B93671">
        <w:rPr>
          <w:lang w:val="en-US"/>
        </w:rPr>
        <w:tab/>
        <w:t xml:space="preserve"> 1093.1907</w:t>
      </w:r>
      <w:r w:rsidRPr="00B93671">
        <w:rPr>
          <w:lang w:val="en-US"/>
        </w:rPr>
        <w:tab/>
      </w:r>
    </w:p>
    <w:p w14:paraId="22AB5BB0" w14:textId="77777777" w:rsidR="00B93671" w:rsidRPr="00B93671" w:rsidRDefault="00B93671" w:rsidP="00B93671">
      <w:pPr>
        <w:spacing w:after="0" w:line="240" w:lineRule="auto"/>
        <w:rPr>
          <w:lang w:val="en-US"/>
        </w:rPr>
      </w:pPr>
      <w:r w:rsidRPr="00B93671">
        <w:rPr>
          <w:lang w:val="en-US"/>
        </w:rPr>
        <w:t xml:space="preserve"> 1121.9939</w:t>
      </w:r>
      <w:r w:rsidRPr="00B93671">
        <w:rPr>
          <w:lang w:val="en-US"/>
        </w:rPr>
        <w:tab/>
        <w:t xml:space="preserve"> 1190.7153</w:t>
      </w:r>
      <w:r w:rsidRPr="00B93671">
        <w:rPr>
          <w:lang w:val="en-US"/>
        </w:rPr>
        <w:tab/>
        <w:t xml:space="preserve"> 1241.1187</w:t>
      </w:r>
      <w:r w:rsidRPr="00B93671">
        <w:rPr>
          <w:lang w:val="en-US"/>
        </w:rPr>
        <w:tab/>
      </w:r>
    </w:p>
    <w:p w14:paraId="22E9299C" w14:textId="77777777" w:rsidR="00B93671" w:rsidRPr="00B93671" w:rsidRDefault="00B93671" w:rsidP="00B93671">
      <w:pPr>
        <w:spacing w:after="0" w:line="240" w:lineRule="auto"/>
        <w:rPr>
          <w:lang w:val="en-US"/>
        </w:rPr>
      </w:pPr>
      <w:r w:rsidRPr="00B93671">
        <w:rPr>
          <w:lang w:val="en-US"/>
        </w:rPr>
        <w:t xml:space="preserve"> 1285.4913</w:t>
      </w:r>
      <w:r w:rsidRPr="00B93671">
        <w:rPr>
          <w:lang w:val="en-US"/>
        </w:rPr>
        <w:tab/>
        <w:t xml:space="preserve"> 1301.6486</w:t>
      </w:r>
      <w:r w:rsidRPr="00B93671">
        <w:rPr>
          <w:lang w:val="en-US"/>
        </w:rPr>
        <w:tab/>
        <w:t xml:space="preserve"> 1346.7985</w:t>
      </w:r>
      <w:r w:rsidRPr="00B93671">
        <w:rPr>
          <w:lang w:val="en-US"/>
        </w:rPr>
        <w:tab/>
      </w:r>
    </w:p>
    <w:p w14:paraId="65EE01C3" w14:textId="77777777" w:rsidR="00B93671" w:rsidRPr="00B93671" w:rsidRDefault="00B93671" w:rsidP="00B93671">
      <w:pPr>
        <w:spacing w:after="0" w:line="240" w:lineRule="auto"/>
        <w:rPr>
          <w:lang w:val="en-US"/>
        </w:rPr>
      </w:pPr>
      <w:r w:rsidRPr="00B93671">
        <w:rPr>
          <w:lang w:val="en-US"/>
        </w:rPr>
        <w:t xml:space="preserve"> 1354.0668</w:t>
      </w:r>
      <w:r w:rsidRPr="00B93671">
        <w:rPr>
          <w:lang w:val="en-US"/>
        </w:rPr>
        <w:tab/>
        <w:t xml:space="preserve"> 1400.8756</w:t>
      </w:r>
      <w:r w:rsidRPr="00B93671">
        <w:rPr>
          <w:lang w:val="en-US"/>
        </w:rPr>
        <w:tab/>
        <w:t xml:space="preserve"> 1412.7375</w:t>
      </w:r>
      <w:r w:rsidRPr="00B93671">
        <w:rPr>
          <w:lang w:val="en-US"/>
        </w:rPr>
        <w:tab/>
      </w:r>
    </w:p>
    <w:p w14:paraId="76C6899A" w14:textId="77777777" w:rsidR="00B93671" w:rsidRPr="00B93671" w:rsidRDefault="00B93671" w:rsidP="00B93671">
      <w:pPr>
        <w:spacing w:after="0" w:line="240" w:lineRule="auto"/>
        <w:rPr>
          <w:lang w:val="en-US"/>
        </w:rPr>
      </w:pPr>
      <w:r w:rsidRPr="00B93671">
        <w:rPr>
          <w:lang w:val="en-US"/>
        </w:rPr>
        <w:t xml:space="preserve"> 1443.7656</w:t>
      </w:r>
      <w:r w:rsidRPr="00B93671">
        <w:rPr>
          <w:lang w:val="en-US"/>
        </w:rPr>
        <w:tab/>
        <w:t xml:space="preserve"> 1446.5317</w:t>
      </w:r>
      <w:r w:rsidRPr="00B93671">
        <w:rPr>
          <w:lang w:val="en-US"/>
        </w:rPr>
        <w:tab/>
        <w:t xml:space="preserve"> 1468.8071</w:t>
      </w:r>
      <w:r w:rsidRPr="00B93671">
        <w:rPr>
          <w:lang w:val="en-US"/>
        </w:rPr>
        <w:tab/>
      </w:r>
    </w:p>
    <w:p w14:paraId="3999CB23" w14:textId="77777777" w:rsidR="00B93671" w:rsidRPr="00B93671" w:rsidRDefault="00B93671" w:rsidP="00B93671">
      <w:pPr>
        <w:spacing w:after="0" w:line="240" w:lineRule="auto"/>
        <w:rPr>
          <w:lang w:val="en-US"/>
        </w:rPr>
      </w:pPr>
      <w:r w:rsidRPr="00B93671">
        <w:rPr>
          <w:lang w:val="en-US"/>
        </w:rPr>
        <w:t xml:space="preserve"> 1481.0535</w:t>
      </w:r>
      <w:r w:rsidRPr="00B93671">
        <w:rPr>
          <w:lang w:val="en-US"/>
        </w:rPr>
        <w:tab/>
        <w:t xml:space="preserve"> 1501.0791</w:t>
      </w:r>
      <w:r w:rsidRPr="00B93671">
        <w:rPr>
          <w:lang w:val="en-US"/>
        </w:rPr>
        <w:tab/>
        <w:t xml:space="preserve"> 1705.8245</w:t>
      </w:r>
      <w:r w:rsidRPr="00B93671">
        <w:rPr>
          <w:lang w:val="en-US"/>
        </w:rPr>
        <w:tab/>
      </w:r>
    </w:p>
    <w:p w14:paraId="5C12D0A9" w14:textId="77777777" w:rsidR="00B93671" w:rsidRPr="00B93671" w:rsidRDefault="00B93671" w:rsidP="00B93671">
      <w:pPr>
        <w:spacing w:after="0" w:line="240" w:lineRule="auto"/>
        <w:rPr>
          <w:lang w:val="en-US"/>
        </w:rPr>
      </w:pPr>
      <w:r w:rsidRPr="00B93671">
        <w:rPr>
          <w:lang w:val="en-US"/>
        </w:rPr>
        <w:t xml:space="preserve"> 3010.2029</w:t>
      </w:r>
      <w:r w:rsidRPr="00B93671">
        <w:rPr>
          <w:lang w:val="en-US"/>
        </w:rPr>
        <w:tab/>
        <w:t xml:space="preserve"> 3017.2278</w:t>
      </w:r>
      <w:r w:rsidRPr="00B93671">
        <w:rPr>
          <w:lang w:val="en-US"/>
        </w:rPr>
        <w:tab/>
        <w:t xml:space="preserve"> 3026.6782</w:t>
      </w:r>
      <w:r w:rsidRPr="00B93671">
        <w:rPr>
          <w:lang w:val="en-US"/>
        </w:rPr>
        <w:tab/>
      </w:r>
    </w:p>
    <w:p w14:paraId="58DBC028" w14:textId="77777777" w:rsidR="00B93671" w:rsidRPr="00B93671" w:rsidRDefault="00B93671" w:rsidP="00B93671">
      <w:pPr>
        <w:spacing w:after="0" w:line="240" w:lineRule="auto"/>
        <w:rPr>
          <w:lang w:val="en-US"/>
        </w:rPr>
      </w:pPr>
      <w:r w:rsidRPr="00B93671">
        <w:rPr>
          <w:lang w:val="en-US"/>
        </w:rPr>
        <w:t xml:space="preserve"> 3073.7847</w:t>
      </w:r>
      <w:r w:rsidRPr="00B93671">
        <w:rPr>
          <w:lang w:val="en-US"/>
        </w:rPr>
        <w:tab/>
        <w:t xml:space="preserve"> 3075.5068</w:t>
      </w:r>
      <w:r w:rsidRPr="00B93671">
        <w:rPr>
          <w:lang w:val="en-US"/>
        </w:rPr>
        <w:tab/>
        <w:t xml:space="preserve"> 3108.9211</w:t>
      </w:r>
      <w:r w:rsidRPr="00B93671">
        <w:rPr>
          <w:lang w:val="en-US"/>
        </w:rPr>
        <w:tab/>
      </w:r>
    </w:p>
    <w:p w14:paraId="0167936E" w14:textId="77777777" w:rsidR="00B93671" w:rsidRPr="00B93671" w:rsidRDefault="00B93671" w:rsidP="00B93671">
      <w:pPr>
        <w:spacing w:after="0" w:line="240" w:lineRule="auto"/>
        <w:rPr>
          <w:lang w:val="en-US"/>
        </w:rPr>
      </w:pPr>
      <w:r w:rsidRPr="00B93671">
        <w:rPr>
          <w:lang w:val="en-US"/>
        </w:rPr>
        <w:t xml:space="preserve"> 3124.8962</w:t>
      </w:r>
      <w:r w:rsidRPr="00B93671">
        <w:rPr>
          <w:lang w:val="en-US"/>
        </w:rPr>
        <w:tab/>
        <w:t xml:space="preserve"> 3203.9858</w:t>
      </w:r>
      <w:r w:rsidRPr="00B93671">
        <w:rPr>
          <w:lang w:val="en-US"/>
        </w:rPr>
        <w:tab/>
        <w:t xml:space="preserve"> 3830.7339</w:t>
      </w:r>
      <w:r w:rsidRPr="00B93671">
        <w:rPr>
          <w:lang w:val="en-US"/>
        </w:rPr>
        <w:tab/>
      </w:r>
    </w:p>
    <w:p w14:paraId="7D8F8EB7" w14:textId="77777777" w:rsidR="00B93671" w:rsidRPr="00B93671" w:rsidRDefault="00B93671" w:rsidP="00B93671">
      <w:pPr>
        <w:spacing w:after="0" w:line="240" w:lineRule="auto"/>
        <w:rPr>
          <w:lang w:val="en-US"/>
        </w:rPr>
      </w:pPr>
    </w:p>
    <w:p w14:paraId="076305AF" w14:textId="1BB67378" w:rsidR="00B93671" w:rsidRPr="00B93671" w:rsidRDefault="00B93671" w:rsidP="00B93671">
      <w:pPr>
        <w:spacing w:after="0" w:line="240" w:lineRule="auto"/>
        <w:rPr>
          <w:lang w:val="en-US"/>
        </w:rPr>
      </w:pPr>
      <w:r w:rsidRPr="00E02CBF">
        <w:rPr>
          <w:noProof/>
          <w:lang w:eastAsia="nl-BE"/>
        </w:rPr>
        <w:drawing>
          <wp:anchor distT="0" distB="0" distL="114300" distR="114300" simplePos="0" relativeHeight="251665408" behindDoc="0" locked="0" layoutInCell="1" allowOverlap="1" wp14:anchorId="1FD06A47" wp14:editId="2C22F99F">
            <wp:simplePos x="0" y="0"/>
            <wp:positionH relativeFrom="column">
              <wp:posOffset>2812415</wp:posOffset>
            </wp:positionH>
            <wp:positionV relativeFrom="paragraph">
              <wp:posOffset>114300</wp:posOffset>
            </wp:positionV>
            <wp:extent cx="1917065" cy="491490"/>
            <wp:effectExtent l="0" t="0" r="6985" b="381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917065" cy="49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DDCB89" w14:textId="77777777" w:rsidR="00B93671" w:rsidRPr="00B93671" w:rsidRDefault="00B93671" w:rsidP="00B93671">
      <w:pPr>
        <w:spacing w:after="0" w:line="240" w:lineRule="auto"/>
        <w:rPr>
          <w:b/>
          <w:lang w:val="en-US"/>
        </w:rPr>
      </w:pPr>
      <w:r w:rsidRPr="00B93671">
        <w:rPr>
          <w:b/>
          <w:lang w:val="en-US"/>
        </w:rPr>
        <w:t xml:space="preserve">t-C=C(C)CJCOH  or  t-C2JC=CCOH     </w:t>
      </w:r>
    </w:p>
    <w:p w14:paraId="63D6331D" w14:textId="77777777" w:rsidR="00B93671" w:rsidRPr="00B93671" w:rsidRDefault="00B93671" w:rsidP="00B93671">
      <w:pPr>
        <w:spacing w:after="0" w:line="240" w:lineRule="auto"/>
        <w:rPr>
          <w:lang w:val="en-US"/>
        </w:rPr>
      </w:pPr>
    </w:p>
    <w:p w14:paraId="2B73D267" w14:textId="59834337" w:rsidR="00B93671" w:rsidRPr="00B93671" w:rsidRDefault="00B93671" w:rsidP="00B93671">
      <w:pPr>
        <w:spacing w:after="0" w:line="240" w:lineRule="auto"/>
        <w:rPr>
          <w:lang w:val="en-US"/>
        </w:rPr>
      </w:pPr>
      <w:r w:rsidRPr="00B93671">
        <w:rPr>
          <w:lang w:val="en-US"/>
        </w:rPr>
        <w:t>Geometry [Angstroms]</w:t>
      </w:r>
    </w:p>
    <w:p w14:paraId="155B7E5B" w14:textId="77777777" w:rsidR="00B93671" w:rsidRPr="00B93671" w:rsidRDefault="00B93671" w:rsidP="00B93671">
      <w:pPr>
        <w:spacing w:after="0" w:line="240" w:lineRule="auto"/>
        <w:rPr>
          <w:lang w:val="en-US"/>
        </w:rPr>
      </w:pPr>
      <w:r w:rsidRPr="00B93671">
        <w:rPr>
          <w:lang w:val="en-US"/>
        </w:rPr>
        <w:t xml:space="preserve">  6     -0.000317    0.001936    0.002997</w:t>
      </w:r>
    </w:p>
    <w:p w14:paraId="720B20BA" w14:textId="77777777" w:rsidR="00B93671" w:rsidRPr="00B93671" w:rsidRDefault="00B93671" w:rsidP="00B93671">
      <w:pPr>
        <w:spacing w:after="0" w:line="240" w:lineRule="auto"/>
        <w:rPr>
          <w:lang w:val="en-US"/>
        </w:rPr>
      </w:pPr>
      <w:r w:rsidRPr="00B93671">
        <w:rPr>
          <w:lang w:val="en-US"/>
        </w:rPr>
        <w:t xml:space="preserve">  6     -0.002188   -0.000911    1.386675</w:t>
      </w:r>
    </w:p>
    <w:p w14:paraId="2FF37E33" w14:textId="77777777" w:rsidR="00B93671" w:rsidRPr="00B93671" w:rsidRDefault="00B93671" w:rsidP="00B93671">
      <w:pPr>
        <w:spacing w:after="0" w:line="240" w:lineRule="auto"/>
        <w:rPr>
          <w:lang w:val="en-US"/>
        </w:rPr>
      </w:pPr>
      <w:r w:rsidRPr="00B93671">
        <w:rPr>
          <w:lang w:val="en-US"/>
        </w:rPr>
        <w:t xml:space="preserve">  6      1.324700    0.006545    2.124497</w:t>
      </w:r>
    </w:p>
    <w:p w14:paraId="2B3D4352" w14:textId="77777777" w:rsidR="00B93671" w:rsidRPr="00B93671" w:rsidRDefault="00B93671" w:rsidP="00B93671">
      <w:pPr>
        <w:spacing w:after="0" w:line="240" w:lineRule="auto"/>
        <w:rPr>
          <w:lang w:val="en-US"/>
        </w:rPr>
      </w:pPr>
      <w:r w:rsidRPr="00B93671">
        <w:rPr>
          <w:lang w:val="en-US"/>
        </w:rPr>
        <w:t xml:space="preserve">  6     -1.208536   -0.018394    2.092039</w:t>
      </w:r>
    </w:p>
    <w:p w14:paraId="684C5DA1" w14:textId="77777777" w:rsidR="00B93671" w:rsidRPr="00B93671" w:rsidRDefault="00B93671" w:rsidP="00B93671">
      <w:pPr>
        <w:spacing w:after="0" w:line="240" w:lineRule="auto"/>
        <w:rPr>
          <w:lang w:val="en-US"/>
        </w:rPr>
      </w:pPr>
      <w:r w:rsidRPr="00B93671">
        <w:rPr>
          <w:lang w:val="en-US"/>
        </w:rPr>
        <w:t xml:space="preserve">  6     -1.381564   -0.034714    3.574928</w:t>
      </w:r>
    </w:p>
    <w:p w14:paraId="54B0D635" w14:textId="77777777" w:rsidR="00B93671" w:rsidRPr="00B93671" w:rsidRDefault="00B93671" w:rsidP="00B93671">
      <w:pPr>
        <w:spacing w:after="0" w:line="240" w:lineRule="auto"/>
        <w:rPr>
          <w:lang w:val="en-US"/>
        </w:rPr>
      </w:pPr>
      <w:r w:rsidRPr="00B93671">
        <w:rPr>
          <w:lang w:val="en-US"/>
        </w:rPr>
        <w:t xml:space="preserve">  8     -2.391818    0.884499    4.008155</w:t>
      </w:r>
    </w:p>
    <w:p w14:paraId="1F169E9A" w14:textId="77777777" w:rsidR="00B93671" w:rsidRPr="00B93671" w:rsidRDefault="00B93671" w:rsidP="00B93671">
      <w:pPr>
        <w:spacing w:after="0" w:line="240" w:lineRule="auto"/>
        <w:rPr>
          <w:lang w:val="en-US"/>
        </w:rPr>
      </w:pPr>
      <w:r w:rsidRPr="00B93671">
        <w:rPr>
          <w:lang w:val="en-US"/>
        </w:rPr>
        <w:t xml:space="preserve">  1     -2.135852   -0.032805    1.524592</w:t>
      </w:r>
    </w:p>
    <w:p w14:paraId="41CF2A46" w14:textId="77777777" w:rsidR="00B93671" w:rsidRPr="00B93671" w:rsidRDefault="00B93671" w:rsidP="00B93671">
      <w:pPr>
        <w:spacing w:after="0" w:line="240" w:lineRule="auto"/>
        <w:rPr>
          <w:lang w:val="en-US"/>
        </w:rPr>
      </w:pPr>
      <w:r w:rsidRPr="00B93671">
        <w:rPr>
          <w:lang w:val="en-US"/>
        </w:rPr>
        <w:t xml:space="preserve">  1      0.922874    0.014962   -0.562927</w:t>
      </w:r>
    </w:p>
    <w:p w14:paraId="43959F57" w14:textId="77777777" w:rsidR="00B93671" w:rsidRPr="00B93671" w:rsidRDefault="00B93671" w:rsidP="00B93671">
      <w:pPr>
        <w:spacing w:after="0" w:line="240" w:lineRule="auto"/>
        <w:rPr>
          <w:lang w:val="en-US"/>
        </w:rPr>
      </w:pPr>
      <w:r w:rsidRPr="00B93671">
        <w:rPr>
          <w:lang w:val="en-US"/>
        </w:rPr>
        <w:t xml:space="preserve">  1     -0.928614   -0.010222   -0.556316</w:t>
      </w:r>
    </w:p>
    <w:p w14:paraId="5E0E9343" w14:textId="77777777" w:rsidR="00B93671" w:rsidRPr="00B93671" w:rsidRDefault="00B93671" w:rsidP="00B93671">
      <w:pPr>
        <w:spacing w:after="0" w:line="240" w:lineRule="auto"/>
        <w:rPr>
          <w:lang w:val="en-US"/>
        </w:rPr>
      </w:pPr>
      <w:r w:rsidRPr="00B93671">
        <w:rPr>
          <w:lang w:val="en-US"/>
        </w:rPr>
        <w:t xml:space="preserve">  1      1.453493   -0.896447    2.727796</w:t>
      </w:r>
    </w:p>
    <w:p w14:paraId="70345631" w14:textId="77777777" w:rsidR="00B93671" w:rsidRPr="00B93671" w:rsidRDefault="00B93671" w:rsidP="00B93671">
      <w:pPr>
        <w:spacing w:after="0" w:line="240" w:lineRule="auto"/>
        <w:rPr>
          <w:lang w:val="en-US"/>
        </w:rPr>
      </w:pPr>
      <w:r w:rsidRPr="00B93671">
        <w:rPr>
          <w:lang w:val="en-US"/>
        </w:rPr>
        <w:t xml:space="preserve">  1      2.157999    0.059596    1.422499</w:t>
      </w:r>
    </w:p>
    <w:p w14:paraId="22DB8260" w14:textId="77777777" w:rsidR="00B93671" w:rsidRPr="00B93671" w:rsidRDefault="00B93671" w:rsidP="00B93671">
      <w:pPr>
        <w:spacing w:after="0" w:line="240" w:lineRule="auto"/>
        <w:rPr>
          <w:lang w:val="en-US"/>
        </w:rPr>
      </w:pPr>
      <w:r w:rsidRPr="00B93671">
        <w:rPr>
          <w:lang w:val="en-US"/>
        </w:rPr>
        <w:t xml:space="preserve">  1      1.403630    0.862543    2.800937</w:t>
      </w:r>
    </w:p>
    <w:p w14:paraId="5A2557FE" w14:textId="77777777" w:rsidR="00B93671" w:rsidRPr="00B93671" w:rsidRDefault="00B93671" w:rsidP="00B93671">
      <w:pPr>
        <w:spacing w:after="0" w:line="240" w:lineRule="auto"/>
        <w:rPr>
          <w:lang w:val="en-US"/>
        </w:rPr>
      </w:pPr>
      <w:r w:rsidRPr="00B93671">
        <w:rPr>
          <w:lang w:val="en-US"/>
        </w:rPr>
        <w:lastRenderedPageBreak/>
        <w:t xml:space="preserve">  1     -1.740922   -1.014825    3.911217</w:t>
      </w:r>
    </w:p>
    <w:p w14:paraId="65AD912D" w14:textId="77777777" w:rsidR="00B93671" w:rsidRPr="00B93671" w:rsidRDefault="00B93671" w:rsidP="00B93671">
      <w:pPr>
        <w:spacing w:after="0" w:line="240" w:lineRule="auto"/>
        <w:rPr>
          <w:lang w:val="en-US"/>
        </w:rPr>
      </w:pPr>
      <w:r w:rsidRPr="00B93671">
        <w:rPr>
          <w:lang w:val="en-US"/>
        </w:rPr>
        <w:t xml:space="preserve">  1     -0.433093    0.153837    4.093140</w:t>
      </w:r>
    </w:p>
    <w:p w14:paraId="4EA74663" w14:textId="77777777" w:rsidR="00B93671" w:rsidRPr="00B93671" w:rsidRDefault="00B93671" w:rsidP="00B93671">
      <w:pPr>
        <w:spacing w:after="0" w:line="240" w:lineRule="auto"/>
        <w:rPr>
          <w:lang w:val="en-US"/>
        </w:rPr>
      </w:pPr>
      <w:r w:rsidRPr="00B93671">
        <w:rPr>
          <w:lang w:val="en-US"/>
        </w:rPr>
        <w:t xml:space="preserve">  1     -2.156733    1.749171    3.655350</w:t>
      </w:r>
    </w:p>
    <w:p w14:paraId="0244120B" w14:textId="77777777" w:rsidR="00B93671" w:rsidRPr="00B93671" w:rsidRDefault="00B93671" w:rsidP="00B93671">
      <w:pPr>
        <w:spacing w:after="0" w:line="240" w:lineRule="auto"/>
        <w:rPr>
          <w:lang w:val="en-US"/>
        </w:rPr>
      </w:pPr>
      <w:r w:rsidRPr="00B93671">
        <w:rPr>
          <w:lang w:val="en-US"/>
        </w:rPr>
        <w:t>Rotational Constants [GHz] =                     1.618       1.921       7.231</w:t>
      </w:r>
    </w:p>
    <w:p w14:paraId="0874EDD1" w14:textId="77777777" w:rsidR="00B93671" w:rsidRPr="00B93671" w:rsidRDefault="00B93671" w:rsidP="00B93671">
      <w:pPr>
        <w:spacing w:after="0" w:line="240" w:lineRule="auto"/>
        <w:rPr>
          <w:lang w:val="en-US"/>
        </w:rPr>
      </w:pPr>
      <w:r w:rsidRPr="00B93671">
        <w:rPr>
          <w:lang w:val="en-US"/>
        </w:rPr>
        <w:t>Frequencies [cm-1]</w:t>
      </w:r>
    </w:p>
    <w:p w14:paraId="08D418CA" w14:textId="77777777" w:rsidR="00B93671" w:rsidRPr="00B93671" w:rsidRDefault="00B93671" w:rsidP="00B93671">
      <w:pPr>
        <w:spacing w:after="0" w:line="240" w:lineRule="auto"/>
        <w:rPr>
          <w:lang w:val="en-US"/>
        </w:rPr>
      </w:pPr>
      <w:r w:rsidRPr="00B93671">
        <w:rPr>
          <w:lang w:val="en-US"/>
        </w:rPr>
        <w:t xml:space="preserve">   57.5540</w:t>
      </w:r>
      <w:r w:rsidRPr="00B93671">
        <w:rPr>
          <w:lang w:val="en-US"/>
        </w:rPr>
        <w:tab/>
        <w:t xml:space="preserve">  139.9527</w:t>
      </w:r>
      <w:r w:rsidRPr="00B93671">
        <w:rPr>
          <w:lang w:val="en-US"/>
        </w:rPr>
        <w:tab/>
        <w:t xml:space="preserve">  142.5146</w:t>
      </w:r>
      <w:r w:rsidRPr="00B93671">
        <w:rPr>
          <w:lang w:val="en-US"/>
        </w:rPr>
        <w:tab/>
      </w:r>
    </w:p>
    <w:p w14:paraId="4BC7A7C8" w14:textId="77777777" w:rsidR="00B93671" w:rsidRPr="00B93671" w:rsidRDefault="00B93671" w:rsidP="00B93671">
      <w:pPr>
        <w:spacing w:after="0" w:line="240" w:lineRule="auto"/>
        <w:rPr>
          <w:lang w:val="en-US"/>
        </w:rPr>
      </w:pPr>
      <w:r w:rsidRPr="00B93671">
        <w:rPr>
          <w:lang w:val="en-US"/>
        </w:rPr>
        <w:t xml:space="preserve">  236.6491</w:t>
      </w:r>
      <w:r w:rsidRPr="00B93671">
        <w:rPr>
          <w:lang w:val="en-US"/>
        </w:rPr>
        <w:tab/>
        <w:t xml:space="preserve">  358.2362</w:t>
      </w:r>
      <w:r w:rsidRPr="00B93671">
        <w:rPr>
          <w:lang w:val="en-US"/>
        </w:rPr>
        <w:tab/>
        <w:t xml:space="preserve">  376.5610</w:t>
      </w:r>
      <w:r w:rsidRPr="00B93671">
        <w:rPr>
          <w:lang w:val="en-US"/>
        </w:rPr>
        <w:tab/>
      </w:r>
    </w:p>
    <w:p w14:paraId="457C8D42" w14:textId="77777777" w:rsidR="00B93671" w:rsidRPr="00B93671" w:rsidRDefault="00B93671" w:rsidP="00B93671">
      <w:pPr>
        <w:spacing w:after="0" w:line="240" w:lineRule="auto"/>
        <w:rPr>
          <w:lang w:val="en-US"/>
        </w:rPr>
      </w:pPr>
      <w:r w:rsidRPr="00B93671">
        <w:rPr>
          <w:lang w:val="en-US"/>
        </w:rPr>
        <w:t xml:space="preserve">  466.3723</w:t>
      </w:r>
      <w:r w:rsidRPr="00B93671">
        <w:rPr>
          <w:lang w:val="en-US"/>
        </w:rPr>
        <w:tab/>
        <w:t xml:space="preserve">  492.4262</w:t>
      </w:r>
      <w:r w:rsidRPr="00B93671">
        <w:rPr>
          <w:lang w:val="en-US"/>
        </w:rPr>
        <w:tab/>
        <w:t xml:space="preserve">  516.6029</w:t>
      </w:r>
      <w:r w:rsidRPr="00B93671">
        <w:rPr>
          <w:lang w:val="en-US"/>
        </w:rPr>
        <w:tab/>
      </w:r>
    </w:p>
    <w:p w14:paraId="5643FB9C" w14:textId="77777777" w:rsidR="00B93671" w:rsidRPr="00B93671" w:rsidRDefault="00B93671" w:rsidP="00B93671">
      <w:pPr>
        <w:spacing w:after="0" w:line="240" w:lineRule="auto"/>
        <w:rPr>
          <w:lang w:val="en-US"/>
        </w:rPr>
      </w:pPr>
      <w:r w:rsidRPr="00B93671">
        <w:rPr>
          <w:lang w:val="en-US"/>
        </w:rPr>
        <w:t xml:space="preserve">  566.3114</w:t>
      </w:r>
      <w:r w:rsidRPr="00B93671">
        <w:rPr>
          <w:lang w:val="en-US"/>
        </w:rPr>
        <w:tab/>
        <w:t xml:space="preserve">  746.7213</w:t>
      </w:r>
      <w:r w:rsidRPr="00B93671">
        <w:rPr>
          <w:lang w:val="en-US"/>
        </w:rPr>
        <w:tab/>
        <w:t xml:space="preserve">  798.1607</w:t>
      </w:r>
      <w:r w:rsidRPr="00B93671">
        <w:rPr>
          <w:lang w:val="en-US"/>
        </w:rPr>
        <w:tab/>
      </w:r>
    </w:p>
    <w:p w14:paraId="09187953" w14:textId="77777777" w:rsidR="00B93671" w:rsidRPr="00B93671" w:rsidRDefault="00B93671" w:rsidP="00B93671">
      <w:pPr>
        <w:spacing w:after="0" w:line="240" w:lineRule="auto"/>
        <w:rPr>
          <w:lang w:val="en-US"/>
        </w:rPr>
      </w:pPr>
      <w:r w:rsidRPr="00B93671">
        <w:rPr>
          <w:lang w:val="en-US"/>
        </w:rPr>
        <w:t xml:space="preserve">  837.4494</w:t>
      </w:r>
      <w:r w:rsidRPr="00B93671">
        <w:rPr>
          <w:lang w:val="en-US"/>
        </w:rPr>
        <w:tab/>
        <w:t xml:space="preserve">  923.4803</w:t>
      </w:r>
      <w:r w:rsidRPr="00B93671">
        <w:rPr>
          <w:lang w:val="en-US"/>
        </w:rPr>
        <w:tab/>
        <w:t xml:space="preserve">  996.2976</w:t>
      </w:r>
      <w:r w:rsidRPr="00B93671">
        <w:rPr>
          <w:lang w:val="en-US"/>
        </w:rPr>
        <w:tab/>
      </w:r>
    </w:p>
    <w:p w14:paraId="0AF31CFA" w14:textId="77777777" w:rsidR="00B93671" w:rsidRPr="00B93671" w:rsidRDefault="00B93671" w:rsidP="00B93671">
      <w:pPr>
        <w:spacing w:after="0" w:line="240" w:lineRule="auto"/>
        <w:rPr>
          <w:lang w:val="en-US"/>
        </w:rPr>
      </w:pPr>
      <w:r w:rsidRPr="00B93671">
        <w:rPr>
          <w:lang w:val="en-US"/>
        </w:rPr>
        <w:t xml:space="preserve"> 1020.7852</w:t>
      </w:r>
      <w:r w:rsidRPr="00B93671">
        <w:rPr>
          <w:lang w:val="en-US"/>
        </w:rPr>
        <w:tab/>
        <w:t xml:space="preserve"> 1034.0576</w:t>
      </w:r>
      <w:r w:rsidRPr="00B93671">
        <w:rPr>
          <w:lang w:val="en-US"/>
        </w:rPr>
        <w:tab/>
        <w:t xml:space="preserve"> 1056.3759</w:t>
      </w:r>
      <w:r w:rsidRPr="00B93671">
        <w:rPr>
          <w:lang w:val="en-US"/>
        </w:rPr>
        <w:tab/>
      </w:r>
    </w:p>
    <w:p w14:paraId="2BAB62A9" w14:textId="77777777" w:rsidR="00B93671" w:rsidRPr="00B93671" w:rsidRDefault="00B93671" w:rsidP="00B93671">
      <w:pPr>
        <w:spacing w:after="0" w:line="240" w:lineRule="auto"/>
        <w:rPr>
          <w:lang w:val="en-US"/>
        </w:rPr>
      </w:pPr>
      <w:r w:rsidRPr="00B93671">
        <w:rPr>
          <w:lang w:val="en-US"/>
        </w:rPr>
        <w:t xml:space="preserve"> 1139.9290</w:t>
      </w:r>
      <w:r w:rsidRPr="00B93671">
        <w:rPr>
          <w:lang w:val="en-US"/>
        </w:rPr>
        <w:tab/>
        <w:t xml:space="preserve"> 1195.6840</w:t>
      </w:r>
      <w:r w:rsidRPr="00B93671">
        <w:rPr>
          <w:lang w:val="en-US"/>
        </w:rPr>
        <w:tab/>
        <w:t xml:space="preserve"> 1270.7084</w:t>
      </w:r>
      <w:r w:rsidRPr="00B93671">
        <w:rPr>
          <w:lang w:val="en-US"/>
        </w:rPr>
        <w:tab/>
      </w:r>
    </w:p>
    <w:p w14:paraId="68F4BDF1" w14:textId="77777777" w:rsidR="00B93671" w:rsidRPr="00B93671" w:rsidRDefault="00B93671" w:rsidP="00B93671">
      <w:pPr>
        <w:spacing w:after="0" w:line="240" w:lineRule="auto"/>
        <w:rPr>
          <w:lang w:val="en-US"/>
        </w:rPr>
      </w:pPr>
      <w:r w:rsidRPr="00B93671">
        <w:rPr>
          <w:lang w:val="en-US"/>
        </w:rPr>
        <w:t xml:space="preserve"> 1349.2839</w:t>
      </w:r>
      <w:r w:rsidRPr="00B93671">
        <w:rPr>
          <w:lang w:val="en-US"/>
        </w:rPr>
        <w:tab/>
        <w:t xml:space="preserve"> 1378.9615</w:t>
      </w:r>
      <w:r w:rsidRPr="00B93671">
        <w:rPr>
          <w:lang w:val="en-US"/>
        </w:rPr>
        <w:tab/>
        <w:t xml:space="preserve"> 1407.3309</w:t>
      </w:r>
      <w:r w:rsidRPr="00B93671">
        <w:rPr>
          <w:lang w:val="en-US"/>
        </w:rPr>
        <w:tab/>
      </w:r>
    </w:p>
    <w:p w14:paraId="1027AA82" w14:textId="77777777" w:rsidR="00B93671" w:rsidRPr="00B93671" w:rsidRDefault="00B93671" w:rsidP="00B93671">
      <w:pPr>
        <w:spacing w:after="0" w:line="240" w:lineRule="auto"/>
        <w:rPr>
          <w:lang w:val="en-US"/>
        </w:rPr>
      </w:pPr>
      <w:r w:rsidRPr="00B93671">
        <w:rPr>
          <w:lang w:val="en-US"/>
        </w:rPr>
        <w:t xml:space="preserve"> 1419.7638</w:t>
      </w:r>
      <w:r w:rsidRPr="00B93671">
        <w:rPr>
          <w:lang w:val="en-US"/>
        </w:rPr>
        <w:tab/>
        <w:t xml:space="preserve"> 1463.7841</w:t>
      </w:r>
      <w:r w:rsidRPr="00B93671">
        <w:rPr>
          <w:lang w:val="en-US"/>
        </w:rPr>
        <w:tab/>
        <w:t xml:space="preserve"> 1487.7614</w:t>
      </w:r>
      <w:r w:rsidRPr="00B93671">
        <w:rPr>
          <w:lang w:val="en-US"/>
        </w:rPr>
        <w:tab/>
      </w:r>
    </w:p>
    <w:p w14:paraId="5CC4FC8A" w14:textId="77777777" w:rsidR="00B93671" w:rsidRPr="00B93671" w:rsidRDefault="00B93671" w:rsidP="00B93671">
      <w:pPr>
        <w:spacing w:after="0" w:line="240" w:lineRule="auto"/>
        <w:rPr>
          <w:lang w:val="en-US"/>
        </w:rPr>
      </w:pPr>
      <w:r w:rsidRPr="00B93671">
        <w:rPr>
          <w:lang w:val="en-US"/>
        </w:rPr>
        <w:t xml:space="preserve"> 1500.0011</w:t>
      </w:r>
      <w:r w:rsidRPr="00B93671">
        <w:rPr>
          <w:lang w:val="en-US"/>
        </w:rPr>
        <w:tab/>
        <w:t xml:space="preserve"> 1503.5507</w:t>
      </w:r>
      <w:r w:rsidRPr="00B93671">
        <w:rPr>
          <w:lang w:val="en-US"/>
        </w:rPr>
        <w:tab/>
        <w:t xml:space="preserve"> 1518.1605</w:t>
      </w:r>
      <w:r w:rsidRPr="00B93671">
        <w:rPr>
          <w:lang w:val="en-US"/>
        </w:rPr>
        <w:tab/>
      </w:r>
    </w:p>
    <w:p w14:paraId="0C1926A2" w14:textId="77777777" w:rsidR="00B93671" w:rsidRPr="00B93671" w:rsidRDefault="00B93671" w:rsidP="00B93671">
      <w:pPr>
        <w:spacing w:after="0" w:line="240" w:lineRule="auto"/>
        <w:rPr>
          <w:lang w:val="en-US"/>
        </w:rPr>
      </w:pPr>
      <w:r w:rsidRPr="00B93671">
        <w:rPr>
          <w:lang w:val="en-US"/>
        </w:rPr>
        <w:t xml:space="preserve"> 2998.6238</w:t>
      </w:r>
      <w:r w:rsidRPr="00B93671">
        <w:rPr>
          <w:lang w:val="en-US"/>
        </w:rPr>
        <w:tab/>
        <w:t xml:space="preserve"> 3025.7053</w:t>
      </w:r>
      <w:r w:rsidRPr="00B93671">
        <w:rPr>
          <w:lang w:val="en-US"/>
        </w:rPr>
        <w:tab/>
        <w:t xml:space="preserve"> 3031.4343</w:t>
      </w:r>
      <w:r w:rsidRPr="00B93671">
        <w:rPr>
          <w:lang w:val="en-US"/>
        </w:rPr>
        <w:tab/>
      </w:r>
    </w:p>
    <w:p w14:paraId="3BEBC8ED" w14:textId="77777777" w:rsidR="00B93671" w:rsidRPr="00B93671" w:rsidRDefault="00B93671" w:rsidP="00B93671">
      <w:pPr>
        <w:spacing w:after="0" w:line="240" w:lineRule="auto"/>
        <w:rPr>
          <w:lang w:val="en-US"/>
        </w:rPr>
      </w:pPr>
      <w:r w:rsidRPr="00B93671">
        <w:rPr>
          <w:lang w:val="en-US"/>
        </w:rPr>
        <w:t xml:space="preserve"> 3080.6018</w:t>
      </w:r>
      <w:r w:rsidRPr="00B93671">
        <w:rPr>
          <w:lang w:val="en-US"/>
        </w:rPr>
        <w:tab/>
        <w:t xml:space="preserve"> 3109.2231</w:t>
      </w:r>
      <w:r w:rsidRPr="00B93671">
        <w:rPr>
          <w:lang w:val="en-US"/>
        </w:rPr>
        <w:tab/>
        <w:t xml:space="preserve"> 3135.9758</w:t>
      </w:r>
      <w:r w:rsidRPr="00B93671">
        <w:rPr>
          <w:lang w:val="en-US"/>
        </w:rPr>
        <w:tab/>
      </w:r>
    </w:p>
    <w:p w14:paraId="5F880F27" w14:textId="77777777" w:rsidR="00B93671" w:rsidRPr="00B93671" w:rsidRDefault="00B93671" w:rsidP="00B93671">
      <w:pPr>
        <w:spacing w:after="0" w:line="240" w:lineRule="auto"/>
        <w:rPr>
          <w:lang w:val="en-US"/>
        </w:rPr>
      </w:pPr>
      <w:r w:rsidRPr="00B93671">
        <w:rPr>
          <w:lang w:val="en-US"/>
        </w:rPr>
        <w:t xml:space="preserve"> 3142.7141</w:t>
      </w:r>
      <w:r w:rsidRPr="00B93671">
        <w:rPr>
          <w:lang w:val="en-US"/>
        </w:rPr>
        <w:tab/>
        <w:t xml:space="preserve"> 3230.6775</w:t>
      </w:r>
      <w:r w:rsidRPr="00B93671">
        <w:rPr>
          <w:lang w:val="en-US"/>
        </w:rPr>
        <w:tab/>
        <w:t xml:space="preserve"> 3813.6299</w:t>
      </w:r>
      <w:r w:rsidRPr="00B93671">
        <w:rPr>
          <w:lang w:val="en-US"/>
        </w:rPr>
        <w:tab/>
      </w:r>
    </w:p>
    <w:p w14:paraId="01BA29F5" w14:textId="77777777" w:rsidR="00B93671" w:rsidRPr="00B93671" w:rsidRDefault="00B93671" w:rsidP="00B93671">
      <w:pPr>
        <w:spacing w:after="0" w:line="240" w:lineRule="auto"/>
        <w:rPr>
          <w:lang w:val="en-US"/>
        </w:rPr>
      </w:pPr>
    </w:p>
    <w:p w14:paraId="5DE846DD" w14:textId="24C94DF6" w:rsidR="00B93671" w:rsidRPr="00B93671" w:rsidRDefault="00B93671" w:rsidP="00B93671">
      <w:pPr>
        <w:spacing w:after="0" w:line="240" w:lineRule="auto"/>
        <w:rPr>
          <w:lang w:val="en-US"/>
        </w:rPr>
      </w:pPr>
    </w:p>
    <w:p w14:paraId="32F3623B" w14:textId="59C0A6B0" w:rsidR="00B93671" w:rsidRPr="00B93671" w:rsidRDefault="00B93671" w:rsidP="00B93671">
      <w:pPr>
        <w:spacing w:after="0" w:line="240" w:lineRule="auto"/>
        <w:rPr>
          <w:lang w:val="en-US"/>
        </w:rPr>
      </w:pPr>
      <w:r w:rsidRPr="00E048D8">
        <w:rPr>
          <w:noProof/>
          <w:lang w:eastAsia="nl-BE"/>
        </w:rPr>
        <w:drawing>
          <wp:anchor distT="0" distB="0" distL="114300" distR="114300" simplePos="0" relativeHeight="251664384" behindDoc="0" locked="0" layoutInCell="1" allowOverlap="1" wp14:anchorId="5D744348" wp14:editId="356D4AE3">
            <wp:simplePos x="0" y="0"/>
            <wp:positionH relativeFrom="column">
              <wp:posOffset>2743835</wp:posOffset>
            </wp:positionH>
            <wp:positionV relativeFrom="paragraph">
              <wp:posOffset>55880</wp:posOffset>
            </wp:positionV>
            <wp:extent cx="2388235" cy="546100"/>
            <wp:effectExtent l="0" t="0" r="0" b="635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88235" cy="546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c-C=C(C)CJCOH  or  c-C2JC=CCOH</w:t>
      </w:r>
    </w:p>
    <w:p w14:paraId="3E0C4906" w14:textId="77777777" w:rsidR="00B93671" w:rsidRPr="00B93671" w:rsidRDefault="00B93671" w:rsidP="00B93671">
      <w:pPr>
        <w:spacing w:after="0" w:line="240" w:lineRule="auto"/>
        <w:rPr>
          <w:lang w:val="en-US"/>
        </w:rPr>
      </w:pPr>
    </w:p>
    <w:p w14:paraId="16F9FDF6" w14:textId="77777777" w:rsidR="00B93671" w:rsidRPr="00B93671" w:rsidRDefault="00B93671" w:rsidP="00B93671">
      <w:pPr>
        <w:spacing w:after="0" w:line="240" w:lineRule="auto"/>
        <w:rPr>
          <w:lang w:val="en-US"/>
        </w:rPr>
      </w:pPr>
      <w:r w:rsidRPr="00B93671">
        <w:rPr>
          <w:lang w:val="en-US"/>
        </w:rPr>
        <w:t>Geometry [Angstroms]</w:t>
      </w:r>
    </w:p>
    <w:p w14:paraId="0F908FA6" w14:textId="77777777" w:rsidR="00B93671" w:rsidRPr="00B93671" w:rsidRDefault="00B93671" w:rsidP="00B93671">
      <w:pPr>
        <w:spacing w:after="0" w:line="240" w:lineRule="auto"/>
        <w:rPr>
          <w:lang w:val="en-US"/>
        </w:rPr>
      </w:pPr>
      <w:r w:rsidRPr="00B93671">
        <w:rPr>
          <w:lang w:val="en-US"/>
        </w:rPr>
        <w:t xml:space="preserve">  6      0.003418   -0.010095    0.001055</w:t>
      </w:r>
    </w:p>
    <w:p w14:paraId="37E39F82" w14:textId="77777777" w:rsidR="00B93671" w:rsidRPr="00B93671" w:rsidRDefault="00B93671" w:rsidP="00B93671">
      <w:pPr>
        <w:spacing w:after="0" w:line="240" w:lineRule="auto"/>
        <w:rPr>
          <w:lang w:val="en-US"/>
        </w:rPr>
      </w:pPr>
      <w:r w:rsidRPr="00B93671">
        <w:rPr>
          <w:lang w:val="en-US"/>
        </w:rPr>
        <w:t xml:space="preserve">  6      0.004533   -0.000366    1.384973</w:t>
      </w:r>
    </w:p>
    <w:p w14:paraId="326B0DA7" w14:textId="77777777" w:rsidR="00B93671" w:rsidRPr="00B93671" w:rsidRDefault="00B93671" w:rsidP="00B93671">
      <w:pPr>
        <w:spacing w:after="0" w:line="240" w:lineRule="auto"/>
        <w:rPr>
          <w:lang w:val="en-US"/>
        </w:rPr>
      </w:pPr>
      <w:r w:rsidRPr="00B93671">
        <w:rPr>
          <w:lang w:val="en-US"/>
        </w:rPr>
        <w:t xml:space="preserve">  6      1.166746    0.002087    2.161077</w:t>
      </w:r>
    </w:p>
    <w:p w14:paraId="4FF787D3" w14:textId="77777777" w:rsidR="00B93671" w:rsidRPr="00B93671" w:rsidRDefault="00B93671" w:rsidP="00B93671">
      <w:pPr>
        <w:spacing w:after="0" w:line="240" w:lineRule="auto"/>
        <w:rPr>
          <w:lang w:val="en-US"/>
        </w:rPr>
      </w:pPr>
      <w:r w:rsidRPr="00B93671">
        <w:rPr>
          <w:lang w:val="en-US"/>
        </w:rPr>
        <w:t xml:space="preserve">  6      2.580232   -0.021227    1.676736</w:t>
      </w:r>
    </w:p>
    <w:p w14:paraId="6622806B" w14:textId="77777777" w:rsidR="00B93671" w:rsidRPr="00B93671" w:rsidRDefault="00B93671" w:rsidP="00B93671">
      <w:pPr>
        <w:spacing w:after="0" w:line="240" w:lineRule="auto"/>
        <w:rPr>
          <w:lang w:val="en-US"/>
        </w:rPr>
      </w:pPr>
      <w:r w:rsidRPr="00B93671">
        <w:rPr>
          <w:lang w:val="en-US"/>
        </w:rPr>
        <w:t xml:space="preserve">  8      3.411032    0.881580    2.414883</w:t>
      </w:r>
    </w:p>
    <w:p w14:paraId="54A56FBF" w14:textId="77777777" w:rsidR="00B93671" w:rsidRPr="00B93671" w:rsidRDefault="00B93671" w:rsidP="00B93671">
      <w:pPr>
        <w:spacing w:after="0" w:line="240" w:lineRule="auto"/>
        <w:rPr>
          <w:lang w:val="en-US"/>
        </w:rPr>
      </w:pPr>
      <w:r w:rsidRPr="00B93671">
        <w:rPr>
          <w:lang w:val="en-US"/>
        </w:rPr>
        <w:t xml:space="preserve">  6     -1.328138   -0.020751    2.114572</w:t>
      </w:r>
    </w:p>
    <w:p w14:paraId="69BCDB49" w14:textId="77777777" w:rsidR="00B93671" w:rsidRPr="00B93671" w:rsidRDefault="00B93671" w:rsidP="00B93671">
      <w:pPr>
        <w:spacing w:after="0" w:line="240" w:lineRule="auto"/>
        <w:rPr>
          <w:lang w:val="en-US"/>
        </w:rPr>
      </w:pPr>
      <w:r w:rsidRPr="00B93671">
        <w:rPr>
          <w:lang w:val="en-US"/>
        </w:rPr>
        <w:t xml:space="preserve">  1      1.066485    0.007016    3.243665</w:t>
      </w:r>
    </w:p>
    <w:p w14:paraId="0D3564C0" w14:textId="77777777" w:rsidR="00B93671" w:rsidRPr="00B93671" w:rsidRDefault="00B93671" w:rsidP="00B93671">
      <w:pPr>
        <w:spacing w:after="0" w:line="240" w:lineRule="auto"/>
        <w:rPr>
          <w:lang w:val="en-US"/>
        </w:rPr>
      </w:pPr>
      <w:r w:rsidRPr="00B93671">
        <w:rPr>
          <w:lang w:val="en-US"/>
        </w:rPr>
        <w:t xml:space="preserve">  1     -0.927519   -0.006019   -0.552334</w:t>
      </w:r>
    </w:p>
    <w:p w14:paraId="5466DC6F" w14:textId="77777777" w:rsidR="00B93671" w:rsidRPr="00B93671" w:rsidRDefault="00B93671" w:rsidP="00B93671">
      <w:pPr>
        <w:spacing w:after="0" w:line="240" w:lineRule="auto"/>
        <w:rPr>
          <w:lang w:val="en-US"/>
        </w:rPr>
      </w:pPr>
      <w:r w:rsidRPr="00B93671">
        <w:rPr>
          <w:lang w:val="en-US"/>
        </w:rPr>
        <w:t xml:space="preserve">  1      0.916078   -0.020817   -0.580040</w:t>
      </w:r>
    </w:p>
    <w:p w14:paraId="0923817E" w14:textId="77777777" w:rsidR="00B93671" w:rsidRPr="00B93671" w:rsidRDefault="00B93671" w:rsidP="00B93671">
      <w:pPr>
        <w:spacing w:after="0" w:line="240" w:lineRule="auto"/>
        <w:rPr>
          <w:lang w:val="en-US"/>
        </w:rPr>
      </w:pPr>
      <w:r w:rsidRPr="00B93671">
        <w:rPr>
          <w:lang w:val="en-US"/>
        </w:rPr>
        <w:t xml:space="preserve">  1     -1.295432    0.594715    3.016660</w:t>
      </w:r>
    </w:p>
    <w:p w14:paraId="322B7938" w14:textId="77777777" w:rsidR="00B93671" w:rsidRPr="00B93671" w:rsidRDefault="00B93671" w:rsidP="00B93671">
      <w:pPr>
        <w:spacing w:after="0" w:line="240" w:lineRule="auto"/>
        <w:rPr>
          <w:lang w:val="en-US"/>
        </w:rPr>
      </w:pPr>
      <w:r w:rsidRPr="00B93671">
        <w:rPr>
          <w:lang w:val="en-US"/>
        </w:rPr>
        <w:t xml:space="preserve">  1     -2.135342    0.348989    1.479425</w:t>
      </w:r>
    </w:p>
    <w:p w14:paraId="48D626E5" w14:textId="77777777" w:rsidR="00B93671" w:rsidRPr="00B93671" w:rsidRDefault="00B93671" w:rsidP="00B93671">
      <w:pPr>
        <w:spacing w:after="0" w:line="240" w:lineRule="auto"/>
        <w:rPr>
          <w:lang w:val="en-US"/>
        </w:rPr>
      </w:pPr>
      <w:r w:rsidRPr="00B93671">
        <w:rPr>
          <w:lang w:val="en-US"/>
        </w:rPr>
        <w:t xml:space="preserve">  1     -1.586285   -1.039262    2.421305</w:t>
      </w:r>
    </w:p>
    <w:p w14:paraId="5A9EF8F4" w14:textId="77777777" w:rsidR="00B93671" w:rsidRPr="00B93671" w:rsidRDefault="00B93671" w:rsidP="00B93671">
      <w:pPr>
        <w:spacing w:after="0" w:line="240" w:lineRule="auto"/>
        <w:rPr>
          <w:lang w:val="en-US"/>
        </w:rPr>
      </w:pPr>
      <w:r w:rsidRPr="00B93671">
        <w:rPr>
          <w:lang w:val="en-US"/>
        </w:rPr>
        <w:t xml:space="preserve">  1      3.025876   -1.008608    1.843793</w:t>
      </w:r>
    </w:p>
    <w:p w14:paraId="1FC199B6" w14:textId="77777777" w:rsidR="00B93671" w:rsidRPr="00B93671" w:rsidRDefault="00B93671" w:rsidP="00B93671">
      <w:pPr>
        <w:spacing w:after="0" w:line="240" w:lineRule="auto"/>
        <w:rPr>
          <w:lang w:val="en-US"/>
        </w:rPr>
      </w:pPr>
      <w:r w:rsidRPr="00B93671">
        <w:rPr>
          <w:lang w:val="en-US"/>
        </w:rPr>
        <w:t xml:space="preserve">  1      2.644472    0.182135    0.601158</w:t>
      </w:r>
    </w:p>
    <w:p w14:paraId="61329243" w14:textId="77777777" w:rsidR="00B93671" w:rsidRPr="00B93671" w:rsidRDefault="00B93671" w:rsidP="00B93671">
      <w:pPr>
        <w:spacing w:after="0" w:line="240" w:lineRule="auto"/>
        <w:rPr>
          <w:lang w:val="en-US"/>
        </w:rPr>
      </w:pPr>
      <w:r w:rsidRPr="00B93671">
        <w:rPr>
          <w:lang w:val="en-US"/>
        </w:rPr>
        <w:t xml:space="preserve">  1      3.015302    1.756103    2.338808</w:t>
      </w:r>
    </w:p>
    <w:p w14:paraId="6C22088D" w14:textId="77777777" w:rsidR="00B93671" w:rsidRPr="00B93671" w:rsidRDefault="00B93671" w:rsidP="00B93671">
      <w:pPr>
        <w:spacing w:after="0" w:line="240" w:lineRule="auto"/>
        <w:rPr>
          <w:lang w:val="en-US"/>
        </w:rPr>
      </w:pPr>
      <w:r w:rsidRPr="00B93671">
        <w:rPr>
          <w:lang w:val="en-US"/>
        </w:rPr>
        <w:t>Rotational Constants [GHz] =                     1.580       1.852       7.595</w:t>
      </w:r>
    </w:p>
    <w:p w14:paraId="70AEFEDC" w14:textId="77777777" w:rsidR="00B93671" w:rsidRPr="00B93671" w:rsidRDefault="00B93671" w:rsidP="00B93671">
      <w:pPr>
        <w:spacing w:after="0" w:line="240" w:lineRule="auto"/>
        <w:rPr>
          <w:lang w:val="en-US"/>
        </w:rPr>
      </w:pPr>
      <w:r w:rsidRPr="00B93671">
        <w:rPr>
          <w:lang w:val="en-US"/>
        </w:rPr>
        <w:t>Frequencies [cm-1]</w:t>
      </w:r>
    </w:p>
    <w:p w14:paraId="04741E82" w14:textId="77777777" w:rsidR="00B93671" w:rsidRPr="00B93671" w:rsidRDefault="00B93671" w:rsidP="00B93671">
      <w:pPr>
        <w:spacing w:after="0" w:line="240" w:lineRule="auto"/>
        <w:rPr>
          <w:lang w:val="en-US"/>
        </w:rPr>
      </w:pPr>
      <w:r w:rsidRPr="00B93671">
        <w:rPr>
          <w:lang w:val="en-US"/>
        </w:rPr>
        <w:t xml:space="preserve">   45.9276</w:t>
      </w:r>
      <w:r w:rsidRPr="00B93671">
        <w:rPr>
          <w:lang w:val="en-US"/>
        </w:rPr>
        <w:tab/>
        <w:t xml:space="preserve">   57.5740</w:t>
      </w:r>
      <w:r w:rsidRPr="00B93671">
        <w:rPr>
          <w:lang w:val="en-US"/>
        </w:rPr>
        <w:tab/>
        <w:t xml:space="preserve">  136.4569</w:t>
      </w:r>
      <w:r w:rsidRPr="00B93671">
        <w:rPr>
          <w:lang w:val="en-US"/>
        </w:rPr>
        <w:tab/>
      </w:r>
    </w:p>
    <w:p w14:paraId="75C319F2" w14:textId="77777777" w:rsidR="00B93671" w:rsidRPr="00B93671" w:rsidRDefault="00B93671" w:rsidP="00B93671">
      <w:pPr>
        <w:spacing w:after="0" w:line="240" w:lineRule="auto"/>
        <w:rPr>
          <w:lang w:val="en-US"/>
        </w:rPr>
      </w:pPr>
      <w:r w:rsidRPr="00B93671">
        <w:rPr>
          <w:lang w:val="en-US"/>
        </w:rPr>
        <w:t xml:space="preserve">  241.3355</w:t>
      </w:r>
      <w:r w:rsidRPr="00B93671">
        <w:rPr>
          <w:lang w:val="en-US"/>
        </w:rPr>
        <w:tab/>
        <w:t xml:space="preserve">  354.6352</w:t>
      </w:r>
      <w:r w:rsidRPr="00B93671">
        <w:rPr>
          <w:lang w:val="en-US"/>
        </w:rPr>
        <w:tab/>
        <w:t xml:space="preserve">  379.4326</w:t>
      </w:r>
      <w:r w:rsidRPr="00B93671">
        <w:rPr>
          <w:lang w:val="en-US"/>
        </w:rPr>
        <w:tab/>
      </w:r>
    </w:p>
    <w:p w14:paraId="58C74602" w14:textId="77777777" w:rsidR="00B93671" w:rsidRPr="00B93671" w:rsidRDefault="00B93671" w:rsidP="00B93671">
      <w:pPr>
        <w:spacing w:after="0" w:line="240" w:lineRule="auto"/>
        <w:rPr>
          <w:lang w:val="en-US"/>
        </w:rPr>
      </w:pPr>
      <w:r w:rsidRPr="00B93671">
        <w:rPr>
          <w:lang w:val="en-US"/>
        </w:rPr>
        <w:t xml:space="preserve">  458.2051</w:t>
      </w:r>
      <w:r w:rsidRPr="00B93671">
        <w:rPr>
          <w:lang w:val="en-US"/>
        </w:rPr>
        <w:tab/>
        <w:t xml:space="preserve">  489.8037</w:t>
      </w:r>
      <w:r w:rsidRPr="00B93671">
        <w:rPr>
          <w:lang w:val="en-US"/>
        </w:rPr>
        <w:tab/>
        <w:t xml:space="preserve">  514.1468</w:t>
      </w:r>
      <w:r w:rsidRPr="00B93671">
        <w:rPr>
          <w:lang w:val="en-US"/>
        </w:rPr>
        <w:tab/>
      </w:r>
    </w:p>
    <w:p w14:paraId="6FD5A68C" w14:textId="77777777" w:rsidR="00B93671" w:rsidRPr="00B93671" w:rsidRDefault="00B93671" w:rsidP="00B93671">
      <w:pPr>
        <w:spacing w:after="0" w:line="240" w:lineRule="auto"/>
        <w:rPr>
          <w:lang w:val="en-US"/>
        </w:rPr>
      </w:pPr>
      <w:r w:rsidRPr="00B93671">
        <w:rPr>
          <w:lang w:val="en-US"/>
        </w:rPr>
        <w:t xml:space="preserve">  555.1449</w:t>
      </w:r>
      <w:r w:rsidRPr="00B93671">
        <w:rPr>
          <w:lang w:val="en-US"/>
        </w:rPr>
        <w:tab/>
        <w:t xml:space="preserve">  730.4854</w:t>
      </w:r>
      <w:r w:rsidRPr="00B93671">
        <w:rPr>
          <w:lang w:val="en-US"/>
        </w:rPr>
        <w:tab/>
        <w:t xml:space="preserve">  790.7422</w:t>
      </w:r>
      <w:r w:rsidRPr="00B93671">
        <w:rPr>
          <w:lang w:val="en-US"/>
        </w:rPr>
        <w:tab/>
      </w:r>
    </w:p>
    <w:p w14:paraId="7263314F" w14:textId="77777777" w:rsidR="00B93671" w:rsidRPr="00B93671" w:rsidRDefault="00B93671" w:rsidP="00B93671">
      <w:pPr>
        <w:spacing w:after="0" w:line="240" w:lineRule="auto"/>
        <w:rPr>
          <w:lang w:val="en-US"/>
        </w:rPr>
      </w:pPr>
      <w:r w:rsidRPr="00B93671">
        <w:rPr>
          <w:lang w:val="en-US"/>
        </w:rPr>
        <w:t xml:space="preserve">  856.2278</w:t>
      </w:r>
      <w:r w:rsidRPr="00B93671">
        <w:rPr>
          <w:lang w:val="en-US"/>
        </w:rPr>
        <w:tab/>
        <w:t xml:space="preserve">  928.3252</w:t>
      </w:r>
      <w:r w:rsidRPr="00B93671">
        <w:rPr>
          <w:lang w:val="en-US"/>
        </w:rPr>
        <w:tab/>
        <w:t xml:space="preserve"> 1001.8546</w:t>
      </w:r>
      <w:r w:rsidRPr="00B93671">
        <w:rPr>
          <w:lang w:val="en-US"/>
        </w:rPr>
        <w:tab/>
      </w:r>
    </w:p>
    <w:p w14:paraId="6267857B" w14:textId="77777777" w:rsidR="00B93671" w:rsidRPr="00B93671" w:rsidRDefault="00B93671" w:rsidP="00B93671">
      <w:pPr>
        <w:spacing w:after="0" w:line="240" w:lineRule="auto"/>
        <w:rPr>
          <w:lang w:val="en-US"/>
        </w:rPr>
      </w:pPr>
      <w:r w:rsidRPr="00B93671">
        <w:rPr>
          <w:lang w:val="en-US"/>
        </w:rPr>
        <w:t xml:space="preserve"> 1026.1534</w:t>
      </w:r>
      <w:r w:rsidRPr="00B93671">
        <w:rPr>
          <w:lang w:val="en-US"/>
        </w:rPr>
        <w:tab/>
        <w:t xml:space="preserve"> 1053.5623</w:t>
      </w:r>
      <w:r w:rsidRPr="00B93671">
        <w:rPr>
          <w:lang w:val="en-US"/>
        </w:rPr>
        <w:tab/>
        <w:t xml:space="preserve"> 1058.8320</w:t>
      </w:r>
      <w:r w:rsidRPr="00B93671">
        <w:rPr>
          <w:lang w:val="en-US"/>
        </w:rPr>
        <w:tab/>
      </w:r>
    </w:p>
    <w:p w14:paraId="38789B2C" w14:textId="77777777" w:rsidR="00B93671" w:rsidRPr="00B93671" w:rsidRDefault="00B93671" w:rsidP="00B93671">
      <w:pPr>
        <w:spacing w:after="0" w:line="240" w:lineRule="auto"/>
        <w:rPr>
          <w:lang w:val="en-US"/>
        </w:rPr>
      </w:pPr>
      <w:r w:rsidRPr="00B93671">
        <w:rPr>
          <w:lang w:val="en-US"/>
        </w:rPr>
        <w:t xml:space="preserve"> 1121.0474</w:t>
      </w:r>
      <w:r w:rsidRPr="00B93671">
        <w:rPr>
          <w:lang w:val="en-US"/>
        </w:rPr>
        <w:tab/>
        <w:t xml:space="preserve"> 1194.5865</w:t>
      </w:r>
      <w:r w:rsidRPr="00B93671">
        <w:rPr>
          <w:lang w:val="en-US"/>
        </w:rPr>
        <w:tab/>
        <w:t xml:space="preserve"> 1257.4919</w:t>
      </w:r>
      <w:r w:rsidRPr="00B93671">
        <w:rPr>
          <w:lang w:val="en-US"/>
        </w:rPr>
        <w:tab/>
      </w:r>
    </w:p>
    <w:p w14:paraId="05E5B883" w14:textId="77777777" w:rsidR="00B93671" w:rsidRPr="00B93671" w:rsidRDefault="00B93671" w:rsidP="00B93671">
      <w:pPr>
        <w:spacing w:after="0" w:line="240" w:lineRule="auto"/>
        <w:rPr>
          <w:lang w:val="en-US"/>
        </w:rPr>
      </w:pPr>
      <w:r w:rsidRPr="00B93671">
        <w:rPr>
          <w:lang w:val="en-US"/>
        </w:rPr>
        <w:t xml:space="preserve"> 1341.7927</w:t>
      </w:r>
      <w:r w:rsidRPr="00B93671">
        <w:rPr>
          <w:lang w:val="en-US"/>
        </w:rPr>
        <w:tab/>
        <w:t xml:space="preserve"> 1355.2186</w:t>
      </w:r>
      <w:r w:rsidRPr="00B93671">
        <w:rPr>
          <w:lang w:val="en-US"/>
        </w:rPr>
        <w:tab/>
        <w:t xml:space="preserve"> 1406.2581</w:t>
      </w:r>
      <w:r w:rsidRPr="00B93671">
        <w:rPr>
          <w:lang w:val="en-US"/>
        </w:rPr>
        <w:tab/>
      </w:r>
    </w:p>
    <w:p w14:paraId="58E41EAE" w14:textId="77777777" w:rsidR="00B93671" w:rsidRPr="00B93671" w:rsidRDefault="00B93671" w:rsidP="00B93671">
      <w:pPr>
        <w:spacing w:after="0" w:line="240" w:lineRule="auto"/>
        <w:rPr>
          <w:lang w:val="en-US"/>
        </w:rPr>
      </w:pPr>
      <w:r w:rsidRPr="00B93671">
        <w:rPr>
          <w:lang w:val="en-US"/>
        </w:rPr>
        <w:t xml:space="preserve"> 1412.1947</w:t>
      </w:r>
      <w:r w:rsidRPr="00B93671">
        <w:rPr>
          <w:lang w:val="en-US"/>
        </w:rPr>
        <w:tab/>
        <w:t xml:space="preserve"> 1478.0868</w:t>
      </w:r>
      <w:r w:rsidRPr="00B93671">
        <w:rPr>
          <w:lang w:val="en-US"/>
        </w:rPr>
        <w:tab/>
        <w:t xml:space="preserve"> 1492.9022</w:t>
      </w:r>
      <w:r w:rsidRPr="00B93671">
        <w:rPr>
          <w:lang w:val="en-US"/>
        </w:rPr>
        <w:tab/>
      </w:r>
    </w:p>
    <w:p w14:paraId="4279CFAE" w14:textId="77777777" w:rsidR="00B93671" w:rsidRPr="00B93671" w:rsidRDefault="00B93671" w:rsidP="00B93671">
      <w:pPr>
        <w:spacing w:after="0" w:line="240" w:lineRule="auto"/>
        <w:rPr>
          <w:lang w:val="en-US"/>
        </w:rPr>
      </w:pPr>
      <w:r w:rsidRPr="00B93671">
        <w:rPr>
          <w:lang w:val="en-US"/>
        </w:rPr>
        <w:t xml:space="preserve"> 1494.0288</w:t>
      </w:r>
      <w:r w:rsidRPr="00B93671">
        <w:rPr>
          <w:lang w:val="en-US"/>
        </w:rPr>
        <w:tab/>
        <w:t xml:space="preserve"> 1496.6945</w:t>
      </w:r>
      <w:r w:rsidRPr="00B93671">
        <w:rPr>
          <w:lang w:val="en-US"/>
        </w:rPr>
        <w:tab/>
        <w:t xml:space="preserve"> 1533.7914</w:t>
      </w:r>
      <w:r w:rsidRPr="00B93671">
        <w:rPr>
          <w:lang w:val="en-US"/>
        </w:rPr>
        <w:tab/>
      </w:r>
    </w:p>
    <w:p w14:paraId="56211137" w14:textId="77777777" w:rsidR="00B93671" w:rsidRPr="00B93671" w:rsidRDefault="00B93671" w:rsidP="00B93671">
      <w:pPr>
        <w:spacing w:after="0" w:line="240" w:lineRule="auto"/>
        <w:rPr>
          <w:lang w:val="en-US"/>
        </w:rPr>
      </w:pPr>
      <w:r w:rsidRPr="00B93671">
        <w:rPr>
          <w:lang w:val="en-US"/>
        </w:rPr>
        <w:t xml:space="preserve"> 3004.6233</w:t>
      </w:r>
      <w:r w:rsidRPr="00B93671">
        <w:rPr>
          <w:lang w:val="en-US"/>
        </w:rPr>
        <w:tab/>
        <w:t xml:space="preserve"> 3028.2878</w:t>
      </w:r>
      <w:r w:rsidRPr="00B93671">
        <w:rPr>
          <w:lang w:val="en-US"/>
        </w:rPr>
        <w:tab/>
        <w:t xml:space="preserve"> 3034.8657</w:t>
      </w:r>
      <w:r w:rsidRPr="00B93671">
        <w:rPr>
          <w:lang w:val="en-US"/>
        </w:rPr>
        <w:tab/>
      </w:r>
    </w:p>
    <w:p w14:paraId="4D9E3E00" w14:textId="77777777" w:rsidR="00B93671" w:rsidRPr="00B93671" w:rsidRDefault="00B93671" w:rsidP="00B93671">
      <w:pPr>
        <w:spacing w:after="0" w:line="240" w:lineRule="auto"/>
        <w:rPr>
          <w:lang w:val="en-US"/>
        </w:rPr>
      </w:pPr>
      <w:r w:rsidRPr="00B93671">
        <w:rPr>
          <w:lang w:val="en-US"/>
        </w:rPr>
        <w:t xml:space="preserve"> 3083.8259</w:t>
      </w:r>
      <w:r w:rsidRPr="00B93671">
        <w:rPr>
          <w:lang w:val="en-US"/>
        </w:rPr>
        <w:tab/>
        <w:t xml:space="preserve"> 3106.0012</w:t>
      </w:r>
      <w:r w:rsidRPr="00B93671">
        <w:rPr>
          <w:lang w:val="en-US"/>
        </w:rPr>
        <w:tab/>
        <w:t xml:space="preserve"> 3140.3774</w:t>
      </w:r>
      <w:r w:rsidRPr="00B93671">
        <w:rPr>
          <w:lang w:val="en-US"/>
        </w:rPr>
        <w:tab/>
      </w:r>
    </w:p>
    <w:p w14:paraId="4ABD69BB" w14:textId="77777777" w:rsidR="00B93671" w:rsidRPr="00B93671" w:rsidRDefault="00B93671" w:rsidP="00B93671">
      <w:pPr>
        <w:spacing w:after="0" w:line="240" w:lineRule="auto"/>
        <w:rPr>
          <w:lang w:val="en-US"/>
        </w:rPr>
      </w:pPr>
      <w:r w:rsidRPr="00B93671">
        <w:rPr>
          <w:lang w:val="en-US"/>
        </w:rPr>
        <w:t xml:space="preserve"> 3149.3054</w:t>
      </w:r>
      <w:r w:rsidRPr="00B93671">
        <w:rPr>
          <w:lang w:val="en-US"/>
        </w:rPr>
        <w:tab/>
        <w:t xml:space="preserve"> 3236.4514</w:t>
      </w:r>
      <w:r w:rsidRPr="00B93671">
        <w:rPr>
          <w:lang w:val="en-US"/>
        </w:rPr>
        <w:tab/>
        <w:t xml:space="preserve"> 3815.9084</w:t>
      </w:r>
      <w:r w:rsidRPr="00B93671">
        <w:rPr>
          <w:lang w:val="en-US"/>
        </w:rPr>
        <w:tab/>
      </w:r>
    </w:p>
    <w:p w14:paraId="5F8DFBB4" w14:textId="77777777" w:rsidR="00B93671" w:rsidRPr="00B93671" w:rsidRDefault="00B93671" w:rsidP="00B93671">
      <w:pPr>
        <w:spacing w:after="0" w:line="240" w:lineRule="auto"/>
        <w:rPr>
          <w:lang w:val="en-US"/>
        </w:rPr>
      </w:pPr>
    </w:p>
    <w:p w14:paraId="4470D0F4" w14:textId="77777777" w:rsidR="00B93671" w:rsidRDefault="00B93671">
      <w:pPr>
        <w:jc w:val="left"/>
        <w:rPr>
          <w:b/>
          <w:lang w:val="en-US"/>
        </w:rPr>
      </w:pPr>
      <w:r>
        <w:rPr>
          <w:b/>
          <w:lang w:val="en-US"/>
        </w:rPr>
        <w:br w:type="page"/>
      </w:r>
    </w:p>
    <w:p w14:paraId="64FE213F" w14:textId="2C3F9A30" w:rsidR="00B93671" w:rsidRPr="00B93671" w:rsidRDefault="00B93671" w:rsidP="00B93671">
      <w:pPr>
        <w:spacing w:after="0" w:line="240" w:lineRule="auto"/>
        <w:rPr>
          <w:lang w:val="en-US"/>
        </w:rPr>
      </w:pPr>
      <w:r>
        <w:rPr>
          <w:b/>
          <w:noProof/>
          <w:lang w:eastAsia="nl-BE"/>
        </w:rPr>
        <w:lastRenderedPageBreak/>
        <w:drawing>
          <wp:anchor distT="0" distB="0" distL="114300" distR="114300" simplePos="0" relativeHeight="251666432" behindDoc="0" locked="0" layoutInCell="1" allowOverlap="1" wp14:anchorId="2A38FD9A" wp14:editId="07F2A73C">
            <wp:simplePos x="0" y="0"/>
            <wp:positionH relativeFrom="column">
              <wp:posOffset>3561715</wp:posOffset>
            </wp:positionH>
            <wp:positionV relativeFrom="paragraph">
              <wp:posOffset>-93980</wp:posOffset>
            </wp:positionV>
            <wp:extent cx="1098550" cy="878205"/>
            <wp:effectExtent l="0" t="0" r="635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98550" cy="878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0 (cis)</w:t>
      </w:r>
    </w:p>
    <w:p w14:paraId="044E6D92" w14:textId="77777777" w:rsidR="00B93671" w:rsidRPr="00B93671" w:rsidRDefault="00B93671" w:rsidP="00B93671">
      <w:pPr>
        <w:spacing w:after="0" w:line="240" w:lineRule="auto"/>
        <w:rPr>
          <w:b/>
          <w:lang w:val="en-US"/>
        </w:rPr>
      </w:pPr>
      <w:r w:rsidRPr="00B93671">
        <w:rPr>
          <w:b/>
          <w:lang w:val="en-US"/>
        </w:rPr>
        <w:t xml:space="preserve">TS  H+c-C=C(C)CCOH =&gt; H2+c-C=C(C)CJCOH   </w:t>
      </w:r>
    </w:p>
    <w:p w14:paraId="4FCE1AEF" w14:textId="77777777" w:rsidR="00B93671" w:rsidRPr="00B93671" w:rsidRDefault="00B93671" w:rsidP="00B93671">
      <w:pPr>
        <w:spacing w:after="0" w:line="240" w:lineRule="auto"/>
        <w:rPr>
          <w:lang w:val="en-US"/>
        </w:rPr>
      </w:pPr>
    </w:p>
    <w:p w14:paraId="6B9628A1" w14:textId="77777777" w:rsidR="00B93671" w:rsidRPr="00B93671" w:rsidRDefault="00B93671" w:rsidP="00B93671">
      <w:pPr>
        <w:spacing w:after="0" w:line="240" w:lineRule="auto"/>
        <w:rPr>
          <w:lang w:val="en-US"/>
        </w:rPr>
      </w:pPr>
      <w:r w:rsidRPr="00B93671">
        <w:rPr>
          <w:lang w:val="en-US"/>
        </w:rPr>
        <w:t>Geometry [Angstroms]</w:t>
      </w:r>
    </w:p>
    <w:p w14:paraId="7AA18CE4" w14:textId="77777777" w:rsidR="00B93671" w:rsidRPr="00B93671" w:rsidRDefault="00B93671" w:rsidP="00B93671">
      <w:pPr>
        <w:spacing w:after="0" w:line="240" w:lineRule="auto"/>
        <w:rPr>
          <w:lang w:val="en-US"/>
        </w:rPr>
      </w:pPr>
      <w:r w:rsidRPr="00B93671">
        <w:rPr>
          <w:lang w:val="en-US"/>
        </w:rPr>
        <w:t xml:space="preserve">  6     -0.000816    0.119627    0.015775</w:t>
      </w:r>
    </w:p>
    <w:p w14:paraId="22A6EFF4" w14:textId="77777777" w:rsidR="00B93671" w:rsidRPr="00B93671" w:rsidRDefault="00B93671" w:rsidP="00B93671">
      <w:pPr>
        <w:spacing w:after="0" w:line="240" w:lineRule="auto"/>
        <w:rPr>
          <w:lang w:val="en-US"/>
        </w:rPr>
      </w:pPr>
      <w:r w:rsidRPr="00B93671">
        <w:rPr>
          <w:lang w:val="en-US"/>
        </w:rPr>
        <w:t xml:space="preserve">  6      0.005133    0.012170    1.350666</w:t>
      </w:r>
    </w:p>
    <w:p w14:paraId="7950377B" w14:textId="77777777" w:rsidR="00B93671" w:rsidRPr="00B93671" w:rsidRDefault="00B93671" w:rsidP="00B93671">
      <w:pPr>
        <w:spacing w:after="0" w:line="240" w:lineRule="auto"/>
        <w:rPr>
          <w:lang w:val="en-US"/>
        </w:rPr>
      </w:pPr>
      <w:r w:rsidRPr="00B93671">
        <w:rPr>
          <w:lang w:val="en-US"/>
        </w:rPr>
        <w:t xml:space="preserve">  6      1.245706    0.048174    2.170462</w:t>
      </w:r>
    </w:p>
    <w:p w14:paraId="156D73B4" w14:textId="77777777" w:rsidR="00B93671" w:rsidRPr="00B93671" w:rsidRDefault="00B93671" w:rsidP="00B93671">
      <w:pPr>
        <w:spacing w:after="0" w:line="240" w:lineRule="auto"/>
        <w:rPr>
          <w:lang w:val="en-US"/>
        </w:rPr>
      </w:pPr>
      <w:r w:rsidRPr="00B93671">
        <w:rPr>
          <w:lang w:val="en-US"/>
        </w:rPr>
        <w:t xml:space="preserve">  6      2.548284    0.449163    1.515917</w:t>
      </w:r>
    </w:p>
    <w:p w14:paraId="22FC8A32" w14:textId="77777777" w:rsidR="00B93671" w:rsidRPr="00B93671" w:rsidRDefault="00B93671" w:rsidP="00B93671">
      <w:pPr>
        <w:spacing w:after="0" w:line="240" w:lineRule="auto"/>
        <w:rPr>
          <w:lang w:val="en-US"/>
        </w:rPr>
      </w:pPr>
      <w:r w:rsidRPr="00B93671">
        <w:rPr>
          <w:lang w:val="en-US"/>
        </w:rPr>
        <w:t xml:space="preserve">  8      3.546645    0.455654    2.532022</w:t>
      </w:r>
    </w:p>
    <w:p w14:paraId="4D4E76C8" w14:textId="77777777" w:rsidR="00B93671" w:rsidRPr="00B93671" w:rsidRDefault="00B93671" w:rsidP="00B93671">
      <w:pPr>
        <w:spacing w:after="0" w:line="240" w:lineRule="auto"/>
        <w:rPr>
          <w:lang w:val="en-US"/>
        </w:rPr>
      </w:pPr>
      <w:r w:rsidRPr="00B93671">
        <w:rPr>
          <w:lang w:val="en-US"/>
        </w:rPr>
        <w:t xml:space="preserve">  6     -1.267988   -0.200203    2.131309</w:t>
      </w:r>
    </w:p>
    <w:p w14:paraId="562FAF98" w14:textId="77777777" w:rsidR="00B93671" w:rsidRPr="00B93671" w:rsidRDefault="00B93671" w:rsidP="00B93671">
      <w:pPr>
        <w:spacing w:after="0" w:line="240" w:lineRule="auto"/>
        <w:rPr>
          <w:lang w:val="en-US"/>
        </w:rPr>
      </w:pPr>
      <w:r w:rsidRPr="00B93671">
        <w:rPr>
          <w:lang w:val="en-US"/>
        </w:rPr>
        <w:t xml:space="preserve">  1      1.108258    0.601962    3.103952</w:t>
      </w:r>
    </w:p>
    <w:p w14:paraId="7E704B5B" w14:textId="77777777" w:rsidR="00B93671" w:rsidRPr="00B93671" w:rsidRDefault="00B93671" w:rsidP="00B93671">
      <w:pPr>
        <w:spacing w:after="0" w:line="240" w:lineRule="auto"/>
        <w:rPr>
          <w:lang w:val="en-US"/>
        </w:rPr>
      </w:pPr>
      <w:r w:rsidRPr="00B93671">
        <w:rPr>
          <w:lang w:val="en-US"/>
        </w:rPr>
        <w:t xml:space="preserve">  1      1.420358   -1.088020    2.593352</w:t>
      </w:r>
    </w:p>
    <w:p w14:paraId="3507ECE7" w14:textId="77777777" w:rsidR="00B93671" w:rsidRPr="00B93671" w:rsidRDefault="00B93671" w:rsidP="00B93671">
      <w:pPr>
        <w:spacing w:after="0" w:line="240" w:lineRule="auto"/>
        <w:rPr>
          <w:lang w:val="en-US"/>
        </w:rPr>
      </w:pPr>
      <w:r w:rsidRPr="00B93671">
        <w:rPr>
          <w:lang w:val="en-US"/>
        </w:rPr>
        <w:t xml:space="preserve">  1     -0.927775    0.072738   -0.544841</w:t>
      </w:r>
    </w:p>
    <w:p w14:paraId="0C1823BA" w14:textId="77777777" w:rsidR="00B93671" w:rsidRPr="00B93671" w:rsidRDefault="00B93671" w:rsidP="00B93671">
      <w:pPr>
        <w:spacing w:after="0" w:line="240" w:lineRule="auto"/>
        <w:rPr>
          <w:lang w:val="en-US"/>
        </w:rPr>
      </w:pPr>
      <w:r w:rsidRPr="00B93671">
        <w:rPr>
          <w:lang w:val="en-US"/>
        </w:rPr>
        <w:t xml:space="preserve">  1      0.903963    0.263195   -0.562604</w:t>
      </w:r>
    </w:p>
    <w:p w14:paraId="151F46D4" w14:textId="77777777" w:rsidR="00B93671" w:rsidRPr="00B93671" w:rsidRDefault="00B93671" w:rsidP="00B93671">
      <w:pPr>
        <w:spacing w:after="0" w:line="240" w:lineRule="auto"/>
        <w:rPr>
          <w:lang w:val="en-US"/>
        </w:rPr>
      </w:pPr>
      <w:r w:rsidRPr="00B93671">
        <w:rPr>
          <w:lang w:val="en-US"/>
        </w:rPr>
        <w:t xml:space="preserve">  1     -1.426469    0.609933    2.851352</w:t>
      </w:r>
    </w:p>
    <w:p w14:paraId="6BECE597" w14:textId="77777777" w:rsidR="00B93671" w:rsidRPr="00B93671" w:rsidRDefault="00B93671" w:rsidP="00B93671">
      <w:pPr>
        <w:spacing w:after="0" w:line="240" w:lineRule="auto"/>
        <w:rPr>
          <w:lang w:val="en-US"/>
        </w:rPr>
      </w:pPr>
      <w:r w:rsidRPr="00B93671">
        <w:rPr>
          <w:lang w:val="en-US"/>
        </w:rPr>
        <w:t xml:space="preserve">  1     -2.138652   -0.252352    1.475659</w:t>
      </w:r>
    </w:p>
    <w:p w14:paraId="7A30C2FE" w14:textId="77777777" w:rsidR="00B93671" w:rsidRPr="00B93671" w:rsidRDefault="00B93671" w:rsidP="00B93671">
      <w:pPr>
        <w:spacing w:after="0" w:line="240" w:lineRule="auto"/>
        <w:rPr>
          <w:lang w:val="en-US"/>
        </w:rPr>
      </w:pPr>
      <w:r w:rsidRPr="00B93671">
        <w:rPr>
          <w:lang w:val="en-US"/>
        </w:rPr>
        <w:t xml:space="preserve">  1     -1.215964   -1.130523    2.708315</w:t>
      </w:r>
    </w:p>
    <w:p w14:paraId="3BB5951E" w14:textId="77777777" w:rsidR="00B93671" w:rsidRPr="00B93671" w:rsidRDefault="00B93671" w:rsidP="00B93671">
      <w:pPr>
        <w:spacing w:after="0" w:line="240" w:lineRule="auto"/>
        <w:rPr>
          <w:lang w:val="en-US"/>
        </w:rPr>
      </w:pPr>
      <w:r w:rsidRPr="00B93671">
        <w:rPr>
          <w:lang w:val="en-US"/>
        </w:rPr>
        <w:t xml:space="preserve">  1      2.803630   -0.256513    0.713672</w:t>
      </w:r>
    </w:p>
    <w:p w14:paraId="402669B4" w14:textId="77777777" w:rsidR="00B93671" w:rsidRPr="00B93671" w:rsidRDefault="00B93671" w:rsidP="00B93671">
      <w:pPr>
        <w:spacing w:after="0" w:line="240" w:lineRule="auto"/>
        <w:rPr>
          <w:lang w:val="en-US"/>
        </w:rPr>
      </w:pPr>
      <w:r w:rsidRPr="00B93671">
        <w:rPr>
          <w:lang w:val="en-US"/>
        </w:rPr>
        <w:t xml:space="preserve">  1      2.437229    1.446708    1.064048</w:t>
      </w:r>
    </w:p>
    <w:p w14:paraId="1CB1F503" w14:textId="77777777" w:rsidR="00B93671" w:rsidRPr="00B93671" w:rsidRDefault="00B93671" w:rsidP="00B93671">
      <w:pPr>
        <w:spacing w:after="0" w:line="240" w:lineRule="auto"/>
        <w:rPr>
          <w:lang w:val="en-US"/>
        </w:rPr>
      </w:pPr>
      <w:r w:rsidRPr="00B93671">
        <w:rPr>
          <w:lang w:val="en-US"/>
        </w:rPr>
        <w:t xml:space="preserve">  1      4.391617    0.655909    2.120166</w:t>
      </w:r>
    </w:p>
    <w:p w14:paraId="721126AA" w14:textId="77777777" w:rsidR="00B93671" w:rsidRPr="00B93671" w:rsidRDefault="00B93671" w:rsidP="00B93671">
      <w:pPr>
        <w:spacing w:after="0" w:line="240" w:lineRule="auto"/>
        <w:rPr>
          <w:lang w:val="en-US"/>
        </w:rPr>
      </w:pPr>
      <w:r w:rsidRPr="00B93671">
        <w:rPr>
          <w:lang w:val="en-US"/>
        </w:rPr>
        <w:t xml:space="preserve">  1      1.593948   -2.108276    2.956336</w:t>
      </w:r>
    </w:p>
    <w:p w14:paraId="170538E7" w14:textId="77777777" w:rsidR="00B93671" w:rsidRPr="00B93671" w:rsidRDefault="00B93671" w:rsidP="00B93671">
      <w:pPr>
        <w:spacing w:after="0" w:line="240" w:lineRule="auto"/>
        <w:rPr>
          <w:lang w:val="en-US"/>
        </w:rPr>
      </w:pPr>
      <w:r w:rsidRPr="00B93671">
        <w:rPr>
          <w:lang w:val="en-US"/>
        </w:rPr>
        <w:t>Rotational Constants [GHz] =                     1.503       1.781       7.057</w:t>
      </w:r>
    </w:p>
    <w:p w14:paraId="3E64B409" w14:textId="77777777" w:rsidR="00B93671" w:rsidRPr="00B93671" w:rsidRDefault="00B93671" w:rsidP="00B93671">
      <w:pPr>
        <w:spacing w:after="0" w:line="240" w:lineRule="auto"/>
        <w:rPr>
          <w:b/>
          <w:lang w:val="en-US"/>
        </w:rPr>
      </w:pPr>
      <w:r w:rsidRPr="00B93671">
        <w:rPr>
          <w:lang w:val="en-US"/>
        </w:rPr>
        <w:t>Frequencies [cm-1]</w:t>
      </w:r>
    </w:p>
    <w:p w14:paraId="385B8700" w14:textId="77777777" w:rsidR="00B93671" w:rsidRPr="00B93671" w:rsidRDefault="00B93671" w:rsidP="00B93671">
      <w:pPr>
        <w:spacing w:after="0" w:line="240" w:lineRule="auto"/>
        <w:rPr>
          <w:lang w:val="en-US"/>
        </w:rPr>
      </w:pPr>
      <w:r w:rsidRPr="00B93671">
        <w:rPr>
          <w:lang w:val="en-US"/>
        </w:rPr>
        <w:t xml:space="preserve"> -832.5806</w:t>
      </w:r>
      <w:r w:rsidRPr="00B93671">
        <w:rPr>
          <w:lang w:val="en-US"/>
        </w:rPr>
        <w:tab/>
        <w:t xml:space="preserve">   78.9009</w:t>
      </w:r>
      <w:r w:rsidRPr="00B93671">
        <w:rPr>
          <w:lang w:val="en-US"/>
        </w:rPr>
        <w:tab/>
        <w:t xml:space="preserve">  119.2387</w:t>
      </w:r>
      <w:r w:rsidRPr="00B93671">
        <w:rPr>
          <w:lang w:val="en-US"/>
        </w:rPr>
        <w:tab/>
      </w:r>
    </w:p>
    <w:p w14:paraId="2A56DAA7" w14:textId="77777777" w:rsidR="00B93671" w:rsidRPr="00B93671" w:rsidRDefault="00B93671" w:rsidP="00B93671">
      <w:pPr>
        <w:spacing w:after="0" w:line="240" w:lineRule="auto"/>
        <w:rPr>
          <w:lang w:val="en-US"/>
        </w:rPr>
      </w:pPr>
      <w:r w:rsidRPr="00B93671">
        <w:rPr>
          <w:lang w:val="en-US"/>
        </w:rPr>
        <w:t xml:space="preserve">  179.3549</w:t>
      </w:r>
      <w:r w:rsidRPr="00B93671">
        <w:rPr>
          <w:lang w:val="en-US"/>
        </w:rPr>
        <w:tab/>
        <w:t xml:space="preserve">  189.1961</w:t>
      </w:r>
      <w:r w:rsidRPr="00B93671">
        <w:rPr>
          <w:lang w:val="en-US"/>
        </w:rPr>
        <w:tab/>
        <w:t xml:space="preserve">  247.2498</w:t>
      </w:r>
      <w:r w:rsidRPr="00B93671">
        <w:rPr>
          <w:lang w:val="en-US"/>
        </w:rPr>
        <w:tab/>
      </w:r>
    </w:p>
    <w:p w14:paraId="610EEF5D" w14:textId="77777777" w:rsidR="00B93671" w:rsidRPr="00B93671" w:rsidRDefault="00B93671" w:rsidP="00B93671">
      <w:pPr>
        <w:spacing w:after="0" w:line="240" w:lineRule="auto"/>
        <w:rPr>
          <w:lang w:val="en-US"/>
        </w:rPr>
      </w:pPr>
      <w:r w:rsidRPr="00B93671">
        <w:rPr>
          <w:lang w:val="en-US"/>
        </w:rPr>
        <w:t xml:space="preserve">  297.6072</w:t>
      </w:r>
      <w:r w:rsidRPr="00B93671">
        <w:rPr>
          <w:lang w:val="en-US"/>
        </w:rPr>
        <w:tab/>
        <w:t xml:space="preserve">  341.8155</w:t>
      </w:r>
      <w:r w:rsidRPr="00B93671">
        <w:rPr>
          <w:lang w:val="en-US"/>
        </w:rPr>
        <w:tab/>
        <w:t xml:space="preserve">  364.5472</w:t>
      </w:r>
      <w:r w:rsidRPr="00B93671">
        <w:rPr>
          <w:lang w:val="en-US"/>
        </w:rPr>
        <w:tab/>
      </w:r>
    </w:p>
    <w:p w14:paraId="1501B38E" w14:textId="77777777" w:rsidR="00B93671" w:rsidRPr="00B93671" w:rsidRDefault="00B93671" w:rsidP="00B93671">
      <w:pPr>
        <w:spacing w:after="0" w:line="240" w:lineRule="auto"/>
        <w:rPr>
          <w:lang w:val="en-US"/>
        </w:rPr>
      </w:pPr>
      <w:r w:rsidRPr="00B93671">
        <w:rPr>
          <w:lang w:val="en-US"/>
        </w:rPr>
        <w:t xml:space="preserve">  434.1057</w:t>
      </w:r>
      <w:r w:rsidRPr="00B93671">
        <w:rPr>
          <w:lang w:val="en-US"/>
        </w:rPr>
        <w:tab/>
        <w:t xml:space="preserve">  503.4662</w:t>
      </w:r>
      <w:r w:rsidRPr="00B93671">
        <w:rPr>
          <w:lang w:val="en-US"/>
        </w:rPr>
        <w:tab/>
        <w:t xml:space="preserve">  509.6005</w:t>
      </w:r>
      <w:r w:rsidRPr="00B93671">
        <w:rPr>
          <w:lang w:val="en-US"/>
        </w:rPr>
        <w:tab/>
      </w:r>
    </w:p>
    <w:p w14:paraId="7D521038" w14:textId="77777777" w:rsidR="00B93671" w:rsidRPr="00B93671" w:rsidRDefault="00B93671" w:rsidP="00B93671">
      <w:pPr>
        <w:spacing w:after="0" w:line="240" w:lineRule="auto"/>
        <w:rPr>
          <w:lang w:val="en-US"/>
        </w:rPr>
      </w:pPr>
      <w:r w:rsidRPr="00B93671">
        <w:rPr>
          <w:lang w:val="en-US"/>
        </w:rPr>
        <w:t xml:space="preserve">  693.4592</w:t>
      </w:r>
      <w:r w:rsidRPr="00B93671">
        <w:rPr>
          <w:lang w:val="en-US"/>
        </w:rPr>
        <w:tab/>
        <w:t xml:space="preserve">  846.3409</w:t>
      </w:r>
      <w:r w:rsidRPr="00B93671">
        <w:rPr>
          <w:lang w:val="en-US"/>
        </w:rPr>
        <w:tab/>
        <w:t xml:space="preserve">  876.2566</w:t>
      </w:r>
      <w:r w:rsidRPr="00B93671">
        <w:rPr>
          <w:lang w:val="en-US"/>
        </w:rPr>
        <w:tab/>
      </w:r>
    </w:p>
    <w:p w14:paraId="5045390B" w14:textId="77777777" w:rsidR="00B93671" w:rsidRPr="00B93671" w:rsidRDefault="00B93671" w:rsidP="00B93671">
      <w:pPr>
        <w:spacing w:after="0" w:line="240" w:lineRule="auto"/>
        <w:rPr>
          <w:lang w:val="en-US"/>
        </w:rPr>
      </w:pPr>
      <w:r w:rsidRPr="00B93671">
        <w:rPr>
          <w:lang w:val="en-US"/>
        </w:rPr>
        <w:t xml:space="preserve">  918.0674</w:t>
      </w:r>
      <w:r w:rsidRPr="00B93671">
        <w:rPr>
          <w:lang w:val="en-US"/>
        </w:rPr>
        <w:tab/>
        <w:t xml:space="preserve">  978.2810</w:t>
      </w:r>
      <w:r w:rsidRPr="00B93671">
        <w:rPr>
          <w:lang w:val="en-US"/>
        </w:rPr>
        <w:tab/>
        <w:t xml:space="preserve"> 1008.2308</w:t>
      </w:r>
      <w:r w:rsidRPr="00B93671">
        <w:rPr>
          <w:lang w:val="en-US"/>
        </w:rPr>
        <w:tab/>
      </w:r>
    </w:p>
    <w:p w14:paraId="0AAA28DA" w14:textId="77777777" w:rsidR="00B93671" w:rsidRPr="00B93671" w:rsidRDefault="00B93671" w:rsidP="00B93671">
      <w:pPr>
        <w:spacing w:after="0" w:line="240" w:lineRule="auto"/>
        <w:rPr>
          <w:lang w:val="en-US"/>
        </w:rPr>
      </w:pPr>
      <w:r w:rsidRPr="00B93671">
        <w:rPr>
          <w:lang w:val="en-US"/>
        </w:rPr>
        <w:t xml:space="preserve"> 1033.7837</w:t>
      </w:r>
      <w:r w:rsidRPr="00B93671">
        <w:rPr>
          <w:lang w:val="en-US"/>
        </w:rPr>
        <w:tab/>
        <w:t xml:space="preserve"> 1059.5908</w:t>
      </w:r>
      <w:r w:rsidRPr="00B93671">
        <w:rPr>
          <w:lang w:val="en-US"/>
        </w:rPr>
        <w:tab/>
        <w:t xml:space="preserve"> 1079.2913</w:t>
      </w:r>
      <w:r w:rsidRPr="00B93671">
        <w:rPr>
          <w:lang w:val="en-US"/>
        </w:rPr>
        <w:tab/>
      </w:r>
    </w:p>
    <w:p w14:paraId="3CEDDC1B" w14:textId="77777777" w:rsidR="00B93671" w:rsidRPr="00B93671" w:rsidRDefault="00B93671" w:rsidP="00B93671">
      <w:pPr>
        <w:spacing w:after="0" w:line="240" w:lineRule="auto"/>
        <w:rPr>
          <w:lang w:val="en-US"/>
        </w:rPr>
      </w:pPr>
      <w:r w:rsidRPr="00B93671">
        <w:rPr>
          <w:lang w:val="en-US"/>
        </w:rPr>
        <w:t xml:space="preserve"> 1097.0568</w:t>
      </w:r>
      <w:r w:rsidRPr="00B93671">
        <w:rPr>
          <w:lang w:val="en-US"/>
        </w:rPr>
        <w:tab/>
        <w:t xml:space="preserve"> 1170.4377</w:t>
      </w:r>
      <w:r w:rsidRPr="00B93671">
        <w:rPr>
          <w:lang w:val="en-US"/>
        </w:rPr>
        <w:tab/>
        <w:t xml:space="preserve"> 1241.3351</w:t>
      </w:r>
      <w:r w:rsidRPr="00B93671">
        <w:rPr>
          <w:lang w:val="en-US"/>
        </w:rPr>
        <w:tab/>
      </w:r>
    </w:p>
    <w:p w14:paraId="0C21D865" w14:textId="77777777" w:rsidR="00B93671" w:rsidRPr="00B93671" w:rsidRDefault="00B93671" w:rsidP="00B93671">
      <w:pPr>
        <w:spacing w:after="0" w:line="240" w:lineRule="auto"/>
        <w:rPr>
          <w:lang w:val="en-US"/>
        </w:rPr>
      </w:pPr>
      <w:r w:rsidRPr="00B93671">
        <w:rPr>
          <w:lang w:val="en-US"/>
        </w:rPr>
        <w:t xml:space="preserve"> 1281.0201</w:t>
      </w:r>
      <w:r w:rsidRPr="00B93671">
        <w:rPr>
          <w:lang w:val="en-US"/>
        </w:rPr>
        <w:tab/>
        <w:t xml:space="preserve"> 1328.2679</w:t>
      </w:r>
      <w:r w:rsidRPr="00B93671">
        <w:rPr>
          <w:lang w:val="en-US"/>
        </w:rPr>
        <w:tab/>
        <w:t xml:space="preserve"> 1352.4003</w:t>
      </w:r>
      <w:r w:rsidRPr="00B93671">
        <w:rPr>
          <w:lang w:val="en-US"/>
        </w:rPr>
        <w:tab/>
      </w:r>
    </w:p>
    <w:p w14:paraId="09775357" w14:textId="77777777" w:rsidR="00B93671" w:rsidRPr="00B93671" w:rsidRDefault="00B93671" w:rsidP="00B93671">
      <w:pPr>
        <w:spacing w:after="0" w:line="240" w:lineRule="auto"/>
        <w:rPr>
          <w:lang w:val="en-US"/>
        </w:rPr>
      </w:pPr>
      <w:r w:rsidRPr="00B93671">
        <w:rPr>
          <w:lang w:val="en-US"/>
        </w:rPr>
        <w:t xml:space="preserve"> 1398.9282</w:t>
      </w:r>
      <w:r w:rsidRPr="00B93671">
        <w:rPr>
          <w:lang w:val="en-US"/>
        </w:rPr>
        <w:tab/>
        <w:t xml:space="preserve"> 1412.4813</w:t>
      </w:r>
      <w:r w:rsidRPr="00B93671">
        <w:rPr>
          <w:lang w:val="en-US"/>
        </w:rPr>
        <w:tab/>
        <w:t xml:space="preserve"> 1424.0000</w:t>
      </w:r>
      <w:r w:rsidRPr="00B93671">
        <w:rPr>
          <w:lang w:val="en-US"/>
        </w:rPr>
        <w:tab/>
      </w:r>
    </w:p>
    <w:p w14:paraId="41C4F05F" w14:textId="77777777" w:rsidR="00B93671" w:rsidRPr="00B93671" w:rsidRDefault="00B93671" w:rsidP="00B93671">
      <w:pPr>
        <w:spacing w:after="0" w:line="240" w:lineRule="auto"/>
        <w:rPr>
          <w:lang w:val="en-US"/>
        </w:rPr>
      </w:pPr>
      <w:r w:rsidRPr="00B93671">
        <w:rPr>
          <w:lang w:val="en-US"/>
        </w:rPr>
        <w:t xml:space="preserve"> 1447.1707</w:t>
      </w:r>
      <w:r w:rsidRPr="00B93671">
        <w:rPr>
          <w:lang w:val="en-US"/>
        </w:rPr>
        <w:tab/>
        <w:t xml:space="preserve"> 1475.6506</w:t>
      </w:r>
      <w:r w:rsidRPr="00B93671">
        <w:rPr>
          <w:lang w:val="en-US"/>
        </w:rPr>
        <w:tab/>
        <w:t xml:space="preserve"> 1483.4563</w:t>
      </w:r>
      <w:r w:rsidRPr="00B93671">
        <w:rPr>
          <w:lang w:val="en-US"/>
        </w:rPr>
        <w:tab/>
      </w:r>
    </w:p>
    <w:p w14:paraId="3B463618" w14:textId="77777777" w:rsidR="00B93671" w:rsidRPr="00B93671" w:rsidRDefault="00B93671" w:rsidP="00B93671">
      <w:pPr>
        <w:spacing w:after="0" w:line="240" w:lineRule="auto"/>
        <w:rPr>
          <w:lang w:val="en-US"/>
        </w:rPr>
      </w:pPr>
      <w:r w:rsidRPr="00B93671">
        <w:rPr>
          <w:lang w:val="en-US"/>
        </w:rPr>
        <w:t xml:space="preserve"> 1497.3044</w:t>
      </w:r>
      <w:r w:rsidRPr="00B93671">
        <w:rPr>
          <w:lang w:val="en-US"/>
        </w:rPr>
        <w:tab/>
        <w:t xml:space="preserve"> 1511.3463</w:t>
      </w:r>
      <w:r w:rsidRPr="00B93671">
        <w:rPr>
          <w:lang w:val="en-US"/>
        </w:rPr>
        <w:tab/>
        <w:t xml:space="preserve"> 1685.5758</w:t>
      </w:r>
      <w:r w:rsidRPr="00B93671">
        <w:rPr>
          <w:lang w:val="en-US"/>
        </w:rPr>
        <w:tab/>
      </w:r>
    </w:p>
    <w:p w14:paraId="0F95F86F" w14:textId="77777777" w:rsidR="00B93671" w:rsidRPr="00B93671" w:rsidRDefault="00B93671" w:rsidP="00B93671">
      <w:pPr>
        <w:spacing w:after="0" w:line="240" w:lineRule="auto"/>
        <w:rPr>
          <w:lang w:val="en-US"/>
        </w:rPr>
      </w:pPr>
      <w:r w:rsidRPr="00B93671">
        <w:rPr>
          <w:lang w:val="en-US"/>
        </w:rPr>
        <w:t xml:space="preserve"> 2995.7205</w:t>
      </w:r>
      <w:r w:rsidRPr="00B93671">
        <w:rPr>
          <w:lang w:val="en-US"/>
        </w:rPr>
        <w:tab/>
        <w:t xml:space="preserve"> 3014.0569</w:t>
      </w:r>
      <w:r w:rsidRPr="00B93671">
        <w:rPr>
          <w:lang w:val="en-US"/>
        </w:rPr>
        <w:tab/>
        <w:t xml:space="preserve"> 3053.5400</w:t>
      </w:r>
      <w:r w:rsidRPr="00B93671">
        <w:rPr>
          <w:lang w:val="en-US"/>
        </w:rPr>
        <w:tab/>
      </w:r>
    </w:p>
    <w:p w14:paraId="07687945" w14:textId="77777777" w:rsidR="00B93671" w:rsidRPr="00B93671" w:rsidRDefault="00B93671" w:rsidP="00B93671">
      <w:pPr>
        <w:spacing w:after="0" w:line="240" w:lineRule="auto"/>
        <w:rPr>
          <w:lang w:val="en-US"/>
        </w:rPr>
      </w:pPr>
      <w:r w:rsidRPr="00B93671">
        <w:rPr>
          <w:lang w:val="en-US"/>
        </w:rPr>
        <w:t xml:space="preserve"> 3060.0647</w:t>
      </w:r>
      <w:r w:rsidRPr="00B93671">
        <w:rPr>
          <w:lang w:val="en-US"/>
        </w:rPr>
        <w:tab/>
        <w:t xml:space="preserve"> 3067.1494</w:t>
      </w:r>
      <w:r w:rsidRPr="00B93671">
        <w:rPr>
          <w:lang w:val="en-US"/>
        </w:rPr>
        <w:tab/>
        <w:t xml:space="preserve"> 3106.8135</w:t>
      </w:r>
      <w:r w:rsidRPr="00B93671">
        <w:rPr>
          <w:lang w:val="en-US"/>
        </w:rPr>
        <w:tab/>
      </w:r>
    </w:p>
    <w:p w14:paraId="4E00EF5B" w14:textId="77777777" w:rsidR="00B93671" w:rsidRPr="00B93671" w:rsidRDefault="00B93671" w:rsidP="00B93671">
      <w:pPr>
        <w:spacing w:after="0" w:line="240" w:lineRule="auto"/>
        <w:rPr>
          <w:lang w:val="en-US"/>
        </w:rPr>
      </w:pPr>
      <w:r w:rsidRPr="00B93671">
        <w:rPr>
          <w:lang w:val="en-US"/>
        </w:rPr>
        <w:t xml:space="preserve"> 3139.4604</w:t>
      </w:r>
      <w:r w:rsidRPr="00B93671">
        <w:rPr>
          <w:lang w:val="en-US"/>
        </w:rPr>
        <w:tab/>
        <w:t xml:space="preserve"> 3219.4890</w:t>
      </w:r>
      <w:r w:rsidRPr="00B93671">
        <w:rPr>
          <w:lang w:val="en-US"/>
        </w:rPr>
        <w:tab/>
        <w:t xml:space="preserve"> 3820.3494</w:t>
      </w:r>
    </w:p>
    <w:p w14:paraId="14EB651B" w14:textId="1207C63F" w:rsidR="00B93671" w:rsidRPr="00B93671" w:rsidRDefault="00B93671" w:rsidP="00B93671">
      <w:pPr>
        <w:spacing w:after="0" w:line="240" w:lineRule="auto"/>
        <w:rPr>
          <w:b/>
          <w:lang w:val="en-US"/>
        </w:rPr>
      </w:pPr>
    </w:p>
    <w:p w14:paraId="03065C47" w14:textId="4F4D1955" w:rsidR="00B93671" w:rsidRDefault="00B93671" w:rsidP="00B93671">
      <w:pPr>
        <w:spacing w:after="0" w:line="240" w:lineRule="auto"/>
        <w:rPr>
          <w:b/>
          <w:lang w:val="en-US"/>
        </w:rPr>
      </w:pPr>
      <w:r>
        <w:rPr>
          <w:b/>
          <w:noProof/>
          <w:lang w:eastAsia="nl-BE"/>
        </w:rPr>
        <w:drawing>
          <wp:anchor distT="0" distB="0" distL="114300" distR="114300" simplePos="0" relativeHeight="251667456" behindDoc="0" locked="0" layoutInCell="1" allowOverlap="1" wp14:anchorId="43FCE798" wp14:editId="5BD19F6E">
            <wp:simplePos x="0" y="0"/>
            <wp:positionH relativeFrom="column">
              <wp:posOffset>3380740</wp:posOffset>
            </wp:positionH>
            <wp:positionV relativeFrom="paragraph">
              <wp:posOffset>47625</wp:posOffset>
            </wp:positionV>
            <wp:extent cx="1275715" cy="952500"/>
            <wp:effectExtent l="0" t="0" r="635"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275715" cy="95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277A1" w14:textId="77777777" w:rsidR="00B93671" w:rsidRPr="00B93671" w:rsidRDefault="00B93671" w:rsidP="00B93671">
      <w:pPr>
        <w:spacing w:after="0" w:line="240" w:lineRule="auto"/>
        <w:rPr>
          <w:b/>
          <w:lang w:val="en-US"/>
        </w:rPr>
      </w:pPr>
      <w:r w:rsidRPr="00B93671">
        <w:rPr>
          <w:b/>
          <w:lang w:val="en-US"/>
        </w:rPr>
        <w:t>Rxn10 (trans)</w:t>
      </w:r>
    </w:p>
    <w:p w14:paraId="7F042584" w14:textId="77777777" w:rsidR="00B93671" w:rsidRPr="00B93671" w:rsidRDefault="00B93671" w:rsidP="00B93671">
      <w:pPr>
        <w:spacing w:after="0" w:line="240" w:lineRule="auto"/>
        <w:rPr>
          <w:lang w:val="en-US"/>
        </w:rPr>
      </w:pPr>
      <w:r w:rsidRPr="00B93671">
        <w:rPr>
          <w:b/>
          <w:lang w:val="en-US"/>
        </w:rPr>
        <w:t xml:space="preserve">TS  H+t-C=C(C)CCOH =&gt; H2+t-C=C(C)CJCOH   </w:t>
      </w:r>
    </w:p>
    <w:p w14:paraId="352428F9" w14:textId="77777777" w:rsidR="00B93671" w:rsidRPr="00B93671" w:rsidRDefault="00B93671" w:rsidP="00B93671">
      <w:pPr>
        <w:spacing w:after="0" w:line="240" w:lineRule="auto"/>
        <w:rPr>
          <w:lang w:val="en-US"/>
        </w:rPr>
      </w:pPr>
    </w:p>
    <w:p w14:paraId="4744AB54" w14:textId="77777777" w:rsidR="00B93671" w:rsidRPr="00B93671" w:rsidRDefault="00B93671" w:rsidP="00B93671">
      <w:pPr>
        <w:spacing w:after="0" w:line="240" w:lineRule="auto"/>
        <w:rPr>
          <w:lang w:val="en-US"/>
        </w:rPr>
      </w:pPr>
      <w:r w:rsidRPr="00B93671">
        <w:rPr>
          <w:lang w:val="en-US"/>
        </w:rPr>
        <w:t>Geometry [Angstroms]</w:t>
      </w:r>
    </w:p>
    <w:p w14:paraId="306D8B4F" w14:textId="77777777" w:rsidR="00B93671" w:rsidRPr="00B93671" w:rsidRDefault="00B93671" w:rsidP="00B93671">
      <w:pPr>
        <w:spacing w:after="0" w:line="240" w:lineRule="auto"/>
        <w:rPr>
          <w:lang w:val="en-US"/>
        </w:rPr>
      </w:pPr>
      <w:r w:rsidRPr="00B93671">
        <w:rPr>
          <w:lang w:val="en-US"/>
        </w:rPr>
        <w:t xml:space="preserve">  6      0.001781    0.004859    0.003035</w:t>
      </w:r>
    </w:p>
    <w:p w14:paraId="75862EB6" w14:textId="77777777" w:rsidR="00B93671" w:rsidRPr="00B93671" w:rsidRDefault="00B93671" w:rsidP="00B93671">
      <w:pPr>
        <w:spacing w:after="0" w:line="240" w:lineRule="auto"/>
        <w:rPr>
          <w:lang w:val="en-US"/>
        </w:rPr>
      </w:pPr>
      <w:r w:rsidRPr="00B93671">
        <w:rPr>
          <w:lang w:val="en-US"/>
        </w:rPr>
        <w:t xml:space="preserve">  6      0.000108    0.002722    1.342011</w:t>
      </w:r>
    </w:p>
    <w:p w14:paraId="37BAF43A" w14:textId="77777777" w:rsidR="00B93671" w:rsidRPr="00B93671" w:rsidRDefault="00B93671" w:rsidP="00B93671">
      <w:pPr>
        <w:spacing w:after="0" w:line="240" w:lineRule="auto"/>
        <w:rPr>
          <w:lang w:val="en-US"/>
        </w:rPr>
      </w:pPr>
      <w:r w:rsidRPr="00B93671">
        <w:rPr>
          <w:lang w:val="en-US"/>
        </w:rPr>
        <w:t xml:space="preserve">  6      1.283227   -0.007438    2.135115</w:t>
      </w:r>
    </w:p>
    <w:p w14:paraId="1A383581" w14:textId="77777777" w:rsidR="00B93671" w:rsidRPr="00B93671" w:rsidRDefault="00B93671" w:rsidP="00B93671">
      <w:pPr>
        <w:spacing w:after="0" w:line="240" w:lineRule="auto"/>
        <w:rPr>
          <w:lang w:val="en-US"/>
        </w:rPr>
      </w:pPr>
      <w:r w:rsidRPr="00B93671">
        <w:rPr>
          <w:lang w:val="en-US"/>
        </w:rPr>
        <w:t xml:space="preserve">  6     -1.247411    0.037930    2.155787</w:t>
      </w:r>
    </w:p>
    <w:p w14:paraId="796966EF" w14:textId="77777777" w:rsidR="00B93671" w:rsidRPr="00B93671" w:rsidRDefault="00B93671" w:rsidP="00B93671">
      <w:pPr>
        <w:spacing w:after="0" w:line="240" w:lineRule="auto"/>
        <w:rPr>
          <w:lang w:val="en-US"/>
        </w:rPr>
      </w:pPr>
      <w:r w:rsidRPr="00B93671">
        <w:rPr>
          <w:lang w:val="en-US"/>
        </w:rPr>
        <w:t xml:space="preserve">  6     -2.594115   -0.136572    1.470942</w:t>
      </w:r>
    </w:p>
    <w:p w14:paraId="5B9ECD31" w14:textId="77777777" w:rsidR="00B93671" w:rsidRPr="00B93671" w:rsidRDefault="00B93671" w:rsidP="00B93671">
      <w:pPr>
        <w:spacing w:after="0" w:line="240" w:lineRule="auto"/>
        <w:rPr>
          <w:lang w:val="en-US"/>
        </w:rPr>
      </w:pPr>
      <w:r w:rsidRPr="00B93671">
        <w:rPr>
          <w:lang w:val="en-US"/>
        </w:rPr>
        <w:t xml:space="preserve">  8     -3.665967   -0.136122    2.406158</w:t>
      </w:r>
    </w:p>
    <w:p w14:paraId="7632C011" w14:textId="77777777" w:rsidR="00B93671" w:rsidRPr="00B93671" w:rsidRDefault="00B93671" w:rsidP="00B93671">
      <w:pPr>
        <w:spacing w:after="0" w:line="240" w:lineRule="auto"/>
        <w:rPr>
          <w:lang w:val="en-US"/>
        </w:rPr>
      </w:pPr>
      <w:r w:rsidRPr="00B93671">
        <w:rPr>
          <w:lang w:val="en-US"/>
        </w:rPr>
        <w:t xml:space="preserve">  1     -1.185303   -0.617609    3.030255</w:t>
      </w:r>
    </w:p>
    <w:p w14:paraId="13FF4244" w14:textId="77777777" w:rsidR="00B93671" w:rsidRPr="00B93671" w:rsidRDefault="00B93671" w:rsidP="00B93671">
      <w:pPr>
        <w:spacing w:after="0" w:line="240" w:lineRule="auto"/>
        <w:rPr>
          <w:lang w:val="en-US"/>
        </w:rPr>
      </w:pPr>
      <w:r w:rsidRPr="00B93671">
        <w:rPr>
          <w:lang w:val="en-US"/>
        </w:rPr>
        <w:t xml:space="preserve">  1     -1.292538    1.128856    2.677836</w:t>
      </w:r>
    </w:p>
    <w:p w14:paraId="429DE85F" w14:textId="77777777" w:rsidR="00B93671" w:rsidRPr="00B93671" w:rsidRDefault="00B93671" w:rsidP="00B93671">
      <w:pPr>
        <w:spacing w:after="0" w:line="240" w:lineRule="auto"/>
        <w:rPr>
          <w:lang w:val="en-US"/>
        </w:rPr>
      </w:pPr>
      <w:r w:rsidRPr="00B93671">
        <w:rPr>
          <w:lang w:val="en-US"/>
        </w:rPr>
        <w:t xml:space="preserve">  1      0.932001   -0.015488   -0.553905</w:t>
      </w:r>
    </w:p>
    <w:p w14:paraId="3EE84ACB" w14:textId="77777777" w:rsidR="00B93671" w:rsidRPr="00B93671" w:rsidRDefault="00B93671" w:rsidP="00B93671">
      <w:pPr>
        <w:spacing w:after="0" w:line="240" w:lineRule="auto"/>
        <w:rPr>
          <w:lang w:val="en-US"/>
        </w:rPr>
      </w:pPr>
      <w:r w:rsidRPr="00B93671">
        <w:rPr>
          <w:lang w:val="en-US"/>
        </w:rPr>
        <w:t xml:space="preserve">  1     -0.909368    0.018227   -0.582464</w:t>
      </w:r>
    </w:p>
    <w:p w14:paraId="708A361E" w14:textId="77777777" w:rsidR="00B93671" w:rsidRPr="00B93671" w:rsidRDefault="00B93671" w:rsidP="00B93671">
      <w:pPr>
        <w:spacing w:after="0" w:line="240" w:lineRule="auto"/>
        <w:rPr>
          <w:lang w:val="en-US"/>
        </w:rPr>
      </w:pPr>
      <w:r w:rsidRPr="00B93671">
        <w:rPr>
          <w:lang w:val="en-US"/>
        </w:rPr>
        <w:t xml:space="preserve">  1      1.336578   -0.889283    2.782681</w:t>
      </w:r>
    </w:p>
    <w:p w14:paraId="014B1E14" w14:textId="77777777" w:rsidR="00B93671" w:rsidRPr="00B93671" w:rsidRDefault="00B93671" w:rsidP="00B93671">
      <w:pPr>
        <w:spacing w:after="0" w:line="240" w:lineRule="auto"/>
        <w:rPr>
          <w:lang w:val="en-US"/>
        </w:rPr>
      </w:pPr>
      <w:r w:rsidRPr="00B93671">
        <w:rPr>
          <w:lang w:val="en-US"/>
        </w:rPr>
        <w:lastRenderedPageBreak/>
        <w:t xml:space="preserve">  1      2.158819   -0.006317    1.483944</w:t>
      </w:r>
    </w:p>
    <w:p w14:paraId="39CD9E70" w14:textId="77777777" w:rsidR="00B93671" w:rsidRPr="00B93671" w:rsidRDefault="00B93671" w:rsidP="00B93671">
      <w:pPr>
        <w:spacing w:after="0" w:line="240" w:lineRule="auto"/>
        <w:rPr>
          <w:lang w:val="en-US"/>
        </w:rPr>
      </w:pPr>
      <w:r w:rsidRPr="00B93671">
        <w:rPr>
          <w:lang w:val="en-US"/>
        </w:rPr>
        <w:t xml:space="preserve">  1      1.341303    0.869807    2.789490</w:t>
      </w:r>
    </w:p>
    <w:p w14:paraId="2043F8DF" w14:textId="77777777" w:rsidR="00B93671" w:rsidRPr="00B93671" w:rsidRDefault="00B93671" w:rsidP="00B93671">
      <w:pPr>
        <w:spacing w:after="0" w:line="240" w:lineRule="auto"/>
        <w:rPr>
          <w:lang w:val="en-US"/>
        </w:rPr>
      </w:pPr>
      <w:r w:rsidRPr="00B93671">
        <w:rPr>
          <w:lang w:val="en-US"/>
        </w:rPr>
        <w:t xml:space="preserve">  1     -2.739535    0.634647    0.703215</w:t>
      </w:r>
    </w:p>
    <w:p w14:paraId="6AAF3B35" w14:textId="77777777" w:rsidR="00B93671" w:rsidRPr="00B93671" w:rsidRDefault="00B93671" w:rsidP="00B93671">
      <w:pPr>
        <w:spacing w:after="0" w:line="240" w:lineRule="auto"/>
        <w:rPr>
          <w:lang w:val="en-US"/>
        </w:rPr>
      </w:pPr>
      <w:r w:rsidRPr="00B93671">
        <w:rPr>
          <w:lang w:val="en-US"/>
        </w:rPr>
        <w:t xml:space="preserve">  1     -2.634227   -1.108796    0.971855</w:t>
      </w:r>
    </w:p>
    <w:p w14:paraId="5F7F42EF" w14:textId="77777777" w:rsidR="00B93671" w:rsidRPr="00B93671" w:rsidRDefault="00B93671" w:rsidP="00B93671">
      <w:pPr>
        <w:spacing w:after="0" w:line="240" w:lineRule="auto"/>
        <w:rPr>
          <w:lang w:val="en-US"/>
        </w:rPr>
      </w:pPr>
      <w:r w:rsidRPr="00B93671">
        <w:rPr>
          <w:lang w:val="en-US"/>
        </w:rPr>
        <w:t xml:space="preserve">  1     -3.698361    0.734611    2.815517</w:t>
      </w:r>
    </w:p>
    <w:p w14:paraId="3037AD22" w14:textId="77777777" w:rsidR="00B93671" w:rsidRPr="00B93671" w:rsidRDefault="00B93671" w:rsidP="00B93671">
      <w:pPr>
        <w:spacing w:after="0" w:line="240" w:lineRule="auto"/>
        <w:rPr>
          <w:lang w:val="en-US"/>
        </w:rPr>
      </w:pPr>
      <w:r w:rsidRPr="00B93671">
        <w:rPr>
          <w:lang w:val="en-US"/>
        </w:rPr>
        <w:t xml:space="preserve">  1     -1.449825    2.148263    3.161147</w:t>
      </w:r>
    </w:p>
    <w:p w14:paraId="62F9B0D0" w14:textId="77777777" w:rsidR="00B93671" w:rsidRPr="00B93671" w:rsidRDefault="00B93671" w:rsidP="00B93671">
      <w:pPr>
        <w:spacing w:after="0" w:line="240" w:lineRule="auto"/>
        <w:rPr>
          <w:lang w:val="en-US"/>
        </w:rPr>
      </w:pPr>
      <w:r w:rsidRPr="00B93671">
        <w:rPr>
          <w:lang w:val="en-US"/>
        </w:rPr>
        <w:t>Rotational Constants [GHz] =                     1.492       1.760       7.045</w:t>
      </w:r>
    </w:p>
    <w:p w14:paraId="200115FF" w14:textId="77777777" w:rsidR="00B93671" w:rsidRPr="00B93671" w:rsidRDefault="00B93671" w:rsidP="00B93671">
      <w:pPr>
        <w:spacing w:after="0" w:line="240" w:lineRule="auto"/>
        <w:rPr>
          <w:b/>
          <w:lang w:val="en-US"/>
        </w:rPr>
      </w:pPr>
      <w:r w:rsidRPr="00B93671">
        <w:rPr>
          <w:lang w:val="en-US"/>
        </w:rPr>
        <w:t>Frequencies [cm-1]</w:t>
      </w:r>
    </w:p>
    <w:p w14:paraId="64B5A9D5" w14:textId="77777777" w:rsidR="00B93671" w:rsidRPr="00B93671" w:rsidRDefault="00B93671" w:rsidP="00B93671">
      <w:pPr>
        <w:spacing w:after="0" w:line="240" w:lineRule="auto"/>
        <w:rPr>
          <w:lang w:val="en-US"/>
        </w:rPr>
      </w:pPr>
      <w:r w:rsidRPr="00B93671">
        <w:rPr>
          <w:lang w:val="en-US"/>
        </w:rPr>
        <w:t xml:space="preserve"> -832.5806</w:t>
      </w:r>
      <w:r w:rsidRPr="00B93671">
        <w:rPr>
          <w:lang w:val="en-US"/>
        </w:rPr>
        <w:tab/>
        <w:t xml:space="preserve">   78.9009</w:t>
      </w:r>
      <w:r w:rsidRPr="00B93671">
        <w:rPr>
          <w:lang w:val="en-US"/>
        </w:rPr>
        <w:tab/>
        <w:t xml:space="preserve">  119.2387</w:t>
      </w:r>
      <w:r w:rsidRPr="00B93671">
        <w:rPr>
          <w:lang w:val="en-US"/>
        </w:rPr>
        <w:tab/>
      </w:r>
    </w:p>
    <w:p w14:paraId="2841342F" w14:textId="77777777" w:rsidR="00B93671" w:rsidRPr="00B93671" w:rsidRDefault="00B93671" w:rsidP="00B93671">
      <w:pPr>
        <w:spacing w:after="0" w:line="240" w:lineRule="auto"/>
        <w:rPr>
          <w:lang w:val="en-US"/>
        </w:rPr>
      </w:pPr>
      <w:r w:rsidRPr="00B93671">
        <w:rPr>
          <w:lang w:val="en-US"/>
        </w:rPr>
        <w:t xml:space="preserve">  179.3549</w:t>
      </w:r>
      <w:r w:rsidRPr="00B93671">
        <w:rPr>
          <w:lang w:val="en-US"/>
        </w:rPr>
        <w:tab/>
        <w:t xml:space="preserve">  189.1961</w:t>
      </w:r>
      <w:r w:rsidRPr="00B93671">
        <w:rPr>
          <w:lang w:val="en-US"/>
        </w:rPr>
        <w:tab/>
        <w:t xml:space="preserve">  247.2498</w:t>
      </w:r>
      <w:r w:rsidRPr="00B93671">
        <w:rPr>
          <w:lang w:val="en-US"/>
        </w:rPr>
        <w:tab/>
      </w:r>
    </w:p>
    <w:p w14:paraId="687BC6D0" w14:textId="77777777" w:rsidR="00B93671" w:rsidRPr="00B93671" w:rsidRDefault="00B93671" w:rsidP="00B93671">
      <w:pPr>
        <w:spacing w:after="0" w:line="240" w:lineRule="auto"/>
        <w:rPr>
          <w:lang w:val="en-US"/>
        </w:rPr>
      </w:pPr>
      <w:r w:rsidRPr="00B93671">
        <w:rPr>
          <w:lang w:val="en-US"/>
        </w:rPr>
        <w:t xml:space="preserve">  297.6072</w:t>
      </w:r>
      <w:r w:rsidRPr="00B93671">
        <w:rPr>
          <w:lang w:val="en-US"/>
        </w:rPr>
        <w:tab/>
        <w:t xml:space="preserve">  341.8155</w:t>
      </w:r>
      <w:r w:rsidRPr="00B93671">
        <w:rPr>
          <w:lang w:val="en-US"/>
        </w:rPr>
        <w:tab/>
        <w:t xml:space="preserve">  364.5472</w:t>
      </w:r>
      <w:r w:rsidRPr="00B93671">
        <w:rPr>
          <w:lang w:val="en-US"/>
        </w:rPr>
        <w:tab/>
      </w:r>
    </w:p>
    <w:p w14:paraId="6F870E4C" w14:textId="77777777" w:rsidR="00B93671" w:rsidRPr="00B93671" w:rsidRDefault="00B93671" w:rsidP="00B93671">
      <w:pPr>
        <w:spacing w:after="0" w:line="240" w:lineRule="auto"/>
        <w:rPr>
          <w:lang w:val="en-US"/>
        </w:rPr>
      </w:pPr>
      <w:r w:rsidRPr="00B93671">
        <w:rPr>
          <w:lang w:val="en-US"/>
        </w:rPr>
        <w:t xml:space="preserve">  434.1057</w:t>
      </w:r>
      <w:r w:rsidRPr="00B93671">
        <w:rPr>
          <w:lang w:val="en-US"/>
        </w:rPr>
        <w:tab/>
        <w:t xml:space="preserve">  503.4662</w:t>
      </w:r>
      <w:r w:rsidRPr="00B93671">
        <w:rPr>
          <w:lang w:val="en-US"/>
        </w:rPr>
        <w:tab/>
        <w:t xml:space="preserve">  509.6005</w:t>
      </w:r>
      <w:r w:rsidRPr="00B93671">
        <w:rPr>
          <w:lang w:val="en-US"/>
        </w:rPr>
        <w:tab/>
      </w:r>
    </w:p>
    <w:p w14:paraId="2B3C79AA" w14:textId="77777777" w:rsidR="00B93671" w:rsidRPr="00B93671" w:rsidRDefault="00B93671" w:rsidP="00B93671">
      <w:pPr>
        <w:spacing w:after="0" w:line="240" w:lineRule="auto"/>
        <w:rPr>
          <w:lang w:val="en-US"/>
        </w:rPr>
      </w:pPr>
      <w:r w:rsidRPr="00B93671">
        <w:rPr>
          <w:lang w:val="en-US"/>
        </w:rPr>
        <w:t xml:space="preserve">  693.4592</w:t>
      </w:r>
      <w:r w:rsidRPr="00B93671">
        <w:rPr>
          <w:lang w:val="en-US"/>
        </w:rPr>
        <w:tab/>
        <w:t xml:space="preserve">  846.3409</w:t>
      </w:r>
      <w:r w:rsidRPr="00B93671">
        <w:rPr>
          <w:lang w:val="en-US"/>
        </w:rPr>
        <w:tab/>
        <w:t xml:space="preserve">  876.2566</w:t>
      </w:r>
      <w:r w:rsidRPr="00B93671">
        <w:rPr>
          <w:lang w:val="en-US"/>
        </w:rPr>
        <w:tab/>
      </w:r>
    </w:p>
    <w:p w14:paraId="4A143291" w14:textId="77777777" w:rsidR="00B93671" w:rsidRPr="00B93671" w:rsidRDefault="00B93671" w:rsidP="00B93671">
      <w:pPr>
        <w:spacing w:after="0" w:line="240" w:lineRule="auto"/>
        <w:rPr>
          <w:lang w:val="en-US"/>
        </w:rPr>
      </w:pPr>
      <w:r w:rsidRPr="00B93671">
        <w:rPr>
          <w:lang w:val="en-US"/>
        </w:rPr>
        <w:t xml:space="preserve">  918.0674</w:t>
      </w:r>
      <w:r w:rsidRPr="00B93671">
        <w:rPr>
          <w:lang w:val="en-US"/>
        </w:rPr>
        <w:tab/>
        <w:t xml:space="preserve">  978.2810</w:t>
      </w:r>
      <w:r w:rsidRPr="00B93671">
        <w:rPr>
          <w:lang w:val="en-US"/>
        </w:rPr>
        <w:tab/>
        <w:t xml:space="preserve"> 1008.2308</w:t>
      </w:r>
      <w:r w:rsidRPr="00B93671">
        <w:rPr>
          <w:lang w:val="en-US"/>
        </w:rPr>
        <w:tab/>
      </w:r>
    </w:p>
    <w:p w14:paraId="03E4CD48" w14:textId="77777777" w:rsidR="00B93671" w:rsidRPr="00B93671" w:rsidRDefault="00B93671" w:rsidP="00B93671">
      <w:pPr>
        <w:spacing w:after="0" w:line="240" w:lineRule="auto"/>
        <w:rPr>
          <w:lang w:val="en-US"/>
        </w:rPr>
      </w:pPr>
      <w:r w:rsidRPr="00B93671">
        <w:rPr>
          <w:lang w:val="en-US"/>
        </w:rPr>
        <w:t xml:space="preserve"> 1033.7837</w:t>
      </w:r>
      <w:r w:rsidRPr="00B93671">
        <w:rPr>
          <w:lang w:val="en-US"/>
        </w:rPr>
        <w:tab/>
        <w:t xml:space="preserve"> 1059.5908</w:t>
      </w:r>
      <w:r w:rsidRPr="00B93671">
        <w:rPr>
          <w:lang w:val="en-US"/>
        </w:rPr>
        <w:tab/>
        <w:t xml:space="preserve"> 1079.2913</w:t>
      </w:r>
      <w:r w:rsidRPr="00B93671">
        <w:rPr>
          <w:lang w:val="en-US"/>
        </w:rPr>
        <w:tab/>
      </w:r>
    </w:p>
    <w:p w14:paraId="7BA3E625" w14:textId="77777777" w:rsidR="00B93671" w:rsidRPr="00B93671" w:rsidRDefault="00B93671" w:rsidP="00B93671">
      <w:pPr>
        <w:spacing w:after="0" w:line="240" w:lineRule="auto"/>
        <w:rPr>
          <w:lang w:val="en-US"/>
        </w:rPr>
      </w:pPr>
      <w:r w:rsidRPr="00B93671">
        <w:rPr>
          <w:lang w:val="en-US"/>
        </w:rPr>
        <w:t xml:space="preserve"> 1097.0568</w:t>
      </w:r>
      <w:r w:rsidRPr="00B93671">
        <w:rPr>
          <w:lang w:val="en-US"/>
        </w:rPr>
        <w:tab/>
        <w:t xml:space="preserve"> 1170.4377</w:t>
      </w:r>
      <w:r w:rsidRPr="00B93671">
        <w:rPr>
          <w:lang w:val="en-US"/>
        </w:rPr>
        <w:tab/>
        <w:t xml:space="preserve"> 1241.3351</w:t>
      </w:r>
      <w:r w:rsidRPr="00B93671">
        <w:rPr>
          <w:lang w:val="en-US"/>
        </w:rPr>
        <w:tab/>
      </w:r>
    </w:p>
    <w:p w14:paraId="59C112F9" w14:textId="77777777" w:rsidR="00B93671" w:rsidRPr="00B93671" w:rsidRDefault="00B93671" w:rsidP="00B93671">
      <w:pPr>
        <w:spacing w:after="0" w:line="240" w:lineRule="auto"/>
        <w:rPr>
          <w:lang w:val="en-US"/>
        </w:rPr>
      </w:pPr>
      <w:r w:rsidRPr="00B93671">
        <w:rPr>
          <w:lang w:val="en-US"/>
        </w:rPr>
        <w:t xml:space="preserve"> 1281.0201</w:t>
      </w:r>
      <w:r w:rsidRPr="00B93671">
        <w:rPr>
          <w:lang w:val="en-US"/>
        </w:rPr>
        <w:tab/>
        <w:t xml:space="preserve"> 1328.2679</w:t>
      </w:r>
      <w:r w:rsidRPr="00B93671">
        <w:rPr>
          <w:lang w:val="en-US"/>
        </w:rPr>
        <w:tab/>
        <w:t xml:space="preserve"> 1352.4003</w:t>
      </w:r>
      <w:r w:rsidRPr="00B93671">
        <w:rPr>
          <w:lang w:val="en-US"/>
        </w:rPr>
        <w:tab/>
      </w:r>
    </w:p>
    <w:p w14:paraId="5F01CC1F" w14:textId="77777777" w:rsidR="00B93671" w:rsidRPr="00B93671" w:rsidRDefault="00B93671" w:rsidP="00B93671">
      <w:pPr>
        <w:spacing w:after="0" w:line="240" w:lineRule="auto"/>
        <w:rPr>
          <w:lang w:val="en-US"/>
        </w:rPr>
      </w:pPr>
      <w:r w:rsidRPr="00B93671">
        <w:rPr>
          <w:lang w:val="en-US"/>
        </w:rPr>
        <w:t xml:space="preserve"> 1398.9282</w:t>
      </w:r>
      <w:r w:rsidRPr="00B93671">
        <w:rPr>
          <w:lang w:val="en-US"/>
        </w:rPr>
        <w:tab/>
        <w:t xml:space="preserve"> 1412.4813</w:t>
      </w:r>
      <w:r w:rsidRPr="00B93671">
        <w:rPr>
          <w:lang w:val="en-US"/>
        </w:rPr>
        <w:tab/>
        <w:t xml:space="preserve"> 1424.0000</w:t>
      </w:r>
      <w:r w:rsidRPr="00B93671">
        <w:rPr>
          <w:lang w:val="en-US"/>
        </w:rPr>
        <w:tab/>
      </w:r>
    </w:p>
    <w:p w14:paraId="6300B027" w14:textId="77777777" w:rsidR="00B93671" w:rsidRPr="00B93671" w:rsidRDefault="00B93671" w:rsidP="00B93671">
      <w:pPr>
        <w:spacing w:after="0" w:line="240" w:lineRule="auto"/>
        <w:rPr>
          <w:lang w:val="en-US"/>
        </w:rPr>
      </w:pPr>
      <w:r w:rsidRPr="00B93671">
        <w:rPr>
          <w:lang w:val="en-US"/>
        </w:rPr>
        <w:t xml:space="preserve"> 1447.1707</w:t>
      </w:r>
      <w:r w:rsidRPr="00B93671">
        <w:rPr>
          <w:lang w:val="en-US"/>
        </w:rPr>
        <w:tab/>
        <w:t xml:space="preserve"> 1475.6506</w:t>
      </w:r>
      <w:r w:rsidRPr="00B93671">
        <w:rPr>
          <w:lang w:val="en-US"/>
        </w:rPr>
        <w:tab/>
        <w:t xml:space="preserve"> 1483.4563</w:t>
      </w:r>
      <w:r w:rsidRPr="00B93671">
        <w:rPr>
          <w:lang w:val="en-US"/>
        </w:rPr>
        <w:tab/>
      </w:r>
    </w:p>
    <w:p w14:paraId="2C72C1C7" w14:textId="77777777" w:rsidR="00B93671" w:rsidRPr="00B93671" w:rsidRDefault="00B93671" w:rsidP="00B93671">
      <w:pPr>
        <w:spacing w:after="0" w:line="240" w:lineRule="auto"/>
        <w:rPr>
          <w:lang w:val="en-US"/>
        </w:rPr>
      </w:pPr>
      <w:r w:rsidRPr="00B93671">
        <w:rPr>
          <w:lang w:val="en-US"/>
        </w:rPr>
        <w:t xml:space="preserve"> 1497.3044</w:t>
      </w:r>
      <w:r w:rsidRPr="00B93671">
        <w:rPr>
          <w:lang w:val="en-US"/>
        </w:rPr>
        <w:tab/>
        <w:t xml:space="preserve"> 1511.3463</w:t>
      </w:r>
      <w:r w:rsidRPr="00B93671">
        <w:rPr>
          <w:lang w:val="en-US"/>
        </w:rPr>
        <w:tab/>
        <w:t xml:space="preserve"> 1685.5758</w:t>
      </w:r>
      <w:r w:rsidRPr="00B93671">
        <w:rPr>
          <w:lang w:val="en-US"/>
        </w:rPr>
        <w:tab/>
      </w:r>
    </w:p>
    <w:p w14:paraId="4980C190" w14:textId="77777777" w:rsidR="00B93671" w:rsidRPr="00B93671" w:rsidRDefault="00B93671" w:rsidP="00B93671">
      <w:pPr>
        <w:spacing w:after="0" w:line="240" w:lineRule="auto"/>
        <w:rPr>
          <w:lang w:val="en-US"/>
        </w:rPr>
      </w:pPr>
      <w:r w:rsidRPr="00B93671">
        <w:rPr>
          <w:lang w:val="en-US"/>
        </w:rPr>
        <w:t xml:space="preserve"> 2995.7205</w:t>
      </w:r>
      <w:r w:rsidRPr="00B93671">
        <w:rPr>
          <w:lang w:val="en-US"/>
        </w:rPr>
        <w:tab/>
        <w:t xml:space="preserve"> 3014.0569</w:t>
      </w:r>
      <w:r w:rsidRPr="00B93671">
        <w:rPr>
          <w:lang w:val="en-US"/>
        </w:rPr>
        <w:tab/>
        <w:t xml:space="preserve"> 3053.5400</w:t>
      </w:r>
      <w:r w:rsidRPr="00B93671">
        <w:rPr>
          <w:lang w:val="en-US"/>
        </w:rPr>
        <w:tab/>
      </w:r>
    </w:p>
    <w:p w14:paraId="6B8E9C15" w14:textId="77777777" w:rsidR="00B93671" w:rsidRPr="00B93671" w:rsidRDefault="00B93671" w:rsidP="00B93671">
      <w:pPr>
        <w:spacing w:after="0" w:line="240" w:lineRule="auto"/>
        <w:rPr>
          <w:lang w:val="en-US"/>
        </w:rPr>
      </w:pPr>
      <w:r w:rsidRPr="00B93671">
        <w:rPr>
          <w:lang w:val="en-US"/>
        </w:rPr>
        <w:t xml:space="preserve"> 3060.0647</w:t>
      </w:r>
      <w:r w:rsidRPr="00B93671">
        <w:rPr>
          <w:lang w:val="en-US"/>
        </w:rPr>
        <w:tab/>
        <w:t xml:space="preserve"> 3067.1494</w:t>
      </w:r>
      <w:r w:rsidRPr="00B93671">
        <w:rPr>
          <w:lang w:val="en-US"/>
        </w:rPr>
        <w:tab/>
        <w:t xml:space="preserve"> 3106.8135</w:t>
      </w:r>
      <w:r w:rsidRPr="00B93671">
        <w:rPr>
          <w:lang w:val="en-US"/>
        </w:rPr>
        <w:tab/>
      </w:r>
    </w:p>
    <w:p w14:paraId="5906CB9C" w14:textId="77777777" w:rsidR="00B93671" w:rsidRPr="00B93671" w:rsidRDefault="00B93671" w:rsidP="00B93671">
      <w:pPr>
        <w:spacing w:after="0" w:line="240" w:lineRule="auto"/>
        <w:rPr>
          <w:lang w:val="en-US"/>
        </w:rPr>
      </w:pPr>
      <w:r w:rsidRPr="00B93671">
        <w:rPr>
          <w:lang w:val="en-US"/>
        </w:rPr>
        <w:t xml:space="preserve"> 3139.4604</w:t>
      </w:r>
      <w:r w:rsidRPr="00B93671">
        <w:rPr>
          <w:lang w:val="en-US"/>
        </w:rPr>
        <w:tab/>
        <w:t xml:space="preserve"> 3219.4890</w:t>
      </w:r>
      <w:r w:rsidRPr="00B93671">
        <w:rPr>
          <w:lang w:val="en-US"/>
        </w:rPr>
        <w:tab/>
        <w:t xml:space="preserve"> 3820.3494</w:t>
      </w:r>
      <w:r w:rsidRPr="00B93671">
        <w:rPr>
          <w:lang w:val="en-US"/>
        </w:rPr>
        <w:tab/>
      </w:r>
    </w:p>
    <w:p w14:paraId="74BE14C8" w14:textId="77777777" w:rsidR="00B93671" w:rsidRPr="00B93671" w:rsidRDefault="00B93671" w:rsidP="00B93671">
      <w:pPr>
        <w:spacing w:after="0" w:line="240" w:lineRule="auto"/>
        <w:rPr>
          <w:b/>
          <w:lang w:val="en-US"/>
        </w:rPr>
      </w:pPr>
    </w:p>
    <w:p w14:paraId="3B303930" w14:textId="662031C4" w:rsidR="00B93671" w:rsidRPr="00B93671" w:rsidRDefault="00B93671" w:rsidP="00B93671">
      <w:pPr>
        <w:spacing w:after="0" w:line="240" w:lineRule="auto"/>
        <w:rPr>
          <w:lang w:val="en-US"/>
        </w:rPr>
      </w:pPr>
    </w:p>
    <w:p w14:paraId="440EBBEE" w14:textId="7C2213C0" w:rsidR="00B93671" w:rsidRPr="00B93671" w:rsidRDefault="00B93671" w:rsidP="00B93671">
      <w:pPr>
        <w:spacing w:after="0" w:line="240" w:lineRule="auto"/>
        <w:rPr>
          <w:b/>
          <w:lang w:val="en-US"/>
        </w:rPr>
      </w:pPr>
      <w:r w:rsidRPr="00663435">
        <w:rPr>
          <w:noProof/>
          <w:lang w:eastAsia="nl-BE"/>
        </w:rPr>
        <w:drawing>
          <wp:anchor distT="0" distB="0" distL="114300" distR="114300" simplePos="0" relativeHeight="251668480" behindDoc="0" locked="0" layoutInCell="1" allowOverlap="1" wp14:anchorId="33789C4F" wp14:editId="425CAE00">
            <wp:simplePos x="0" y="0"/>
            <wp:positionH relativeFrom="column">
              <wp:posOffset>3020060</wp:posOffset>
            </wp:positionH>
            <wp:positionV relativeFrom="paragraph">
              <wp:posOffset>41910</wp:posOffset>
            </wp:positionV>
            <wp:extent cx="941070" cy="518160"/>
            <wp:effectExtent l="0" t="0" r="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941070" cy="518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 xml:space="preserve">C=C(CJ)CCOH  </w:t>
      </w:r>
    </w:p>
    <w:p w14:paraId="044C7CF8" w14:textId="77777777" w:rsidR="00B93671" w:rsidRPr="00B93671" w:rsidRDefault="00B93671" w:rsidP="00B93671">
      <w:pPr>
        <w:spacing w:after="0" w:line="240" w:lineRule="auto"/>
        <w:rPr>
          <w:lang w:val="en-US"/>
        </w:rPr>
      </w:pPr>
    </w:p>
    <w:p w14:paraId="3FE9493A" w14:textId="77777777" w:rsidR="00B93671" w:rsidRPr="00B93671" w:rsidRDefault="00B93671" w:rsidP="00B93671">
      <w:pPr>
        <w:spacing w:after="0" w:line="240" w:lineRule="auto"/>
        <w:rPr>
          <w:lang w:val="en-US"/>
        </w:rPr>
      </w:pPr>
      <w:r w:rsidRPr="00B93671">
        <w:rPr>
          <w:lang w:val="en-US"/>
        </w:rPr>
        <w:t>Geometry [Angstroms]</w:t>
      </w:r>
    </w:p>
    <w:p w14:paraId="73AB0E42" w14:textId="77777777" w:rsidR="00B93671" w:rsidRPr="00B93671" w:rsidRDefault="00B93671" w:rsidP="00B93671">
      <w:pPr>
        <w:spacing w:after="0" w:line="240" w:lineRule="auto"/>
        <w:rPr>
          <w:lang w:val="en-US"/>
        </w:rPr>
      </w:pPr>
      <w:r w:rsidRPr="00B93671">
        <w:rPr>
          <w:lang w:val="en-US"/>
        </w:rPr>
        <w:t xml:space="preserve">  6     -0.065373   -0.174412    0.017339</w:t>
      </w:r>
    </w:p>
    <w:p w14:paraId="044EF22A" w14:textId="77777777" w:rsidR="00B93671" w:rsidRPr="00B93671" w:rsidRDefault="00B93671" w:rsidP="00B93671">
      <w:pPr>
        <w:spacing w:after="0" w:line="240" w:lineRule="auto"/>
        <w:rPr>
          <w:lang w:val="en-US"/>
        </w:rPr>
      </w:pPr>
      <w:r w:rsidRPr="00B93671">
        <w:rPr>
          <w:lang w:val="en-US"/>
        </w:rPr>
        <w:t xml:space="preserve">  6      0.068459   -0.045629    1.392773</w:t>
      </w:r>
    </w:p>
    <w:p w14:paraId="63ACF638" w14:textId="77777777" w:rsidR="00B93671" w:rsidRPr="00B93671" w:rsidRDefault="00B93671" w:rsidP="00B93671">
      <w:pPr>
        <w:spacing w:after="0" w:line="240" w:lineRule="auto"/>
        <w:rPr>
          <w:lang w:val="en-US"/>
        </w:rPr>
      </w:pPr>
      <w:r w:rsidRPr="00B93671">
        <w:rPr>
          <w:lang w:val="en-US"/>
        </w:rPr>
        <w:t xml:space="preserve">  6      1.314746   -0.012172    2.002663</w:t>
      </w:r>
    </w:p>
    <w:p w14:paraId="7D6EAEB0" w14:textId="77777777" w:rsidR="00B93671" w:rsidRPr="00B93671" w:rsidRDefault="00B93671" w:rsidP="00B93671">
      <w:pPr>
        <w:spacing w:after="0" w:line="240" w:lineRule="auto"/>
        <w:rPr>
          <w:lang w:val="en-US"/>
        </w:rPr>
      </w:pPr>
      <w:r w:rsidRPr="00B93671">
        <w:rPr>
          <w:lang w:val="en-US"/>
        </w:rPr>
        <w:t xml:space="preserve">  6     -1.180509    0.023521    2.255381</w:t>
      </w:r>
    </w:p>
    <w:p w14:paraId="1A3088CE" w14:textId="77777777" w:rsidR="00B93671" w:rsidRPr="00B93671" w:rsidRDefault="00B93671" w:rsidP="00B93671">
      <w:pPr>
        <w:spacing w:after="0" w:line="240" w:lineRule="auto"/>
        <w:rPr>
          <w:lang w:val="en-US"/>
        </w:rPr>
      </w:pPr>
      <w:r w:rsidRPr="00B93671">
        <w:rPr>
          <w:lang w:val="en-US"/>
        </w:rPr>
        <w:t xml:space="preserve">  6     -1.653778   -1.359344    2.697065</w:t>
      </w:r>
    </w:p>
    <w:p w14:paraId="52FD0BD8" w14:textId="77777777" w:rsidR="00B93671" w:rsidRPr="00B93671" w:rsidRDefault="00B93671" w:rsidP="00B93671">
      <w:pPr>
        <w:spacing w:after="0" w:line="240" w:lineRule="auto"/>
        <w:rPr>
          <w:lang w:val="en-US"/>
        </w:rPr>
      </w:pPr>
      <w:r w:rsidRPr="00B93671">
        <w:rPr>
          <w:lang w:val="en-US"/>
        </w:rPr>
        <w:t xml:space="preserve">  8     -2.821531   -1.178787    3.494136</w:t>
      </w:r>
    </w:p>
    <w:p w14:paraId="50BC4279" w14:textId="77777777" w:rsidR="00B93671" w:rsidRPr="00B93671" w:rsidRDefault="00B93671" w:rsidP="00B93671">
      <w:pPr>
        <w:spacing w:after="0" w:line="240" w:lineRule="auto"/>
        <w:rPr>
          <w:lang w:val="en-US"/>
        </w:rPr>
      </w:pPr>
      <w:r w:rsidRPr="00B93671">
        <w:rPr>
          <w:lang w:val="en-US"/>
        </w:rPr>
        <w:t xml:space="preserve">  1     -0.993525    0.622741    3.150434</w:t>
      </w:r>
    </w:p>
    <w:p w14:paraId="614EF01A" w14:textId="77777777" w:rsidR="00B93671" w:rsidRPr="00B93671" w:rsidRDefault="00B93671" w:rsidP="00B93671">
      <w:pPr>
        <w:spacing w:after="0" w:line="240" w:lineRule="auto"/>
        <w:rPr>
          <w:lang w:val="en-US"/>
        </w:rPr>
      </w:pPr>
      <w:r w:rsidRPr="00B93671">
        <w:rPr>
          <w:lang w:val="en-US"/>
        </w:rPr>
        <w:t xml:space="preserve">  1     -1.995642    0.505234    1.708881</w:t>
      </w:r>
    </w:p>
    <w:p w14:paraId="2C5DEE9D" w14:textId="77777777" w:rsidR="00B93671" w:rsidRPr="00B93671" w:rsidRDefault="00B93671" w:rsidP="00B93671">
      <w:pPr>
        <w:spacing w:after="0" w:line="240" w:lineRule="auto"/>
        <w:rPr>
          <w:lang w:val="en-US"/>
        </w:rPr>
      </w:pPr>
      <w:r w:rsidRPr="00B93671">
        <w:rPr>
          <w:lang w:val="en-US"/>
        </w:rPr>
        <w:t xml:space="preserve">  1      0.804014   -0.256446   -0.624620</w:t>
      </w:r>
    </w:p>
    <w:p w14:paraId="2A97B65B" w14:textId="77777777" w:rsidR="00B93671" w:rsidRPr="00B93671" w:rsidRDefault="00B93671" w:rsidP="00B93671">
      <w:pPr>
        <w:spacing w:after="0" w:line="240" w:lineRule="auto"/>
        <w:rPr>
          <w:lang w:val="en-US"/>
        </w:rPr>
      </w:pPr>
      <w:r w:rsidRPr="00B93671">
        <w:rPr>
          <w:lang w:val="en-US"/>
        </w:rPr>
        <w:t xml:space="preserve">  1     -1.039213   -0.186030   -0.457023</w:t>
      </w:r>
    </w:p>
    <w:p w14:paraId="193B992D" w14:textId="77777777" w:rsidR="00B93671" w:rsidRPr="00B93671" w:rsidRDefault="00B93671" w:rsidP="00B93671">
      <w:pPr>
        <w:spacing w:after="0" w:line="240" w:lineRule="auto"/>
        <w:rPr>
          <w:lang w:val="en-US"/>
        </w:rPr>
      </w:pPr>
      <w:r w:rsidRPr="00B93671">
        <w:rPr>
          <w:lang w:val="en-US"/>
        </w:rPr>
        <w:t xml:space="preserve">  1      1.416146    0.102625    3.075071</w:t>
      </w:r>
    </w:p>
    <w:p w14:paraId="1E701E34" w14:textId="77777777" w:rsidR="00B93671" w:rsidRPr="00B93671" w:rsidRDefault="00B93671" w:rsidP="00B93671">
      <w:pPr>
        <w:spacing w:after="0" w:line="240" w:lineRule="auto"/>
        <w:rPr>
          <w:lang w:val="en-US"/>
        </w:rPr>
      </w:pPr>
      <w:r w:rsidRPr="00B93671">
        <w:rPr>
          <w:lang w:val="en-US"/>
        </w:rPr>
        <w:t xml:space="preserve">  1      2.225472   -0.089361    1.420178</w:t>
      </w:r>
    </w:p>
    <w:p w14:paraId="4E4375F9" w14:textId="77777777" w:rsidR="00B93671" w:rsidRPr="00B93671" w:rsidRDefault="00B93671" w:rsidP="00B93671">
      <w:pPr>
        <w:spacing w:after="0" w:line="240" w:lineRule="auto"/>
        <w:rPr>
          <w:lang w:val="en-US"/>
        </w:rPr>
      </w:pPr>
      <w:r w:rsidRPr="00B93671">
        <w:rPr>
          <w:lang w:val="en-US"/>
        </w:rPr>
        <w:t xml:space="preserve">  1     -1.866742   -1.974998    1.811606</w:t>
      </w:r>
    </w:p>
    <w:p w14:paraId="0D11BD6F" w14:textId="77777777" w:rsidR="00B93671" w:rsidRPr="00B93671" w:rsidRDefault="00B93671" w:rsidP="00B93671">
      <w:pPr>
        <w:spacing w:after="0" w:line="240" w:lineRule="auto"/>
        <w:rPr>
          <w:lang w:val="en-US"/>
        </w:rPr>
      </w:pPr>
      <w:r w:rsidRPr="00B93671">
        <w:rPr>
          <w:lang w:val="en-US"/>
        </w:rPr>
        <w:t xml:space="preserve">  1     -0.855488   -1.856470    3.266292</w:t>
      </w:r>
    </w:p>
    <w:p w14:paraId="7C9CF4FB" w14:textId="77777777" w:rsidR="00B93671" w:rsidRPr="00B93671" w:rsidRDefault="00B93671" w:rsidP="00B93671">
      <w:pPr>
        <w:spacing w:after="0" w:line="240" w:lineRule="auto"/>
        <w:rPr>
          <w:lang w:val="en-US"/>
        </w:rPr>
      </w:pPr>
      <w:r w:rsidRPr="00B93671">
        <w:rPr>
          <w:lang w:val="en-US"/>
        </w:rPr>
        <w:t xml:space="preserve">  1     -3.127237   -2.045130    3.777253</w:t>
      </w:r>
    </w:p>
    <w:p w14:paraId="2C6F4116" w14:textId="77777777" w:rsidR="00B93671" w:rsidRPr="00B93671" w:rsidRDefault="00B93671" w:rsidP="00B93671">
      <w:pPr>
        <w:spacing w:after="0" w:line="240" w:lineRule="auto"/>
        <w:rPr>
          <w:lang w:val="en-US"/>
        </w:rPr>
      </w:pPr>
      <w:r w:rsidRPr="00B93671">
        <w:rPr>
          <w:lang w:val="en-US"/>
        </w:rPr>
        <w:t>Rotational Constants [GHz] =                     1.658       1.877       7.645</w:t>
      </w:r>
    </w:p>
    <w:p w14:paraId="4320C53B" w14:textId="77777777" w:rsidR="00B93671" w:rsidRPr="00B93671" w:rsidRDefault="00B93671" w:rsidP="00B93671">
      <w:pPr>
        <w:spacing w:after="0" w:line="240" w:lineRule="auto"/>
        <w:rPr>
          <w:b/>
          <w:lang w:val="en-US"/>
        </w:rPr>
      </w:pPr>
      <w:r w:rsidRPr="00B93671">
        <w:rPr>
          <w:lang w:val="en-US"/>
        </w:rPr>
        <w:t>Frequencies [cm-1]</w:t>
      </w:r>
    </w:p>
    <w:p w14:paraId="5B3B32E9" w14:textId="77777777" w:rsidR="00B93671" w:rsidRPr="00B93671" w:rsidRDefault="00B93671" w:rsidP="00B93671">
      <w:pPr>
        <w:spacing w:after="0" w:line="240" w:lineRule="auto"/>
        <w:rPr>
          <w:lang w:val="en-US"/>
        </w:rPr>
      </w:pPr>
      <w:r w:rsidRPr="00B93671">
        <w:rPr>
          <w:lang w:val="en-US"/>
        </w:rPr>
        <w:t xml:space="preserve">   46.5519</w:t>
      </w:r>
      <w:r w:rsidRPr="00B93671">
        <w:rPr>
          <w:lang w:val="en-US"/>
        </w:rPr>
        <w:tab/>
        <w:t xml:space="preserve">  104.3099</w:t>
      </w:r>
      <w:r w:rsidRPr="00B93671">
        <w:rPr>
          <w:lang w:val="en-US"/>
        </w:rPr>
        <w:tab/>
        <w:t xml:space="preserve">  190.4382</w:t>
      </w:r>
      <w:r w:rsidRPr="00B93671">
        <w:rPr>
          <w:lang w:val="en-US"/>
        </w:rPr>
        <w:tab/>
      </w:r>
    </w:p>
    <w:p w14:paraId="091D039E" w14:textId="77777777" w:rsidR="00B93671" w:rsidRPr="00B93671" w:rsidRDefault="00B93671" w:rsidP="00B93671">
      <w:pPr>
        <w:spacing w:after="0" w:line="240" w:lineRule="auto"/>
        <w:rPr>
          <w:lang w:val="en-US"/>
        </w:rPr>
      </w:pPr>
      <w:r w:rsidRPr="00B93671">
        <w:rPr>
          <w:lang w:val="en-US"/>
        </w:rPr>
        <w:t xml:space="preserve">  265.6180</w:t>
      </w:r>
      <w:r w:rsidRPr="00B93671">
        <w:rPr>
          <w:lang w:val="en-US"/>
        </w:rPr>
        <w:tab/>
        <w:t xml:space="preserve">  349.0249</w:t>
      </w:r>
      <w:r w:rsidRPr="00B93671">
        <w:rPr>
          <w:lang w:val="en-US"/>
        </w:rPr>
        <w:tab/>
        <w:t xml:space="preserve">  410.3537</w:t>
      </w:r>
      <w:r w:rsidRPr="00B93671">
        <w:rPr>
          <w:lang w:val="en-US"/>
        </w:rPr>
        <w:tab/>
      </w:r>
    </w:p>
    <w:p w14:paraId="39207840" w14:textId="77777777" w:rsidR="00B93671" w:rsidRPr="00B93671" w:rsidRDefault="00B93671" w:rsidP="00B93671">
      <w:pPr>
        <w:spacing w:after="0" w:line="240" w:lineRule="auto"/>
        <w:rPr>
          <w:lang w:val="en-US"/>
        </w:rPr>
      </w:pPr>
      <w:r w:rsidRPr="00B93671">
        <w:rPr>
          <w:lang w:val="en-US"/>
        </w:rPr>
        <w:t xml:space="preserve">  471.0588</w:t>
      </w:r>
      <w:r w:rsidRPr="00B93671">
        <w:rPr>
          <w:lang w:val="en-US"/>
        </w:rPr>
        <w:tab/>
        <w:t xml:space="preserve">  542.2573</w:t>
      </w:r>
      <w:r w:rsidRPr="00B93671">
        <w:rPr>
          <w:lang w:val="en-US"/>
        </w:rPr>
        <w:tab/>
        <w:t xml:space="preserve">  555.3006</w:t>
      </w:r>
      <w:r w:rsidRPr="00B93671">
        <w:rPr>
          <w:lang w:val="en-US"/>
        </w:rPr>
        <w:tab/>
      </w:r>
    </w:p>
    <w:p w14:paraId="2DB1FD67" w14:textId="77777777" w:rsidR="00B93671" w:rsidRPr="00B93671" w:rsidRDefault="00B93671" w:rsidP="00B93671">
      <w:pPr>
        <w:spacing w:after="0" w:line="240" w:lineRule="auto"/>
        <w:rPr>
          <w:lang w:val="en-US"/>
        </w:rPr>
      </w:pPr>
      <w:r w:rsidRPr="00B93671">
        <w:rPr>
          <w:lang w:val="en-US"/>
        </w:rPr>
        <w:t xml:space="preserve">  590.8330</w:t>
      </w:r>
      <w:r w:rsidRPr="00B93671">
        <w:rPr>
          <w:lang w:val="en-US"/>
        </w:rPr>
        <w:tab/>
        <w:t xml:space="preserve">  772.2262</w:t>
      </w:r>
      <w:r w:rsidRPr="00B93671">
        <w:rPr>
          <w:lang w:val="en-US"/>
        </w:rPr>
        <w:tab/>
        <w:t xml:space="preserve">  804.0503</w:t>
      </w:r>
      <w:r w:rsidRPr="00B93671">
        <w:rPr>
          <w:lang w:val="en-US"/>
        </w:rPr>
        <w:tab/>
      </w:r>
    </w:p>
    <w:p w14:paraId="20531D34" w14:textId="77777777" w:rsidR="00B93671" w:rsidRPr="00B93671" w:rsidRDefault="00B93671" w:rsidP="00B93671">
      <w:pPr>
        <w:spacing w:after="0" w:line="240" w:lineRule="auto"/>
        <w:rPr>
          <w:lang w:val="en-US"/>
        </w:rPr>
      </w:pPr>
      <w:r w:rsidRPr="00B93671">
        <w:rPr>
          <w:lang w:val="en-US"/>
        </w:rPr>
        <w:t xml:space="preserve">  816.1638</w:t>
      </w:r>
      <w:r w:rsidRPr="00B93671">
        <w:rPr>
          <w:lang w:val="en-US"/>
        </w:rPr>
        <w:tab/>
        <w:t xml:space="preserve">  893.1970</w:t>
      </w:r>
      <w:r w:rsidRPr="00B93671">
        <w:rPr>
          <w:lang w:val="en-US"/>
        </w:rPr>
        <w:tab/>
        <w:t xml:space="preserve">  978.1213</w:t>
      </w:r>
      <w:r w:rsidRPr="00B93671">
        <w:rPr>
          <w:lang w:val="en-US"/>
        </w:rPr>
        <w:tab/>
      </w:r>
    </w:p>
    <w:p w14:paraId="2F9423FE" w14:textId="77777777" w:rsidR="00B93671" w:rsidRPr="00B93671" w:rsidRDefault="00B93671" w:rsidP="00B93671">
      <w:pPr>
        <w:spacing w:after="0" w:line="240" w:lineRule="auto"/>
        <w:rPr>
          <w:lang w:val="en-US"/>
        </w:rPr>
      </w:pPr>
      <w:r w:rsidRPr="00B93671">
        <w:rPr>
          <w:lang w:val="en-US"/>
        </w:rPr>
        <w:t xml:space="preserve"> 1015.1238</w:t>
      </w:r>
      <w:r w:rsidRPr="00B93671">
        <w:rPr>
          <w:lang w:val="en-US"/>
        </w:rPr>
        <w:tab/>
        <w:t xml:space="preserve"> 1045.7444</w:t>
      </w:r>
      <w:r w:rsidRPr="00B93671">
        <w:rPr>
          <w:lang w:val="en-US"/>
        </w:rPr>
        <w:tab/>
        <w:t xml:space="preserve"> 1056.3256</w:t>
      </w:r>
      <w:r w:rsidRPr="00B93671">
        <w:rPr>
          <w:lang w:val="en-US"/>
        </w:rPr>
        <w:tab/>
      </w:r>
    </w:p>
    <w:p w14:paraId="6135816B" w14:textId="77777777" w:rsidR="00B93671" w:rsidRPr="00B93671" w:rsidRDefault="00B93671" w:rsidP="00B93671">
      <w:pPr>
        <w:spacing w:after="0" w:line="240" w:lineRule="auto"/>
        <w:rPr>
          <w:lang w:val="en-US"/>
        </w:rPr>
      </w:pPr>
      <w:r w:rsidRPr="00B93671">
        <w:rPr>
          <w:lang w:val="en-US"/>
        </w:rPr>
        <w:t xml:space="preserve"> 1061.8882</w:t>
      </w:r>
      <w:r w:rsidRPr="00B93671">
        <w:rPr>
          <w:lang w:val="en-US"/>
        </w:rPr>
        <w:tab/>
        <w:t xml:space="preserve"> 1211.4232</w:t>
      </w:r>
      <w:r w:rsidRPr="00B93671">
        <w:rPr>
          <w:lang w:val="en-US"/>
        </w:rPr>
        <w:tab/>
        <w:t xml:space="preserve"> 1242.7898</w:t>
      </w:r>
      <w:r w:rsidRPr="00B93671">
        <w:rPr>
          <w:lang w:val="en-US"/>
        </w:rPr>
        <w:tab/>
      </w:r>
    </w:p>
    <w:p w14:paraId="5CB2BDE9" w14:textId="77777777" w:rsidR="00B93671" w:rsidRPr="00B93671" w:rsidRDefault="00B93671" w:rsidP="00B93671">
      <w:pPr>
        <w:spacing w:after="0" w:line="240" w:lineRule="auto"/>
        <w:rPr>
          <w:lang w:val="en-US"/>
        </w:rPr>
      </w:pPr>
      <w:r w:rsidRPr="00B93671">
        <w:rPr>
          <w:lang w:val="en-US"/>
        </w:rPr>
        <w:t xml:space="preserve"> 1308.3221</w:t>
      </w:r>
      <w:r w:rsidRPr="00B93671">
        <w:rPr>
          <w:lang w:val="en-US"/>
        </w:rPr>
        <w:tab/>
        <w:t xml:space="preserve"> 1322.3635</w:t>
      </w:r>
      <w:r w:rsidRPr="00B93671">
        <w:rPr>
          <w:lang w:val="en-US"/>
        </w:rPr>
        <w:tab/>
        <w:t xml:space="preserve"> 1356.0909</w:t>
      </w:r>
      <w:r w:rsidRPr="00B93671">
        <w:rPr>
          <w:lang w:val="en-US"/>
        </w:rPr>
        <w:tab/>
      </w:r>
    </w:p>
    <w:p w14:paraId="502C7DE4" w14:textId="77777777" w:rsidR="00B93671" w:rsidRPr="00B93671" w:rsidRDefault="00B93671" w:rsidP="00B93671">
      <w:pPr>
        <w:spacing w:after="0" w:line="240" w:lineRule="auto"/>
        <w:rPr>
          <w:lang w:val="en-US"/>
        </w:rPr>
      </w:pPr>
      <w:r w:rsidRPr="00B93671">
        <w:rPr>
          <w:lang w:val="en-US"/>
        </w:rPr>
        <w:t xml:space="preserve"> 1384.6128</w:t>
      </w:r>
      <w:r w:rsidRPr="00B93671">
        <w:rPr>
          <w:lang w:val="en-US"/>
        </w:rPr>
        <w:tab/>
        <w:t xml:space="preserve"> 1452.9115</w:t>
      </w:r>
      <w:r w:rsidRPr="00B93671">
        <w:rPr>
          <w:lang w:val="en-US"/>
        </w:rPr>
        <w:tab/>
        <w:t xml:space="preserve"> 1487.7354</w:t>
      </w:r>
      <w:r w:rsidRPr="00B93671">
        <w:rPr>
          <w:lang w:val="en-US"/>
        </w:rPr>
        <w:tab/>
      </w:r>
    </w:p>
    <w:p w14:paraId="55E68365" w14:textId="77777777" w:rsidR="00B93671" w:rsidRPr="00B93671" w:rsidRDefault="00B93671" w:rsidP="00B93671">
      <w:pPr>
        <w:spacing w:after="0" w:line="240" w:lineRule="auto"/>
        <w:rPr>
          <w:lang w:val="en-US"/>
        </w:rPr>
      </w:pPr>
      <w:r w:rsidRPr="00B93671">
        <w:rPr>
          <w:lang w:val="en-US"/>
        </w:rPr>
        <w:t xml:space="preserve"> 1501.1820</w:t>
      </w:r>
      <w:r w:rsidRPr="00B93671">
        <w:rPr>
          <w:lang w:val="en-US"/>
        </w:rPr>
        <w:tab/>
        <w:t xml:space="preserve"> 1528.0485</w:t>
      </w:r>
      <w:r w:rsidRPr="00B93671">
        <w:rPr>
          <w:lang w:val="en-US"/>
        </w:rPr>
        <w:tab/>
        <w:t xml:space="preserve"> 1529.1895</w:t>
      </w:r>
      <w:r w:rsidRPr="00B93671">
        <w:rPr>
          <w:lang w:val="en-US"/>
        </w:rPr>
        <w:tab/>
      </w:r>
    </w:p>
    <w:p w14:paraId="074BA54B" w14:textId="77777777" w:rsidR="00B93671" w:rsidRPr="00B93671" w:rsidRDefault="00B93671" w:rsidP="00B93671">
      <w:pPr>
        <w:spacing w:after="0" w:line="240" w:lineRule="auto"/>
        <w:rPr>
          <w:lang w:val="en-US"/>
        </w:rPr>
      </w:pPr>
      <w:r w:rsidRPr="00B93671">
        <w:rPr>
          <w:lang w:val="en-US"/>
        </w:rPr>
        <w:lastRenderedPageBreak/>
        <w:t xml:space="preserve"> 2969.8284</w:t>
      </w:r>
      <w:r w:rsidRPr="00B93671">
        <w:rPr>
          <w:lang w:val="en-US"/>
        </w:rPr>
        <w:tab/>
        <w:t xml:space="preserve"> 2999.7661</w:t>
      </w:r>
      <w:r w:rsidRPr="00B93671">
        <w:rPr>
          <w:lang w:val="en-US"/>
        </w:rPr>
        <w:tab/>
        <w:t xml:space="preserve"> 3045.1868</w:t>
      </w:r>
      <w:r w:rsidRPr="00B93671">
        <w:rPr>
          <w:lang w:val="en-US"/>
        </w:rPr>
        <w:tab/>
      </w:r>
    </w:p>
    <w:p w14:paraId="7C10DB6D" w14:textId="77777777" w:rsidR="00B93671" w:rsidRPr="00B93671" w:rsidRDefault="00B93671" w:rsidP="00B93671">
      <w:pPr>
        <w:spacing w:after="0" w:line="240" w:lineRule="auto"/>
        <w:rPr>
          <w:lang w:val="en-US"/>
        </w:rPr>
      </w:pPr>
      <w:r w:rsidRPr="00B93671">
        <w:rPr>
          <w:lang w:val="en-US"/>
        </w:rPr>
        <w:t xml:space="preserve"> 3087.5117</w:t>
      </w:r>
      <w:r w:rsidRPr="00B93671">
        <w:rPr>
          <w:lang w:val="en-US"/>
        </w:rPr>
        <w:tab/>
        <w:t xml:space="preserve"> 3132.8982</w:t>
      </w:r>
      <w:r w:rsidRPr="00B93671">
        <w:rPr>
          <w:lang w:val="en-US"/>
        </w:rPr>
        <w:tab/>
        <w:t xml:space="preserve"> 3140.3921</w:t>
      </w:r>
      <w:r w:rsidRPr="00B93671">
        <w:rPr>
          <w:lang w:val="en-US"/>
        </w:rPr>
        <w:tab/>
      </w:r>
    </w:p>
    <w:p w14:paraId="2DBED2BE" w14:textId="77777777" w:rsidR="00B93671" w:rsidRPr="00B93671" w:rsidRDefault="00B93671" w:rsidP="00B93671">
      <w:pPr>
        <w:spacing w:after="0" w:line="240" w:lineRule="auto"/>
        <w:rPr>
          <w:b/>
          <w:lang w:val="en-US"/>
        </w:rPr>
      </w:pPr>
      <w:r w:rsidRPr="00B93671">
        <w:rPr>
          <w:lang w:val="en-US"/>
        </w:rPr>
        <w:t xml:space="preserve"> 3228.2668</w:t>
      </w:r>
      <w:r w:rsidRPr="00B93671">
        <w:rPr>
          <w:lang w:val="en-US"/>
        </w:rPr>
        <w:tab/>
        <w:t xml:space="preserve"> 3230.4014</w:t>
      </w:r>
      <w:r w:rsidRPr="00B93671">
        <w:rPr>
          <w:lang w:val="en-US"/>
        </w:rPr>
        <w:tab/>
        <w:t xml:space="preserve"> 3839.9685</w:t>
      </w:r>
    </w:p>
    <w:p w14:paraId="0CA79D51" w14:textId="41B2F138" w:rsidR="00B93671" w:rsidRPr="00B93671" w:rsidRDefault="00B93671" w:rsidP="00B93671">
      <w:pPr>
        <w:spacing w:after="0" w:line="240" w:lineRule="auto"/>
        <w:rPr>
          <w:b/>
          <w:lang w:val="en-US"/>
        </w:rPr>
      </w:pPr>
    </w:p>
    <w:p w14:paraId="788C1C93" w14:textId="08DCBE60" w:rsidR="00B93671" w:rsidRDefault="00B93671" w:rsidP="00B93671">
      <w:pPr>
        <w:spacing w:after="0" w:line="240" w:lineRule="auto"/>
        <w:rPr>
          <w:b/>
          <w:lang w:val="en-US"/>
        </w:rPr>
      </w:pPr>
      <w:r>
        <w:rPr>
          <w:b/>
          <w:noProof/>
          <w:lang w:eastAsia="nl-BE"/>
        </w:rPr>
        <w:drawing>
          <wp:anchor distT="0" distB="0" distL="114300" distR="114300" simplePos="0" relativeHeight="251669504" behindDoc="0" locked="0" layoutInCell="1" allowOverlap="1" wp14:anchorId="763A6A40" wp14:editId="178011DD">
            <wp:simplePos x="0" y="0"/>
            <wp:positionH relativeFrom="column">
              <wp:posOffset>3299460</wp:posOffset>
            </wp:positionH>
            <wp:positionV relativeFrom="paragraph">
              <wp:posOffset>128270</wp:posOffset>
            </wp:positionV>
            <wp:extent cx="1412875" cy="1009650"/>
            <wp:effectExtent l="0" t="0" r="0" b="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412875"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4ADB2F" w14:textId="77777777" w:rsidR="00B93671" w:rsidRPr="00B93671" w:rsidRDefault="00B93671" w:rsidP="00B93671">
      <w:pPr>
        <w:spacing w:after="0" w:line="240" w:lineRule="auto"/>
        <w:rPr>
          <w:b/>
          <w:lang w:val="en-US"/>
        </w:rPr>
      </w:pPr>
      <w:r w:rsidRPr="00B93671">
        <w:rPr>
          <w:b/>
          <w:lang w:val="en-US"/>
        </w:rPr>
        <w:t>Rxn11</w:t>
      </w:r>
    </w:p>
    <w:p w14:paraId="73C75ABC" w14:textId="77777777" w:rsidR="00B93671" w:rsidRPr="00B93671" w:rsidRDefault="00B93671" w:rsidP="00B93671">
      <w:pPr>
        <w:spacing w:after="0" w:line="240" w:lineRule="auto"/>
        <w:rPr>
          <w:b/>
          <w:lang w:val="en-US"/>
        </w:rPr>
      </w:pPr>
      <w:r w:rsidRPr="00B93671">
        <w:rPr>
          <w:b/>
          <w:lang w:val="en-US"/>
        </w:rPr>
        <w:t xml:space="preserve">TS  H+C=C(C)CCOH =&gt; H2+C=C(CJ)CCOH    </w:t>
      </w:r>
    </w:p>
    <w:p w14:paraId="41F0D522" w14:textId="77777777" w:rsidR="00B93671" w:rsidRPr="00B93671" w:rsidRDefault="00B93671" w:rsidP="00B93671">
      <w:pPr>
        <w:spacing w:after="0" w:line="240" w:lineRule="auto"/>
        <w:rPr>
          <w:lang w:val="en-US"/>
        </w:rPr>
      </w:pPr>
    </w:p>
    <w:p w14:paraId="19560B0B" w14:textId="77777777" w:rsidR="00B93671" w:rsidRPr="00B93671" w:rsidRDefault="00B93671" w:rsidP="00B93671">
      <w:pPr>
        <w:spacing w:after="0" w:line="240" w:lineRule="auto"/>
        <w:rPr>
          <w:lang w:val="en-US"/>
        </w:rPr>
      </w:pPr>
      <w:r w:rsidRPr="00B93671">
        <w:rPr>
          <w:lang w:val="en-US"/>
        </w:rPr>
        <w:t>Geometry [Angstroms]</w:t>
      </w:r>
    </w:p>
    <w:p w14:paraId="14F26AC2" w14:textId="77777777" w:rsidR="00B93671" w:rsidRPr="00B93671" w:rsidRDefault="00B93671" w:rsidP="00B93671">
      <w:pPr>
        <w:spacing w:after="0" w:line="240" w:lineRule="auto"/>
        <w:rPr>
          <w:lang w:val="en-US"/>
        </w:rPr>
      </w:pPr>
      <w:r w:rsidRPr="00B93671">
        <w:rPr>
          <w:lang w:val="en-US"/>
        </w:rPr>
        <w:t xml:space="preserve">  6      0.042408   -0.046598    0.016541</w:t>
      </w:r>
    </w:p>
    <w:p w14:paraId="32F64C13" w14:textId="77777777" w:rsidR="00B93671" w:rsidRPr="00B93671" w:rsidRDefault="00B93671" w:rsidP="00B93671">
      <w:pPr>
        <w:spacing w:after="0" w:line="240" w:lineRule="auto"/>
        <w:rPr>
          <w:lang w:val="en-US"/>
        </w:rPr>
      </w:pPr>
      <w:r w:rsidRPr="00B93671">
        <w:rPr>
          <w:lang w:val="en-US"/>
        </w:rPr>
        <w:t xml:space="preserve">  6     -0.014398    0.004736    1.355197</w:t>
      </w:r>
    </w:p>
    <w:p w14:paraId="2DD14633" w14:textId="77777777" w:rsidR="00B93671" w:rsidRPr="00B93671" w:rsidRDefault="00B93671" w:rsidP="00B93671">
      <w:pPr>
        <w:spacing w:after="0" w:line="240" w:lineRule="auto"/>
        <w:rPr>
          <w:lang w:val="en-US"/>
        </w:rPr>
      </w:pPr>
      <w:r w:rsidRPr="00B93671">
        <w:rPr>
          <w:lang w:val="en-US"/>
        </w:rPr>
        <w:t xml:space="preserve">  6      1.220295    0.027369    2.173295</w:t>
      </w:r>
    </w:p>
    <w:p w14:paraId="507EEF70" w14:textId="77777777" w:rsidR="00B93671" w:rsidRPr="00B93671" w:rsidRDefault="00B93671" w:rsidP="00B93671">
      <w:pPr>
        <w:spacing w:after="0" w:line="240" w:lineRule="auto"/>
        <w:rPr>
          <w:lang w:val="en-US"/>
        </w:rPr>
      </w:pPr>
      <w:r w:rsidRPr="00B93671">
        <w:rPr>
          <w:lang w:val="en-US"/>
        </w:rPr>
        <w:t xml:space="preserve">  6     -1.338348    0.020429    2.087520</w:t>
      </w:r>
    </w:p>
    <w:p w14:paraId="30B47E85" w14:textId="77777777" w:rsidR="00B93671" w:rsidRPr="00B93671" w:rsidRDefault="00B93671" w:rsidP="00B93671">
      <w:pPr>
        <w:spacing w:after="0" w:line="240" w:lineRule="auto"/>
        <w:rPr>
          <w:lang w:val="en-US"/>
        </w:rPr>
      </w:pPr>
      <w:r w:rsidRPr="00B93671">
        <w:rPr>
          <w:lang w:val="en-US"/>
        </w:rPr>
        <w:t xml:space="preserve">  6     -1.608258   -1.244111    2.901074</w:t>
      </w:r>
    </w:p>
    <w:p w14:paraId="17667E33" w14:textId="77777777" w:rsidR="00B93671" w:rsidRPr="00B93671" w:rsidRDefault="00B93671" w:rsidP="00B93671">
      <w:pPr>
        <w:spacing w:after="0" w:line="240" w:lineRule="auto"/>
        <w:rPr>
          <w:lang w:val="en-US"/>
        </w:rPr>
      </w:pPr>
      <w:r w:rsidRPr="00B93671">
        <w:rPr>
          <w:lang w:val="en-US"/>
        </w:rPr>
        <w:t xml:space="preserve">  8     -2.881953   -1.077039    3.520310</w:t>
      </w:r>
    </w:p>
    <w:p w14:paraId="520421C0" w14:textId="77777777" w:rsidR="00B93671" w:rsidRPr="00B93671" w:rsidRDefault="00B93671" w:rsidP="00B93671">
      <w:pPr>
        <w:spacing w:after="0" w:line="240" w:lineRule="auto"/>
        <w:rPr>
          <w:lang w:val="en-US"/>
        </w:rPr>
      </w:pPr>
      <w:r w:rsidRPr="00B93671">
        <w:rPr>
          <w:lang w:val="en-US"/>
        </w:rPr>
        <w:t xml:space="preserve">  1     -1.372920    0.872425    2.776774</w:t>
      </w:r>
    </w:p>
    <w:p w14:paraId="038F9793" w14:textId="77777777" w:rsidR="00B93671" w:rsidRPr="00B93671" w:rsidRDefault="00B93671" w:rsidP="00B93671">
      <w:pPr>
        <w:spacing w:after="0" w:line="240" w:lineRule="auto"/>
        <w:rPr>
          <w:lang w:val="en-US"/>
        </w:rPr>
      </w:pPr>
      <w:r w:rsidRPr="00B93671">
        <w:rPr>
          <w:lang w:val="en-US"/>
        </w:rPr>
        <w:t xml:space="preserve">  1     -2.159317    0.147598    1.377884</w:t>
      </w:r>
    </w:p>
    <w:p w14:paraId="36B68731" w14:textId="77777777" w:rsidR="00B93671" w:rsidRPr="00B93671" w:rsidRDefault="00B93671" w:rsidP="00B93671">
      <w:pPr>
        <w:spacing w:after="0" w:line="240" w:lineRule="auto"/>
        <w:rPr>
          <w:lang w:val="en-US"/>
        </w:rPr>
      </w:pPr>
      <w:r w:rsidRPr="00B93671">
        <w:rPr>
          <w:lang w:val="en-US"/>
        </w:rPr>
        <w:t xml:space="preserve">  1      0.989615   -0.056617   -0.512071</w:t>
      </w:r>
    </w:p>
    <w:p w14:paraId="136D43C3" w14:textId="77777777" w:rsidR="00B93671" w:rsidRPr="00B93671" w:rsidRDefault="00B93671" w:rsidP="00B93671">
      <w:pPr>
        <w:spacing w:after="0" w:line="240" w:lineRule="auto"/>
        <w:rPr>
          <w:lang w:val="en-US"/>
        </w:rPr>
      </w:pPr>
      <w:r w:rsidRPr="00B93671">
        <w:rPr>
          <w:lang w:val="en-US"/>
        </w:rPr>
        <w:t xml:space="preserve">  1     -0.857382   -0.069260   -0.588063</w:t>
      </w:r>
    </w:p>
    <w:p w14:paraId="61CD44F6" w14:textId="77777777" w:rsidR="00B93671" w:rsidRPr="00B93671" w:rsidRDefault="00B93671" w:rsidP="00B93671">
      <w:pPr>
        <w:spacing w:after="0" w:line="240" w:lineRule="auto"/>
        <w:rPr>
          <w:lang w:val="en-US"/>
        </w:rPr>
      </w:pPr>
      <w:r w:rsidRPr="00B93671">
        <w:rPr>
          <w:lang w:val="en-US"/>
        </w:rPr>
        <w:t xml:space="preserve">  1      1.467298   -1.103014    2.615694</w:t>
      </w:r>
    </w:p>
    <w:p w14:paraId="1ADB8941" w14:textId="77777777" w:rsidR="00B93671" w:rsidRPr="00B93671" w:rsidRDefault="00B93671" w:rsidP="00B93671">
      <w:pPr>
        <w:spacing w:after="0" w:line="240" w:lineRule="auto"/>
        <w:rPr>
          <w:lang w:val="en-US"/>
        </w:rPr>
      </w:pPr>
      <w:r w:rsidRPr="00B93671">
        <w:rPr>
          <w:lang w:val="en-US"/>
        </w:rPr>
        <w:t xml:space="preserve">  1      2.124348    0.268811    1.614926</w:t>
      </w:r>
    </w:p>
    <w:p w14:paraId="732D4E10" w14:textId="77777777" w:rsidR="00B93671" w:rsidRPr="00B93671" w:rsidRDefault="00B93671" w:rsidP="00B93671">
      <w:pPr>
        <w:spacing w:after="0" w:line="240" w:lineRule="auto"/>
        <w:rPr>
          <w:lang w:val="en-US"/>
        </w:rPr>
      </w:pPr>
      <w:r w:rsidRPr="00B93671">
        <w:rPr>
          <w:lang w:val="en-US"/>
        </w:rPr>
        <w:t xml:space="preserve">  1      1.147786    0.619531    3.087465</w:t>
      </w:r>
    </w:p>
    <w:p w14:paraId="2C18B8A5" w14:textId="77777777" w:rsidR="00B93671" w:rsidRPr="00B93671" w:rsidRDefault="00B93671" w:rsidP="00B93671">
      <w:pPr>
        <w:spacing w:after="0" w:line="240" w:lineRule="auto"/>
        <w:rPr>
          <w:lang w:val="en-US"/>
        </w:rPr>
      </w:pPr>
      <w:r w:rsidRPr="00B93671">
        <w:rPr>
          <w:lang w:val="en-US"/>
        </w:rPr>
        <w:t xml:space="preserve">  1     -1.600767   -2.116902    2.233203</w:t>
      </w:r>
    </w:p>
    <w:p w14:paraId="4B705CF2" w14:textId="77777777" w:rsidR="00B93671" w:rsidRPr="00B93671" w:rsidRDefault="00B93671" w:rsidP="00B93671">
      <w:pPr>
        <w:spacing w:after="0" w:line="240" w:lineRule="auto"/>
        <w:rPr>
          <w:lang w:val="en-US"/>
        </w:rPr>
      </w:pPr>
      <w:r w:rsidRPr="00B93671">
        <w:rPr>
          <w:lang w:val="en-US"/>
        </w:rPr>
        <w:t xml:space="preserve">  1     -0.823393   -1.391171    3.654922</w:t>
      </w:r>
    </w:p>
    <w:p w14:paraId="30AA82F0" w14:textId="77777777" w:rsidR="00B93671" w:rsidRPr="00B93671" w:rsidRDefault="00B93671" w:rsidP="00B93671">
      <w:pPr>
        <w:spacing w:after="0" w:line="240" w:lineRule="auto"/>
        <w:rPr>
          <w:lang w:val="en-US"/>
        </w:rPr>
      </w:pPr>
      <w:r w:rsidRPr="00B93671">
        <w:rPr>
          <w:lang w:val="en-US"/>
        </w:rPr>
        <w:t xml:space="preserve">  1     -3.067421   -1.865311    4.038379</w:t>
      </w:r>
    </w:p>
    <w:p w14:paraId="186DEE8E" w14:textId="77777777" w:rsidR="00B93671" w:rsidRPr="00B93671" w:rsidRDefault="00B93671" w:rsidP="00B93671">
      <w:pPr>
        <w:spacing w:after="0" w:line="240" w:lineRule="auto"/>
        <w:rPr>
          <w:lang w:val="en-US"/>
        </w:rPr>
      </w:pPr>
      <w:r w:rsidRPr="00B93671">
        <w:rPr>
          <w:lang w:val="en-US"/>
        </w:rPr>
        <w:t xml:space="preserve">  1      1.767145   -2.048285    3.021523</w:t>
      </w:r>
    </w:p>
    <w:p w14:paraId="4C658E5C" w14:textId="77777777" w:rsidR="00B93671" w:rsidRPr="00B93671" w:rsidRDefault="00B93671" w:rsidP="00B93671">
      <w:pPr>
        <w:spacing w:after="0" w:line="240" w:lineRule="auto"/>
        <w:rPr>
          <w:lang w:val="en-US"/>
        </w:rPr>
      </w:pPr>
      <w:r w:rsidRPr="00B93671">
        <w:rPr>
          <w:lang w:val="en-US"/>
        </w:rPr>
        <w:t>Rotational Constants [GHz] =                     1.566       1.819       6.358</w:t>
      </w:r>
    </w:p>
    <w:p w14:paraId="6F1331EA" w14:textId="77777777" w:rsidR="00B93671" w:rsidRPr="00B93671" w:rsidRDefault="00B93671" w:rsidP="00B93671">
      <w:pPr>
        <w:spacing w:after="0" w:line="240" w:lineRule="auto"/>
        <w:rPr>
          <w:lang w:val="en-US"/>
        </w:rPr>
      </w:pPr>
      <w:r w:rsidRPr="00B93671">
        <w:rPr>
          <w:lang w:val="en-US"/>
        </w:rPr>
        <w:t>Frequencies [cm-1]</w:t>
      </w:r>
    </w:p>
    <w:p w14:paraId="4E6EDDAF" w14:textId="77777777" w:rsidR="00B93671" w:rsidRPr="00B93671" w:rsidRDefault="00B93671" w:rsidP="00B93671">
      <w:pPr>
        <w:spacing w:after="0" w:line="240" w:lineRule="auto"/>
        <w:rPr>
          <w:lang w:val="en-US"/>
        </w:rPr>
      </w:pPr>
      <w:r w:rsidRPr="00B93671">
        <w:rPr>
          <w:lang w:val="en-US"/>
        </w:rPr>
        <w:t>-1162.4744</w:t>
      </w:r>
      <w:r w:rsidRPr="00B93671">
        <w:rPr>
          <w:lang w:val="en-US"/>
        </w:rPr>
        <w:tab/>
        <w:t xml:space="preserve">   69.0698</w:t>
      </w:r>
      <w:r w:rsidRPr="00B93671">
        <w:rPr>
          <w:lang w:val="en-US"/>
        </w:rPr>
        <w:tab/>
        <w:t xml:space="preserve">   99.3308</w:t>
      </w:r>
      <w:r w:rsidRPr="00B93671">
        <w:rPr>
          <w:lang w:val="en-US"/>
        </w:rPr>
        <w:tab/>
      </w:r>
    </w:p>
    <w:p w14:paraId="0E3B7033" w14:textId="77777777" w:rsidR="00B93671" w:rsidRPr="00B93671" w:rsidRDefault="00B93671" w:rsidP="00B93671">
      <w:pPr>
        <w:spacing w:after="0" w:line="240" w:lineRule="auto"/>
        <w:rPr>
          <w:lang w:val="en-US"/>
        </w:rPr>
      </w:pPr>
      <w:r w:rsidRPr="00B93671">
        <w:rPr>
          <w:lang w:val="en-US"/>
        </w:rPr>
        <w:t xml:space="preserve">  156.9161</w:t>
      </w:r>
      <w:r w:rsidRPr="00B93671">
        <w:rPr>
          <w:lang w:val="en-US"/>
        </w:rPr>
        <w:tab/>
        <w:t xml:space="preserve">  187.9647</w:t>
      </w:r>
      <w:r w:rsidRPr="00B93671">
        <w:rPr>
          <w:lang w:val="en-US"/>
        </w:rPr>
        <w:tab/>
        <w:t xml:space="preserve">  271.3428</w:t>
      </w:r>
      <w:r w:rsidRPr="00B93671">
        <w:rPr>
          <w:lang w:val="en-US"/>
        </w:rPr>
        <w:tab/>
      </w:r>
    </w:p>
    <w:p w14:paraId="194BFE0A" w14:textId="77777777" w:rsidR="00B93671" w:rsidRPr="00B93671" w:rsidRDefault="00B93671" w:rsidP="00B93671">
      <w:pPr>
        <w:spacing w:after="0" w:line="240" w:lineRule="auto"/>
        <w:rPr>
          <w:lang w:val="en-US"/>
        </w:rPr>
      </w:pPr>
      <w:r w:rsidRPr="00B93671">
        <w:rPr>
          <w:lang w:val="en-US"/>
        </w:rPr>
        <w:t xml:space="preserve">  308.4507</w:t>
      </w:r>
      <w:r w:rsidRPr="00B93671">
        <w:rPr>
          <w:lang w:val="en-US"/>
        </w:rPr>
        <w:tab/>
        <w:t xml:space="preserve">  343.2193</w:t>
      </w:r>
      <w:r w:rsidRPr="00B93671">
        <w:rPr>
          <w:lang w:val="en-US"/>
        </w:rPr>
        <w:tab/>
        <w:t xml:space="preserve">  408.2193</w:t>
      </w:r>
      <w:r w:rsidRPr="00B93671">
        <w:rPr>
          <w:lang w:val="en-US"/>
        </w:rPr>
        <w:tab/>
      </w:r>
    </w:p>
    <w:p w14:paraId="135D913D" w14:textId="77777777" w:rsidR="00B93671" w:rsidRPr="00B93671" w:rsidRDefault="00B93671" w:rsidP="00B93671">
      <w:pPr>
        <w:spacing w:after="0" w:line="240" w:lineRule="auto"/>
        <w:rPr>
          <w:lang w:val="en-US"/>
        </w:rPr>
      </w:pPr>
      <w:r w:rsidRPr="00B93671">
        <w:rPr>
          <w:lang w:val="en-US"/>
        </w:rPr>
        <w:t xml:space="preserve">  466.6709</w:t>
      </w:r>
      <w:r w:rsidRPr="00B93671">
        <w:rPr>
          <w:lang w:val="en-US"/>
        </w:rPr>
        <w:tab/>
        <w:t xml:space="preserve">  558.4828</w:t>
      </w:r>
      <w:r w:rsidRPr="00B93671">
        <w:rPr>
          <w:lang w:val="en-US"/>
        </w:rPr>
        <w:tab/>
        <w:t xml:space="preserve">  590.3397</w:t>
      </w:r>
      <w:r w:rsidRPr="00B93671">
        <w:rPr>
          <w:lang w:val="en-US"/>
        </w:rPr>
        <w:tab/>
      </w:r>
    </w:p>
    <w:p w14:paraId="07998F34" w14:textId="77777777" w:rsidR="00B93671" w:rsidRPr="00B93671" w:rsidRDefault="00B93671" w:rsidP="00B93671">
      <w:pPr>
        <w:spacing w:after="0" w:line="240" w:lineRule="auto"/>
        <w:rPr>
          <w:lang w:val="en-US"/>
        </w:rPr>
      </w:pPr>
      <w:r w:rsidRPr="00B93671">
        <w:rPr>
          <w:lang w:val="en-US"/>
        </w:rPr>
        <w:t xml:space="preserve">  706.1461</w:t>
      </w:r>
      <w:r w:rsidRPr="00B93671">
        <w:rPr>
          <w:lang w:val="en-US"/>
        </w:rPr>
        <w:tab/>
        <w:t xml:space="preserve">  813.7107</w:t>
      </w:r>
      <w:r w:rsidRPr="00B93671">
        <w:rPr>
          <w:lang w:val="en-US"/>
        </w:rPr>
        <w:tab/>
        <w:t xml:space="preserve">  860.1820</w:t>
      </w:r>
      <w:r w:rsidRPr="00B93671">
        <w:rPr>
          <w:lang w:val="en-US"/>
        </w:rPr>
        <w:tab/>
      </w:r>
    </w:p>
    <w:p w14:paraId="291780A7" w14:textId="77777777" w:rsidR="00B93671" w:rsidRPr="00B93671" w:rsidRDefault="00B93671" w:rsidP="00B93671">
      <w:pPr>
        <w:spacing w:after="0" w:line="240" w:lineRule="auto"/>
        <w:rPr>
          <w:lang w:val="en-US"/>
        </w:rPr>
      </w:pPr>
      <w:r w:rsidRPr="00B93671">
        <w:rPr>
          <w:lang w:val="en-US"/>
        </w:rPr>
        <w:t xml:space="preserve">  922.1877</w:t>
      </w:r>
      <w:r w:rsidRPr="00B93671">
        <w:rPr>
          <w:lang w:val="en-US"/>
        </w:rPr>
        <w:tab/>
        <w:t xml:space="preserve">  984.2633</w:t>
      </w:r>
      <w:r w:rsidRPr="00B93671">
        <w:rPr>
          <w:lang w:val="en-US"/>
        </w:rPr>
        <w:tab/>
        <w:t xml:space="preserve"> 1012.2206</w:t>
      </w:r>
      <w:r w:rsidRPr="00B93671">
        <w:rPr>
          <w:lang w:val="en-US"/>
        </w:rPr>
        <w:tab/>
      </w:r>
    </w:p>
    <w:p w14:paraId="05AF5A71" w14:textId="77777777" w:rsidR="00B93671" w:rsidRPr="00B93671" w:rsidRDefault="00B93671" w:rsidP="00B93671">
      <w:pPr>
        <w:spacing w:after="0" w:line="240" w:lineRule="auto"/>
        <w:rPr>
          <w:lang w:val="en-US"/>
        </w:rPr>
      </w:pPr>
      <w:r w:rsidRPr="00B93671">
        <w:rPr>
          <w:lang w:val="en-US"/>
        </w:rPr>
        <w:t xml:space="preserve"> 1022.0245</w:t>
      </w:r>
      <w:r w:rsidRPr="00B93671">
        <w:rPr>
          <w:lang w:val="en-US"/>
        </w:rPr>
        <w:tab/>
        <w:t xml:space="preserve"> 1042.3258</w:t>
      </w:r>
      <w:r w:rsidRPr="00B93671">
        <w:rPr>
          <w:lang w:val="en-US"/>
        </w:rPr>
        <w:tab/>
        <w:t xml:space="preserve"> 1067.1417</w:t>
      </w:r>
      <w:r w:rsidRPr="00B93671">
        <w:rPr>
          <w:lang w:val="en-US"/>
        </w:rPr>
        <w:tab/>
      </w:r>
    </w:p>
    <w:p w14:paraId="332D5760" w14:textId="77777777" w:rsidR="00B93671" w:rsidRPr="00B93671" w:rsidRDefault="00B93671" w:rsidP="00B93671">
      <w:pPr>
        <w:spacing w:after="0" w:line="240" w:lineRule="auto"/>
        <w:rPr>
          <w:lang w:val="en-US"/>
        </w:rPr>
      </w:pPr>
      <w:r w:rsidRPr="00B93671">
        <w:rPr>
          <w:lang w:val="en-US"/>
        </w:rPr>
        <w:t xml:space="preserve"> 1099.7559</w:t>
      </w:r>
      <w:r w:rsidRPr="00B93671">
        <w:rPr>
          <w:lang w:val="en-US"/>
        </w:rPr>
        <w:tab/>
        <w:t xml:space="preserve"> 1224.1909</w:t>
      </w:r>
      <w:r w:rsidRPr="00B93671">
        <w:rPr>
          <w:lang w:val="en-US"/>
        </w:rPr>
        <w:tab/>
        <w:t xml:space="preserve"> 1243.7115</w:t>
      </w:r>
      <w:r w:rsidRPr="00B93671">
        <w:rPr>
          <w:lang w:val="en-US"/>
        </w:rPr>
        <w:tab/>
      </w:r>
    </w:p>
    <w:p w14:paraId="6D7DCBCC" w14:textId="77777777" w:rsidR="00B93671" w:rsidRPr="00B93671" w:rsidRDefault="00B93671" w:rsidP="00B93671">
      <w:pPr>
        <w:spacing w:after="0" w:line="240" w:lineRule="auto"/>
        <w:rPr>
          <w:lang w:val="en-US"/>
        </w:rPr>
      </w:pPr>
      <w:r w:rsidRPr="00B93671">
        <w:rPr>
          <w:lang w:val="en-US"/>
        </w:rPr>
        <w:t xml:space="preserve"> 1280.9579</w:t>
      </w:r>
      <w:r w:rsidRPr="00B93671">
        <w:rPr>
          <w:lang w:val="en-US"/>
        </w:rPr>
        <w:tab/>
        <w:t xml:space="preserve"> 1303.9214</w:t>
      </w:r>
      <w:r w:rsidRPr="00B93671">
        <w:rPr>
          <w:lang w:val="en-US"/>
        </w:rPr>
        <w:tab/>
        <w:t xml:space="preserve"> 1319.6716</w:t>
      </w:r>
      <w:r w:rsidRPr="00B93671">
        <w:rPr>
          <w:lang w:val="en-US"/>
        </w:rPr>
        <w:tab/>
      </w:r>
    </w:p>
    <w:p w14:paraId="0E004DB8" w14:textId="77777777" w:rsidR="00B93671" w:rsidRPr="00B93671" w:rsidRDefault="00B93671" w:rsidP="00B93671">
      <w:pPr>
        <w:spacing w:after="0" w:line="240" w:lineRule="auto"/>
        <w:rPr>
          <w:lang w:val="en-US"/>
        </w:rPr>
      </w:pPr>
      <w:r w:rsidRPr="00B93671">
        <w:rPr>
          <w:lang w:val="en-US"/>
        </w:rPr>
        <w:t xml:space="preserve"> 1336.7922</w:t>
      </w:r>
      <w:r w:rsidRPr="00B93671">
        <w:rPr>
          <w:lang w:val="en-US"/>
        </w:rPr>
        <w:tab/>
        <w:t xml:space="preserve"> 1338.4858</w:t>
      </w:r>
      <w:r w:rsidRPr="00B93671">
        <w:rPr>
          <w:lang w:val="en-US"/>
        </w:rPr>
        <w:tab/>
        <w:t xml:space="preserve"> 1393.7819</w:t>
      </w:r>
      <w:r w:rsidRPr="00B93671">
        <w:rPr>
          <w:lang w:val="en-US"/>
        </w:rPr>
        <w:tab/>
      </w:r>
    </w:p>
    <w:p w14:paraId="3CB24204" w14:textId="77777777" w:rsidR="00B93671" w:rsidRPr="00B93671" w:rsidRDefault="00B93671" w:rsidP="00B93671">
      <w:pPr>
        <w:spacing w:after="0" w:line="240" w:lineRule="auto"/>
        <w:rPr>
          <w:lang w:val="en-US"/>
        </w:rPr>
      </w:pPr>
      <w:r w:rsidRPr="00B93671">
        <w:rPr>
          <w:lang w:val="en-US"/>
        </w:rPr>
        <w:t xml:space="preserve"> 1444.6893</w:t>
      </w:r>
      <w:r w:rsidRPr="00B93671">
        <w:rPr>
          <w:lang w:val="en-US"/>
        </w:rPr>
        <w:tab/>
        <w:t xml:space="preserve"> 1459.5770</w:t>
      </w:r>
      <w:r w:rsidRPr="00B93671">
        <w:rPr>
          <w:lang w:val="en-US"/>
        </w:rPr>
        <w:tab/>
        <w:t xml:space="preserve"> 1471.7988</w:t>
      </w:r>
      <w:r w:rsidRPr="00B93671">
        <w:rPr>
          <w:lang w:val="en-US"/>
        </w:rPr>
        <w:tab/>
      </w:r>
    </w:p>
    <w:p w14:paraId="1D9B79CF" w14:textId="77777777" w:rsidR="00B93671" w:rsidRPr="00B93671" w:rsidRDefault="00B93671" w:rsidP="00B93671">
      <w:pPr>
        <w:spacing w:after="0" w:line="240" w:lineRule="auto"/>
        <w:rPr>
          <w:lang w:val="en-US"/>
        </w:rPr>
      </w:pPr>
      <w:r w:rsidRPr="00B93671">
        <w:rPr>
          <w:lang w:val="en-US"/>
        </w:rPr>
        <w:t xml:space="preserve"> 1497.8110</w:t>
      </w:r>
      <w:r w:rsidRPr="00B93671">
        <w:rPr>
          <w:lang w:val="en-US"/>
        </w:rPr>
        <w:tab/>
        <w:t xml:space="preserve"> 1529.0931</w:t>
      </w:r>
      <w:r w:rsidRPr="00B93671">
        <w:rPr>
          <w:lang w:val="en-US"/>
        </w:rPr>
        <w:tab/>
        <w:t xml:space="preserve"> 1671.4008</w:t>
      </w:r>
      <w:r w:rsidRPr="00B93671">
        <w:rPr>
          <w:lang w:val="en-US"/>
        </w:rPr>
        <w:tab/>
      </w:r>
    </w:p>
    <w:p w14:paraId="709CB251" w14:textId="77777777" w:rsidR="00B93671" w:rsidRPr="00B93671" w:rsidRDefault="00B93671" w:rsidP="00B93671">
      <w:pPr>
        <w:spacing w:after="0" w:line="240" w:lineRule="auto"/>
        <w:rPr>
          <w:lang w:val="en-US"/>
        </w:rPr>
      </w:pPr>
      <w:r w:rsidRPr="00B93671">
        <w:rPr>
          <w:lang w:val="en-US"/>
        </w:rPr>
        <w:t xml:space="preserve"> 2976.5298</w:t>
      </w:r>
      <w:r w:rsidRPr="00B93671">
        <w:rPr>
          <w:lang w:val="en-US"/>
        </w:rPr>
        <w:tab/>
        <w:t xml:space="preserve"> 3007.3767</w:t>
      </w:r>
      <w:r w:rsidRPr="00B93671">
        <w:rPr>
          <w:lang w:val="en-US"/>
        </w:rPr>
        <w:tab/>
        <w:t xml:space="preserve"> 3024.1089</w:t>
      </w:r>
      <w:r w:rsidRPr="00B93671">
        <w:rPr>
          <w:lang w:val="en-US"/>
        </w:rPr>
        <w:tab/>
      </w:r>
    </w:p>
    <w:p w14:paraId="4671CF80" w14:textId="77777777" w:rsidR="00B93671" w:rsidRPr="00B93671" w:rsidRDefault="00B93671" w:rsidP="00B93671">
      <w:pPr>
        <w:spacing w:after="0" w:line="240" w:lineRule="auto"/>
        <w:rPr>
          <w:lang w:val="en-US"/>
        </w:rPr>
      </w:pPr>
      <w:r w:rsidRPr="00B93671">
        <w:rPr>
          <w:lang w:val="en-US"/>
        </w:rPr>
        <w:t xml:space="preserve"> 3065.7146</w:t>
      </w:r>
      <w:r w:rsidRPr="00B93671">
        <w:rPr>
          <w:lang w:val="en-US"/>
        </w:rPr>
        <w:tab/>
        <w:t xml:space="preserve"> 3082.7737</w:t>
      </w:r>
      <w:r w:rsidRPr="00B93671">
        <w:rPr>
          <w:lang w:val="en-US"/>
        </w:rPr>
        <w:tab/>
        <w:t xml:space="preserve"> 3130.2129</w:t>
      </w:r>
      <w:r w:rsidRPr="00B93671">
        <w:rPr>
          <w:lang w:val="en-US"/>
        </w:rPr>
        <w:tab/>
      </w:r>
    </w:p>
    <w:p w14:paraId="173247EE" w14:textId="77777777" w:rsidR="00B93671" w:rsidRPr="00B93671" w:rsidRDefault="00B93671" w:rsidP="00B93671">
      <w:pPr>
        <w:spacing w:after="0" w:line="240" w:lineRule="auto"/>
        <w:rPr>
          <w:lang w:val="en-US"/>
        </w:rPr>
      </w:pPr>
      <w:r w:rsidRPr="00B93671">
        <w:rPr>
          <w:lang w:val="en-US"/>
        </w:rPr>
        <w:t xml:space="preserve"> 3139.5950</w:t>
      </w:r>
      <w:r w:rsidRPr="00B93671">
        <w:rPr>
          <w:lang w:val="en-US"/>
        </w:rPr>
        <w:tab/>
        <w:t xml:space="preserve"> 3213.3022</w:t>
      </w:r>
      <w:r w:rsidRPr="00B93671">
        <w:rPr>
          <w:lang w:val="en-US"/>
        </w:rPr>
        <w:tab/>
        <w:t xml:space="preserve"> 3840.2881</w:t>
      </w:r>
      <w:r w:rsidRPr="00B93671">
        <w:rPr>
          <w:lang w:val="en-US"/>
        </w:rPr>
        <w:tab/>
      </w:r>
    </w:p>
    <w:p w14:paraId="7EFE348C" w14:textId="77777777" w:rsidR="00B93671" w:rsidRPr="00B93671" w:rsidRDefault="00B93671" w:rsidP="00B93671">
      <w:pPr>
        <w:spacing w:after="0" w:line="240" w:lineRule="auto"/>
        <w:rPr>
          <w:lang w:val="en-US"/>
        </w:rPr>
      </w:pPr>
    </w:p>
    <w:p w14:paraId="7932DCD0" w14:textId="77777777" w:rsidR="00B93671" w:rsidRPr="00B93671" w:rsidRDefault="00B93671" w:rsidP="00B93671">
      <w:pPr>
        <w:spacing w:after="0" w:line="240" w:lineRule="auto"/>
        <w:rPr>
          <w:lang w:val="en-US"/>
        </w:rPr>
      </w:pPr>
    </w:p>
    <w:p w14:paraId="2F4DFE71" w14:textId="77777777" w:rsidR="00B93671" w:rsidRPr="00B93671" w:rsidRDefault="00B93671" w:rsidP="00B93671">
      <w:pPr>
        <w:spacing w:after="0" w:line="240" w:lineRule="auto"/>
        <w:rPr>
          <w:b/>
          <w:lang w:val="en-US"/>
        </w:rPr>
      </w:pPr>
      <w:r w:rsidRPr="00B71E95">
        <w:rPr>
          <w:b/>
          <w:noProof/>
          <w:lang w:eastAsia="nl-BE"/>
        </w:rPr>
        <w:drawing>
          <wp:anchor distT="0" distB="0" distL="114300" distR="114300" simplePos="0" relativeHeight="251670528" behindDoc="0" locked="0" layoutInCell="1" allowOverlap="1" wp14:anchorId="55219CCD" wp14:editId="639DE283">
            <wp:simplePos x="0" y="0"/>
            <wp:positionH relativeFrom="column">
              <wp:posOffset>2922270</wp:posOffset>
            </wp:positionH>
            <wp:positionV relativeFrom="paragraph">
              <wp:posOffset>-5080</wp:posOffset>
            </wp:positionV>
            <wp:extent cx="914400" cy="51879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914400" cy="518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Prenol   CC(C)=CCOH</w:t>
      </w:r>
    </w:p>
    <w:p w14:paraId="5E26F7A9" w14:textId="77777777" w:rsidR="00B93671" w:rsidRPr="00B93671" w:rsidRDefault="00B93671" w:rsidP="00B93671">
      <w:pPr>
        <w:spacing w:after="0" w:line="240" w:lineRule="auto"/>
        <w:rPr>
          <w:lang w:val="en-US"/>
        </w:rPr>
      </w:pPr>
    </w:p>
    <w:p w14:paraId="1F5557C9" w14:textId="77777777" w:rsidR="00B93671" w:rsidRPr="00B93671" w:rsidRDefault="00B93671" w:rsidP="00B93671">
      <w:pPr>
        <w:spacing w:after="0" w:line="240" w:lineRule="auto"/>
        <w:rPr>
          <w:lang w:val="en-US"/>
        </w:rPr>
      </w:pPr>
      <w:r w:rsidRPr="00B93671">
        <w:rPr>
          <w:lang w:val="en-US"/>
        </w:rPr>
        <w:t>Geometry [Angstroms]</w:t>
      </w:r>
    </w:p>
    <w:p w14:paraId="28158733" w14:textId="77777777" w:rsidR="00B93671" w:rsidRPr="00B93671" w:rsidRDefault="00B93671" w:rsidP="00B93671">
      <w:pPr>
        <w:spacing w:after="0" w:line="240" w:lineRule="auto"/>
        <w:rPr>
          <w:lang w:val="en-US"/>
        </w:rPr>
      </w:pPr>
      <w:r w:rsidRPr="00B93671">
        <w:rPr>
          <w:lang w:val="en-US"/>
        </w:rPr>
        <w:t xml:space="preserve">  6     -0.002685    0.002717    0.001000</w:t>
      </w:r>
    </w:p>
    <w:p w14:paraId="5CF06673" w14:textId="77777777" w:rsidR="00B93671" w:rsidRPr="00B93671" w:rsidRDefault="00B93671" w:rsidP="00B93671">
      <w:pPr>
        <w:spacing w:after="0" w:line="240" w:lineRule="auto"/>
        <w:rPr>
          <w:lang w:val="en-US"/>
        </w:rPr>
      </w:pPr>
      <w:r w:rsidRPr="00B93671">
        <w:rPr>
          <w:lang w:val="en-US"/>
        </w:rPr>
        <w:t xml:space="preserve">  6     -0.003898    0.000060    1.509463</w:t>
      </w:r>
    </w:p>
    <w:p w14:paraId="0D972917" w14:textId="77777777" w:rsidR="00B93671" w:rsidRPr="00B93671" w:rsidRDefault="00B93671" w:rsidP="00B93671">
      <w:pPr>
        <w:spacing w:after="0" w:line="240" w:lineRule="auto"/>
        <w:rPr>
          <w:lang w:val="en-US"/>
        </w:rPr>
      </w:pPr>
      <w:r w:rsidRPr="00B93671">
        <w:rPr>
          <w:lang w:val="en-US"/>
        </w:rPr>
        <w:t xml:space="preserve">  6      1.370721   -0.004807    2.131921</w:t>
      </w:r>
    </w:p>
    <w:p w14:paraId="7B100CA0" w14:textId="77777777" w:rsidR="00B93671" w:rsidRPr="00B93671" w:rsidRDefault="00B93671" w:rsidP="00B93671">
      <w:pPr>
        <w:spacing w:after="0" w:line="240" w:lineRule="auto"/>
        <w:rPr>
          <w:lang w:val="en-US"/>
        </w:rPr>
      </w:pPr>
      <w:r w:rsidRPr="00B93671">
        <w:rPr>
          <w:lang w:val="en-US"/>
        </w:rPr>
        <w:t xml:space="preserve">  6     -1.101806    0.015443    2.276263</w:t>
      </w:r>
    </w:p>
    <w:p w14:paraId="31C15BF3" w14:textId="77777777" w:rsidR="00B93671" w:rsidRPr="00B93671" w:rsidRDefault="00B93671" w:rsidP="00B93671">
      <w:pPr>
        <w:spacing w:after="0" w:line="240" w:lineRule="auto"/>
        <w:rPr>
          <w:lang w:val="en-US"/>
        </w:rPr>
      </w:pPr>
      <w:r w:rsidRPr="00B93671">
        <w:rPr>
          <w:lang w:val="en-US"/>
        </w:rPr>
        <w:t xml:space="preserve">  6     -2.540043    0.007644    1.849719</w:t>
      </w:r>
    </w:p>
    <w:p w14:paraId="61F13C7C" w14:textId="77777777" w:rsidR="00B93671" w:rsidRPr="00B93671" w:rsidRDefault="00B93671" w:rsidP="00B93671">
      <w:pPr>
        <w:spacing w:after="0" w:line="240" w:lineRule="auto"/>
        <w:rPr>
          <w:lang w:val="en-US"/>
        </w:rPr>
      </w:pPr>
      <w:r w:rsidRPr="00B93671">
        <w:rPr>
          <w:lang w:val="en-US"/>
        </w:rPr>
        <w:t xml:space="preserve">  8     -3.277517   -1.035412    2.498216</w:t>
      </w:r>
    </w:p>
    <w:p w14:paraId="7EAA5EA0" w14:textId="77777777" w:rsidR="00B93671" w:rsidRPr="00B93671" w:rsidRDefault="00B93671" w:rsidP="00B93671">
      <w:pPr>
        <w:spacing w:after="0" w:line="240" w:lineRule="auto"/>
        <w:rPr>
          <w:lang w:val="en-US"/>
        </w:rPr>
      </w:pPr>
      <w:r w:rsidRPr="00B93671">
        <w:rPr>
          <w:lang w:val="en-US"/>
        </w:rPr>
        <w:t xml:space="preserve">  1     -0.973408    0.016548    3.357396</w:t>
      </w:r>
    </w:p>
    <w:p w14:paraId="68FD0A72" w14:textId="77777777" w:rsidR="00B93671" w:rsidRPr="00B93671" w:rsidRDefault="00B93671" w:rsidP="00B93671">
      <w:pPr>
        <w:spacing w:after="0" w:line="240" w:lineRule="auto"/>
        <w:rPr>
          <w:lang w:val="en-US"/>
        </w:rPr>
      </w:pPr>
      <w:r w:rsidRPr="00B93671">
        <w:rPr>
          <w:lang w:val="en-US"/>
        </w:rPr>
        <w:lastRenderedPageBreak/>
        <w:t xml:space="preserve">  1      0.593555   -0.833053   -0.382425</w:t>
      </w:r>
    </w:p>
    <w:p w14:paraId="4E86AE06" w14:textId="77777777" w:rsidR="00B93671" w:rsidRPr="00B93671" w:rsidRDefault="00B93671" w:rsidP="00B93671">
      <w:pPr>
        <w:spacing w:after="0" w:line="240" w:lineRule="auto"/>
        <w:rPr>
          <w:lang w:val="en-US"/>
        </w:rPr>
      </w:pPr>
      <w:r w:rsidRPr="00B93671">
        <w:rPr>
          <w:lang w:val="en-US"/>
        </w:rPr>
        <w:t xml:space="preserve">  1     -0.999497   -0.062706   -0.433680</w:t>
      </w:r>
    </w:p>
    <w:p w14:paraId="1FCF0AA0" w14:textId="77777777" w:rsidR="00B93671" w:rsidRPr="00B93671" w:rsidRDefault="00B93671" w:rsidP="00B93671">
      <w:pPr>
        <w:spacing w:after="0" w:line="240" w:lineRule="auto"/>
        <w:rPr>
          <w:lang w:val="en-US"/>
        </w:rPr>
      </w:pPr>
      <w:r w:rsidRPr="00B93671">
        <w:rPr>
          <w:lang w:val="en-US"/>
        </w:rPr>
        <w:t xml:space="preserve">  1      0.466305    0.918014   -0.378489</w:t>
      </w:r>
    </w:p>
    <w:p w14:paraId="64D76BEC" w14:textId="77777777" w:rsidR="00B93671" w:rsidRPr="00B93671" w:rsidRDefault="00B93671" w:rsidP="00B93671">
      <w:pPr>
        <w:spacing w:after="0" w:line="240" w:lineRule="auto"/>
        <w:rPr>
          <w:lang w:val="en-US"/>
        </w:rPr>
      </w:pPr>
      <w:r w:rsidRPr="00B93671">
        <w:rPr>
          <w:lang w:val="en-US"/>
        </w:rPr>
        <w:t xml:space="preserve">  1      1.945901    0.874282    1.818183</w:t>
      </w:r>
    </w:p>
    <w:p w14:paraId="375427BC" w14:textId="77777777" w:rsidR="00B93671" w:rsidRPr="00B93671" w:rsidRDefault="00B93671" w:rsidP="00B93671">
      <w:pPr>
        <w:spacing w:after="0" w:line="240" w:lineRule="auto"/>
        <w:rPr>
          <w:lang w:val="en-US"/>
        </w:rPr>
      </w:pPr>
      <w:r w:rsidRPr="00B93671">
        <w:rPr>
          <w:lang w:val="en-US"/>
        </w:rPr>
        <w:t xml:space="preserve">  1      1.322714   -0.009069    3.222197</w:t>
      </w:r>
    </w:p>
    <w:p w14:paraId="32851976" w14:textId="77777777" w:rsidR="00B93671" w:rsidRPr="00B93671" w:rsidRDefault="00B93671" w:rsidP="00B93671">
      <w:pPr>
        <w:spacing w:after="0" w:line="240" w:lineRule="auto"/>
        <w:rPr>
          <w:lang w:val="en-US"/>
        </w:rPr>
      </w:pPr>
      <w:r w:rsidRPr="00B93671">
        <w:rPr>
          <w:lang w:val="en-US"/>
        </w:rPr>
        <w:t xml:space="preserve">  1      1.942568   -0.882773    1.809022</w:t>
      </w:r>
    </w:p>
    <w:p w14:paraId="372E8641" w14:textId="77777777" w:rsidR="00B93671" w:rsidRPr="00B93671" w:rsidRDefault="00B93671" w:rsidP="00B93671">
      <w:pPr>
        <w:spacing w:after="0" w:line="240" w:lineRule="auto"/>
        <w:rPr>
          <w:lang w:val="en-US"/>
        </w:rPr>
      </w:pPr>
      <w:r w:rsidRPr="00B93671">
        <w:rPr>
          <w:lang w:val="en-US"/>
        </w:rPr>
        <w:t xml:space="preserve">  1     -3.032546    0.932893    2.164037</w:t>
      </w:r>
    </w:p>
    <w:p w14:paraId="0EE142E8" w14:textId="77777777" w:rsidR="00B93671" w:rsidRPr="00B93671" w:rsidRDefault="00B93671" w:rsidP="00B93671">
      <w:pPr>
        <w:spacing w:after="0" w:line="240" w:lineRule="auto"/>
        <w:rPr>
          <w:lang w:val="en-US"/>
        </w:rPr>
      </w:pPr>
      <w:r w:rsidRPr="00B93671">
        <w:rPr>
          <w:lang w:val="en-US"/>
        </w:rPr>
        <w:t xml:space="preserve">  1     -2.645053   -0.061902    0.760823</w:t>
      </w:r>
    </w:p>
    <w:p w14:paraId="72D08935" w14:textId="77777777" w:rsidR="00B93671" w:rsidRPr="00B93671" w:rsidRDefault="00B93671" w:rsidP="00B93671">
      <w:pPr>
        <w:spacing w:after="0" w:line="240" w:lineRule="auto"/>
        <w:rPr>
          <w:lang w:val="en-US"/>
        </w:rPr>
      </w:pPr>
      <w:r w:rsidRPr="00B93671">
        <w:rPr>
          <w:lang w:val="en-US"/>
        </w:rPr>
        <w:t xml:space="preserve">  1     -2.816026   -1.860433    2.315725</w:t>
      </w:r>
    </w:p>
    <w:p w14:paraId="452CA8AB" w14:textId="77777777" w:rsidR="00B93671" w:rsidRPr="00B93671" w:rsidRDefault="00B93671" w:rsidP="00B93671">
      <w:pPr>
        <w:spacing w:after="0" w:line="240" w:lineRule="auto"/>
        <w:rPr>
          <w:lang w:val="en-US"/>
        </w:rPr>
      </w:pPr>
      <w:r w:rsidRPr="00B93671">
        <w:rPr>
          <w:lang w:val="en-US"/>
        </w:rPr>
        <w:t>Rotational Constants [GHz] =                     1.580       1.851       6.823</w:t>
      </w:r>
    </w:p>
    <w:p w14:paraId="5D4F900C" w14:textId="77777777" w:rsidR="00B93671" w:rsidRPr="00B93671" w:rsidRDefault="00B93671" w:rsidP="00B93671">
      <w:pPr>
        <w:spacing w:after="0" w:line="240" w:lineRule="auto"/>
        <w:rPr>
          <w:b/>
          <w:lang w:val="en-US"/>
        </w:rPr>
      </w:pPr>
      <w:r w:rsidRPr="00B93671">
        <w:rPr>
          <w:lang w:val="en-US"/>
        </w:rPr>
        <w:t>Frequencies [cm-1]</w:t>
      </w:r>
    </w:p>
    <w:p w14:paraId="5055F3BA" w14:textId="77777777" w:rsidR="00B93671" w:rsidRPr="00B93671" w:rsidRDefault="00B93671" w:rsidP="00B93671">
      <w:pPr>
        <w:spacing w:after="0" w:line="240" w:lineRule="auto"/>
        <w:rPr>
          <w:lang w:val="en-US"/>
        </w:rPr>
      </w:pPr>
      <w:r w:rsidRPr="00B93671">
        <w:rPr>
          <w:lang w:val="en-US"/>
        </w:rPr>
        <w:t xml:space="preserve">   69.1736</w:t>
      </w:r>
      <w:r w:rsidRPr="00B93671">
        <w:rPr>
          <w:lang w:val="en-US"/>
        </w:rPr>
        <w:tab/>
        <w:t xml:space="preserve">  139.5620</w:t>
      </w:r>
      <w:r w:rsidRPr="00B93671">
        <w:rPr>
          <w:lang w:val="en-US"/>
        </w:rPr>
        <w:tab/>
        <w:t xml:space="preserve">  152.4776</w:t>
      </w:r>
      <w:r w:rsidRPr="00B93671">
        <w:rPr>
          <w:lang w:val="en-US"/>
        </w:rPr>
        <w:tab/>
      </w:r>
    </w:p>
    <w:p w14:paraId="0C73F878" w14:textId="77777777" w:rsidR="00B93671" w:rsidRPr="00B93671" w:rsidRDefault="00B93671" w:rsidP="00B93671">
      <w:pPr>
        <w:spacing w:after="0" w:line="240" w:lineRule="auto"/>
        <w:rPr>
          <w:lang w:val="en-US"/>
        </w:rPr>
      </w:pPr>
      <w:r w:rsidRPr="00B93671">
        <w:rPr>
          <w:lang w:val="en-US"/>
        </w:rPr>
        <w:t xml:space="preserve">  205.9689</w:t>
      </w:r>
      <w:r w:rsidRPr="00B93671">
        <w:rPr>
          <w:lang w:val="en-US"/>
        </w:rPr>
        <w:tab/>
        <w:t xml:space="preserve">  269.7759</w:t>
      </w:r>
      <w:r w:rsidRPr="00B93671">
        <w:rPr>
          <w:lang w:val="en-US"/>
        </w:rPr>
        <w:tab/>
        <w:t xml:space="preserve">  360.6302</w:t>
      </w:r>
      <w:r w:rsidRPr="00B93671">
        <w:rPr>
          <w:lang w:val="en-US"/>
        </w:rPr>
        <w:tab/>
      </w:r>
    </w:p>
    <w:p w14:paraId="580FDB86" w14:textId="77777777" w:rsidR="00B93671" w:rsidRPr="00B93671" w:rsidRDefault="00B93671" w:rsidP="00B93671">
      <w:pPr>
        <w:spacing w:after="0" w:line="240" w:lineRule="auto"/>
        <w:rPr>
          <w:lang w:val="en-US"/>
        </w:rPr>
      </w:pPr>
      <w:r w:rsidRPr="00B93671">
        <w:rPr>
          <w:lang w:val="en-US"/>
        </w:rPr>
        <w:t xml:space="preserve">  369.2916</w:t>
      </w:r>
      <w:r w:rsidRPr="00B93671">
        <w:rPr>
          <w:lang w:val="en-US"/>
        </w:rPr>
        <w:tab/>
        <w:t xml:space="preserve">  433.0363</w:t>
      </w:r>
      <w:r w:rsidRPr="00B93671">
        <w:rPr>
          <w:lang w:val="en-US"/>
        </w:rPr>
        <w:tab/>
        <w:t xml:space="preserve">  501.1512</w:t>
      </w:r>
      <w:r w:rsidRPr="00B93671">
        <w:rPr>
          <w:lang w:val="en-US"/>
        </w:rPr>
        <w:tab/>
      </w:r>
    </w:p>
    <w:p w14:paraId="73658BE7" w14:textId="77777777" w:rsidR="00B93671" w:rsidRPr="00B93671" w:rsidRDefault="00B93671" w:rsidP="00B93671">
      <w:pPr>
        <w:spacing w:after="0" w:line="240" w:lineRule="auto"/>
        <w:rPr>
          <w:lang w:val="en-US"/>
        </w:rPr>
      </w:pPr>
      <w:r w:rsidRPr="00B93671">
        <w:rPr>
          <w:lang w:val="en-US"/>
        </w:rPr>
        <w:t xml:space="preserve">  512.9534</w:t>
      </w:r>
      <w:r w:rsidRPr="00B93671">
        <w:rPr>
          <w:lang w:val="en-US"/>
        </w:rPr>
        <w:tab/>
        <w:t xml:space="preserve">  786.9810</w:t>
      </w:r>
      <w:r w:rsidRPr="00B93671">
        <w:rPr>
          <w:lang w:val="en-US"/>
        </w:rPr>
        <w:tab/>
        <w:t xml:space="preserve">  868.4107</w:t>
      </w:r>
      <w:r w:rsidRPr="00B93671">
        <w:rPr>
          <w:lang w:val="en-US"/>
        </w:rPr>
        <w:tab/>
      </w:r>
    </w:p>
    <w:p w14:paraId="19B51029" w14:textId="77777777" w:rsidR="00B93671" w:rsidRPr="00B93671" w:rsidRDefault="00B93671" w:rsidP="00B93671">
      <w:pPr>
        <w:spacing w:after="0" w:line="240" w:lineRule="auto"/>
        <w:rPr>
          <w:lang w:val="en-US"/>
        </w:rPr>
      </w:pPr>
      <w:r w:rsidRPr="00B93671">
        <w:rPr>
          <w:lang w:val="en-US"/>
        </w:rPr>
        <w:t xml:space="preserve">  956.3680</w:t>
      </w:r>
      <w:r w:rsidRPr="00B93671">
        <w:rPr>
          <w:lang w:val="en-US"/>
        </w:rPr>
        <w:tab/>
        <w:t xml:space="preserve">  963.6875</w:t>
      </w:r>
      <w:r w:rsidRPr="00B93671">
        <w:rPr>
          <w:lang w:val="en-US"/>
        </w:rPr>
        <w:tab/>
        <w:t xml:space="preserve"> 1015.4524</w:t>
      </w:r>
      <w:r w:rsidRPr="00B93671">
        <w:rPr>
          <w:lang w:val="en-US"/>
        </w:rPr>
        <w:tab/>
      </w:r>
    </w:p>
    <w:p w14:paraId="5239B64E" w14:textId="77777777" w:rsidR="00B93671" w:rsidRPr="00B93671" w:rsidRDefault="00B93671" w:rsidP="00B93671">
      <w:pPr>
        <w:spacing w:after="0" w:line="240" w:lineRule="auto"/>
        <w:rPr>
          <w:lang w:val="en-US"/>
        </w:rPr>
      </w:pPr>
      <w:r w:rsidRPr="00B93671">
        <w:rPr>
          <w:lang w:val="en-US"/>
        </w:rPr>
        <w:t xml:space="preserve"> 1028.4303</w:t>
      </w:r>
      <w:r w:rsidRPr="00B93671">
        <w:rPr>
          <w:lang w:val="en-US"/>
        </w:rPr>
        <w:tab/>
        <w:t xml:space="preserve"> 1054.1108</w:t>
      </w:r>
      <w:r w:rsidRPr="00B93671">
        <w:rPr>
          <w:lang w:val="en-US"/>
        </w:rPr>
        <w:tab/>
        <w:t xml:space="preserve"> 1101.9493</w:t>
      </w:r>
      <w:r w:rsidRPr="00B93671">
        <w:rPr>
          <w:lang w:val="en-US"/>
        </w:rPr>
        <w:tab/>
      </w:r>
    </w:p>
    <w:p w14:paraId="0B13BE22" w14:textId="77777777" w:rsidR="00B93671" w:rsidRPr="00B93671" w:rsidRDefault="00B93671" w:rsidP="00B93671">
      <w:pPr>
        <w:spacing w:after="0" w:line="240" w:lineRule="auto"/>
        <w:rPr>
          <w:lang w:val="en-US"/>
        </w:rPr>
      </w:pPr>
      <w:r w:rsidRPr="00B93671">
        <w:rPr>
          <w:lang w:val="en-US"/>
        </w:rPr>
        <w:t xml:space="preserve"> 1131.0146</w:t>
      </w:r>
      <w:r w:rsidRPr="00B93671">
        <w:rPr>
          <w:lang w:val="en-US"/>
        </w:rPr>
        <w:tab/>
        <w:t xml:space="preserve"> 1189.6023</w:t>
      </w:r>
      <w:r w:rsidRPr="00B93671">
        <w:rPr>
          <w:lang w:val="en-US"/>
        </w:rPr>
        <w:tab/>
        <w:t xml:space="preserve"> 1240.2190</w:t>
      </w:r>
      <w:r w:rsidRPr="00B93671">
        <w:rPr>
          <w:lang w:val="en-US"/>
        </w:rPr>
        <w:tab/>
      </w:r>
    </w:p>
    <w:p w14:paraId="0F71D221" w14:textId="77777777" w:rsidR="00B93671" w:rsidRPr="00B93671" w:rsidRDefault="00B93671" w:rsidP="00B93671">
      <w:pPr>
        <w:spacing w:after="0" w:line="240" w:lineRule="auto"/>
        <w:rPr>
          <w:lang w:val="en-US"/>
        </w:rPr>
      </w:pPr>
      <w:r w:rsidRPr="00B93671">
        <w:rPr>
          <w:lang w:val="en-US"/>
        </w:rPr>
        <w:t xml:space="preserve"> 1337.0114</w:t>
      </w:r>
      <w:r w:rsidRPr="00B93671">
        <w:rPr>
          <w:lang w:val="en-US"/>
        </w:rPr>
        <w:tab/>
        <w:t xml:space="preserve"> 1381.6655</w:t>
      </w:r>
      <w:r w:rsidRPr="00B93671">
        <w:rPr>
          <w:lang w:val="en-US"/>
        </w:rPr>
        <w:tab/>
        <w:t xml:space="preserve"> 1410.5428</w:t>
      </w:r>
      <w:r w:rsidRPr="00B93671">
        <w:rPr>
          <w:lang w:val="en-US"/>
        </w:rPr>
        <w:tab/>
      </w:r>
    </w:p>
    <w:p w14:paraId="1C97032C" w14:textId="77777777" w:rsidR="00B93671" w:rsidRPr="00B93671" w:rsidRDefault="00B93671" w:rsidP="00B93671">
      <w:pPr>
        <w:spacing w:after="0" w:line="240" w:lineRule="auto"/>
        <w:rPr>
          <w:lang w:val="en-US"/>
        </w:rPr>
      </w:pPr>
      <w:r w:rsidRPr="00B93671">
        <w:rPr>
          <w:lang w:val="en-US"/>
        </w:rPr>
        <w:t xml:space="preserve"> 1419.0396</w:t>
      </w:r>
      <w:r w:rsidRPr="00B93671">
        <w:rPr>
          <w:lang w:val="en-US"/>
        </w:rPr>
        <w:tab/>
        <w:t xml:space="preserve"> 1423.3737</w:t>
      </w:r>
      <w:r w:rsidRPr="00B93671">
        <w:rPr>
          <w:lang w:val="en-US"/>
        </w:rPr>
        <w:tab/>
        <w:t xml:space="preserve"> 1473.4189</w:t>
      </w:r>
      <w:r w:rsidRPr="00B93671">
        <w:rPr>
          <w:lang w:val="en-US"/>
        </w:rPr>
        <w:tab/>
      </w:r>
    </w:p>
    <w:p w14:paraId="686177E3" w14:textId="77777777" w:rsidR="00B93671" w:rsidRPr="00B93671" w:rsidRDefault="00B93671" w:rsidP="00B93671">
      <w:pPr>
        <w:spacing w:after="0" w:line="240" w:lineRule="auto"/>
        <w:rPr>
          <w:lang w:val="en-US"/>
        </w:rPr>
      </w:pPr>
      <w:r w:rsidRPr="00B93671">
        <w:rPr>
          <w:lang w:val="en-US"/>
        </w:rPr>
        <w:t xml:space="preserve"> 1484.7673</w:t>
      </w:r>
      <w:r w:rsidRPr="00B93671">
        <w:rPr>
          <w:lang w:val="en-US"/>
        </w:rPr>
        <w:tab/>
        <w:t xml:space="preserve"> 1492.9370</w:t>
      </w:r>
      <w:r w:rsidRPr="00B93671">
        <w:rPr>
          <w:lang w:val="en-US"/>
        </w:rPr>
        <w:tab/>
        <w:t xml:space="preserve"> 1495.6108</w:t>
      </w:r>
      <w:r w:rsidRPr="00B93671">
        <w:rPr>
          <w:lang w:val="en-US"/>
        </w:rPr>
        <w:tab/>
      </w:r>
    </w:p>
    <w:p w14:paraId="7E41358C" w14:textId="77777777" w:rsidR="00B93671" w:rsidRPr="00B93671" w:rsidRDefault="00B93671" w:rsidP="00B93671">
      <w:pPr>
        <w:spacing w:after="0" w:line="240" w:lineRule="auto"/>
        <w:rPr>
          <w:lang w:val="en-US"/>
        </w:rPr>
      </w:pPr>
      <w:r w:rsidRPr="00B93671">
        <w:rPr>
          <w:lang w:val="en-US"/>
        </w:rPr>
        <w:t xml:space="preserve"> 1509.1342</w:t>
      </w:r>
      <w:r w:rsidRPr="00B93671">
        <w:rPr>
          <w:lang w:val="en-US"/>
        </w:rPr>
        <w:tab/>
        <w:t xml:space="preserve"> 1729.7607</w:t>
      </w:r>
      <w:r w:rsidRPr="00B93671">
        <w:rPr>
          <w:lang w:val="en-US"/>
        </w:rPr>
        <w:tab/>
        <w:t xml:space="preserve"> 3006.1414</w:t>
      </w:r>
      <w:r w:rsidRPr="00B93671">
        <w:rPr>
          <w:lang w:val="en-US"/>
        </w:rPr>
        <w:tab/>
      </w:r>
    </w:p>
    <w:p w14:paraId="26B04641" w14:textId="77777777" w:rsidR="00B93671" w:rsidRPr="00B93671" w:rsidRDefault="00B93671" w:rsidP="00B93671">
      <w:pPr>
        <w:spacing w:after="0" w:line="240" w:lineRule="auto"/>
        <w:rPr>
          <w:lang w:val="en-US"/>
        </w:rPr>
      </w:pPr>
      <w:r w:rsidRPr="00B93671">
        <w:rPr>
          <w:lang w:val="en-US"/>
        </w:rPr>
        <w:t xml:space="preserve"> 3009.7981</w:t>
      </w:r>
      <w:r w:rsidRPr="00B93671">
        <w:rPr>
          <w:lang w:val="en-US"/>
        </w:rPr>
        <w:tab/>
        <w:t xml:space="preserve"> 3015.7830</w:t>
      </w:r>
      <w:r w:rsidRPr="00B93671">
        <w:rPr>
          <w:lang w:val="en-US"/>
        </w:rPr>
        <w:tab/>
        <w:t xml:space="preserve"> 3047.8479</w:t>
      </w:r>
      <w:r w:rsidRPr="00B93671">
        <w:rPr>
          <w:lang w:val="en-US"/>
        </w:rPr>
        <w:tab/>
      </w:r>
    </w:p>
    <w:p w14:paraId="5383F1F8" w14:textId="77777777" w:rsidR="00B93671" w:rsidRPr="00B93671" w:rsidRDefault="00B93671" w:rsidP="00B93671">
      <w:pPr>
        <w:spacing w:after="0" w:line="240" w:lineRule="auto"/>
        <w:rPr>
          <w:lang w:val="en-US"/>
        </w:rPr>
      </w:pPr>
      <w:r w:rsidRPr="00B93671">
        <w:rPr>
          <w:lang w:val="en-US"/>
        </w:rPr>
        <w:t xml:space="preserve"> 3052.5449</w:t>
      </w:r>
      <w:r w:rsidRPr="00B93671">
        <w:rPr>
          <w:lang w:val="en-US"/>
        </w:rPr>
        <w:tab/>
        <w:t xml:space="preserve"> 3053.7900</w:t>
      </w:r>
      <w:r w:rsidRPr="00B93671">
        <w:rPr>
          <w:lang w:val="en-US"/>
        </w:rPr>
        <w:tab/>
        <w:t xml:space="preserve"> 3102.9519</w:t>
      </w:r>
      <w:r w:rsidRPr="00B93671">
        <w:rPr>
          <w:lang w:val="en-US"/>
        </w:rPr>
        <w:tab/>
      </w:r>
    </w:p>
    <w:p w14:paraId="07E6A671" w14:textId="77777777" w:rsidR="00B93671" w:rsidRPr="00B93671" w:rsidRDefault="00B93671" w:rsidP="00B93671">
      <w:pPr>
        <w:spacing w:after="0" w:line="240" w:lineRule="auto"/>
        <w:rPr>
          <w:b/>
          <w:lang w:val="en-US"/>
        </w:rPr>
      </w:pPr>
      <w:r w:rsidRPr="00B93671">
        <w:rPr>
          <w:lang w:val="en-US"/>
        </w:rPr>
        <w:t xml:space="preserve"> 3120.8381</w:t>
      </w:r>
      <w:r w:rsidRPr="00B93671">
        <w:rPr>
          <w:lang w:val="en-US"/>
        </w:rPr>
        <w:tab/>
        <w:t xml:space="preserve"> 3122.3040</w:t>
      </w:r>
      <w:r w:rsidRPr="00B93671">
        <w:rPr>
          <w:lang w:val="en-US"/>
        </w:rPr>
        <w:tab/>
        <w:t xml:space="preserve"> 3817.5969</w:t>
      </w:r>
      <w:r w:rsidRPr="00B93671">
        <w:rPr>
          <w:b/>
          <w:lang w:val="en-US"/>
        </w:rPr>
        <w:tab/>
      </w:r>
    </w:p>
    <w:p w14:paraId="368BED61" w14:textId="77777777" w:rsidR="00B93671" w:rsidRPr="00B93671" w:rsidRDefault="00B93671" w:rsidP="00B93671">
      <w:pPr>
        <w:spacing w:after="0" w:line="240" w:lineRule="auto"/>
        <w:rPr>
          <w:b/>
          <w:lang w:val="en-US"/>
        </w:rPr>
      </w:pPr>
    </w:p>
    <w:p w14:paraId="3E6118B9" w14:textId="77777777" w:rsidR="00B93671" w:rsidRDefault="00B93671" w:rsidP="00B93671">
      <w:pPr>
        <w:spacing w:after="0" w:line="240" w:lineRule="auto"/>
        <w:rPr>
          <w:b/>
          <w:lang w:val="en-US"/>
        </w:rPr>
      </w:pPr>
    </w:p>
    <w:p w14:paraId="311E8226" w14:textId="10D1CF99" w:rsidR="00B93671" w:rsidRPr="00B93671" w:rsidRDefault="00B93671" w:rsidP="00B93671">
      <w:pPr>
        <w:spacing w:after="0" w:line="240" w:lineRule="auto"/>
        <w:rPr>
          <w:lang w:val="en-US"/>
        </w:rPr>
      </w:pPr>
      <w:r>
        <w:rPr>
          <w:noProof/>
          <w:lang w:eastAsia="nl-BE"/>
        </w:rPr>
        <w:drawing>
          <wp:anchor distT="0" distB="0" distL="114300" distR="114300" simplePos="0" relativeHeight="251671552" behindDoc="0" locked="0" layoutInCell="1" allowOverlap="1" wp14:anchorId="01418589" wp14:editId="038C7495">
            <wp:simplePos x="0" y="0"/>
            <wp:positionH relativeFrom="column">
              <wp:posOffset>3557270</wp:posOffset>
            </wp:positionH>
            <wp:positionV relativeFrom="paragraph">
              <wp:posOffset>80645</wp:posOffset>
            </wp:positionV>
            <wp:extent cx="1268730" cy="802640"/>
            <wp:effectExtent l="0" t="0" r="762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268730" cy="802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2</w:t>
      </w:r>
    </w:p>
    <w:p w14:paraId="7A73B275" w14:textId="77777777" w:rsidR="00B93671" w:rsidRPr="00B93671" w:rsidRDefault="00B93671" w:rsidP="00B93671">
      <w:pPr>
        <w:spacing w:after="0" w:line="240" w:lineRule="auto"/>
        <w:rPr>
          <w:b/>
          <w:lang w:val="en-US"/>
        </w:rPr>
      </w:pPr>
      <w:r w:rsidRPr="00B93671">
        <w:rPr>
          <w:b/>
          <w:lang w:val="en-US"/>
        </w:rPr>
        <w:t xml:space="preserve">TS   H+CC(C)=CCOH =&gt; H2+CC(C)=CCJOH   </w:t>
      </w:r>
    </w:p>
    <w:p w14:paraId="43923DB9" w14:textId="77777777" w:rsidR="00B93671" w:rsidRPr="00B93671" w:rsidRDefault="00B93671" w:rsidP="00B93671">
      <w:pPr>
        <w:spacing w:after="0" w:line="240" w:lineRule="auto"/>
        <w:rPr>
          <w:lang w:val="en-US"/>
        </w:rPr>
      </w:pPr>
    </w:p>
    <w:p w14:paraId="5C56A86A" w14:textId="77777777" w:rsidR="00B93671" w:rsidRPr="00B93671" w:rsidRDefault="00B93671" w:rsidP="00B93671">
      <w:pPr>
        <w:spacing w:after="0" w:line="240" w:lineRule="auto"/>
        <w:rPr>
          <w:lang w:val="en-US"/>
        </w:rPr>
      </w:pPr>
      <w:r w:rsidRPr="00B93671">
        <w:rPr>
          <w:lang w:val="en-US"/>
        </w:rPr>
        <w:t>Geometry [Angstroms]</w:t>
      </w:r>
    </w:p>
    <w:p w14:paraId="0387CBEB" w14:textId="77777777" w:rsidR="00B93671" w:rsidRPr="00B93671" w:rsidRDefault="00B93671" w:rsidP="00B93671">
      <w:pPr>
        <w:spacing w:after="0" w:line="240" w:lineRule="auto"/>
        <w:rPr>
          <w:lang w:val="en-US"/>
        </w:rPr>
      </w:pPr>
      <w:r w:rsidRPr="00B93671">
        <w:rPr>
          <w:lang w:val="en-US"/>
        </w:rPr>
        <w:t xml:space="preserve">  6     -0.008956    0.025142   -0.002177</w:t>
      </w:r>
    </w:p>
    <w:p w14:paraId="0BA6AEF2" w14:textId="77777777" w:rsidR="00B93671" w:rsidRPr="00B93671" w:rsidRDefault="00B93671" w:rsidP="00B93671">
      <w:pPr>
        <w:spacing w:after="0" w:line="240" w:lineRule="auto"/>
        <w:rPr>
          <w:lang w:val="en-US"/>
        </w:rPr>
      </w:pPr>
      <w:r w:rsidRPr="00B93671">
        <w:rPr>
          <w:lang w:val="en-US"/>
        </w:rPr>
        <w:t xml:space="preserve">  6     -0.002580   -0.002096    1.505160</w:t>
      </w:r>
    </w:p>
    <w:p w14:paraId="149232B6" w14:textId="77777777" w:rsidR="00B93671" w:rsidRPr="00B93671" w:rsidRDefault="00B93671" w:rsidP="00B93671">
      <w:pPr>
        <w:spacing w:after="0" w:line="240" w:lineRule="auto"/>
        <w:rPr>
          <w:lang w:val="en-US"/>
        </w:rPr>
      </w:pPr>
      <w:r w:rsidRPr="00B93671">
        <w:rPr>
          <w:lang w:val="en-US"/>
        </w:rPr>
        <w:t xml:space="preserve">  6      1.100457   -0.022114    2.263067</w:t>
      </w:r>
    </w:p>
    <w:p w14:paraId="47B03DD1" w14:textId="77777777" w:rsidR="00B93671" w:rsidRPr="00B93671" w:rsidRDefault="00B93671" w:rsidP="00B93671">
      <w:pPr>
        <w:spacing w:after="0" w:line="240" w:lineRule="auto"/>
        <w:rPr>
          <w:lang w:val="en-US"/>
        </w:rPr>
      </w:pPr>
      <w:r w:rsidRPr="00B93671">
        <w:rPr>
          <w:lang w:val="en-US"/>
        </w:rPr>
        <w:t xml:space="preserve">  6      2.521551   -0.039879    1.814733</w:t>
      </w:r>
    </w:p>
    <w:p w14:paraId="4F4062A0" w14:textId="77777777" w:rsidR="00B93671" w:rsidRPr="00B93671" w:rsidRDefault="00B93671" w:rsidP="00B93671">
      <w:pPr>
        <w:spacing w:after="0" w:line="240" w:lineRule="auto"/>
        <w:rPr>
          <w:lang w:val="en-US"/>
        </w:rPr>
      </w:pPr>
      <w:r w:rsidRPr="00B93671">
        <w:rPr>
          <w:lang w:val="en-US"/>
        </w:rPr>
        <w:t xml:space="preserve">  8      3.284929    0.766293    2.701185</w:t>
      </w:r>
    </w:p>
    <w:p w14:paraId="74147CF2" w14:textId="77777777" w:rsidR="00B93671" w:rsidRPr="00B93671" w:rsidRDefault="00B93671" w:rsidP="00B93671">
      <w:pPr>
        <w:spacing w:after="0" w:line="240" w:lineRule="auto"/>
        <w:rPr>
          <w:lang w:val="en-US"/>
        </w:rPr>
      </w:pPr>
      <w:r w:rsidRPr="00B93671">
        <w:rPr>
          <w:lang w:val="en-US"/>
        </w:rPr>
        <w:t xml:space="preserve">  6     -1.371053   -0.017659    2.138545</w:t>
      </w:r>
    </w:p>
    <w:p w14:paraId="510A5489" w14:textId="77777777" w:rsidR="00B93671" w:rsidRPr="00B93671" w:rsidRDefault="00B93671" w:rsidP="00B93671">
      <w:pPr>
        <w:spacing w:after="0" w:line="240" w:lineRule="auto"/>
        <w:rPr>
          <w:lang w:val="en-US"/>
        </w:rPr>
      </w:pPr>
      <w:r w:rsidRPr="00B93671">
        <w:rPr>
          <w:lang w:val="en-US"/>
        </w:rPr>
        <w:t xml:space="preserve">  1      0.992746   -0.052842    3.344708</w:t>
      </w:r>
    </w:p>
    <w:p w14:paraId="1459F8F1" w14:textId="77777777" w:rsidR="00B93671" w:rsidRPr="00B93671" w:rsidRDefault="00B93671" w:rsidP="00B93671">
      <w:pPr>
        <w:spacing w:after="0" w:line="240" w:lineRule="auto"/>
        <w:rPr>
          <w:lang w:val="en-US"/>
        </w:rPr>
      </w:pPr>
      <w:r w:rsidRPr="00B93671">
        <w:rPr>
          <w:lang w:val="en-US"/>
        </w:rPr>
        <w:t xml:space="preserve">  1     -0.634340    0.847494   -0.367273</w:t>
      </w:r>
    </w:p>
    <w:p w14:paraId="5AB001FA" w14:textId="77777777" w:rsidR="00B93671" w:rsidRPr="00B93671" w:rsidRDefault="00B93671" w:rsidP="00B93671">
      <w:pPr>
        <w:spacing w:after="0" w:line="240" w:lineRule="auto"/>
        <w:rPr>
          <w:lang w:val="en-US"/>
        </w:rPr>
      </w:pPr>
      <w:r w:rsidRPr="00B93671">
        <w:rPr>
          <w:lang w:val="en-US"/>
        </w:rPr>
        <w:t xml:space="preserve">  1      0.984391    0.135984   -0.436527</w:t>
      </w:r>
    </w:p>
    <w:p w14:paraId="2D48B827" w14:textId="77777777" w:rsidR="00B93671" w:rsidRPr="00B93671" w:rsidRDefault="00B93671" w:rsidP="00B93671">
      <w:pPr>
        <w:spacing w:after="0" w:line="240" w:lineRule="auto"/>
        <w:rPr>
          <w:lang w:val="en-US"/>
        </w:rPr>
      </w:pPr>
      <w:r w:rsidRPr="00B93671">
        <w:rPr>
          <w:lang w:val="en-US"/>
        </w:rPr>
        <w:t xml:space="preserve">  1     -0.444981   -0.898609   -0.400439</w:t>
      </w:r>
    </w:p>
    <w:p w14:paraId="59CD6BF6" w14:textId="77777777" w:rsidR="00B93671" w:rsidRPr="00B93671" w:rsidRDefault="00B93671" w:rsidP="00B93671">
      <w:pPr>
        <w:spacing w:after="0" w:line="240" w:lineRule="auto"/>
        <w:rPr>
          <w:lang w:val="en-US"/>
        </w:rPr>
      </w:pPr>
      <w:r w:rsidRPr="00B93671">
        <w:rPr>
          <w:lang w:val="en-US"/>
        </w:rPr>
        <w:t xml:space="preserve">  1     -1.946365   -0.890929    1.808666</w:t>
      </w:r>
    </w:p>
    <w:p w14:paraId="38B39442" w14:textId="77777777" w:rsidR="00B93671" w:rsidRPr="00B93671" w:rsidRDefault="00B93671" w:rsidP="00B93671">
      <w:pPr>
        <w:spacing w:after="0" w:line="240" w:lineRule="auto"/>
        <w:rPr>
          <w:lang w:val="en-US"/>
        </w:rPr>
      </w:pPr>
      <w:r w:rsidRPr="00B93671">
        <w:rPr>
          <w:lang w:val="en-US"/>
        </w:rPr>
        <w:t xml:space="preserve">  1     -1.313718   -0.039003    3.228054</w:t>
      </w:r>
    </w:p>
    <w:p w14:paraId="5C4B8449" w14:textId="77777777" w:rsidR="00B93671" w:rsidRPr="00B93671" w:rsidRDefault="00B93671" w:rsidP="00B93671">
      <w:pPr>
        <w:spacing w:after="0" w:line="240" w:lineRule="auto"/>
        <w:rPr>
          <w:lang w:val="en-US"/>
        </w:rPr>
      </w:pPr>
      <w:r w:rsidRPr="00B93671">
        <w:rPr>
          <w:lang w:val="en-US"/>
        </w:rPr>
        <w:t xml:space="preserve">  1     -1.947529    0.866378    1.841791</w:t>
      </w:r>
    </w:p>
    <w:p w14:paraId="581EDC54" w14:textId="77777777" w:rsidR="00B93671" w:rsidRPr="00B93671" w:rsidRDefault="00B93671" w:rsidP="00B93671">
      <w:pPr>
        <w:spacing w:after="0" w:line="240" w:lineRule="auto"/>
        <w:rPr>
          <w:lang w:val="en-US"/>
        </w:rPr>
      </w:pPr>
      <w:r w:rsidRPr="00B93671">
        <w:rPr>
          <w:lang w:val="en-US"/>
        </w:rPr>
        <w:t xml:space="preserve">  1      2.905931   -1.107092    1.850860</w:t>
      </w:r>
    </w:p>
    <w:p w14:paraId="32F76D5D" w14:textId="77777777" w:rsidR="00B93671" w:rsidRPr="00B93671" w:rsidRDefault="00B93671" w:rsidP="00B93671">
      <w:pPr>
        <w:spacing w:after="0" w:line="240" w:lineRule="auto"/>
        <w:rPr>
          <w:lang w:val="en-US"/>
        </w:rPr>
      </w:pPr>
      <w:r w:rsidRPr="00B93671">
        <w:rPr>
          <w:lang w:val="en-US"/>
        </w:rPr>
        <w:t xml:space="preserve">  1      2.639527    0.283789    0.773442</w:t>
      </w:r>
    </w:p>
    <w:p w14:paraId="592B635F" w14:textId="77777777" w:rsidR="00B93671" w:rsidRPr="00B93671" w:rsidRDefault="00B93671" w:rsidP="00B93671">
      <w:pPr>
        <w:spacing w:after="0" w:line="240" w:lineRule="auto"/>
        <w:rPr>
          <w:lang w:val="en-US"/>
        </w:rPr>
      </w:pPr>
      <w:r w:rsidRPr="00B93671">
        <w:rPr>
          <w:lang w:val="en-US"/>
        </w:rPr>
        <w:t xml:space="preserve">  1      4.213215    0.666733    2.469184</w:t>
      </w:r>
    </w:p>
    <w:p w14:paraId="70902480" w14:textId="77777777" w:rsidR="00B93671" w:rsidRPr="00B93671" w:rsidRDefault="00B93671" w:rsidP="00B93671">
      <w:pPr>
        <w:spacing w:after="0" w:line="240" w:lineRule="auto"/>
        <w:rPr>
          <w:lang w:val="en-US"/>
        </w:rPr>
      </w:pPr>
      <w:r w:rsidRPr="00B93671">
        <w:rPr>
          <w:lang w:val="en-US"/>
        </w:rPr>
        <w:t xml:space="preserve">  1      3.601245   -2.436911    1.853660</w:t>
      </w:r>
    </w:p>
    <w:p w14:paraId="64D53F67" w14:textId="77777777" w:rsidR="00B93671" w:rsidRPr="00B93671" w:rsidRDefault="00B93671" w:rsidP="00B93671">
      <w:pPr>
        <w:spacing w:after="0" w:line="240" w:lineRule="auto"/>
        <w:rPr>
          <w:lang w:val="en-US"/>
        </w:rPr>
      </w:pPr>
      <w:r w:rsidRPr="00B93671">
        <w:rPr>
          <w:lang w:val="en-US"/>
        </w:rPr>
        <w:t>Rotational Constants [GHz] =                     1.512       1.753       6.353</w:t>
      </w:r>
    </w:p>
    <w:p w14:paraId="63EE4AD3" w14:textId="77777777" w:rsidR="00B93671" w:rsidRPr="00B93671" w:rsidRDefault="00B93671" w:rsidP="00B93671">
      <w:pPr>
        <w:spacing w:after="0" w:line="240" w:lineRule="auto"/>
        <w:rPr>
          <w:b/>
          <w:lang w:val="en-US"/>
        </w:rPr>
      </w:pPr>
      <w:r w:rsidRPr="00B93671">
        <w:rPr>
          <w:lang w:val="en-US"/>
        </w:rPr>
        <w:t>Frequencies [cm-1]</w:t>
      </w:r>
    </w:p>
    <w:p w14:paraId="47B97CE2" w14:textId="77777777" w:rsidR="00B93671" w:rsidRPr="00B93671" w:rsidRDefault="00B93671" w:rsidP="00B93671">
      <w:pPr>
        <w:spacing w:after="0" w:line="240" w:lineRule="auto"/>
        <w:rPr>
          <w:lang w:val="en-US"/>
        </w:rPr>
      </w:pPr>
      <w:r w:rsidRPr="00B93671">
        <w:rPr>
          <w:lang w:val="en-US"/>
        </w:rPr>
        <w:t xml:space="preserve"> -212.5800</w:t>
      </w:r>
      <w:r w:rsidRPr="00B93671">
        <w:rPr>
          <w:lang w:val="en-US"/>
        </w:rPr>
        <w:tab/>
        <w:t xml:space="preserve">   60.2673</w:t>
      </w:r>
      <w:r w:rsidRPr="00B93671">
        <w:rPr>
          <w:lang w:val="en-US"/>
        </w:rPr>
        <w:tab/>
        <w:t xml:space="preserve">  129.1004</w:t>
      </w:r>
      <w:r w:rsidRPr="00B93671">
        <w:rPr>
          <w:lang w:val="en-US"/>
        </w:rPr>
        <w:tab/>
      </w:r>
    </w:p>
    <w:p w14:paraId="31F8CA16" w14:textId="77777777" w:rsidR="00B93671" w:rsidRPr="00B93671" w:rsidRDefault="00B93671" w:rsidP="00B93671">
      <w:pPr>
        <w:spacing w:after="0" w:line="240" w:lineRule="auto"/>
        <w:rPr>
          <w:lang w:val="en-US"/>
        </w:rPr>
      </w:pPr>
      <w:r w:rsidRPr="00B93671">
        <w:rPr>
          <w:lang w:val="en-US"/>
        </w:rPr>
        <w:t xml:space="preserve">  142.0272</w:t>
      </w:r>
      <w:r w:rsidRPr="00B93671">
        <w:rPr>
          <w:lang w:val="en-US"/>
        </w:rPr>
        <w:tab/>
        <w:t xml:space="preserve">  162.3706</w:t>
      </w:r>
      <w:r w:rsidRPr="00B93671">
        <w:rPr>
          <w:lang w:val="en-US"/>
        </w:rPr>
        <w:tab/>
        <w:t xml:space="preserve">  190.5613</w:t>
      </w:r>
      <w:r w:rsidRPr="00B93671">
        <w:rPr>
          <w:lang w:val="en-US"/>
        </w:rPr>
        <w:tab/>
      </w:r>
    </w:p>
    <w:p w14:paraId="306D7B9F" w14:textId="77777777" w:rsidR="00B93671" w:rsidRPr="00B93671" w:rsidRDefault="00B93671" w:rsidP="00B93671">
      <w:pPr>
        <w:spacing w:after="0" w:line="240" w:lineRule="auto"/>
        <w:rPr>
          <w:lang w:val="en-US"/>
        </w:rPr>
      </w:pPr>
      <w:r w:rsidRPr="00B93671">
        <w:rPr>
          <w:lang w:val="en-US"/>
        </w:rPr>
        <w:t xml:space="preserve">  212.3524</w:t>
      </w:r>
      <w:r w:rsidRPr="00B93671">
        <w:rPr>
          <w:lang w:val="en-US"/>
        </w:rPr>
        <w:tab/>
        <w:t xml:space="preserve">  277.4211</w:t>
      </w:r>
      <w:r w:rsidRPr="00B93671">
        <w:rPr>
          <w:lang w:val="en-US"/>
        </w:rPr>
        <w:tab/>
        <w:t xml:space="preserve">  312.5138</w:t>
      </w:r>
      <w:r w:rsidRPr="00B93671">
        <w:rPr>
          <w:lang w:val="en-US"/>
        </w:rPr>
        <w:tab/>
      </w:r>
    </w:p>
    <w:p w14:paraId="732C3D21" w14:textId="77777777" w:rsidR="00B93671" w:rsidRPr="00B93671" w:rsidRDefault="00B93671" w:rsidP="00B93671">
      <w:pPr>
        <w:spacing w:after="0" w:line="240" w:lineRule="auto"/>
        <w:rPr>
          <w:lang w:val="en-US"/>
        </w:rPr>
      </w:pPr>
      <w:r w:rsidRPr="00B93671">
        <w:rPr>
          <w:lang w:val="en-US"/>
        </w:rPr>
        <w:t xml:space="preserve">  359.0831</w:t>
      </w:r>
      <w:r w:rsidRPr="00B93671">
        <w:rPr>
          <w:lang w:val="en-US"/>
        </w:rPr>
        <w:tab/>
        <w:t xml:space="preserve">  435.6603</w:t>
      </w:r>
      <w:r w:rsidRPr="00B93671">
        <w:rPr>
          <w:lang w:val="en-US"/>
        </w:rPr>
        <w:tab/>
        <w:t xml:space="preserve">  488.3205</w:t>
      </w:r>
      <w:r w:rsidRPr="00B93671">
        <w:rPr>
          <w:lang w:val="en-US"/>
        </w:rPr>
        <w:tab/>
      </w:r>
    </w:p>
    <w:p w14:paraId="033207F0" w14:textId="77777777" w:rsidR="00B93671" w:rsidRPr="00B93671" w:rsidRDefault="00B93671" w:rsidP="00B93671">
      <w:pPr>
        <w:spacing w:after="0" w:line="240" w:lineRule="auto"/>
        <w:rPr>
          <w:lang w:val="en-US"/>
        </w:rPr>
      </w:pPr>
      <w:r w:rsidRPr="00B93671">
        <w:rPr>
          <w:lang w:val="en-US"/>
        </w:rPr>
        <w:t xml:space="preserve">  515.3175</w:t>
      </w:r>
      <w:r w:rsidRPr="00B93671">
        <w:rPr>
          <w:lang w:val="en-US"/>
        </w:rPr>
        <w:tab/>
        <w:t xml:space="preserve">  799.7411</w:t>
      </w:r>
      <w:r w:rsidRPr="00B93671">
        <w:rPr>
          <w:lang w:val="en-US"/>
        </w:rPr>
        <w:tab/>
        <w:t xml:space="preserve">  855.6188</w:t>
      </w:r>
      <w:r w:rsidRPr="00B93671">
        <w:rPr>
          <w:lang w:val="en-US"/>
        </w:rPr>
        <w:tab/>
      </w:r>
    </w:p>
    <w:p w14:paraId="316739B6" w14:textId="77777777" w:rsidR="00B93671" w:rsidRPr="00B93671" w:rsidRDefault="00B93671" w:rsidP="00B93671">
      <w:pPr>
        <w:spacing w:after="0" w:line="240" w:lineRule="auto"/>
        <w:rPr>
          <w:lang w:val="en-US"/>
        </w:rPr>
      </w:pPr>
      <w:r w:rsidRPr="00B93671">
        <w:rPr>
          <w:lang w:val="en-US"/>
        </w:rPr>
        <w:lastRenderedPageBreak/>
        <w:t xml:space="preserve">  960.6371</w:t>
      </w:r>
      <w:r w:rsidRPr="00B93671">
        <w:rPr>
          <w:lang w:val="en-US"/>
        </w:rPr>
        <w:tab/>
        <w:t xml:space="preserve">  988.3128</w:t>
      </w:r>
      <w:r w:rsidRPr="00B93671">
        <w:rPr>
          <w:lang w:val="en-US"/>
        </w:rPr>
        <w:tab/>
        <w:t xml:space="preserve"> 1013.9152</w:t>
      </w:r>
      <w:r w:rsidRPr="00B93671">
        <w:rPr>
          <w:lang w:val="en-US"/>
        </w:rPr>
        <w:tab/>
      </w:r>
    </w:p>
    <w:p w14:paraId="601DC572" w14:textId="77777777" w:rsidR="00B93671" w:rsidRPr="00B93671" w:rsidRDefault="00B93671" w:rsidP="00B93671">
      <w:pPr>
        <w:spacing w:after="0" w:line="240" w:lineRule="auto"/>
        <w:rPr>
          <w:lang w:val="en-US"/>
        </w:rPr>
      </w:pPr>
      <w:r w:rsidRPr="00B93671">
        <w:rPr>
          <w:lang w:val="en-US"/>
        </w:rPr>
        <w:t xml:space="preserve"> 1048.2000</w:t>
      </w:r>
      <w:r w:rsidRPr="00B93671">
        <w:rPr>
          <w:lang w:val="en-US"/>
        </w:rPr>
        <w:tab/>
        <w:t xml:space="preserve"> 1063.4613</w:t>
      </w:r>
      <w:r w:rsidRPr="00B93671">
        <w:rPr>
          <w:lang w:val="en-US"/>
        </w:rPr>
        <w:tab/>
        <w:t xml:space="preserve"> 1102.0195</w:t>
      </w:r>
      <w:r w:rsidRPr="00B93671">
        <w:rPr>
          <w:lang w:val="en-US"/>
        </w:rPr>
        <w:tab/>
      </w:r>
    </w:p>
    <w:p w14:paraId="712C9E72" w14:textId="77777777" w:rsidR="00B93671" w:rsidRPr="00B93671" w:rsidRDefault="00B93671" w:rsidP="00B93671">
      <w:pPr>
        <w:spacing w:after="0" w:line="240" w:lineRule="auto"/>
        <w:rPr>
          <w:lang w:val="en-US"/>
        </w:rPr>
      </w:pPr>
      <w:r w:rsidRPr="00B93671">
        <w:rPr>
          <w:lang w:val="en-US"/>
        </w:rPr>
        <w:t xml:space="preserve"> 1122.4301</w:t>
      </w:r>
      <w:r w:rsidRPr="00B93671">
        <w:rPr>
          <w:lang w:val="en-US"/>
        </w:rPr>
        <w:tab/>
        <w:t xml:space="preserve"> 1209.0138</w:t>
      </w:r>
      <w:r w:rsidRPr="00B93671">
        <w:rPr>
          <w:lang w:val="en-US"/>
        </w:rPr>
        <w:tab/>
        <w:t xml:space="preserve"> 1237.1227</w:t>
      </w:r>
      <w:r w:rsidRPr="00B93671">
        <w:rPr>
          <w:lang w:val="en-US"/>
        </w:rPr>
        <w:tab/>
      </w:r>
    </w:p>
    <w:p w14:paraId="57C77B2A" w14:textId="77777777" w:rsidR="00B93671" w:rsidRPr="00B93671" w:rsidRDefault="00B93671" w:rsidP="00B93671">
      <w:pPr>
        <w:spacing w:after="0" w:line="240" w:lineRule="auto"/>
        <w:rPr>
          <w:lang w:val="en-US"/>
        </w:rPr>
      </w:pPr>
      <w:r w:rsidRPr="00B93671">
        <w:rPr>
          <w:lang w:val="en-US"/>
        </w:rPr>
        <w:t xml:space="preserve"> 1275.0880</w:t>
      </w:r>
      <w:r w:rsidRPr="00B93671">
        <w:rPr>
          <w:lang w:val="en-US"/>
        </w:rPr>
        <w:tab/>
        <w:t xml:space="preserve"> 1356.0585</w:t>
      </w:r>
      <w:r w:rsidRPr="00B93671">
        <w:rPr>
          <w:lang w:val="en-US"/>
        </w:rPr>
        <w:tab/>
        <w:t xml:space="preserve"> 1410.7764</w:t>
      </w:r>
      <w:r w:rsidRPr="00B93671">
        <w:rPr>
          <w:lang w:val="en-US"/>
        </w:rPr>
        <w:tab/>
      </w:r>
    </w:p>
    <w:p w14:paraId="1ACCEEEC" w14:textId="77777777" w:rsidR="00B93671" w:rsidRPr="00B93671" w:rsidRDefault="00B93671" w:rsidP="00B93671">
      <w:pPr>
        <w:spacing w:after="0" w:line="240" w:lineRule="auto"/>
        <w:rPr>
          <w:lang w:val="en-US"/>
        </w:rPr>
      </w:pPr>
      <w:r w:rsidRPr="00B93671">
        <w:rPr>
          <w:lang w:val="en-US"/>
        </w:rPr>
        <w:t xml:space="preserve"> 1420.2162</w:t>
      </w:r>
      <w:r w:rsidRPr="00B93671">
        <w:rPr>
          <w:lang w:val="en-US"/>
        </w:rPr>
        <w:tab/>
        <w:t xml:space="preserve"> 1445.2738</w:t>
      </w:r>
      <w:r w:rsidRPr="00B93671">
        <w:rPr>
          <w:lang w:val="en-US"/>
        </w:rPr>
        <w:tab/>
        <w:t xml:space="preserve"> 1462.9572</w:t>
      </w:r>
      <w:r w:rsidRPr="00B93671">
        <w:rPr>
          <w:lang w:val="en-US"/>
        </w:rPr>
        <w:tab/>
      </w:r>
    </w:p>
    <w:p w14:paraId="42F6A675" w14:textId="77777777" w:rsidR="00B93671" w:rsidRPr="00B93671" w:rsidRDefault="00B93671" w:rsidP="00B93671">
      <w:pPr>
        <w:spacing w:after="0" w:line="240" w:lineRule="auto"/>
        <w:rPr>
          <w:lang w:val="en-US"/>
        </w:rPr>
      </w:pPr>
      <w:r w:rsidRPr="00B93671">
        <w:rPr>
          <w:lang w:val="en-US"/>
        </w:rPr>
        <w:t xml:space="preserve"> 1473.8990</w:t>
      </w:r>
      <w:r w:rsidRPr="00B93671">
        <w:rPr>
          <w:lang w:val="en-US"/>
        </w:rPr>
        <w:tab/>
        <w:t xml:space="preserve"> 1486.7144</w:t>
      </w:r>
      <w:r w:rsidRPr="00B93671">
        <w:rPr>
          <w:lang w:val="en-US"/>
        </w:rPr>
        <w:tab/>
        <w:t xml:space="preserve"> 1492.8582</w:t>
      </w:r>
      <w:r w:rsidRPr="00B93671">
        <w:rPr>
          <w:lang w:val="en-US"/>
        </w:rPr>
        <w:tab/>
      </w:r>
    </w:p>
    <w:p w14:paraId="0B5C9E5D" w14:textId="77777777" w:rsidR="00B93671" w:rsidRPr="00B93671" w:rsidRDefault="00B93671" w:rsidP="00B93671">
      <w:pPr>
        <w:spacing w:after="0" w:line="240" w:lineRule="auto"/>
        <w:rPr>
          <w:lang w:val="en-US"/>
        </w:rPr>
      </w:pPr>
      <w:r w:rsidRPr="00B93671">
        <w:rPr>
          <w:lang w:val="en-US"/>
        </w:rPr>
        <w:t xml:space="preserve"> 1497.1589</w:t>
      </w:r>
      <w:r w:rsidRPr="00B93671">
        <w:rPr>
          <w:lang w:val="en-US"/>
        </w:rPr>
        <w:tab/>
        <w:t xml:space="preserve"> 1727.7181</w:t>
      </w:r>
      <w:r w:rsidRPr="00B93671">
        <w:rPr>
          <w:lang w:val="en-US"/>
        </w:rPr>
        <w:tab/>
        <w:t xml:space="preserve"> 2374.5461</w:t>
      </w:r>
      <w:r w:rsidRPr="00B93671">
        <w:rPr>
          <w:lang w:val="en-US"/>
        </w:rPr>
        <w:tab/>
      </w:r>
    </w:p>
    <w:p w14:paraId="7B3410AD" w14:textId="77777777" w:rsidR="00B93671" w:rsidRPr="00B93671" w:rsidRDefault="00B93671" w:rsidP="00B93671">
      <w:pPr>
        <w:spacing w:after="0" w:line="240" w:lineRule="auto"/>
        <w:rPr>
          <w:lang w:val="en-US"/>
        </w:rPr>
      </w:pPr>
      <w:r w:rsidRPr="00B93671">
        <w:rPr>
          <w:lang w:val="en-US"/>
        </w:rPr>
        <w:t xml:space="preserve"> 3005.8955</w:t>
      </w:r>
      <w:r w:rsidRPr="00B93671">
        <w:rPr>
          <w:lang w:val="en-US"/>
        </w:rPr>
        <w:tab/>
        <w:t xml:space="preserve"> 3008.7439</w:t>
      </w:r>
      <w:r w:rsidRPr="00B93671">
        <w:rPr>
          <w:lang w:val="en-US"/>
        </w:rPr>
        <w:tab/>
        <w:t xml:space="preserve"> 3014.9656</w:t>
      </w:r>
      <w:r w:rsidRPr="00B93671">
        <w:rPr>
          <w:lang w:val="en-US"/>
        </w:rPr>
        <w:tab/>
      </w:r>
    </w:p>
    <w:p w14:paraId="1770B436" w14:textId="77777777" w:rsidR="00B93671" w:rsidRPr="00B93671" w:rsidRDefault="00B93671" w:rsidP="00B93671">
      <w:pPr>
        <w:spacing w:after="0" w:line="240" w:lineRule="auto"/>
        <w:rPr>
          <w:lang w:val="en-US"/>
        </w:rPr>
      </w:pPr>
      <w:r w:rsidRPr="00B93671">
        <w:rPr>
          <w:lang w:val="en-US"/>
        </w:rPr>
        <w:t xml:space="preserve"> 3047.5195</w:t>
      </w:r>
      <w:r w:rsidRPr="00B93671">
        <w:rPr>
          <w:lang w:val="en-US"/>
        </w:rPr>
        <w:tab/>
        <w:t xml:space="preserve"> 3053.0830</w:t>
      </w:r>
      <w:r w:rsidRPr="00B93671">
        <w:rPr>
          <w:lang w:val="en-US"/>
        </w:rPr>
        <w:tab/>
        <w:t xml:space="preserve"> 3104.4746</w:t>
      </w:r>
      <w:r w:rsidRPr="00B93671">
        <w:rPr>
          <w:lang w:val="en-US"/>
        </w:rPr>
        <w:tab/>
      </w:r>
    </w:p>
    <w:p w14:paraId="59BE3CBB" w14:textId="77777777" w:rsidR="00B93671" w:rsidRPr="00B93671" w:rsidRDefault="00B93671" w:rsidP="00B93671">
      <w:pPr>
        <w:spacing w:after="0" w:line="240" w:lineRule="auto"/>
        <w:rPr>
          <w:b/>
          <w:lang w:val="en-US"/>
        </w:rPr>
      </w:pPr>
      <w:r w:rsidRPr="00B93671">
        <w:rPr>
          <w:lang w:val="en-US"/>
        </w:rPr>
        <w:t xml:space="preserve"> 3117.2847</w:t>
      </w:r>
      <w:r w:rsidRPr="00B93671">
        <w:rPr>
          <w:lang w:val="en-US"/>
        </w:rPr>
        <w:tab/>
        <w:t xml:space="preserve"> 3137.7871</w:t>
      </w:r>
      <w:r w:rsidRPr="00B93671">
        <w:rPr>
          <w:lang w:val="en-US"/>
        </w:rPr>
        <w:tab/>
        <w:t xml:space="preserve"> 3830.9521</w:t>
      </w:r>
      <w:r w:rsidRPr="00B93671">
        <w:rPr>
          <w:b/>
          <w:lang w:val="en-US"/>
        </w:rPr>
        <w:tab/>
      </w:r>
    </w:p>
    <w:p w14:paraId="722CA5DA" w14:textId="39DAF355" w:rsidR="00B93671" w:rsidRPr="00B93671" w:rsidRDefault="00B93671" w:rsidP="00B93671">
      <w:pPr>
        <w:spacing w:after="0" w:line="240" w:lineRule="auto"/>
        <w:rPr>
          <w:b/>
          <w:lang w:val="en-US"/>
        </w:rPr>
      </w:pPr>
    </w:p>
    <w:p w14:paraId="2DFE4B92" w14:textId="77777777" w:rsidR="00B93671" w:rsidRDefault="00B93671" w:rsidP="00B93671">
      <w:pPr>
        <w:spacing w:after="0" w:line="240" w:lineRule="auto"/>
        <w:rPr>
          <w:b/>
          <w:lang w:val="en-US"/>
        </w:rPr>
      </w:pPr>
    </w:p>
    <w:p w14:paraId="35E386D2" w14:textId="1FB5C764" w:rsidR="00B93671" w:rsidRPr="00B93671" w:rsidRDefault="00B93671" w:rsidP="00B93671">
      <w:pPr>
        <w:spacing w:after="0" w:line="240" w:lineRule="auto"/>
        <w:rPr>
          <w:lang w:val="en-US"/>
        </w:rPr>
      </w:pPr>
      <w:r>
        <w:rPr>
          <w:b/>
          <w:noProof/>
          <w:lang w:eastAsia="nl-BE"/>
        </w:rPr>
        <w:drawing>
          <wp:anchor distT="0" distB="0" distL="114300" distR="114300" simplePos="0" relativeHeight="251672576" behindDoc="0" locked="0" layoutInCell="1" allowOverlap="1" wp14:anchorId="7A484D2C" wp14:editId="1BAF140F">
            <wp:simplePos x="0" y="0"/>
            <wp:positionH relativeFrom="column">
              <wp:posOffset>3594735</wp:posOffset>
            </wp:positionH>
            <wp:positionV relativeFrom="paragraph">
              <wp:posOffset>59690</wp:posOffset>
            </wp:positionV>
            <wp:extent cx="1337310" cy="1097915"/>
            <wp:effectExtent l="0" t="0" r="0" b="6985"/>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37310" cy="10979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3 (cis)</w:t>
      </w:r>
    </w:p>
    <w:p w14:paraId="0FA5FC21" w14:textId="77777777" w:rsidR="00B93671" w:rsidRDefault="00B93671" w:rsidP="00B93671">
      <w:pPr>
        <w:spacing w:after="0" w:line="240" w:lineRule="auto"/>
        <w:rPr>
          <w:b/>
          <w:lang w:val="en-US"/>
        </w:rPr>
      </w:pPr>
      <w:r w:rsidRPr="00B93671">
        <w:rPr>
          <w:b/>
          <w:lang w:val="en-US"/>
        </w:rPr>
        <w:t xml:space="preserve">TS  H+C2C=CCOH =&gt;  H2+c-C2JC=CCOH  </w:t>
      </w:r>
    </w:p>
    <w:p w14:paraId="74B7EC0B" w14:textId="6DC63A87" w:rsidR="00B93671" w:rsidRPr="00B93671" w:rsidRDefault="00B93671" w:rsidP="00B93671">
      <w:pPr>
        <w:spacing w:after="0" w:line="240" w:lineRule="auto"/>
        <w:rPr>
          <w:b/>
          <w:lang w:val="en-US"/>
        </w:rPr>
      </w:pPr>
      <w:r w:rsidRPr="00B93671">
        <w:rPr>
          <w:b/>
          <w:lang w:val="en-US"/>
        </w:rPr>
        <w:t xml:space="preserve">aka  H+CC(C)=CCOH =&gt; H2+c-C=C(C)CJCOH  </w:t>
      </w:r>
    </w:p>
    <w:p w14:paraId="1E4D2917" w14:textId="77777777" w:rsidR="00B93671" w:rsidRPr="00B93671" w:rsidRDefault="00B93671" w:rsidP="00B93671">
      <w:pPr>
        <w:spacing w:after="0" w:line="240" w:lineRule="auto"/>
        <w:rPr>
          <w:lang w:val="en-US"/>
        </w:rPr>
      </w:pPr>
    </w:p>
    <w:p w14:paraId="112E0DE8" w14:textId="77777777" w:rsidR="00B93671" w:rsidRPr="00B93671" w:rsidRDefault="00B93671" w:rsidP="00B93671">
      <w:pPr>
        <w:spacing w:after="0" w:line="240" w:lineRule="auto"/>
        <w:rPr>
          <w:lang w:val="en-US"/>
        </w:rPr>
      </w:pPr>
      <w:r w:rsidRPr="00B93671">
        <w:rPr>
          <w:lang w:val="en-US"/>
        </w:rPr>
        <w:t>Geometry [Angstroms]</w:t>
      </w:r>
    </w:p>
    <w:p w14:paraId="2ED839C0" w14:textId="77777777" w:rsidR="00B93671" w:rsidRPr="00B93671" w:rsidRDefault="00B93671" w:rsidP="00B93671">
      <w:pPr>
        <w:spacing w:after="0" w:line="240" w:lineRule="auto"/>
        <w:rPr>
          <w:lang w:val="en-US"/>
        </w:rPr>
      </w:pPr>
      <w:r w:rsidRPr="00B93671">
        <w:rPr>
          <w:lang w:val="en-US"/>
        </w:rPr>
        <w:t xml:space="preserve">  6      0.035494    0.093807    0.038238</w:t>
      </w:r>
    </w:p>
    <w:p w14:paraId="382C44A1" w14:textId="77777777" w:rsidR="00B93671" w:rsidRPr="00B93671" w:rsidRDefault="00B93671" w:rsidP="00B93671">
      <w:pPr>
        <w:spacing w:after="0" w:line="240" w:lineRule="auto"/>
        <w:rPr>
          <w:lang w:val="en-US"/>
        </w:rPr>
      </w:pPr>
      <w:r w:rsidRPr="00B93671">
        <w:rPr>
          <w:lang w:val="en-US"/>
        </w:rPr>
        <w:t xml:space="preserve">  6      0.031490    0.081819    1.517867</w:t>
      </w:r>
    </w:p>
    <w:p w14:paraId="1551B214" w14:textId="77777777" w:rsidR="00B93671" w:rsidRPr="00B93671" w:rsidRDefault="00B93671" w:rsidP="00B93671">
      <w:pPr>
        <w:spacing w:after="0" w:line="240" w:lineRule="auto"/>
        <w:rPr>
          <w:lang w:val="en-US"/>
        </w:rPr>
      </w:pPr>
      <w:r w:rsidRPr="00B93671">
        <w:rPr>
          <w:lang w:val="en-US"/>
        </w:rPr>
        <w:t xml:space="preserve">  6      1.398256    0.103215    2.158495</w:t>
      </w:r>
    </w:p>
    <w:p w14:paraId="7A2957B8" w14:textId="77777777" w:rsidR="00B93671" w:rsidRPr="00B93671" w:rsidRDefault="00B93671" w:rsidP="00B93671">
      <w:pPr>
        <w:spacing w:after="0" w:line="240" w:lineRule="auto"/>
        <w:rPr>
          <w:lang w:val="en-US"/>
        </w:rPr>
      </w:pPr>
      <w:r w:rsidRPr="00B93671">
        <w:rPr>
          <w:lang w:val="en-US"/>
        </w:rPr>
        <w:t xml:space="preserve">  6     -1.080746    0.015574    2.274175</w:t>
      </w:r>
    </w:p>
    <w:p w14:paraId="1F171F5D" w14:textId="77777777" w:rsidR="00B93671" w:rsidRPr="00B93671" w:rsidRDefault="00B93671" w:rsidP="00B93671">
      <w:pPr>
        <w:spacing w:after="0" w:line="240" w:lineRule="auto"/>
        <w:rPr>
          <w:lang w:val="en-US"/>
        </w:rPr>
      </w:pPr>
      <w:r w:rsidRPr="00B93671">
        <w:rPr>
          <w:lang w:val="en-US"/>
        </w:rPr>
        <w:t xml:space="preserve">  6     -2.509149   -0.056683    1.823074</w:t>
      </w:r>
    </w:p>
    <w:p w14:paraId="551AED74" w14:textId="77777777" w:rsidR="00B93671" w:rsidRPr="00B93671" w:rsidRDefault="00B93671" w:rsidP="00B93671">
      <w:pPr>
        <w:spacing w:after="0" w:line="240" w:lineRule="auto"/>
        <w:rPr>
          <w:lang w:val="en-US"/>
        </w:rPr>
      </w:pPr>
      <w:r w:rsidRPr="00B93671">
        <w:rPr>
          <w:lang w:val="en-US"/>
        </w:rPr>
        <w:t xml:space="preserve">  8     -3.191820   -1.163572    2.421834</w:t>
      </w:r>
    </w:p>
    <w:p w14:paraId="05145D9A" w14:textId="77777777" w:rsidR="00B93671" w:rsidRPr="00B93671" w:rsidRDefault="00B93671" w:rsidP="00B93671">
      <w:pPr>
        <w:spacing w:after="0" w:line="240" w:lineRule="auto"/>
        <w:rPr>
          <w:lang w:val="en-US"/>
        </w:rPr>
      </w:pPr>
      <w:r w:rsidRPr="00B93671">
        <w:rPr>
          <w:lang w:val="en-US"/>
        </w:rPr>
        <w:t xml:space="preserve">  1     -0.965735   -0.005938    3.356018</w:t>
      </w:r>
    </w:p>
    <w:p w14:paraId="795783FB" w14:textId="77777777" w:rsidR="00B93671" w:rsidRPr="00B93671" w:rsidRDefault="00B93671" w:rsidP="00B93671">
      <w:pPr>
        <w:spacing w:after="0" w:line="240" w:lineRule="auto"/>
        <w:rPr>
          <w:lang w:val="en-US"/>
        </w:rPr>
      </w:pPr>
      <w:r w:rsidRPr="00B93671">
        <w:rPr>
          <w:lang w:val="en-US"/>
        </w:rPr>
        <w:t xml:space="preserve">  1      0.394136   -1.021133   -0.363285</w:t>
      </w:r>
    </w:p>
    <w:p w14:paraId="2D6F2660" w14:textId="77777777" w:rsidR="00B93671" w:rsidRPr="00B93671" w:rsidRDefault="00B93671" w:rsidP="00B93671">
      <w:pPr>
        <w:spacing w:after="0" w:line="240" w:lineRule="auto"/>
        <w:rPr>
          <w:lang w:val="en-US"/>
        </w:rPr>
      </w:pPr>
      <w:r w:rsidRPr="00B93671">
        <w:rPr>
          <w:lang w:val="en-US"/>
        </w:rPr>
        <w:t xml:space="preserve">  1     -0.924563    0.249848   -0.447803</w:t>
      </w:r>
    </w:p>
    <w:p w14:paraId="1C2003D3" w14:textId="77777777" w:rsidR="00B93671" w:rsidRPr="00B93671" w:rsidRDefault="00B93671" w:rsidP="00B93671">
      <w:pPr>
        <w:spacing w:after="0" w:line="240" w:lineRule="auto"/>
        <w:rPr>
          <w:lang w:val="en-US"/>
        </w:rPr>
      </w:pPr>
      <w:r w:rsidRPr="00B93671">
        <w:rPr>
          <w:lang w:val="en-US"/>
        </w:rPr>
        <w:t xml:space="preserve">  1      0.800139    0.740890   -0.395261</w:t>
      </w:r>
    </w:p>
    <w:p w14:paraId="133F6C0E" w14:textId="77777777" w:rsidR="00B93671" w:rsidRPr="00B93671" w:rsidRDefault="00B93671" w:rsidP="00B93671">
      <w:pPr>
        <w:spacing w:after="0" w:line="240" w:lineRule="auto"/>
        <w:rPr>
          <w:lang w:val="en-US"/>
        </w:rPr>
      </w:pPr>
      <w:r w:rsidRPr="00B93671">
        <w:rPr>
          <w:lang w:val="en-US"/>
        </w:rPr>
        <w:t xml:space="preserve">  1      1.944782    1.013684    1.888960</w:t>
      </w:r>
    </w:p>
    <w:p w14:paraId="0321039F" w14:textId="77777777" w:rsidR="00B93671" w:rsidRPr="00B93671" w:rsidRDefault="00B93671" w:rsidP="00B93671">
      <w:pPr>
        <w:spacing w:after="0" w:line="240" w:lineRule="auto"/>
        <w:rPr>
          <w:lang w:val="en-US"/>
        </w:rPr>
      </w:pPr>
      <w:r w:rsidRPr="00B93671">
        <w:rPr>
          <w:lang w:val="en-US"/>
        </w:rPr>
        <w:t xml:space="preserve">  1      1.336270    0.050493    3.246537</w:t>
      </w:r>
    </w:p>
    <w:p w14:paraId="24949686" w14:textId="77777777" w:rsidR="00B93671" w:rsidRPr="00B93671" w:rsidRDefault="00B93671" w:rsidP="00B93671">
      <w:pPr>
        <w:spacing w:after="0" w:line="240" w:lineRule="auto"/>
        <w:rPr>
          <w:lang w:val="en-US"/>
        </w:rPr>
      </w:pPr>
      <w:r w:rsidRPr="00B93671">
        <w:rPr>
          <w:lang w:val="en-US"/>
        </w:rPr>
        <w:t xml:space="preserve">  1      2.001302   -0.742252    1.807193</w:t>
      </w:r>
    </w:p>
    <w:p w14:paraId="735F4927" w14:textId="77777777" w:rsidR="00B93671" w:rsidRPr="00B93671" w:rsidRDefault="00B93671" w:rsidP="00B93671">
      <w:pPr>
        <w:spacing w:after="0" w:line="240" w:lineRule="auto"/>
        <w:rPr>
          <w:lang w:val="en-US"/>
        </w:rPr>
      </w:pPr>
      <w:r w:rsidRPr="00B93671">
        <w:rPr>
          <w:lang w:val="en-US"/>
        </w:rPr>
        <w:t xml:space="preserve">  1     -3.057329    0.826773    2.164521</w:t>
      </w:r>
    </w:p>
    <w:p w14:paraId="29865009" w14:textId="77777777" w:rsidR="00B93671" w:rsidRPr="00B93671" w:rsidRDefault="00B93671" w:rsidP="00B93671">
      <w:pPr>
        <w:spacing w:after="0" w:line="240" w:lineRule="auto"/>
        <w:rPr>
          <w:lang w:val="en-US"/>
        </w:rPr>
      </w:pPr>
      <w:r w:rsidRPr="00B93671">
        <w:rPr>
          <w:lang w:val="en-US"/>
        </w:rPr>
        <w:t xml:space="preserve">  1     -2.594933   -0.092086    0.731209</w:t>
      </w:r>
    </w:p>
    <w:p w14:paraId="20B92E48" w14:textId="77777777" w:rsidR="00B93671" w:rsidRPr="00B93671" w:rsidRDefault="00B93671" w:rsidP="00B93671">
      <w:pPr>
        <w:spacing w:after="0" w:line="240" w:lineRule="auto"/>
        <w:rPr>
          <w:lang w:val="en-US"/>
        </w:rPr>
      </w:pPr>
      <w:r w:rsidRPr="00B93671">
        <w:rPr>
          <w:lang w:val="en-US"/>
        </w:rPr>
        <w:t xml:space="preserve">  1     -2.694932   -1.957446    2.197946</w:t>
      </w:r>
    </w:p>
    <w:p w14:paraId="7B313ECB" w14:textId="77777777" w:rsidR="00B93671" w:rsidRPr="00B93671" w:rsidRDefault="00B93671" w:rsidP="00B93671">
      <w:pPr>
        <w:spacing w:after="0" w:line="240" w:lineRule="auto"/>
        <w:rPr>
          <w:lang w:val="en-US"/>
        </w:rPr>
      </w:pPr>
      <w:r w:rsidRPr="00B93671">
        <w:rPr>
          <w:lang w:val="en-US"/>
        </w:rPr>
        <w:t xml:space="preserve">  1      0.703645   -1.972977   -0.759278</w:t>
      </w:r>
    </w:p>
    <w:p w14:paraId="2B42EC41" w14:textId="77777777" w:rsidR="00B93671" w:rsidRPr="00B93671" w:rsidRDefault="00B93671" w:rsidP="00B93671">
      <w:pPr>
        <w:spacing w:after="0" w:line="240" w:lineRule="auto"/>
        <w:rPr>
          <w:lang w:val="en-US"/>
        </w:rPr>
      </w:pPr>
      <w:r w:rsidRPr="00B93671">
        <w:rPr>
          <w:lang w:val="en-US"/>
        </w:rPr>
        <w:t>Rotational Constants [GHz] =                     1.558       1.803       6.105</w:t>
      </w:r>
    </w:p>
    <w:p w14:paraId="416E52DA" w14:textId="77777777" w:rsidR="00B93671" w:rsidRPr="00B93671" w:rsidRDefault="00B93671" w:rsidP="00B93671">
      <w:pPr>
        <w:spacing w:after="0" w:line="240" w:lineRule="auto"/>
        <w:rPr>
          <w:lang w:val="en-US"/>
        </w:rPr>
      </w:pPr>
      <w:r w:rsidRPr="00B93671">
        <w:rPr>
          <w:lang w:val="en-US"/>
        </w:rPr>
        <w:t>Frequencies [cm-1]</w:t>
      </w:r>
    </w:p>
    <w:p w14:paraId="406D5BD9" w14:textId="77777777" w:rsidR="00B93671" w:rsidRPr="00B93671" w:rsidRDefault="00B93671" w:rsidP="00B93671">
      <w:pPr>
        <w:spacing w:after="0" w:line="240" w:lineRule="auto"/>
        <w:rPr>
          <w:lang w:val="en-US"/>
        </w:rPr>
      </w:pPr>
      <w:r w:rsidRPr="00B93671">
        <w:rPr>
          <w:lang w:val="en-US"/>
        </w:rPr>
        <w:t>-1141.3152</w:t>
      </w:r>
      <w:r w:rsidRPr="00B93671">
        <w:rPr>
          <w:lang w:val="en-US"/>
        </w:rPr>
        <w:tab/>
        <w:t xml:space="preserve">   62.6317</w:t>
      </w:r>
      <w:r w:rsidRPr="00B93671">
        <w:rPr>
          <w:lang w:val="en-US"/>
        </w:rPr>
        <w:tab/>
        <w:t xml:space="preserve">  114.2666</w:t>
      </w:r>
      <w:r w:rsidRPr="00B93671">
        <w:rPr>
          <w:lang w:val="en-US"/>
        </w:rPr>
        <w:tab/>
      </w:r>
    </w:p>
    <w:p w14:paraId="3E6967D4" w14:textId="77777777" w:rsidR="00B93671" w:rsidRPr="00B93671" w:rsidRDefault="00B93671" w:rsidP="00B93671">
      <w:pPr>
        <w:spacing w:after="0" w:line="240" w:lineRule="auto"/>
        <w:rPr>
          <w:lang w:val="en-US"/>
        </w:rPr>
      </w:pPr>
      <w:r w:rsidRPr="00B93671">
        <w:rPr>
          <w:lang w:val="en-US"/>
        </w:rPr>
        <w:t xml:space="preserve">  150.6073</w:t>
      </w:r>
      <w:r w:rsidRPr="00B93671">
        <w:rPr>
          <w:lang w:val="en-US"/>
        </w:rPr>
        <w:tab/>
        <w:t xml:space="preserve">  193.0325</w:t>
      </w:r>
      <w:r w:rsidRPr="00B93671">
        <w:rPr>
          <w:lang w:val="en-US"/>
        </w:rPr>
        <w:tab/>
        <w:t xml:space="preserve">  263.0024</w:t>
      </w:r>
      <w:r w:rsidRPr="00B93671">
        <w:rPr>
          <w:lang w:val="en-US"/>
        </w:rPr>
        <w:tab/>
      </w:r>
    </w:p>
    <w:p w14:paraId="6CC0FB3E" w14:textId="77777777" w:rsidR="00B93671" w:rsidRPr="00B93671" w:rsidRDefault="00B93671" w:rsidP="00B93671">
      <w:pPr>
        <w:spacing w:after="0" w:line="240" w:lineRule="auto"/>
        <w:rPr>
          <w:lang w:val="en-US"/>
        </w:rPr>
      </w:pPr>
      <w:r w:rsidRPr="00B93671">
        <w:rPr>
          <w:lang w:val="en-US"/>
        </w:rPr>
        <w:t xml:space="preserve">  277.5575</w:t>
      </w:r>
      <w:r w:rsidRPr="00B93671">
        <w:rPr>
          <w:lang w:val="en-US"/>
        </w:rPr>
        <w:tab/>
        <w:t xml:space="preserve">  370.5097</w:t>
      </w:r>
      <w:r w:rsidRPr="00B93671">
        <w:rPr>
          <w:lang w:val="en-US"/>
        </w:rPr>
        <w:tab/>
        <w:t xml:space="preserve">  373.2171</w:t>
      </w:r>
      <w:r w:rsidRPr="00B93671">
        <w:rPr>
          <w:lang w:val="en-US"/>
        </w:rPr>
        <w:tab/>
      </w:r>
    </w:p>
    <w:p w14:paraId="42736173" w14:textId="77777777" w:rsidR="00B93671" w:rsidRPr="00B93671" w:rsidRDefault="00B93671" w:rsidP="00B93671">
      <w:pPr>
        <w:spacing w:after="0" w:line="240" w:lineRule="auto"/>
        <w:rPr>
          <w:lang w:val="en-US"/>
        </w:rPr>
      </w:pPr>
      <w:r w:rsidRPr="00B93671">
        <w:rPr>
          <w:lang w:val="en-US"/>
        </w:rPr>
        <w:t xml:space="preserve">  455.7042</w:t>
      </w:r>
      <w:r w:rsidRPr="00B93671">
        <w:rPr>
          <w:lang w:val="en-US"/>
        </w:rPr>
        <w:tab/>
        <w:t xml:space="preserve">  497.3857</w:t>
      </w:r>
      <w:r w:rsidRPr="00B93671">
        <w:rPr>
          <w:lang w:val="en-US"/>
        </w:rPr>
        <w:tab/>
        <w:t xml:space="preserve">  544.0728</w:t>
      </w:r>
      <w:r w:rsidRPr="00B93671">
        <w:rPr>
          <w:lang w:val="en-US"/>
        </w:rPr>
        <w:tab/>
      </w:r>
    </w:p>
    <w:p w14:paraId="5F6E5038" w14:textId="77777777" w:rsidR="00B93671" w:rsidRPr="00B93671" w:rsidRDefault="00B93671" w:rsidP="00B93671">
      <w:pPr>
        <w:spacing w:after="0" w:line="240" w:lineRule="auto"/>
        <w:rPr>
          <w:lang w:val="en-US"/>
        </w:rPr>
      </w:pPr>
      <w:r w:rsidRPr="00B93671">
        <w:rPr>
          <w:lang w:val="en-US"/>
        </w:rPr>
        <w:t xml:space="preserve">  563.0683</w:t>
      </w:r>
      <w:r w:rsidRPr="00B93671">
        <w:rPr>
          <w:lang w:val="en-US"/>
        </w:rPr>
        <w:tab/>
        <w:t xml:space="preserve">  796.9488</w:t>
      </w:r>
      <w:r w:rsidRPr="00B93671">
        <w:rPr>
          <w:lang w:val="en-US"/>
        </w:rPr>
        <w:tab/>
        <w:t xml:space="preserve">  870.8786</w:t>
      </w:r>
      <w:r w:rsidRPr="00B93671">
        <w:rPr>
          <w:lang w:val="en-US"/>
        </w:rPr>
        <w:tab/>
      </w:r>
    </w:p>
    <w:p w14:paraId="26084D36" w14:textId="77777777" w:rsidR="00B93671" w:rsidRPr="00B93671" w:rsidRDefault="00B93671" w:rsidP="00B93671">
      <w:pPr>
        <w:spacing w:after="0" w:line="240" w:lineRule="auto"/>
        <w:rPr>
          <w:lang w:val="en-US"/>
        </w:rPr>
      </w:pPr>
      <w:r w:rsidRPr="00B93671">
        <w:rPr>
          <w:lang w:val="en-US"/>
        </w:rPr>
        <w:t xml:space="preserve">  960.1698</w:t>
      </w:r>
      <w:r w:rsidRPr="00B93671">
        <w:rPr>
          <w:lang w:val="en-US"/>
        </w:rPr>
        <w:tab/>
        <w:t xml:space="preserve">  979.3404</w:t>
      </w:r>
      <w:r w:rsidRPr="00B93671">
        <w:rPr>
          <w:lang w:val="en-US"/>
        </w:rPr>
        <w:tab/>
        <w:t xml:space="preserve"> 1021.6866</w:t>
      </w:r>
      <w:r w:rsidRPr="00B93671">
        <w:rPr>
          <w:lang w:val="en-US"/>
        </w:rPr>
        <w:tab/>
      </w:r>
    </w:p>
    <w:p w14:paraId="2786D46E" w14:textId="77777777" w:rsidR="00B93671" w:rsidRPr="00B93671" w:rsidRDefault="00B93671" w:rsidP="00B93671">
      <w:pPr>
        <w:spacing w:after="0" w:line="240" w:lineRule="auto"/>
        <w:rPr>
          <w:lang w:val="en-US"/>
        </w:rPr>
      </w:pPr>
      <w:r w:rsidRPr="00B93671">
        <w:rPr>
          <w:lang w:val="en-US"/>
        </w:rPr>
        <w:t xml:space="preserve"> 1031.0479</w:t>
      </w:r>
      <w:r w:rsidRPr="00B93671">
        <w:rPr>
          <w:lang w:val="en-US"/>
        </w:rPr>
        <w:tab/>
        <w:t xml:space="preserve"> 1056.9825</w:t>
      </w:r>
      <w:r w:rsidRPr="00B93671">
        <w:rPr>
          <w:lang w:val="en-US"/>
        </w:rPr>
        <w:tab/>
        <w:t xml:space="preserve"> 1094.2156</w:t>
      </w:r>
      <w:r w:rsidRPr="00B93671">
        <w:rPr>
          <w:lang w:val="en-US"/>
        </w:rPr>
        <w:tab/>
      </w:r>
    </w:p>
    <w:p w14:paraId="7A904232" w14:textId="77777777" w:rsidR="00B93671" w:rsidRPr="00B93671" w:rsidRDefault="00B93671" w:rsidP="00B93671">
      <w:pPr>
        <w:spacing w:after="0" w:line="240" w:lineRule="auto"/>
        <w:rPr>
          <w:lang w:val="en-US"/>
        </w:rPr>
      </w:pPr>
      <w:r w:rsidRPr="00B93671">
        <w:rPr>
          <w:lang w:val="en-US"/>
        </w:rPr>
        <w:t xml:space="preserve"> 1130.5520</w:t>
      </w:r>
      <w:r w:rsidRPr="00B93671">
        <w:rPr>
          <w:lang w:val="en-US"/>
        </w:rPr>
        <w:tab/>
        <w:t xml:space="preserve"> 1190.6766</w:t>
      </w:r>
      <w:r w:rsidRPr="00B93671">
        <w:rPr>
          <w:lang w:val="en-US"/>
        </w:rPr>
        <w:tab/>
        <w:t xml:space="preserve"> 1245.4677</w:t>
      </w:r>
      <w:r w:rsidRPr="00B93671">
        <w:rPr>
          <w:lang w:val="en-US"/>
        </w:rPr>
        <w:tab/>
      </w:r>
    </w:p>
    <w:p w14:paraId="0B4867E3" w14:textId="77777777" w:rsidR="00B93671" w:rsidRPr="00B93671" w:rsidRDefault="00B93671" w:rsidP="00B93671">
      <w:pPr>
        <w:spacing w:after="0" w:line="240" w:lineRule="auto"/>
        <w:rPr>
          <w:lang w:val="en-US"/>
        </w:rPr>
      </w:pPr>
      <w:r w:rsidRPr="00B93671">
        <w:rPr>
          <w:lang w:val="en-US"/>
        </w:rPr>
        <w:t xml:space="preserve"> 1288.5734</w:t>
      </w:r>
      <w:r w:rsidRPr="00B93671">
        <w:rPr>
          <w:lang w:val="en-US"/>
        </w:rPr>
        <w:tab/>
        <w:t xml:space="preserve"> 1327.3810</w:t>
      </w:r>
      <w:r w:rsidRPr="00B93671">
        <w:rPr>
          <w:lang w:val="en-US"/>
        </w:rPr>
        <w:tab/>
        <w:t xml:space="preserve"> 1340.2142</w:t>
      </w:r>
      <w:r w:rsidRPr="00B93671">
        <w:rPr>
          <w:lang w:val="en-US"/>
        </w:rPr>
        <w:tab/>
      </w:r>
    </w:p>
    <w:p w14:paraId="73C61C58" w14:textId="77777777" w:rsidR="00B93671" w:rsidRPr="00B93671" w:rsidRDefault="00B93671" w:rsidP="00B93671">
      <w:pPr>
        <w:spacing w:after="0" w:line="240" w:lineRule="auto"/>
        <w:rPr>
          <w:lang w:val="en-US"/>
        </w:rPr>
      </w:pPr>
      <w:r w:rsidRPr="00B93671">
        <w:rPr>
          <w:lang w:val="en-US"/>
        </w:rPr>
        <w:t xml:space="preserve"> 1369.0354</w:t>
      </w:r>
      <w:r w:rsidRPr="00B93671">
        <w:rPr>
          <w:lang w:val="en-US"/>
        </w:rPr>
        <w:tab/>
        <w:t xml:space="preserve"> 1395.1384</w:t>
      </w:r>
      <w:r w:rsidRPr="00B93671">
        <w:rPr>
          <w:lang w:val="en-US"/>
        </w:rPr>
        <w:tab/>
        <w:t xml:space="preserve"> 1414.8209</w:t>
      </w:r>
      <w:r w:rsidRPr="00B93671">
        <w:rPr>
          <w:lang w:val="en-US"/>
        </w:rPr>
        <w:tab/>
      </w:r>
    </w:p>
    <w:p w14:paraId="123A549B" w14:textId="77777777" w:rsidR="00B93671" w:rsidRPr="00B93671" w:rsidRDefault="00B93671" w:rsidP="00B93671">
      <w:pPr>
        <w:spacing w:after="0" w:line="240" w:lineRule="auto"/>
        <w:rPr>
          <w:lang w:val="en-US"/>
        </w:rPr>
      </w:pPr>
      <w:r w:rsidRPr="00B93671">
        <w:rPr>
          <w:lang w:val="en-US"/>
        </w:rPr>
        <w:t xml:space="preserve"> 1421.4115</w:t>
      </w:r>
      <w:r w:rsidRPr="00B93671">
        <w:rPr>
          <w:lang w:val="en-US"/>
        </w:rPr>
        <w:tab/>
        <w:t xml:space="preserve"> 1472.6342</w:t>
      </w:r>
      <w:r w:rsidRPr="00B93671">
        <w:rPr>
          <w:lang w:val="en-US"/>
        </w:rPr>
        <w:tab/>
        <w:t xml:space="preserve"> 1484.5254</w:t>
      </w:r>
      <w:r w:rsidRPr="00B93671">
        <w:rPr>
          <w:lang w:val="en-US"/>
        </w:rPr>
        <w:tab/>
      </w:r>
    </w:p>
    <w:p w14:paraId="62CC82B7" w14:textId="77777777" w:rsidR="00B93671" w:rsidRPr="00B93671" w:rsidRDefault="00B93671" w:rsidP="00B93671">
      <w:pPr>
        <w:spacing w:after="0" w:line="240" w:lineRule="auto"/>
        <w:rPr>
          <w:lang w:val="en-US"/>
        </w:rPr>
      </w:pPr>
      <w:r w:rsidRPr="00B93671">
        <w:rPr>
          <w:lang w:val="en-US"/>
        </w:rPr>
        <w:t xml:space="preserve"> 1495.7841</w:t>
      </w:r>
      <w:r w:rsidRPr="00B93671">
        <w:rPr>
          <w:lang w:val="en-US"/>
        </w:rPr>
        <w:tab/>
        <w:t xml:space="preserve"> 1506.0529</w:t>
      </w:r>
      <w:r w:rsidRPr="00B93671">
        <w:rPr>
          <w:lang w:val="en-US"/>
        </w:rPr>
        <w:tab/>
        <w:t xml:space="preserve"> 1687.4681</w:t>
      </w:r>
      <w:r w:rsidRPr="00B93671">
        <w:rPr>
          <w:lang w:val="en-US"/>
        </w:rPr>
        <w:tab/>
      </w:r>
    </w:p>
    <w:p w14:paraId="5ABFA076" w14:textId="77777777" w:rsidR="00B93671" w:rsidRPr="00B93671" w:rsidRDefault="00B93671" w:rsidP="00B93671">
      <w:pPr>
        <w:spacing w:after="0" w:line="240" w:lineRule="auto"/>
        <w:rPr>
          <w:lang w:val="en-US"/>
        </w:rPr>
      </w:pPr>
      <w:r w:rsidRPr="00B93671">
        <w:rPr>
          <w:lang w:val="en-US"/>
        </w:rPr>
        <w:t xml:space="preserve"> 3011.3721</w:t>
      </w:r>
      <w:r w:rsidRPr="00B93671">
        <w:rPr>
          <w:lang w:val="en-US"/>
        </w:rPr>
        <w:tab/>
        <w:t xml:space="preserve"> 3014.2437</w:t>
      </w:r>
      <w:r w:rsidRPr="00B93671">
        <w:rPr>
          <w:lang w:val="en-US"/>
        </w:rPr>
        <w:tab/>
        <w:t xml:space="preserve"> 3054.7422</w:t>
      </w:r>
      <w:r w:rsidRPr="00B93671">
        <w:rPr>
          <w:lang w:val="en-US"/>
        </w:rPr>
        <w:tab/>
      </w:r>
    </w:p>
    <w:p w14:paraId="047BC3FC" w14:textId="77777777" w:rsidR="00B93671" w:rsidRPr="00B93671" w:rsidRDefault="00B93671" w:rsidP="00B93671">
      <w:pPr>
        <w:spacing w:after="0" w:line="240" w:lineRule="auto"/>
        <w:rPr>
          <w:lang w:val="en-US"/>
        </w:rPr>
      </w:pPr>
      <w:r w:rsidRPr="00B93671">
        <w:rPr>
          <w:lang w:val="en-US"/>
        </w:rPr>
        <w:t xml:space="preserve"> 3055.7896</w:t>
      </w:r>
      <w:r w:rsidRPr="00B93671">
        <w:rPr>
          <w:lang w:val="en-US"/>
        </w:rPr>
        <w:tab/>
        <w:t xml:space="preserve"> 3075.6726</w:t>
      </w:r>
      <w:r w:rsidRPr="00B93671">
        <w:rPr>
          <w:lang w:val="en-US"/>
        </w:rPr>
        <w:tab/>
        <w:t xml:space="preserve"> 3106.9827</w:t>
      </w:r>
      <w:r w:rsidRPr="00B93671">
        <w:rPr>
          <w:lang w:val="en-US"/>
        </w:rPr>
        <w:tab/>
      </w:r>
    </w:p>
    <w:p w14:paraId="1B1A4A5B" w14:textId="77777777" w:rsidR="00B93671" w:rsidRPr="00B93671" w:rsidRDefault="00B93671" w:rsidP="00B93671">
      <w:pPr>
        <w:spacing w:after="0" w:line="240" w:lineRule="auto"/>
        <w:rPr>
          <w:lang w:val="en-US"/>
        </w:rPr>
      </w:pPr>
      <w:r w:rsidRPr="00B93671">
        <w:rPr>
          <w:lang w:val="en-US"/>
        </w:rPr>
        <w:t xml:space="preserve"> 3129.8955</w:t>
      </w:r>
      <w:r w:rsidRPr="00B93671">
        <w:rPr>
          <w:lang w:val="en-US"/>
        </w:rPr>
        <w:tab/>
        <w:t xml:space="preserve"> 3155.7000</w:t>
      </w:r>
      <w:r w:rsidRPr="00B93671">
        <w:rPr>
          <w:lang w:val="en-US"/>
        </w:rPr>
        <w:tab/>
        <w:t xml:space="preserve"> 3816.4507</w:t>
      </w:r>
      <w:r w:rsidRPr="00B93671">
        <w:rPr>
          <w:lang w:val="en-US"/>
        </w:rPr>
        <w:tab/>
      </w:r>
    </w:p>
    <w:p w14:paraId="5AA33430" w14:textId="77777777" w:rsidR="00B93671" w:rsidRPr="00B93671" w:rsidRDefault="00B93671" w:rsidP="00B93671">
      <w:pPr>
        <w:spacing w:after="0" w:line="240" w:lineRule="auto"/>
        <w:rPr>
          <w:b/>
          <w:lang w:val="en-US"/>
        </w:rPr>
      </w:pPr>
    </w:p>
    <w:p w14:paraId="11C4F3C6" w14:textId="77777777" w:rsidR="00B93671" w:rsidRDefault="00B93671">
      <w:pPr>
        <w:jc w:val="left"/>
        <w:rPr>
          <w:b/>
          <w:lang w:val="en-US"/>
        </w:rPr>
      </w:pPr>
      <w:r>
        <w:rPr>
          <w:b/>
          <w:lang w:val="en-US"/>
        </w:rPr>
        <w:br w:type="page"/>
      </w:r>
    </w:p>
    <w:p w14:paraId="4215F8F1" w14:textId="15BC3221" w:rsidR="00B93671" w:rsidRPr="00B93671" w:rsidRDefault="00B93671" w:rsidP="00B93671">
      <w:pPr>
        <w:spacing w:after="0" w:line="240" w:lineRule="auto"/>
        <w:rPr>
          <w:lang w:val="en-US"/>
        </w:rPr>
      </w:pPr>
      <w:r>
        <w:rPr>
          <w:b/>
          <w:noProof/>
          <w:lang w:eastAsia="nl-BE"/>
        </w:rPr>
        <w:lastRenderedPageBreak/>
        <w:drawing>
          <wp:anchor distT="0" distB="0" distL="114300" distR="114300" simplePos="0" relativeHeight="251673600" behindDoc="0" locked="0" layoutInCell="1" allowOverlap="1" wp14:anchorId="2D129635" wp14:editId="6FDBD621">
            <wp:simplePos x="0" y="0"/>
            <wp:positionH relativeFrom="column">
              <wp:posOffset>3452495</wp:posOffset>
            </wp:positionH>
            <wp:positionV relativeFrom="paragraph">
              <wp:posOffset>-15875</wp:posOffset>
            </wp:positionV>
            <wp:extent cx="1494155" cy="1029335"/>
            <wp:effectExtent l="0" t="0" r="0" b="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494155" cy="10293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3 (trans)</w:t>
      </w:r>
    </w:p>
    <w:p w14:paraId="5355D543" w14:textId="77777777" w:rsidR="00B93671" w:rsidRDefault="00B93671" w:rsidP="00B93671">
      <w:pPr>
        <w:spacing w:after="0" w:line="240" w:lineRule="auto"/>
        <w:rPr>
          <w:b/>
          <w:lang w:val="en-US"/>
        </w:rPr>
      </w:pPr>
      <w:r w:rsidRPr="00B93671">
        <w:rPr>
          <w:b/>
          <w:lang w:val="en-US"/>
        </w:rPr>
        <w:t>TS  H+C2C=CCOH =&gt;  H2+t-</w:t>
      </w:r>
      <w:r>
        <w:rPr>
          <w:b/>
          <w:lang w:val="en-US"/>
        </w:rPr>
        <w:t>C2JC=CCOH</w:t>
      </w:r>
    </w:p>
    <w:p w14:paraId="5FFC17C8" w14:textId="1EE33BBE" w:rsidR="00B93671" w:rsidRPr="00B93671" w:rsidRDefault="00B93671" w:rsidP="00B93671">
      <w:pPr>
        <w:spacing w:after="0" w:line="240" w:lineRule="auto"/>
        <w:rPr>
          <w:lang w:val="en-US"/>
        </w:rPr>
      </w:pPr>
      <w:r w:rsidRPr="00B93671">
        <w:rPr>
          <w:b/>
          <w:lang w:val="en-US"/>
        </w:rPr>
        <w:t xml:space="preserve">aka  H+CC(C)=CCOH =&gt; H2+t-C=C(C)CJCOH  </w:t>
      </w:r>
    </w:p>
    <w:p w14:paraId="0E7797AE" w14:textId="77777777" w:rsidR="00B93671" w:rsidRDefault="00B93671" w:rsidP="00B93671">
      <w:pPr>
        <w:spacing w:after="0" w:line="240" w:lineRule="auto"/>
        <w:rPr>
          <w:lang w:val="en-US"/>
        </w:rPr>
      </w:pPr>
    </w:p>
    <w:p w14:paraId="65293283" w14:textId="77777777" w:rsidR="00B93671" w:rsidRPr="00B93671" w:rsidRDefault="00B93671" w:rsidP="00B93671">
      <w:pPr>
        <w:spacing w:after="0" w:line="240" w:lineRule="auto"/>
        <w:rPr>
          <w:lang w:val="en-US"/>
        </w:rPr>
      </w:pPr>
      <w:r w:rsidRPr="00B93671">
        <w:rPr>
          <w:lang w:val="en-US"/>
        </w:rPr>
        <w:t>Geometry [Angstroms]</w:t>
      </w:r>
    </w:p>
    <w:p w14:paraId="7883CA24" w14:textId="77777777" w:rsidR="00B93671" w:rsidRPr="00B93671" w:rsidRDefault="00B93671" w:rsidP="00B93671">
      <w:pPr>
        <w:spacing w:after="0" w:line="240" w:lineRule="auto"/>
        <w:rPr>
          <w:lang w:val="en-US"/>
        </w:rPr>
      </w:pPr>
      <w:r w:rsidRPr="00B93671">
        <w:rPr>
          <w:lang w:val="en-US"/>
        </w:rPr>
        <w:t xml:space="preserve">  6      0.005163   -0.004805    0.000886</w:t>
      </w:r>
    </w:p>
    <w:p w14:paraId="72EEBF43" w14:textId="77777777" w:rsidR="00B93671" w:rsidRPr="00B93671" w:rsidRDefault="00B93671" w:rsidP="00B93671">
      <w:pPr>
        <w:spacing w:after="0" w:line="240" w:lineRule="auto"/>
        <w:rPr>
          <w:lang w:val="en-US"/>
        </w:rPr>
      </w:pPr>
      <w:r w:rsidRPr="00B93671">
        <w:rPr>
          <w:lang w:val="en-US"/>
        </w:rPr>
        <w:t xml:space="preserve">  6      0.003524   -0.005376    1.479995</w:t>
      </w:r>
    </w:p>
    <w:p w14:paraId="4C2C54AA" w14:textId="77777777" w:rsidR="00B93671" w:rsidRPr="00B93671" w:rsidRDefault="00B93671" w:rsidP="00B93671">
      <w:pPr>
        <w:spacing w:after="0" w:line="240" w:lineRule="auto"/>
        <w:rPr>
          <w:lang w:val="en-US"/>
        </w:rPr>
      </w:pPr>
      <w:r w:rsidRPr="00B93671">
        <w:rPr>
          <w:lang w:val="en-US"/>
        </w:rPr>
        <w:t xml:space="preserve">  6      1.116923   -0.002410    2.237936</w:t>
      </w:r>
    </w:p>
    <w:p w14:paraId="5BB8EA2D" w14:textId="77777777" w:rsidR="00B93671" w:rsidRPr="00B93671" w:rsidRDefault="00B93671" w:rsidP="00B93671">
      <w:pPr>
        <w:spacing w:after="0" w:line="240" w:lineRule="auto"/>
        <w:rPr>
          <w:lang w:val="en-US"/>
        </w:rPr>
      </w:pPr>
      <w:r w:rsidRPr="00B93671">
        <w:rPr>
          <w:lang w:val="en-US"/>
        </w:rPr>
        <w:t xml:space="preserve">  6      2.546313    0.047980    1.789401</w:t>
      </w:r>
    </w:p>
    <w:p w14:paraId="5FFCBA2E" w14:textId="77777777" w:rsidR="00B93671" w:rsidRPr="00B93671" w:rsidRDefault="00B93671" w:rsidP="00B93671">
      <w:pPr>
        <w:spacing w:after="0" w:line="240" w:lineRule="auto"/>
        <w:rPr>
          <w:lang w:val="en-US"/>
        </w:rPr>
      </w:pPr>
      <w:r w:rsidRPr="00B93671">
        <w:rPr>
          <w:lang w:val="en-US"/>
        </w:rPr>
        <w:t xml:space="preserve">  8      3.282357    1.058691    2.486010</w:t>
      </w:r>
    </w:p>
    <w:p w14:paraId="7D7F5DE2" w14:textId="77777777" w:rsidR="00B93671" w:rsidRPr="00B93671" w:rsidRDefault="00B93671" w:rsidP="00B93671">
      <w:pPr>
        <w:spacing w:after="0" w:line="240" w:lineRule="auto"/>
        <w:rPr>
          <w:lang w:val="en-US"/>
        </w:rPr>
      </w:pPr>
      <w:r w:rsidRPr="00B93671">
        <w:rPr>
          <w:lang w:val="en-US"/>
        </w:rPr>
        <w:t xml:space="preserve">  6     -1.362440   -0.075658    2.119092</w:t>
      </w:r>
    </w:p>
    <w:p w14:paraId="1A41ABE1" w14:textId="77777777" w:rsidR="00B93671" w:rsidRPr="00B93671" w:rsidRDefault="00B93671" w:rsidP="00B93671">
      <w:pPr>
        <w:spacing w:after="0" w:line="240" w:lineRule="auto"/>
        <w:rPr>
          <w:lang w:val="en-US"/>
        </w:rPr>
      </w:pPr>
      <w:r w:rsidRPr="00B93671">
        <w:rPr>
          <w:lang w:val="en-US"/>
        </w:rPr>
        <w:t xml:space="preserve">  1      1.003486   -0.020677    3.320060</w:t>
      </w:r>
    </w:p>
    <w:p w14:paraId="646B851E" w14:textId="77777777" w:rsidR="00B93671" w:rsidRPr="00B93671" w:rsidRDefault="00B93671" w:rsidP="00B93671">
      <w:pPr>
        <w:spacing w:after="0" w:line="240" w:lineRule="auto"/>
        <w:rPr>
          <w:lang w:val="en-US"/>
        </w:rPr>
      </w:pPr>
      <w:r w:rsidRPr="00B93671">
        <w:rPr>
          <w:lang w:val="en-US"/>
        </w:rPr>
        <w:t xml:space="preserve">  1     -0.206254   -1.154997   -0.399264</w:t>
      </w:r>
    </w:p>
    <w:p w14:paraId="0BDEBA73" w14:textId="77777777" w:rsidR="00B93671" w:rsidRPr="00B93671" w:rsidRDefault="00B93671" w:rsidP="00B93671">
      <w:pPr>
        <w:spacing w:after="0" w:line="240" w:lineRule="auto"/>
        <w:rPr>
          <w:lang w:val="en-US"/>
        </w:rPr>
      </w:pPr>
      <w:r w:rsidRPr="00B93671">
        <w:rPr>
          <w:lang w:val="en-US"/>
        </w:rPr>
        <w:t xml:space="preserve">  1     -0.829651    0.542332   -0.440907</w:t>
      </w:r>
    </w:p>
    <w:p w14:paraId="7AA38C7D" w14:textId="77777777" w:rsidR="00B93671" w:rsidRPr="00B93671" w:rsidRDefault="00B93671" w:rsidP="00B93671">
      <w:pPr>
        <w:spacing w:after="0" w:line="240" w:lineRule="auto"/>
        <w:rPr>
          <w:lang w:val="en-US"/>
        </w:rPr>
      </w:pPr>
      <w:r w:rsidRPr="00B93671">
        <w:rPr>
          <w:lang w:val="en-US"/>
        </w:rPr>
        <w:t xml:space="preserve">  1      0.945257    0.259875   -0.478940</w:t>
      </w:r>
    </w:p>
    <w:p w14:paraId="6F5198E2" w14:textId="77777777" w:rsidR="00B93671" w:rsidRPr="00B93671" w:rsidRDefault="00B93671" w:rsidP="00B93671">
      <w:pPr>
        <w:spacing w:after="0" w:line="240" w:lineRule="auto"/>
        <w:rPr>
          <w:lang w:val="en-US"/>
        </w:rPr>
      </w:pPr>
      <w:r w:rsidRPr="00B93671">
        <w:rPr>
          <w:lang w:val="en-US"/>
        </w:rPr>
        <w:t xml:space="preserve">  1     -1.891341   -0.981757    1.801290</w:t>
      </w:r>
    </w:p>
    <w:p w14:paraId="28631183" w14:textId="77777777" w:rsidR="00B93671" w:rsidRPr="00B93671" w:rsidRDefault="00B93671" w:rsidP="00B93671">
      <w:pPr>
        <w:spacing w:after="0" w:line="240" w:lineRule="auto"/>
        <w:rPr>
          <w:lang w:val="en-US"/>
        </w:rPr>
      </w:pPr>
      <w:r w:rsidRPr="00B93671">
        <w:rPr>
          <w:lang w:val="en-US"/>
        </w:rPr>
        <w:t xml:space="preserve">  1     -1.299708   -0.083167    3.208383</w:t>
      </w:r>
    </w:p>
    <w:p w14:paraId="7BA3885B" w14:textId="77777777" w:rsidR="00B93671" w:rsidRPr="00B93671" w:rsidRDefault="00B93671" w:rsidP="00B93671">
      <w:pPr>
        <w:spacing w:after="0" w:line="240" w:lineRule="auto"/>
        <w:rPr>
          <w:lang w:val="en-US"/>
        </w:rPr>
      </w:pPr>
      <w:r w:rsidRPr="00B93671">
        <w:rPr>
          <w:lang w:val="en-US"/>
        </w:rPr>
        <w:t xml:space="preserve">  1     -1.982618    0.774591    1.814459</w:t>
      </w:r>
    </w:p>
    <w:p w14:paraId="4BB30CFC" w14:textId="77777777" w:rsidR="00B93671" w:rsidRPr="00B93671" w:rsidRDefault="00B93671" w:rsidP="00B93671">
      <w:pPr>
        <w:spacing w:after="0" w:line="240" w:lineRule="auto"/>
        <w:rPr>
          <w:lang w:val="en-US"/>
        </w:rPr>
      </w:pPr>
      <w:r w:rsidRPr="00B93671">
        <w:rPr>
          <w:lang w:val="en-US"/>
        </w:rPr>
        <w:t xml:space="preserve">  1      3.051774   -0.889562    2.041099</w:t>
      </w:r>
    </w:p>
    <w:p w14:paraId="2F05F80A" w14:textId="77777777" w:rsidR="00B93671" w:rsidRPr="00B93671" w:rsidRDefault="00B93671" w:rsidP="00B93671">
      <w:pPr>
        <w:spacing w:after="0" w:line="240" w:lineRule="auto"/>
        <w:rPr>
          <w:lang w:val="en-US"/>
        </w:rPr>
      </w:pPr>
      <w:r w:rsidRPr="00B93671">
        <w:rPr>
          <w:lang w:val="en-US"/>
        </w:rPr>
        <w:t xml:space="preserve">  1      2.632296    0.179117    0.704270</w:t>
      </w:r>
    </w:p>
    <w:p w14:paraId="13095EF8" w14:textId="77777777" w:rsidR="00B93671" w:rsidRPr="00B93671" w:rsidRDefault="00B93671" w:rsidP="00B93671">
      <w:pPr>
        <w:spacing w:after="0" w:line="240" w:lineRule="auto"/>
        <w:rPr>
          <w:lang w:val="en-US"/>
        </w:rPr>
      </w:pPr>
      <w:r w:rsidRPr="00B93671">
        <w:rPr>
          <w:lang w:val="en-US"/>
        </w:rPr>
        <w:t xml:space="preserve">  1      2.824008    1.893021    2.341858</w:t>
      </w:r>
    </w:p>
    <w:p w14:paraId="698D0092" w14:textId="77777777" w:rsidR="00B93671" w:rsidRPr="00B93671" w:rsidRDefault="00B93671" w:rsidP="00B93671">
      <w:pPr>
        <w:spacing w:after="0" w:line="240" w:lineRule="auto"/>
        <w:rPr>
          <w:lang w:val="en-US"/>
        </w:rPr>
      </w:pPr>
      <w:r w:rsidRPr="00B93671">
        <w:rPr>
          <w:lang w:val="en-US"/>
        </w:rPr>
        <w:t xml:space="preserve">  1     -0.390896   -2.135732   -0.807405</w:t>
      </w:r>
    </w:p>
    <w:p w14:paraId="615BCEE2" w14:textId="77777777" w:rsidR="00B93671" w:rsidRPr="00B93671" w:rsidRDefault="00B93671" w:rsidP="00B93671">
      <w:pPr>
        <w:spacing w:after="0" w:line="240" w:lineRule="auto"/>
        <w:rPr>
          <w:lang w:val="en-US"/>
        </w:rPr>
      </w:pPr>
      <w:r w:rsidRPr="00B93671">
        <w:rPr>
          <w:lang w:val="en-US"/>
        </w:rPr>
        <w:t>Rotational Constants [GHz] =                     1.521       1.788       6.257</w:t>
      </w:r>
    </w:p>
    <w:p w14:paraId="1A1C98E2" w14:textId="77777777" w:rsidR="00B93671" w:rsidRPr="00B93671" w:rsidRDefault="00B93671" w:rsidP="00B93671">
      <w:pPr>
        <w:spacing w:after="0" w:line="240" w:lineRule="auto"/>
        <w:rPr>
          <w:lang w:val="en-US"/>
        </w:rPr>
      </w:pPr>
      <w:r w:rsidRPr="00B93671">
        <w:rPr>
          <w:lang w:val="en-US"/>
        </w:rPr>
        <w:t>Frequencies [cm-1]</w:t>
      </w:r>
    </w:p>
    <w:p w14:paraId="5621D557" w14:textId="77777777" w:rsidR="00B93671" w:rsidRPr="00B93671" w:rsidRDefault="00B93671" w:rsidP="00B93671">
      <w:pPr>
        <w:spacing w:after="0" w:line="240" w:lineRule="auto"/>
        <w:rPr>
          <w:lang w:val="en-US"/>
        </w:rPr>
      </w:pPr>
      <w:r w:rsidRPr="00B93671">
        <w:rPr>
          <w:lang w:val="en-US"/>
        </w:rPr>
        <w:t>-1145.0885</w:t>
      </w:r>
      <w:r w:rsidRPr="00B93671">
        <w:rPr>
          <w:lang w:val="en-US"/>
        </w:rPr>
        <w:tab/>
        <w:t xml:space="preserve">   66.2875</w:t>
      </w:r>
      <w:r w:rsidRPr="00B93671">
        <w:rPr>
          <w:lang w:val="en-US"/>
        </w:rPr>
        <w:tab/>
        <w:t xml:space="preserve">  108.9368</w:t>
      </w:r>
      <w:r w:rsidRPr="00B93671">
        <w:rPr>
          <w:lang w:val="en-US"/>
        </w:rPr>
        <w:tab/>
      </w:r>
    </w:p>
    <w:p w14:paraId="6B025022" w14:textId="77777777" w:rsidR="00B93671" w:rsidRPr="00B93671" w:rsidRDefault="00B93671" w:rsidP="00B93671">
      <w:pPr>
        <w:spacing w:after="0" w:line="240" w:lineRule="auto"/>
        <w:rPr>
          <w:lang w:val="en-US"/>
        </w:rPr>
      </w:pPr>
      <w:r w:rsidRPr="00B93671">
        <w:rPr>
          <w:lang w:val="en-US"/>
        </w:rPr>
        <w:t xml:space="preserve">  154.7348</w:t>
      </w:r>
      <w:r w:rsidRPr="00B93671">
        <w:rPr>
          <w:lang w:val="en-US"/>
        </w:rPr>
        <w:tab/>
        <w:t xml:space="preserve">  193.3356</w:t>
      </w:r>
      <w:r w:rsidRPr="00B93671">
        <w:rPr>
          <w:lang w:val="en-US"/>
        </w:rPr>
        <w:tab/>
        <w:t xml:space="preserve">  264.8337</w:t>
      </w:r>
      <w:r w:rsidRPr="00B93671">
        <w:rPr>
          <w:lang w:val="en-US"/>
        </w:rPr>
        <w:tab/>
      </w:r>
    </w:p>
    <w:p w14:paraId="52C906E9" w14:textId="77777777" w:rsidR="00B93671" w:rsidRPr="00B93671" w:rsidRDefault="00B93671" w:rsidP="00B93671">
      <w:pPr>
        <w:spacing w:after="0" w:line="240" w:lineRule="auto"/>
        <w:rPr>
          <w:lang w:val="en-US"/>
        </w:rPr>
      </w:pPr>
      <w:r w:rsidRPr="00B93671">
        <w:rPr>
          <w:lang w:val="en-US"/>
        </w:rPr>
        <w:t xml:space="preserve">  276.0446</w:t>
      </w:r>
      <w:r w:rsidRPr="00B93671">
        <w:rPr>
          <w:lang w:val="en-US"/>
        </w:rPr>
        <w:tab/>
        <w:t xml:space="preserve">  364.5743</w:t>
      </w:r>
      <w:r w:rsidRPr="00B93671">
        <w:rPr>
          <w:lang w:val="en-US"/>
        </w:rPr>
        <w:tab/>
        <w:t xml:space="preserve">  372.9910</w:t>
      </w:r>
      <w:r w:rsidRPr="00B93671">
        <w:rPr>
          <w:lang w:val="en-US"/>
        </w:rPr>
        <w:tab/>
      </w:r>
    </w:p>
    <w:p w14:paraId="051AFB54" w14:textId="77777777" w:rsidR="00B93671" w:rsidRPr="00B93671" w:rsidRDefault="00B93671" w:rsidP="00B93671">
      <w:pPr>
        <w:spacing w:after="0" w:line="240" w:lineRule="auto"/>
        <w:rPr>
          <w:lang w:val="en-US"/>
        </w:rPr>
      </w:pPr>
      <w:r w:rsidRPr="00B93671">
        <w:rPr>
          <w:lang w:val="en-US"/>
        </w:rPr>
        <w:t xml:space="preserve">  470.3051</w:t>
      </w:r>
      <w:r w:rsidRPr="00B93671">
        <w:rPr>
          <w:lang w:val="en-US"/>
        </w:rPr>
        <w:tab/>
        <w:t xml:space="preserve">  496.5683</w:t>
      </w:r>
      <w:r w:rsidRPr="00B93671">
        <w:rPr>
          <w:lang w:val="en-US"/>
        </w:rPr>
        <w:tab/>
        <w:t xml:space="preserve">  532.5198</w:t>
      </w:r>
      <w:r w:rsidRPr="00B93671">
        <w:rPr>
          <w:lang w:val="en-US"/>
        </w:rPr>
        <w:tab/>
      </w:r>
    </w:p>
    <w:p w14:paraId="77288175" w14:textId="77777777" w:rsidR="00B93671" w:rsidRPr="00B93671" w:rsidRDefault="00B93671" w:rsidP="00B93671">
      <w:pPr>
        <w:spacing w:after="0" w:line="240" w:lineRule="auto"/>
        <w:rPr>
          <w:lang w:val="en-US"/>
        </w:rPr>
      </w:pPr>
      <w:r w:rsidRPr="00B93671">
        <w:rPr>
          <w:lang w:val="en-US"/>
        </w:rPr>
        <w:t xml:space="preserve">  564.2199</w:t>
      </w:r>
      <w:r w:rsidRPr="00B93671">
        <w:rPr>
          <w:lang w:val="en-US"/>
        </w:rPr>
        <w:tab/>
        <w:t xml:space="preserve">  800.1082</w:t>
      </w:r>
      <w:r w:rsidRPr="00B93671">
        <w:rPr>
          <w:lang w:val="en-US"/>
        </w:rPr>
        <w:tab/>
        <w:t xml:space="preserve">  869.1586</w:t>
      </w:r>
      <w:r w:rsidRPr="00B93671">
        <w:rPr>
          <w:lang w:val="en-US"/>
        </w:rPr>
        <w:tab/>
      </w:r>
    </w:p>
    <w:p w14:paraId="67FB4B54" w14:textId="77777777" w:rsidR="00B93671" w:rsidRPr="00B93671" w:rsidRDefault="00B93671" w:rsidP="00B93671">
      <w:pPr>
        <w:spacing w:after="0" w:line="240" w:lineRule="auto"/>
        <w:rPr>
          <w:lang w:val="en-US"/>
        </w:rPr>
      </w:pPr>
      <w:r w:rsidRPr="00B93671">
        <w:rPr>
          <w:lang w:val="en-US"/>
        </w:rPr>
        <w:t xml:space="preserve">  959.8280</w:t>
      </w:r>
      <w:r w:rsidRPr="00B93671">
        <w:rPr>
          <w:lang w:val="en-US"/>
        </w:rPr>
        <w:tab/>
        <w:t xml:space="preserve">  980.9665</w:t>
      </w:r>
      <w:r w:rsidRPr="00B93671">
        <w:rPr>
          <w:lang w:val="en-US"/>
        </w:rPr>
        <w:tab/>
        <w:t xml:space="preserve"> 1019.9458</w:t>
      </w:r>
      <w:r w:rsidRPr="00B93671">
        <w:rPr>
          <w:lang w:val="en-US"/>
        </w:rPr>
        <w:tab/>
      </w:r>
    </w:p>
    <w:p w14:paraId="2E85D006" w14:textId="77777777" w:rsidR="00B93671" w:rsidRPr="00B93671" w:rsidRDefault="00B93671" w:rsidP="00B93671">
      <w:pPr>
        <w:spacing w:after="0" w:line="240" w:lineRule="auto"/>
        <w:rPr>
          <w:lang w:val="en-US"/>
        </w:rPr>
      </w:pPr>
      <w:r w:rsidRPr="00B93671">
        <w:rPr>
          <w:lang w:val="en-US"/>
        </w:rPr>
        <w:t xml:space="preserve"> 1031.3856</w:t>
      </w:r>
      <w:r w:rsidRPr="00B93671">
        <w:rPr>
          <w:lang w:val="en-US"/>
        </w:rPr>
        <w:tab/>
        <w:t xml:space="preserve"> 1055.4670</w:t>
      </w:r>
      <w:r w:rsidRPr="00B93671">
        <w:rPr>
          <w:lang w:val="en-US"/>
        </w:rPr>
        <w:tab/>
        <w:t xml:space="preserve"> 1091.1089</w:t>
      </w:r>
      <w:r w:rsidRPr="00B93671">
        <w:rPr>
          <w:lang w:val="en-US"/>
        </w:rPr>
        <w:tab/>
      </w:r>
    </w:p>
    <w:p w14:paraId="5E8A4F58" w14:textId="77777777" w:rsidR="00B93671" w:rsidRPr="00B93671" w:rsidRDefault="00B93671" w:rsidP="00B93671">
      <w:pPr>
        <w:spacing w:after="0" w:line="240" w:lineRule="auto"/>
        <w:rPr>
          <w:lang w:val="en-US"/>
        </w:rPr>
      </w:pPr>
      <w:r w:rsidRPr="00B93671">
        <w:rPr>
          <w:lang w:val="en-US"/>
        </w:rPr>
        <w:t xml:space="preserve"> 1130.3292</w:t>
      </w:r>
      <w:r w:rsidRPr="00B93671">
        <w:rPr>
          <w:lang w:val="en-US"/>
        </w:rPr>
        <w:tab/>
        <w:t xml:space="preserve"> 1191.1219</w:t>
      </w:r>
      <w:r w:rsidRPr="00B93671">
        <w:rPr>
          <w:lang w:val="en-US"/>
        </w:rPr>
        <w:tab/>
        <w:t xml:space="preserve"> 1241.6637</w:t>
      </w:r>
      <w:r w:rsidRPr="00B93671">
        <w:rPr>
          <w:lang w:val="en-US"/>
        </w:rPr>
        <w:tab/>
      </w:r>
    </w:p>
    <w:p w14:paraId="7B12C2A6" w14:textId="77777777" w:rsidR="00B93671" w:rsidRPr="00B93671" w:rsidRDefault="00B93671" w:rsidP="00B93671">
      <w:pPr>
        <w:spacing w:after="0" w:line="240" w:lineRule="auto"/>
        <w:rPr>
          <w:lang w:val="en-US"/>
        </w:rPr>
      </w:pPr>
      <w:r w:rsidRPr="00B93671">
        <w:rPr>
          <w:lang w:val="en-US"/>
        </w:rPr>
        <w:t xml:space="preserve"> 1288.6967</w:t>
      </w:r>
      <w:r w:rsidRPr="00B93671">
        <w:rPr>
          <w:lang w:val="en-US"/>
        </w:rPr>
        <w:tab/>
        <w:t xml:space="preserve"> 1329.2642</w:t>
      </w:r>
      <w:r w:rsidRPr="00B93671">
        <w:rPr>
          <w:lang w:val="en-US"/>
        </w:rPr>
        <w:tab/>
        <w:t xml:space="preserve"> 1341.3658</w:t>
      </w:r>
      <w:r w:rsidRPr="00B93671">
        <w:rPr>
          <w:lang w:val="en-US"/>
        </w:rPr>
        <w:tab/>
      </w:r>
    </w:p>
    <w:p w14:paraId="19C258C9" w14:textId="77777777" w:rsidR="00B93671" w:rsidRPr="00B93671" w:rsidRDefault="00B93671" w:rsidP="00B93671">
      <w:pPr>
        <w:spacing w:after="0" w:line="240" w:lineRule="auto"/>
        <w:rPr>
          <w:lang w:val="en-US"/>
        </w:rPr>
      </w:pPr>
      <w:r w:rsidRPr="00B93671">
        <w:rPr>
          <w:lang w:val="en-US"/>
        </w:rPr>
        <w:t xml:space="preserve"> 1370.6785</w:t>
      </w:r>
      <w:r w:rsidRPr="00B93671">
        <w:rPr>
          <w:lang w:val="en-US"/>
        </w:rPr>
        <w:tab/>
        <w:t xml:space="preserve"> 1396.7314</w:t>
      </w:r>
      <w:r w:rsidRPr="00B93671">
        <w:rPr>
          <w:lang w:val="en-US"/>
        </w:rPr>
        <w:tab/>
        <w:t xml:space="preserve"> 1414.5265</w:t>
      </w:r>
      <w:r w:rsidRPr="00B93671">
        <w:rPr>
          <w:lang w:val="en-US"/>
        </w:rPr>
        <w:tab/>
      </w:r>
    </w:p>
    <w:p w14:paraId="4FD4E1DF" w14:textId="77777777" w:rsidR="00B93671" w:rsidRPr="00B93671" w:rsidRDefault="00B93671" w:rsidP="00B93671">
      <w:pPr>
        <w:spacing w:after="0" w:line="240" w:lineRule="auto"/>
        <w:rPr>
          <w:lang w:val="en-US"/>
        </w:rPr>
      </w:pPr>
      <w:r w:rsidRPr="00B93671">
        <w:rPr>
          <w:lang w:val="en-US"/>
        </w:rPr>
        <w:t xml:space="preserve"> 1420.2582</w:t>
      </w:r>
      <w:r w:rsidRPr="00B93671">
        <w:rPr>
          <w:lang w:val="en-US"/>
        </w:rPr>
        <w:tab/>
        <w:t xml:space="preserve"> 1471.3662</w:t>
      </w:r>
      <w:r w:rsidRPr="00B93671">
        <w:rPr>
          <w:lang w:val="en-US"/>
        </w:rPr>
        <w:tab/>
        <w:t xml:space="preserve"> 1484.4294</w:t>
      </w:r>
      <w:r w:rsidRPr="00B93671">
        <w:rPr>
          <w:lang w:val="en-US"/>
        </w:rPr>
        <w:tab/>
      </w:r>
    </w:p>
    <w:p w14:paraId="34EA1376" w14:textId="77777777" w:rsidR="00B93671" w:rsidRPr="00B93671" w:rsidRDefault="00B93671" w:rsidP="00B93671">
      <w:pPr>
        <w:spacing w:after="0" w:line="240" w:lineRule="auto"/>
        <w:rPr>
          <w:lang w:val="en-US"/>
        </w:rPr>
      </w:pPr>
      <w:r w:rsidRPr="00B93671">
        <w:rPr>
          <w:lang w:val="en-US"/>
        </w:rPr>
        <w:t xml:space="preserve"> 1495.2407</w:t>
      </w:r>
      <w:r w:rsidRPr="00B93671">
        <w:rPr>
          <w:lang w:val="en-US"/>
        </w:rPr>
        <w:tab/>
        <w:t xml:space="preserve"> 1504.1740</w:t>
      </w:r>
      <w:r w:rsidRPr="00B93671">
        <w:rPr>
          <w:lang w:val="en-US"/>
        </w:rPr>
        <w:tab/>
        <w:t xml:space="preserve"> 1685.6786</w:t>
      </w:r>
      <w:r w:rsidRPr="00B93671">
        <w:rPr>
          <w:lang w:val="en-US"/>
        </w:rPr>
        <w:tab/>
      </w:r>
    </w:p>
    <w:p w14:paraId="12F95B7B" w14:textId="77777777" w:rsidR="00B93671" w:rsidRPr="00B93671" w:rsidRDefault="00B93671" w:rsidP="00B93671">
      <w:pPr>
        <w:spacing w:after="0" w:line="240" w:lineRule="auto"/>
        <w:rPr>
          <w:lang w:val="en-US"/>
        </w:rPr>
      </w:pPr>
      <w:r w:rsidRPr="00B93671">
        <w:rPr>
          <w:lang w:val="en-US"/>
        </w:rPr>
        <w:t xml:space="preserve"> 3009.6326</w:t>
      </w:r>
      <w:r w:rsidRPr="00B93671">
        <w:rPr>
          <w:lang w:val="en-US"/>
        </w:rPr>
        <w:tab/>
        <w:t xml:space="preserve"> 3011.5518</w:t>
      </w:r>
      <w:r w:rsidRPr="00B93671">
        <w:rPr>
          <w:lang w:val="en-US"/>
        </w:rPr>
        <w:tab/>
        <w:t xml:space="preserve"> 3052.7317</w:t>
      </w:r>
      <w:r w:rsidRPr="00B93671">
        <w:rPr>
          <w:lang w:val="en-US"/>
        </w:rPr>
        <w:tab/>
      </w:r>
    </w:p>
    <w:p w14:paraId="03372759" w14:textId="77777777" w:rsidR="00B93671" w:rsidRPr="00B93671" w:rsidRDefault="00B93671" w:rsidP="00B93671">
      <w:pPr>
        <w:spacing w:after="0" w:line="240" w:lineRule="auto"/>
        <w:rPr>
          <w:lang w:val="en-US"/>
        </w:rPr>
      </w:pPr>
      <w:r w:rsidRPr="00B93671">
        <w:rPr>
          <w:lang w:val="en-US"/>
        </w:rPr>
        <w:t xml:space="preserve"> 3055.7778</w:t>
      </w:r>
      <w:r w:rsidRPr="00B93671">
        <w:rPr>
          <w:lang w:val="en-US"/>
        </w:rPr>
        <w:tab/>
        <w:t xml:space="preserve"> 3070.8398</w:t>
      </w:r>
      <w:r w:rsidRPr="00B93671">
        <w:rPr>
          <w:lang w:val="en-US"/>
        </w:rPr>
        <w:tab/>
        <w:t xml:space="preserve"> 3106.5913</w:t>
      </w:r>
      <w:r w:rsidRPr="00B93671">
        <w:rPr>
          <w:lang w:val="en-US"/>
        </w:rPr>
        <w:tab/>
      </w:r>
    </w:p>
    <w:p w14:paraId="75ED3481" w14:textId="77777777" w:rsidR="00B93671" w:rsidRPr="00B93671" w:rsidRDefault="00B93671" w:rsidP="00B93671">
      <w:pPr>
        <w:spacing w:after="0" w:line="240" w:lineRule="auto"/>
        <w:rPr>
          <w:lang w:val="en-US"/>
        </w:rPr>
      </w:pPr>
      <w:r w:rsidRPr="00B93671">
        <w:rPr>
          <w:lang w:val="en-US"/>
        </w:rPr>
        <w:t xml:space="preserve"> 3129.3733</w:t>
      </w:r>
      <w:r w:rsidRPr="00B93671">
        <w:rPr>
          <w:lang w:val="en-US"/>
        </w:rPr>
        <w:tab/>
        <w:t xml:space="preserve"> 3148.7158</w:t>
      </w:r>
      <w:r w:rsidRPr="00B93671">
        <w:rPr>
          <w:lang w:val="en-US"/>
        </w:rPr>
        <w:tab/>
        <w:t xml:space="preserve"> 3817.9880</w:t>
      </w:r>
      <w:r w:rsidRPr="00B93671">
        <w:rPr>
          <w:lang w:val="en-US"/>
        </w:rPr>
        <w:tab/>
      </w:r>
    </w:p>
    <w:p w14:paraId="28043B64" w14:textId="77777777" w:rsidR="00B93671" w:rsidRPr="00B93671" w:rsidRDefault="00B93671" w:rsidP="00B93671">
      <w:pPr>
        <w:spacing w:after="0" w:line="240" w:lineRule="auto"/>
        <w:rPr>
          <w:b/>
          <w:lang w:val="en-US"/>
        </w:rPr>
      </w:pPr>
    </w:p>
    <w:p w14:paraId="456745C4" w14:textId="304F541B" w:rsidR="00B93671" w:rsidRPr="00B93671" w:rsidRDefault="00B93671" w:rsidP="00B93671">
      <w:pPr>
        <w:spacing w:after="0" w:line="240" w:lineRule="auto"/>
        <w:rPr>
          <w:lang w:val="en-US"/>
        </w:rPr>
      </w:pPr>
    </w:p>
    <w:p w14:paraId="25EC5343" w14:textId="6E5A6274" w:rsidR="00B93671" w:rsidRPr="00B93671" w:rsidRDefault="00B93671" w:rsidP="00B93671">
      <w:pPr>
        <w:spacing w:after="0" w:line="240" w:lineRule="auto"/>
        <w:rPr>
          <w:b/>
          <w:lang w:val="en-US"/>
        </w:rPr>
      </w:pPr>
      <w:r>
        <w:rPr>
          <w:b/>
          <w:noProof/>
          <w:lang w:eastAsia="nl-BE"/>
        </w:rPr>
        <w:drawing>
          <wp:anchor distT="0" distB="0" distL="114300" distR="114300" simplePos="0" relativeHeight="251674624" behindDoc="0" locked="0" layoutInCell="1" allowOverlap="1" wp14:anchorId="0CA8DFD2" wp14:editId="1C7FE365">
            <wp:simplePos x="0" y="0"/>
            <wp:positionH relativeFrom="column">
              <wp:posOffset>3694430</wp:posOffset>
            </wp:positionH>
            <wp:positionV relativeFrom="paragraph">
              <wp:posOffset>10795</wp:posOffset>
            </wp:positionV>
            <wp:extent cx="1384935" cy="969010"/>
            <wp:effectExtent l="0" t="0" r="5715" b="254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84935" cy="9690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4</w:t>
      </w:r>
    </w:p>
    <w:p w14:paraId="7642E9C2" w14:textId="75A095FD" w:rsidR="00B93671" w:rsidRPr="00B93671" w:rsidRDefault="00B93671" w:rsidP="00B93671">
      <w:pPr>
        <w:spacing w:after="0" w:line="240" w:lineRule="auto"/>
        <w:rPr>
          <w:b/>
          <w:lang w:val="en-US"/>
        </w:rPr>
      </w:pPr>
      <w:r w:rsidRPr="00B93671">
        <w:rPr>
          <w:b/>
          <w:lang w:val="en-US"/>
        </w:rPr>
        <w:t xml:space="preserve">TS  CH3+C=C(C)CCOH =&gt; CH4+C=C(C)CCJOH  </w:t>
      </w:r>
    </w:p>
    <w:p w14:paraId="000EAF11" w14:textId="77777777" w:rsidR="00B93671" w:rsidRPr="00B93671" w:rsidRDefault="00B93671" w:rsidP="00B93671">
      <w:pPr>
        <w:spacing w:after="0" w:line="240" w:lineRule="auto"/>
        <w:rPr>
          <w:lang w:val="en-US"/>
        </w:rPr>
      </w:pPr>
    </w:p>
    <w:p w14:paraId="4E5ECEC1" w14:textId="77777777" w:rsidR="00B93671" w:rsidRPr="00B93671" w:rsidRDefault="00B93671" w:rsidP="00B93671">
      <w:pPr>
        <w:spacing w:after="0" w:line="240" w:lineRule="auto"/>
        <w:rPr>
          <w:lang w:val="en-US"/>
        </w:rPr>
      </w:pPr>
      <w:r w:rsidRPr="00B93671">
        <w:rPr>
          <w:lang w:val="en-US"/>
        </w:rPr>
        <w:t>Geometry [Angstroms]</w:t>
      </w:r>
    </w:p>
    <w:p w14:paraId="262EA911" w14:textId="77777777" w:rsidR="00B93671" w:rsidRPr="00B93671" w:rsidRDefault="00B93671" w:rsidP="00B93671">
      <w:pPr>
        <w:spacing w:after="0" w:line="240" w:lineRule="auto"/>
        <w:rPr>
          <w:lang w:val="en-US"/>
        </w:rPr>
      </w:pPr>
      <w:r w:rsidRPr="00B93671">
        <w:rPr>
          <w:lang w:val="en-US"/>
        </w:rPr>
        <w:t xml:space="preserve">  6      0.035054   -0.030605   -0.028140</w:t>
      </w:r>
    </w:p>
    <w:p w14:paraId="6718C851" w14:textId="77777777" w:rsidR="00B93671" w:rsidRPr="00B93671" w:rsidRDefault="00B93671" w:rsidP="00B93671">
      <w:pPr>
        <w:spacing w:after="0" w:line="240" w:lineRule="auto"/>
        <w:rPr>
          <w:lang w:val="en-US"/>
        </w:rPr>
      </w:pPr>
      <w:r w:rsidRPr="00B93671">
        <w:rPr>
          <w:lang w:val="en-US"/>
        </w:rPr>
        <w:t xml:space="preserve">  6      0.017065   -0.007653    1.306077</w:t>
      </w:r>
    </w:p>
    <w:p w14:paraId="3CC9AEC8" w14:textId="77777777" w:rsidR="00B93671" w:rsidRPr="00B93671" w:rsidRDefault="00B93671" w:rsidP="00B93671">
      <w:pPr>
        <w:spacing w:after="0" w:line="240" w:lineRule="auto"/>
        <w:rPr>
          <w:lang w:val="en-US"/>
        </w:rPr>
      </w:pPr>
      <w:r w:rsidRPr="00B93671">
        <w:rPr>
          <w:lang w:val="en-US"/>
        </w:rPr>
        <w:t xml:space="preserve">  6      1.279912    0.015309    2.127662</w:t>
      </w:r>
    </w:p>
    <w:p w14:paraId="204302F4" w14:textId="77777777" w:rsidR="00B93671" w:rsidRPr="00B93671" w:rsidRDefault="00B93671" w:rsidP="00B93671">
      <w:pPr>
        <w:spacing w:after="0" w:line="240" w:lineRule="auto"/>
        <w:rPr>
          <w:lang w:val="en-US"/>
        </w:rPr>
      </w:pPr>
      <w:r w:rsidRPr="00B93671">
        <w:rPr>
          <w:lang w:val="en-US"/>
        </w:rPr>
        <w:t xml:space="preserve">  6     -1.294471   -0.008253    2.069359</w:t>
      </w:r>
    </w:p>
    <w:p w14:paraId="45D50B61" w14:textId="77777777" w:rsidR="00B93671" w:rsidRPr="00B93671" w:rsidRDefault="00B93671" w:rsidP="00B93671">
      <w:pPr>
        <w:spacing w:after="0" w:line="240" w:lineRule="auto"/>
        <w:rPr>
          <w:lang w:val="en-US"/>
        </w:rPr>
      </w:pPr>
      <w:r w:rsidRPr="00B93671">
        <w:rPr>
          <w:lang w:val="en-US"/>
        </w:rPr>
        <w:t xml:space="preserve">  6     -1.644532   -1.338850    2.711514</w:t>
      </w:r>
    </w:p>
    <w:p w14:paraId="19225FAF" w14:textId="77777777" w:rsidR="00B93671" w:rsidRPr="00B93671" w:rsidRDefault="00B93671" w:rsidP="00B93671">
      <w:pPr>
        <w:spacing w:after="0" w:line="240" w:lineRule="auto"/>
        <w:rPr>
          <w:lang w:val="en-US"/>
        </w:rPr>
      </w:pPr>
      <w:r w:rsidRPr="00B93671">
        <w:rPr>
          <w:lang w:val="en-US"/>
        </w:rPr>
        <w:t xml:space="preserve">  8     -0.826443   -1.596919    3.824771</w:t>
      </w:r>
    </w:p>
    <w:p w14:paraId="56BD6F13" w14:textId="77777777" w:rsidR="00B93671" w:rsidRPr="00B93671" w:rsidRDefault="00B93671" w:rsidP="00B93671">
      <w:pPr>
        <w:spacing w:after="0" w:line="240" w:lineRule="auto"/>
        <w:rPr>
          <w:lang w:val="en-US"/>
        </w:rPr>
      </w:pPr>
      <w:r w:rsidRPr="00B93671">
        <w:rPr>
          <w:lang w:val="en-US"/>
        </w:rPr>
        <w:t xml:space="preserve">  1     -1.270861    0.750234    2.861234</w:t>
      </w:r>
    </w:p>
    <w:p w14:paraId="3C5B1614" w14:textId="77777777" w:rsidR="00B93671" w:rsidRPr="00B93671" w:rsidRDefault="00B93671" w:rsidP="00B93671">
      <w:pPr>
        <w:spacing w:after="0" w:line="240" w:lineRule="auto"/>
        <w:rPr>
          <w:lang w:val="en-US"/>
        </w:rPr>
      </w:pPr>
      <w:r w:rsidRPr="00B93671">
        <w:rPr>
          <w:lang w:val="en-US"/>
        </w:rPr>
        <w:t xml:space="preserve">  1     -2.110360    0.256874    1.390320</w:t>
      </w:r>
    </w:p>
    <w:p w14:paraId="0D6ABF81" w14:textId="77777777" w:rsidR="00B93671" w:rsidRPr="00B93671" w:rsidRDefault="00B93671" w:rsidP="00B93671">
      <w:pPr>
        <w:spacing w:after="0" w:line="240" w:lineRule="auto"/>
        <w:rPr>
          <w:lang w:val="en-US"/>
        </w:rPr>
      </w:pPr>
      <w:r w:rsidRPr="00B93671">
        <w:rPr>
          <w:lang w:val="en-US"/>
        </w:rPr>
        <w:t xml:space="preserve">  1      0.966891   -0.043070   -0.583677</w:t>
      </w:r>
    </w:p>
    <w:p w14:paraId="53418138" w14:textId="77777777" w:rsidR="00B93671" w:rsidRPr="00B93671" w:rsidRDefault="00B93671" w:rsidP="00B93671">
      <w:pPr>
        <w:spacing w:after="0" w:line="240" w:lineRule="auto"/>
        <w:rPr>
          <w:lang w:val="en-US"/>
        </w:rPr>
      </w:pPr>
      <w:r w:rsidRPr="00B93671">
        <w:rPr>
          <w:lang w:val="en-US"/>
        </w:rPr>
        <w:t xml:space="preserve">  1     -0.880550   -0.033778   -0.610765</w:t>
      </w:r>
    </w:p>
    <w:p w14:paraId="13071484" w14:textId="77777777" w:rsidR="00B93671" w:rsidRPr="00B93671" w:rsidRDefault="00B93671" w:rsidP="00B93671">
      <w:pPr>
        <w:spacing w:after="0" w:line="240" w:lineRule="auto"/>
        <w:rPr>
          <w:lang w:val="en-US"/>
        </w:rPr>
      </w:pPr>
      <w:r w:rsidRPr="00B93671">
        <w:rPr>
          <w:lang w:val="en-US"/>
        </w:rPr>
        <w:lastRenderedPageBreak/>
        <w:t xml:space="preserve">  1      1.301224   -0.822065    2.829470</w:t>
      </w:r>
    </w:p>
    <w:p w14:paraId="11AAD742" w14:textId="77777777" w:rsidR="00B93671" w:rsidRPr="00B93671" w:rsidRDefault="00B93671" w:rsidP="00B93671">
      <w:pPr>
        <w:spacing w:after="0" w:line="240" w:lineRule="auto"/>
        <w:rPr>
          <w:lang w:val="en-US"/>
        </w:rPr>
      </w:pPr>
      <w:r w:rsidRPr="00B93671">
        <w:rPr>
          <w:lang w:val="en-US"/>
        </w:rPr>
        <w:t xml:space="preserve">  1      2.169640   -0.020875    1.495878</w:t>
      </w:r>
    </w:p>
    <w:p w14:paraId="6210C781" w14:textId="77777777" w:rsidR="00B93671" w:rsidRPr="00B93671" w:rsidRDefault="00B93671" w:rsidP="00B93671">
      <w:pPr>
        <w:spacing w:after="0" w:line="240" w:lineRule="auto"/>
        <w:rPr>
          <w:lang w:val="en-US"/>
        </w:rPr>
      </w:pPr>
      <w:r w:rsidRPr="00B93671">
        <w:rPr>
          <w:lang w:val="en-US"/>
        </w:rPr>
        <w:t xml:space="preserve">  1      1.325061    0.927392    2.734372</w:t>
      </w:r>
    </w:p>
    <w:p w14:paraId="38C29979" w14:textId="77777777" w:rsidR="00B93671" w:rsidRPr="00B93671" w:rsidRDefault="00B93671" w:rsidP="00B93671">
      <w:pPr>
        <w:spacing w:after="0" w:line="240" w:lineRule="auto"/>
        <w:rPr>
          <w:lang w:val="en-US"/>
        </w:rPr>
      </w:pPr>
      <w:r w:rsidRPr="00B93671">
        <w:rPr>
          <w:lang w:val="en-US"/>
        </w:rPr>
        <w:t xml:space="preserve">  1     -2.857916   -1.244361    3.103500</w:t>
      </w:r>
    </w:p>
    <w:p w14:paraId="1C86893B" w14:textId="77777777" w:rsidR="00B93671" w:rsidRPr="00B93671" w:rsidRDefault="00B93671" w:rsidP="00B93671">
      <w:pPr>
        <w:spacing w:after="0" w:line="240" w:lineRule="auto"/>
        <w:rPr>
          <w:lang w:val="en-US"/>
        </w:rPr>
      </w:pPr>
      <w:r w:rsidRPr="00B93671">
        <w:rPr>
          <w:lang w:val="en-US"/>
        </w:rPr>
        <w:t xml:space="preserve">  1     -1.650344   -2.166018    1.989805</w:t>
      </w:r>
    </w:p>
    <w:p w14:paraId="704B60D7" w14:textId="77777777" w:rsidR="00B93671" w:rsidRPr="00B93671" w:rsidRDefault="00B93671" w:rsidP="00B93671">
      <w:pPr>
        <w:spacing w:after="0" w:line="240" w:lineRule="auto"/>
        <w:rPr>
          <w:lang w:val="en-US"/>
        </w:rPr>
      </w:pPr>
      <w:r w:rsidRPr="00B93671">
        <w:rPr>
          <w:lang w:val="en-US"/>
        </w:rPr>
        <w:t xml:space="preserve">  1     -0.994659   -2.494294    4.128294</w:t>
      </w:r>
    </w:p>
    <w:p w14:paraId="16CF1217" w14:textId="77777777" w:rsidR="00B93671" w:rsidRPr="00B93671" w:rsidRDefault="00B93671" w:rsidP="00B93671">
      <w:pPr>
        <w:spacing w:after="0" w:line="240" w:lineRule="auto"/>
        <w:rPr>
          <w:lang w:val="en-US"/>
        </w:rPr>
      </w:pPr>
      <w:r w:rsidRPr="00B93671">
        <w:rPr>
          <w:lang w:val="en-US"/>
        </w:rPr>
        <w:t xml:space="preserve">  6     -4.238117   -1.119471    3.561652</w:t>
      </w:r>
    </w:p>
    <w:p w14:paraId="20F5CB1B" w14:textId="77777777" w:rsidR="00B93671" w:rsidRPr="00B93671" w:rsidRDefault="00B93671" w:rsidP="00B93671">
      <w:pPr>
        <w:spacing w:after="0" w:line="240" w:lineRule="auto"/>
        <w:rPr>
          <w:lang w:val="en-US"/>
        </w:rPr>
      </w:pPr>
      <w:r w:rsidRPr="00B93671">
        <w:rPr>
          <w:lang w:val="en-US"/>
        </w:rPr>
        <w:t xml:space="preserve">  1     -4.457863   -2.081041    4.019395</w:t>
      </w:r>
    </w:p>
    <w:p w14:paraId="107DA0FB" w14:textId="77777777" w:rsidR="00B93671" w:rsidRPr="00B93671" w:rsidRDefault="00B93671" w:rsidP="00B93671">
      <w:pPr>
        <w:spacing w:after="0" w:line="240" w:lineRule="auto"/>
        <w:rPr>
          <w:lang w:val="en-US"/>
        </w:rPr>
      </w:pPr>
      <w:r w:rsidRPr="00B93671">
        <w:rPr>
          <w:lang w:val="en-US"/>
        </w:rPr>
        <w:t xml:space="preserve">  1     -4.202909   -0.291324    4.264608</w:t>
      </w:r>
    </w:p>
    <w:p w14:paraId="3E956C50" w14:textId="77777777" w:rsidR="00B93671" w:rsidRPr="00B93671" w:rsidRDefault="00B93671" w:rsidP="00B93671">
      <w:pPr>
        <w:spacing w:after="0" w:line="240" w:lineRule="auto"/>
        <w:rPr>
          <w:lang w:val="en-US"/>
        </w:rPr>
      </w:pPr>
      <w:r w:rsidRPr="00B93671">
        <w:rPr>
          <w:lang w:val="en-US"/>
        </w:rPr>
        <w:t xml:space="preserve">  1     -4.812109   -0.916791    2.661090</w:t>
      </w:r>
    </w:p>
    <w:p w14:paraId="05691C92" w14:textId="77777777" w:rsidR="00B93671" w:rsidRPr="00B93671" w:rsidRDefault="00B93671" w:rsidP="00B93671">
      <w:pPr>
        <w:spacing w:after="0" w:line="240" w:lineRule="auto"/>
        <w:rPr>
          <w:lang w:val="en-US"/>
        </w:rPr>
      </w:pPr>
      <w:r w:rsidRPr="00B93671">
        <w:rPr>
          <w:lang w:val="en-US"/>
        </w:rPr>
        <w:t>Rotational Constants [GHz] =                     1.034       1.252       3.903</w:t>
      </w:r>
    </w:p>
    <w:p w14:paraId="2C79C8E9" w14:textId="77777777" w:rsidR="00B93671" w:rsidRPr="00B93671" w:rsidRDefault="00B93671" w:rsidP="00B93671">
      <w:pPr>
        <w:spacing w:after="0" w:line="240" w:lineRule="auto"/>
        <w:rPr>
          <w:lang w:val="en-US"/>
        </w:rPr>
      </w:pPr>
      <w:r w:rsidRPr="00B93671">
        <w:rPr>
          <w:lang w:val="en-US"/>
        </w:rPr>
        <w:t>Frequencies [cm-1]</w:t>
      </w:r>
    </w:p>
    <w:p w14:paraId="571D4B24" w14:textId="77777777" w:rsidR="00B93671" w:rsidRPr="00B93671" w:rsidRDefault="00B93671" w:rsidP="00B93671">
      <w:pPr>
        <w:spacing w:after="0" w:line="240" w:lineRule="auto"/>
        <w:rPr>
          <w:lang w:val="en-US"/>
        </w:rPr>
      </w:pPr>
      <w:r w:rsidRPr="00B93671">
        <w:rPr>
          <w:lang w:val="en-US"/>
        </w:rPr>
        <w:t>-1447.1787</w:t>
      </w:r>
      <w:r w:rsidRPr="00B93671">
        <w:rPr>
          <w:lang w:val="en-US"/>
        </w:rPr>
        <w:tab/>
        <w:t xml:space="preserve">   26.5918</w:t>
      </w:r>
      <w:r w:rsidRPr="00B93671">
        <w:rPr>
          <w:lang w:val="en-US"/>
        </w:rPr>
        <w:tab/>
        <w:t xml:space="preserve">   40.4756</w:t>
      </w:r>
      <w:r w:rsidRPr="00B93671">
        <w:rPr>
          <w:lang w:val="en-US"/>
        </w:rPr>
        <w:tab/>
      </w:r>
    </w:p>
    <w:p w14:paraId="19D87C45" w14:textId="77777777" w:rsidR="00B93671" w:rsidRPr="00B93671" w:rsidRDefault="00B93671" w:rsidP="00B93671">
      <w:pPr>
        <w:spacing w:after="0" w:line="240" w:lineRule="auto"/>
        <w:rPr>
          <w:lang w:val="en-US"/>
        </w:rPr>
      </w:pPr>
      <w:r w:rsidRPr="00B93671">
        <w:rPr>
          <w:lang w:val="en-US"/>
        </w:rPr>
        <w:t xml:space="preserve">   75.9311</w:t>
      </w:r>
      <w:r w:rsidRPr="00B93671">
        <w:rPr>
          <w:lang w:val="en-US"/>
        </w:rPr>
        <w:tab/>
        <w:t xml:space="preserve">   92.8286</w:t>
      </w:r>
      <w:r w:rsidRPr="00B93671">
        <w:rPr>
          <w:lang w:val="en-US"/>
        </w:rPr>
        <w:tab/>
        <w:t xml:space="preserve">  172.0178</w:t>
      </w:r>
      <w:r w:rsidRPr="00B93671">
        <w:rPr>
          <w:lang w:val="en-US"/>
        </w:rPr>
        <w:tab/>
      </w:r>
    </w:p>
    <w:p w14:paraId="212434E4" w14:textId="77777777" w:rsidR="00B93671" w:rsidRPr="00B93671" w:rsidRDefault="00B93671" w:rsidP="00B93671">
      <w:pPr>
        <w:spacing w:after="0" w:line="240" w:lineRule="auto"/>
        <w:rPr>
          <w:lang w:val="en-US"/>
        </w:rPr>
      </w:pPr>
      <w:r w:rsidRPr="00B93671">
        <w:rPr>
          <w:lang w:val="en-US"/>
        </w:rPr>
        <w:t xml:space="preserve">  200.6977</w:t>
      </w:r>
      <w:r w:rsidRPr="00B93671">
        <w:rPr>
          <w:lang w:val="en-US"/>
        </w:rPr>
        <w:tab/>
        <w:t xml:space="preserve">  231.7686</w:t>
      </w:r>
      <w:r w:rsidRPr="00B93671">
        <w:rPr>
          <w:lang w:val="en-US"/>
        </w:rPr>
        <w:tab/>
        <w:t xml:space="preserve">  320.6583</w:t>
      </w:r>
      <w:r w:rsidRPr="00B93671">
        <w:rPr>
          <w:lang w:val="en-US"/>
        </w:rPr>
        <w:tab/>
      </w:r>
    </w:p>
    <w:p w14:paraId="050DCFCB" w14:textId="77777777" w:rsidR="00B93671" w:rsidRPr="00B93671" w:rsidRDefault="00B93671" w:rsidP="00B93671">
      <w:pPr>
        <w:spacing w:after="0" w:line="240" w:lineRule="auto"/>
        <w:rPr>
          <w:lang w:val="en-US"/>
        </w:rPr>
      </w:pPr>
      <w:r w:rsidRPr="00B93671">
        <w:rPr>
          <w:lang w:val="en-US"/>
        </w:rPr>
        <w:t xml:space="preserve">  335.3832</w:t>
      </w:r>
      <w:r w:rsidRPr="00B93671">
        <w:rPr>
          <w:lang w:val="en-US"/>
        </w:rPr>
        <w:tab/>
        <w:t xml:space="preserve">  418.2033</w:t>
      </w:r>
      <w:r w:rsidRPr="00B93671">
        <w:rPr>
          <w:lang w:val="en-US"/>
        </w:rPr>
        <w:tab/>
        <w:t xml:space="preserve">  429.1901</w:t>
      </w:r>
      <w:r w:rsidRPr="00B93671">
        <w:rPr>
          <w:lang w:val="en-US"/>
        </w:rPr>
        <w:tab/>
      </w:r>
    </w:p>
    <w:p w14:paraId="7DE964BA" w14:textId="77777777" w:rsidR="00B93671" w:rsidRPr="00B93671" w:rsidRDefault="00B93671" w:rsidP="00B93671">
      <w:pPr>
        <w:spacing w:after="0" w:line="240" w:lineRule="auto"/>
        <w:rPr>
          <w:lang w:val="en-US"/>
        </w:rPr>
      </w:pPr>
      <w:r w:rsidRPr="00B93671">
        <w:rPr>
          <w:lang w:val="en-US"/>
        </w:rPr>
        <w:t xml:space="preserve">  470.0835</w:t>
      </w:r>
      <w:r w:rsidRPr="00B93671">
        <w:rPr>
          <w:lang w:val="en-US"/>
        </w:rPr>
        <w:tab/>
        <w:t xml:space="preserve">  522.2327</w:t>
      </w:r>
      <w:r w:rsidRPr="00B93671">
        <w:rPr>
          <w:lang w:val="en-US"/>
        </w:rPr>
        <w:tab/>
        <w:t xml:space="preserve">  542.9154</w:t>
      </w:r>
      <w:r w:rsidRPr="00B93671">
        <w:rPr>
          <w:lang w:val="en-US"/>
        </w:rPr>
        <w:tab/>
      </w:r>
    </w:p>
    <w:p w14:paraId="7DCA266F" w14:textId="77777777" w:rsidR="00B93671" w:rsidRPr="00B93671" w:rsidRDefault="00B93671" w:rsidP="00B93671">
      <w:pPr>
        <w:spacing w:after="0" w:line="240" w:lineRule="auto"/>
        <w:rPr>
          <w:lang w:val="en-US"/>
        </w:rPr>
      </w:pPr>
      <w:r w:rsidRPr="00B93671">
        <w:rPr>
          <w:lang w:val="en-US"/>
        </w:rPr>
        <w:t xml:space="preserve">  624.5928</w:t>
      </w:r>
      <w:r w:rsidRPr="00B93671">
        <w:rPr>
          <w:lang w:val="en-US"/>
        </w:rPr>
        <w:tab/>
        <w:t xml:space="preserve">  728.3443</w:t>
      </w:r>
      <w:r w:rsidRPr="00B93671">
        <w:rPr>
          <w:lang w:val="en-US"/>
        </w:rPr>
        <w:tab/>
        <w:t xml:space="preserve">  814.4816</w:t>
      </w:r>
      <w:r w:rsidRPr="00B93671">
        <w:rPr>
          <w:lang w:val="en-US"/>
        </w:rPr>
        <w:tab/>
      </w:r>
    </w:p>
    <w:p w14:paraId="4F315BB2" w14:textId="77777777" w:rsidR="00B93671" w:rsidRPr="00B93671" w:rsidRDefault="00B93671" w:rsidP="00B93671">
      <w:pPr>
        <w:spacing w:after="0" w:line="240" w:lineRule="auto"/>
        <w:rPr>
          <w:lang w:val="en-US"/>
        </w:rPr>
      </w:pPr>
      <w:r w:rsidRPr="00B93671">
        <w:rPr>
          <w:lang w:val="en-US"/>
        </w:rPr>
        <w:t xml:space="preserve">  885.9209</w:t>
      </w:r>
      <w:r w:rsidRPr="00B93671">
        <w:rPr>
          <w:lang w:val="en-US"/>
        </w:rPr>
        <w:tab/>
        <w:t xml:space="preserve">  916.5557</w:t>
      </w:r>
      <w:r w:rsidRPr="00B93671">
        <w:rPr>
          <w:lang w:val="en-US"/>
        </w:rPr>
        <w:tab/>
        <w:t xml:space="preserve">  948.6713</w:t>
      </w:r>
      <w:r w:rsidRPr="00B93671">
        <w:rPr>
          <w:lang w:val="en-US"/>
        </w:rPr>
        <w:tab/>
      </w:r>
    </w:p>
    <w:p w14:paraId="3397A0BE" w14:textId="77777777" w:rsidR="00B93671" w:rsidRPr="00B93671" w:rsidRDefault="00B93671" w:rsidP="00B93671">
      <w:pPr>
        <w:spacing w:after="0" w:line="240" w:lineRule="auto"/>
        <w:rPr>
          <w:lang w:val="en-US"/>
        </w:rPr>
      </w:pPr>
      <w:r w:rsidRPr="00B93671">
        <w:rPr>
          <w:lang w:val="en-US"/>
        </w:rPr>
        <w:t xml:space="preserve">  996.3028</w:t>
      </w:r>
      <w:r w:rsidRPr="00B93671">
        <w:rPr>
          <w:lang w:val="en-US"/>
        </w:rPr>
        <w:tab/>
        <w:t xml:space="preserve"> 1039.0723</w:t>
      </w:r>
      <w:r w:rsidRPr="00B93671">
        <w:rPr>
          <w:lang w:val="en-US"/>
        </w:rPr>
        <w:tab/>
        <w:t xml:space="preserve"> 1064.9526</w:t>
      </w:r>
      <w:r w:rsidRPr="00B93671">
        <w:rPr>
          <w:lang w:val="en-US"/>
        </w:rPr>
        <w:tab/>
      </w:r>
    </w:p>
    <w:p w14:paraId="5AFE7423" w14:textId="77777777" w:rsidR="00B93671" w:rsidRPr="00B93671" w:rsidRDefault="00B93671" w:rsidP="00B93671">
      <w:pPr>
        <w:spacing w:after="0" w:line="240" w:lineRule="auto"/>
        <w:rPr>
          <w:lang w:val="en-US"/>
        </w:rPr>
      </w:pPr>
      <w:r w:rsidRPr="00B93671">
        <w:rPr>
          <w:lang w:val="en-US"/>
        </w:rPr>
        <w:t xml:space="preserve"> 1101.8362</w:t>
      </w:r>
      <w:r w:rsidRPr="00B93671">
        <w:rPr>
          <w:lang w:val="en-US"/>
        </w:rPr>
        <w:tab/>
        <w:t xml:space="preserve"> 1110.3318</w:t>
      </w:r>
      <w:r w:rsidRPr="00B93671">
        <w:rPr>
          <w:lang w:val="en-US"/>
        </w:rPr>
        <w:tab/>
        <w:t xml:space="preserve"> 1117.3096</w:t>
      </w:r>
      <w:r w:rsidRPr="00B93671">
        <w:rPr>
          <w:lang w:val="en-US"/>
        </w:rPr>
        <w:tab/>
      </w:r>
    </w:p>
    <w:p w14:paraId="6EBA37C2" w14:textId="77777777" w:rsidR="00B93671" w:rsidRPr="00B93671" w:rsidRDefault="00B93671" w:rsidP="00B93671">
      <w:pPr>
        <w:spacing w:after="0" w:line="240" w:lineRule="auto"/>
        <w:rPr>
          <w:lang w:val="en-US"/>
        </w:rPr>
      </w:pPr>
      <w:r w:rsidRPr="00B93671">
        <w:rPr>
          <w:lang w:val="en-US"/>
        </w:rPr>
        <w:t xml:space="preserve"> 1191.8947</w:t>
      </w:r>
      <w:r w:rsidRPr="00B93671">
        <w:rPr>
          <w:lang w:val="en-US"/>
        </w:rPr>
        <w:tab/>
        <w:t xml:space="preserve"> 1284.0490</w:t>
      </w:r>
      <w:r w:rsidRPr="00B93671">
        <w:rPr>
          <w:lang w:val="en-US"/>
        </w:rPr>
        <w:tab/>
        <w:t xml:space="preserve"> 1311.5653</w:t>
      </w:r>
      <w:r w:rsidRPr="00B93671">
        <w:rPr>
          <w:lang w:val="en-US"/>
        </w:rPr>
        <w:tab/>
      </w:r>
    </w:p>
    <w:p w14:paraId="78F9ED88" w14:textId="77777777" w:rsidR="00B93671" w:rsidRPr="00B93671" w:rsidRDefault="00B93671" w:rsidP="00B93671">
      <w:pPr>
        <w:spacing w:after="0" w:line="240" w:lineRule="auto"/>
        <w:rPr>
          <w:lang w:val="en-US"/>
        </w:rPr>
      </w:pPr>
      <w:r w:rsidRPr="00B93671">
        <w:rPr>
          <w:lang w:val="en-US"/>
        </w:rPr>
        <w:t xml:space="preserve"> 1321.8289</w:t>
      </w:r>
      <w:r w:rsidRPr="00B93671">
        <w:rPr>
          <w:lang w:val="en-US"/>
        </w:rPr>
        <w:tab/>
        <w:t xml:space="preserve"> 1375.7365</w:t>
      </w:r>
      <w:r w:rsidRPr="00B93671">
        <w:rPr>
          <w:lang w:val="en-US"/>
        </w:rPr>
        <w:tab/>
        <w:t xml:space="preserve"> 1412.2146</w:t>
      </w:r>
      <w:r w:rsidRPr="00B93671">
        <w:rPr>
          <w:lang w:val="en-US"/>
        </w:rPr>
        <w:tab/>
      </w:r>
    </w:p>
    <w:p w14:paraId="271A755E" w14:textId="77777777" w:rsidR="00B93671" w:rsidRPr="00B93671" w:rsidRDefault="00B93671" w:rsidP="00B93671">
      <w:pPr>
        <w:spacing w:after="0" w:line="240" w:lineRule="auto"/>
        <w:rPr>
          <w:lang w:val="en-US"/>
        </w:rPr>
      </w:pPr>
      <w:r w:rsidRPr="00B93671">
        <w:rPr>
          <w:lang w:val="en-US"/>
        </w:rPr>
        <w:t xml:space="preserve"> 1416.7021</w:t>
      </w:r>
      <w:r w:rsidRPr="00B93671">
        <w:rPr>
          <w:lang w:val="en-US"/>
        </w:rPr>
        <w:tab/>
        <w:t xml:space="preserve"> 1427.3918</w:t>
      </w:r>
      <w:r w:rsidRPr="00B93671">
        <w:rPr>
          <w:lang w:val="en-US"/>
        </w:rPr>
        <w:tab/>
        <w:t xml:space="preserve"> 1444.8717</w:t>
      </w:r>
      <w:r w:rsidRPr="00B93671">
        <w:rPr>
          <w:lang w:val="en-US"/>
        </w:rPr>
        <w:tab/>
      </w:r>
    </w:p>
    <w:p w14:paraId="3D154D79" w14:textId="77777777" w:rsidR="00B93671" w:rsidRPr="00B93671" w:rsidRDefault="00B93671" w:rsidP="00B93671">
      <w:pPr>
        <w:spacing w:after="0" w:line="240" w:lineRule="auto"/>
        <w:rPr>
          <w:lang w:val="en-US"/>
        </w:rPr>
      </w:pPr>
      <w:r w:rsidRPr="00B93671">
        <w:rPr>
          <w:lang w:val="en-US"/>
        </w:rPr>
        <w:t xml:space="preserve"> 1453.7968</w:t>
      </w:r>
      <w:r w:rsidRPr="00B93671">
        <w:rPr>
          <w:lang w:val="en-US"/>
        </w:rPr>
        <w:tab/>
        <w:t xml:space="preserve"> 1465.1982</w:t>
      </w:r>
      <w:r w:rsidRPr="00B93671">
        <w:rPr>
          <w:lang w:val="en-US"/>
        </w:rPr>
        <w:tab/>
        <w:t xml:space="preserve"> 1469.7417</w:t>
      </w:r>
      <w:r w:rsidRPr="00B93671">
        <w:rPr>
          <w:lang w:val="en-US"/>
        </w:rPr>
        <w:tab/>
      </w:r>
    </w:p>
    <w:p w14:paraId="7549E8E1" w14:textId="77777777" w:rsidR="00B93671" w:rsidRPr="00B93671" w:rsidRDefault="00B93671" w:rsidP="00B93671">
      <w:pPr>
        <w:spacing w:after="0" w:line="240" w:lineRule="auto"/>
        <w:rPr>
          <w:lang w:val="en-US"/>
        </w:rPr>
      </w:pPr>
      <w:r w:rsidRPr="00B93671">
        <w:rPr>
          <w:lang w:val="en-US"/>
        </w:rPr>
        <w:t xml:space="preserve"> 1480.6077</w:t>
      </w:r>
      <w:r w:rsidRPr="00B93671">
        <w:rPr>
          <w:lang w:val="en-US"/>
        </w:rPr>
        <w:tab/>
        <w:t xml:space="preserve"> 1501.0293</w:t>
      </w:r>
      <w:r w:rsidRPr="00B93671">
        <w:rPr>
          <w:lang w:val="en-US"/>
        </w:rPr>
        <w:tab/>
        <w:t xml:space="preserve"> 1704.8669</w:t>
      </w:r>
      <w:r w:rsidRPr="00B93671">
        <w:rPr>
          <w:lang w:val="en-US"/>
        </w:rPr>
        <w:tab/>
      </w:r>
    </w:p>
    <w:p w14:paraId="2F77FC58" w14:textId="77777777" w:rsidR="00B93671" w:rsidRPr="00B93671" w:rsidRDefault="00B93671" w:rsidP="00B93671">
      <w:pPr>
        <w:spacing w:after="0" w:line="240" w:lineRule="auto"/>
        <w:rPr>
          <w:lang w:val="en-US"/>
        </w:rPr>
      </w:pPr>
      <w:r w:rsidRPr="00B93671">
        <w:rPr>
          <w:lang w:val="en-US"/>
        </w:rPr>
        <w:t xml:space="preserve"> 3003.1492</w:t>
      </w:r>
      <w:r w:rsidRPr="00B93671">
        <w:rPr>
          <w:lang w:val="en-US"/>
        </w:rPr>
        <w:tab/>
        <w:t xml:space="preserve"> 3015.3586</w:t>
      </w:r>
      <w:r w:rsidRPr="00B93671">
        <w:rPr>
          <w:lang w:val="en-US"/>
        </w:rPr>
        <w:tab/>
        <w:t xml:space="preserve"> 3020.0520</w:t>
      </w:r>
      <w:r w:rsidRPr="00B93671">
        <w:rPr>
          <w:lang w:val="en-US"/>
        </w:rPr>
        <w:tab/>
      </w:r>
    </w:p>
    <w:p w14:paraId="29189882" w14:textId="77777777" w:rsidR="00B93671" w:rsidRPr="00B93671" w:rsidRDefault="00B93671" w:rsidP="00B93671">
      <w:pPr>
        <w:spacing w:after="0" w:line="240" w:lineRule="auto"/>
        <w:rPr>
          <w:lang w:val="en-US"/>
        </w:rPr>
      </w:pPr>
      <w:r w:rsidRPr="00B93671">
        <w:rPr>
          <w:lang w:val="en-US"/>
        </w:rPr>
        <w:t xml:space="preserve"> 3056.4956</w:t>
      </w:r>
      <w:r w:rsidRPr="00B93671">
        <w:rPr>
          <w:lang w:val="en-US"/>
        </w:rPr>
        <w:tab/>
        <w:t xml:space="preserve"> 3068.4575</w:t>
      </w:r>
      <w:r w:rsidRPr="00B93671">
        <w:rPr>
          <w:lang w:val="en-US"/>
        </w:rPr>
        <w:tab/>
        <w:t xml:space="preserve"> 3073.8015</w:t>
      </w:r>
      <w:r w:rsidRPr="00B93671">
        <w:rPr>
          <w:lang w:val="en-US"/>
        </w:rPr>
        <w:tab/>
      </w:r>
    </w:p>
    <w:p w14:paraId="2F9F7337" w14:textId="77777777" w:rsidR="00B93671" w:rsidRPr="00B93671" w:rsidRDefault="00B93671" w:rsidP="00B93671">
      <w:pPr>
        <w:spacing w:after="0" w:line="240" w:lineRule="auto"/>
        <w:rPr>
          <w:lang w:val="en-US"/>
        </w:rPr>
      </w:pPr>
      <w:r w:rsidRPr="00B93671">
        <w:rPr>
          <w:lang w:val="en-US"/>
        </w:rPr>
        <w:t xml:space="preserve"> 3108.1587</w:t>
      </w:r>
      <w:r w:rsidRPr="00B93671">
        <w:rPr>
          <w:lang w:val="en-US"/>
        </w:rPr>
        <w:tab/>
        <w:t xml:space="preserve"> 3123.4712</w:t>
      </w:r>
      <w:r w:rsidRPr="00B93671">
        <w:rPr>
          <w:lang w:val="en-US"/>
        </w:rPr>
        <w:tab/>
        <w:t xml:space="preserve"> 3188.8071</w:t>
      </w:r>
      <w:r w:rsidRPr="00B93671">
        <w:rPr>
          <w:lang w:val="en-US"/>
        </w:rPr>
        <w:tab/>
      </w:r>
    </w:p>
    <w:p w14:paraId="1313E378" w14:textId="77777777" w:rsidR="00B93671" w:rsidRPr="00B93671" w:rsidRDefault="00B93671" w:rsidP="00B93671">
      <w:pPr>
        <w:spacing w:after="0" w:line="240" w:lineRule="auto"/>
        <w:rPr>
          <w:lang w:val="en-US"/>
        </w:rPr>
      </w:pPr>
      <w:r w:rsidRPr="00B93671">
        <w:rPr>
          <w:lang w:val="en-US"/>
        </w:rPr>
        <w:t xml:space="preserve"> 3194.1772</w:t>
      </w:r>
      <w:r w:rsidRPr="00B93671">
        <w:rPr>
          <w:lang w:val="en-US"/>
        </w:rPr>
        <w:tab/>
        <w:t xml:space="preserve"> 3202.0913</w:t>
      </w:r>
      <w:r w:rsidRPr="00B93671">
        <w:rPr>
          <w:lang w:val="en-US"/>
        </w:rPr>
        <w:tab/>
        <w:t xml:space="preserve"> 3833.3757</w:t>
      </w:r>
      <w:r w:rsidRPr="00B93671">
        <w:rPr>
          <w:lang w:val="en-US"/>
        </w:rPr>
        <w:tab/>
      </w:r>
    </w:p>
    <w:p w14:paraId="7D0A27F0" w14:textId="77777777" w:rsidR="00B93671" w:rsidRPr="00B93671" w:rsidRDefault="00B93671" w:rsidP="00B93671">
      <w:pPr>
        <w:spacing w:after="0" w:line="240" w:lineRule="auto"/>
        <w:rPr>
          <w:b/>
          <w:lang w:val="en-US"/>
        </w:rPr>
      </w:pPr>
    </w:p>
    <w:p w14:paraId="09AB2EFB" w14:textId="77777777" w:rsidR="00B93671" w:rsidRPr="00B93671" w:rsidRDefault="00B93671" w:rsidP="00B93671">
      <w:pPr>
        <w:spacing w:after="0" w:line="240" w:lineRule="auto"/>
        <w:rPr>
          <w:b/>
          <w:lang w:val="en-US"/>
        </w:rPr>
      </w:pPr>
    </w:p>
    <w:p w14:paraId="0736125A" w14:textId="77777777" w:rsidR="00B93671" w:rsidRPr="00B93671" w:rsidRDefault="00B93671" w:rsidP="00B93671">
      <w:pPr>
        <w:spacing w:after="0" w:line="240" w:lineRule="auto"/>
        <w:rPr>
          <w:b/>
          <w:lang w:val="en-US"/>
        </w:rPr>
      </w:pPr>
      <w:r>
        <w:rPr>
          <w:b/>
          <w:noProof/>
          <w:lang w:eastAsia="nl-BE"/>
        </w:rPr>
        <w:drawing>
          <wp:anchor distT="0" distB="0" distL="114300" distR="114300" simplePos="0" relativeHeight="251675648" behindDoc="0" locked="0" layoutInCell="1" allowOverlap="1" wp14:anchorId="04B29F52" wp14:editId="3B2094AB">
            <wp:simplePos x="0" y="0"/>
            <wp:positionH relativeFrom="column">
              <wp:posOffset>3700780</wp:posOffset>
            </wp:positionH>
            <wp:positionV relativeFrom="paragraph">
              <wp:posOffset>40005</wp:posOffset>
            </wp:positionV>
            <wp:extent cx="1091565" cy="876300"/>
            <wp:effectExtent l="0" t="0" r="0" b="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91565" cy="876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5 (cis)</w:t>
      </w:r>
    </w:p>
    <w:p w14:paraId="406ABEE4" w14:textId="77777777" w:rsidR="00B93671" w:rsidRPr="00B93671" w:rsidRDefault="00B93671" w:rsidP="00B93671">
      <w:pPr>
        <w:spacing w:after="0" w:line="240" w:lineRule="auto"/>
        <w:rPr>
          <w:b/>
          <w:lang w:val="en-US"/>
        </w:rPr>
      </w:pPr>
      <w:r w:rsidRPr="00B93671">
        <w:rPr>
          <w:b/>
          <w:lang w:val="en-US"/>
        </w:rPr>
        <w:t xml:space="preserve">TS  CH3+C=C(C)CCOH =&gt; CH4+c-C=C(C)CJCOH  </w:t>
      </w:r>
    </w:p>
    <w:p w14:paraId="5A2A1382" w14:textId="77777777" w:rsidR="00B93671" w:rsidRPr="00B93671" w:rsidRDefault="00B93671" w:rsidP="00B93671">
      <w:pPr>
        <w:spacing w:after="0" w:line="240" w:lineRule="auto"/>
        <w:rPr>
          <w:lang w:val="en-US"/>
        </w:rPr>
      </w:pPr>
    </w:p>
    <w:p w14:paraId="1B3B4489" w14:textId="77777777" w:rsidR="00B93671" w:rsidRPr="00B93671" w:rsidRDefault="00B93671" w:rsidP="00B93671">
      <w:pPr>
        <w:spacing w:after="0" w:line="240" w:lineRule="auto"/>
        <w:rPr>
          <w:lang w:val="en-US"/>
        </w:rPr>
      </w:pPr>
      <w:r w:rsidRPr="00B93671">
        <w:rPr>
          <w:lang w:val="en-US"/>
        </w:rPr>
        <w:t>Geometry [Angstroms]</w:t>
      </w:r>
    </w:p>
    <w:p w14:paraId="4BC0FB3C" w14:textId="77777777" w:rsidR="00B93671" w:rsidRPr="00B93671" w:rsidRDefault="00B93671" w:rsidP="00B93671">
      <w:pPr>
        <w:spacing w:after="0" w:line="240" w:lineRule="auto"/>
        <w:rPr>
          <w:lang w:val="en-US"/>
        </w:rPr>
      </w:pPr>
      <w:r w:rsidRPr="00B93671">
        <w:rPr>
          <w:lang w:val="en-US"/>
        </w:rPr>
        <w:t xml:space="preserve">  6      0.012671    0.108866    0.015879</w:t>
      </w:r>
    </w:p>
    <w:p w14:paraId="457300DE" w14:textId="77777777" w:rsidR="00B93671" w:rsidRPr="00B93671" w:rsidRDefault="00B93671" w:rsidP="00B93671">
      <w:pPr>
        <w:spacing w:after="0" w:line="240" w:lineRule="auto"/>
        <w:rPr>
          <w:lang w:val="en-US"/>
        </w:rPr>
      </w:pPr>
      <w:r w:rsidRPr="00B93671">
        <w:rPr>
          <w:lang w:val="en-US"/>
        </w:rPr>
        <w:t xml:space="preserve">  6      0.002914    0.002356    1.353387</w:t>
      </w:r>
    </w:p>
    <w:p w14:paraId="67F516D8" w14:textId="77777777" w:rsidR="00B93671" w:rsidRPr="00B93671" w:rsidRDefault="00B93671" w:rsidP="00B93671">
      <w:pPr>
        <w:spacing w:after="0" w:line="240" w:lineRule="auto"/>
        <w:rPr>
          <w:lang w:val="en-US"/>
        </w:rPr>
      </w:pPr>
      <w:r w:rsidRPr="00B93671">
        <w:rPr>
          <w:lang w:val="en-US"/>
        </w:rPr>
        <w:t xml:space="preserve">  6      1.288594   -0.109135    2.137535</w:t>
      </w:r>
    </w:p>
    <w:p w14:paraId="407A4046" w14:textId="77777777" w:rsidR="00B93671" w:rsidRPr="00B93671" w:rsidRDefault="00B93671" w:rsidP="00B93671">
      <w:pPr>
        <w:spacing w:after="0" w:line="240" w:lineRule="auto"/>
        <w:rPr>
          <w:lang w:val="en-US"/>
        </w:rPr>
      </w:pPr>
      <w:r w:rsidRPr="00B93671">
        <w:rPr>
          <w:lang w:val="en-US"/>
        </w:rPr>
        <w:t xml:space="preserve">  6     -1.237390    0.018335    2.166080</w:t>
      </w:r>
    </w:p>
    <w:p w14:paraId="2D00952C" w14:textId="77777777" w:rsidR="00B93671" w:rsidRPr="00B93671" w:rsidRDefault="00B93671" w:rsidP="00B93671">
      <w:pPr>
        <w:spacing w:after="0" w:line="240" w:lineRule="auto"/>
        <w:rPr>
          <w:lang w:val="en-US"/>
        </w:rPr>
      </w:pPr>
      <w:r w:rsidRPr="00B93671">
        <w:rPr>
          <w:lang w:val="en-US"/>
        </w:rPr>
        <w:t xml:space="preserve">  6     -2.576301   -0.213279    1.486997</w:t>
      </w:r>
    </w:p>
    <w:p w14:paraId="0A67875D" w14:textId="77777777" w:rsidR="00B93671" w:rsidRPr="00B93671" w:rsidRDefault="00B93671" w:rsidP="00B93671">
      <w:pPr>
        <w:spacing w:after="0" w:line="240" w:lineRule="auto"/>
        <w:rPr>
          <w:lang w:val="en-US"/>
        </w:rPr>
      </w:pPr>
      <w:r w:rsidRPr="00B93671">
        <w:rPr>
          <w:lang w:val="en-US"/>
        </w:rPr>
        <w:t xml:space="preserve">  8     -3.653147   -0.209564    2.420085</w:t>
      </w:r>
    </w:p>
    <w:p w14:paraId="40C0AE1C" w14:textId="77777777" w:rsidR="00B93671" w:rsidRPr="00B93671" w:rsidRDefault="00B93671" w:rsidP="00B93671">
      <w:pPr>
        <w:spacing w:after="0" w:line="240" w:lineRule="auto"/>
        <w:rPr>
          <w:lang w:val="en-US"/>
        </w:rPr>
      </w:pPr>
      <w:r w:rsidRPr="00B93671">
        <w:rPr>
          <w:lang w:val="en-US"/>
        </w:rPr>
        <w:t xml:space="preserve">  1     -1.156623   -0.604689    3.061707</w:t>
      </w:r>
    </w:p>
    <w:p w14:paraId="3AE45245" w14:textId="77777777" w:rsidR="00B93671" w:rsidRPr="00B93671" w:rsidRDefault="00B93671" w:rsidP="00B93671">
      <w:pPr>
        <w:spacing w:after="0" w:line="240" w:lineRule="auto"/>
        <w:rPr>
          <w:lang w:val="en-US"/>
        </w:rPr>
      </w:pPr>
      <w:r w:rsidRPr="00B93671">
        <w:rPr>
          <w:lang w:val="en-US"/>
        </w:rPr>
        <w:t xml:space="preserve">  1     -1.329336    1.169654    2.676268</w:t>
      </w:r>
    </w:p>
    <w:p w14:paraId="643502B2" w14:textId="77777777" w:rsidR="00B93671" w:rsidRPr="00B93671" w:rsidRDefault="00B93671" w:rsidP="00B93671">
      <w:pPr>
        <w:spacing w:after="0" w:line="240" w:lineRule="auto"/>
        <w:rPr>
          <w:lang w:val="en-US"/>
        </w:rPr>
      </w:pPr>
      <w:r w:rsidRPr="00B93671">
        <w:rPr>
          <w:lang w:val="en-US"/>
        </w:rPr>
        <w:t xml:space="preserve">  1      0.945020    0.109615   -0.537816</w:t>
      </w:r>
    </w:p>
    <w:p w14:paraId="60B55A80" w14:textId="77777777" w:rsidR="00B93671" w:rsidRPr="00B93671" w:rsidRDefault="00B93671" w:rsidP="00B93671">
      <w:pPr>
        <w:spacing w:after="0" w:line="240" w:lineRule="auto"/>
        <w:rPr>
          <w:lang w:val="en-US"/>
        </w:rPr>
      </w:pPr>
      <w:r w:rsidRPr="00B93671">
        <w:rPr>
          <w:lang w:val="en-US"/>
        </w:rPr>
        <w:t xml:space="preserve">  1     -0.894805    0.190926   -0.569791</w:t>
      </w:r>
    </w:p>
    <w:p w14:paraId="285DD9A9" w14:textId="77777777" w:rsidR="00B93671" w:rsidRPr="00B93671" w:rsidRDefault="00B93671" w:rsidP="00B93671">
      <w:pPr>
        <w:spacing w:after="0" w:line="240" w:lineRule="auto"/>
        <w:rPr>
          <w:lang w:val="en-US"/>
        </w:rPr>
      </w:pPr>
      <w:r w:rsidRPr="00B93671">
        <w:rPr>
          <w:lang w:val="en-US"/>
        </w:rPr>
        <w:t xml:space="preserve">  1      1.325701   -1.052472    2.693184</w:t>
      </w:r>
    </w:p>
    <w:p w14:paraId="3373F738" w14:textId="77777777" w:rsidR="00B93671" w:rsidRPr="00B93671" w:rsidRDefault="00B93671" w:rsidP="00B93671">
      <w:pPr>
        <w:spacing w:after="0" w:line="240" w:lineRule="auto"/>
        <w:rPr>
          <w:lang w:val="en-US"/>
        </w:rPr>
      </w:pPr>
      <w:r w:rsidRPr="00B93671">
        <w:rPr>
          <w:lang w:val="en-US"/>
        </w:rPr>
        <w:t xml:space="preserve">  1      2.163386   -0.060418    1.486798</w:t>
      </w:r>
    </w:p>
    <w:p w14:paraId="02DFFC7C" w14:textId="77777777" w:rsidR="00B93671" w:rsidRPr="00B93671" w:rsidRDefault="00B93671" w:rsidP="00B93671">
      <w:pPr>
        <w:spacing w:after="0" w:line="240" w:lineRule="auto"/>
        <w:rPr>
          <w:lang w:val="en-US"/>
        </w:rPr>
      </w:pPr>
      <w:r w:rsidRPr="00B93671">
        <w:rPr>
          <w:lang w:val="en-US"/>
        </w:rPr>
        <w:t xml:space="preserve">  1      1.366775    0.695644    2.877039</w:t>
      </w:r>
    </w:p>
    <w:p w14:paraId="65E5CC0E" w14:textId="77777777" w:rsidR="00B93671" w:rsidRPr="00B93671" w:rsidRDefault="00B93671" w:rsidP="00B93671">
      <w:pPr>
        <w:spacing w:after="0" w:line="240" w:lineRule="auto"/>
        <w:rPr>
          <w:lang w:val="en-US"/>
        </w:rPr>
      </w:pPr>
      <w:r w:rsidRPr="00B93671">
        <w:rPr>
          <w:lang w:val="en-US"/>
        </w:rPr>
        <w:t xml:space="preserve">  1     -2.743905    0.529327    0.695312</w:t>
      </w:r>
    </w:p>
    <w:p w14:paraId="3BD218F8" w14:textId="77777777" w:rsidR="00B93671" w:rsidRPr="00B93671" w:rsidRDefault="00B93671" w:rsidP="00B93671">
      <w:pPr>
        <w:spacing w:after="0" w:line="240" w:lineRule="auto"/>
        <w:rPr>
          <w:lang w:val="en-US"/>
        </w:rPr>
      </w:pPr>
      <w:r w:rsidRPr="00B93671">
        <w:rPr>
          <w:lang w:val="en-US"/>
        </w:rPr>
        <w:t xml:space="preserve">  1     -2.595240   -1.200396    1.015734</w:t>
      </w:r>
    </w:p>
    <w:p w14:paraId="0614B172" w14:textId="77777777" w:rsidR="00B93671" w:rsidRPr="00B93671" w:rsidRDefault="00B93671" w:rsidP="00B93671">
      <w:pPr>
        <w:spacing w:after="0" w:line="240" w:lineRule="auto"/>
        <w:rPr>
          <w:lang w:val="en-US"/>
        </w:rPr>
      </w:pPr>
      <w:r w:rsidRPr="00B93671">
        <w:rPr>
          <w:lang w:val="en-US"/>
        </w:rPr>
        <w:t xml:space="preserve">  1     -3.694438    0.667436    2.813597</w:t>
      </w:r>
    </w:p>
    <w:p w14:paraId="62E8239A" w14:textId="77777777" w:rsidR="00B93671" w:rsidRPr="00B93671" w:rsidRDefault="00B93671" w:rsidP="00B93671">
      <w:pPr>
        <w:spacing w:after="0" w:line="240" w:lineRule="auto"/>
        <w:rPr>
          <w:lang w:val="en-US"/>
        </w:rPr>
      </w:pPr>
      <w:r w:rsidRPr="00B93671">
        <w:rPr>
          <w:lang w:val="en-US"/>
        </w:rPr>
        <w:t xml:space="preserve">  6     -1.551778    2.526985    3.261773</w:t>
      </w:r>
    </w:p>
    <w:p w14:paraId="7EAAA5D4" w14:textId="77777777" w:rsidR="00B93671" w:rsidRPr="00B93671" w:rsidRDefault="00B93671" w:rsidP="00B93671">
      <w:pPr>
        <w:spacing w:after="0" w:line="240" w:lineRule="auto"/>
        <w:rPr>
          <w:lang w:val="en-US"/>
        </w:rPr>
      </w:pPr>
      <w:r w:rsidRPr="00B93671">
        <w:rPr>
          <w:lang w:val="en-US"/>
        </w:rPr>
        <w:t xml:space="preserve">  1     -0.541783    2.923852    3.299461</w:t>
      </w:r>
    </w:p>
    <w:p w14:paraId="73A8C2E1" w14:textId="77777777" w:rsidR="00B93671" w:rsidRPr="00B93671" w:rsidRDefault="00B93671" w:rsidP="00B93671">
      <w:pPr>
        <w:spacing w:after="0" w:line="240" w:lineRule="auto"/>
        <w:rPr>
          <w:lang w:val="en-US"/>
        </w:rPr>
      </w:pPr>
      <w:r w:rsidRPr="00B93671">
        <w:rPr>
          <w:lang w:val="en-US"/>
        </w:rPr>
        <w:t xml:space="preserve">  1     -2.199508    3.017961    2.540332</w:t>
      </w:r>
    </w:p>
    <w:p w14:paraId="2C491E29" w14:textId="77777777" w:rsidR="00B93671" w:rsidRPr="00B93671" w:rsidRDefault="00B93671" w:rsidP="00B93671">
      <w:pPr>
        <w:spacing w:after="0" w:line="240" w:lineRule="auto"/>
        <w:rPr>
          <w:lang w:val="en-US"/>
        </w:rPr>
      </w:pPr>
      <w:r w:rsidRPr="00B93671">
        <w:rPr>
          <w:lang w:val="en-US"/>
        </w:rPr>
        <w:lastRenderedPageBreak/>
        <w:t xml:space="preserve">  1     -1.999991    2.337948    4.233183</w:t>
      </w:r>
    </w:p>
    <w:p w14:paraId="0C16DE71" w14:textId="77777777" w:rsidR="00B93671" w:rsidRPr="00B93671" w:rsidRDefault="00B93671" w:rsidP="00B93671">
      <w:pPr>
        <w:spacing w:after="0" w:line="240" w:lineRule="auto"/>
        <w:rPr>
          <w:lang w:val="en-US"/>
        </w:rPr>
      </w:pPr>
      <w:r w:rsidRPr="00B93671">
        <w:rPr>
          <w:lang w:val="en-US"/>
        </w:rPr>
        <w:t>Rotational Constants [GHz] =                     1.186       1.518       2.768</w:t>
      </w:r>
    </w:p>
    <w:p w14:paraId="64605CD5" w14:textId="77777777" w:rsidR="00B93671" w:rsidRPr="00B93671" w:rsidRDefault="00B93671" w:rsidP="00B93671">
      <w:pPr>
        <w:spacing w:after="0" w:line="240" w:lineRule="auto"/>
        <w:rPr>
          <w:lang w:val="en-US"/>
        </w:rPr>
      </w:pPr>
      <w:r w:rsidRPr="00B93671">
        <w:rPr>
          <w:lang w:val="en-US"/>
        </w:rPr>
        <w:t>Frequencies [cm-1]</w:t>
      </w:r>
    </w:p>
    <w:p w14:paraId="5FD631AA" w14:textId="77777777" w:rsidR="00B93671" w:rsidRPr="00B93671" w:rsidRDefault="00B93671" w:rsidP="00B93671">
      <w:pPr>
        <w:spacing w:after="0" w:line="240" w:lineRule="auto"/>
        <w:rPr>
          <w:lang w:val="en-US"/>
        </w:rPr>
      </w:pPr>
      <w:r w:rsidRPr="00B93671">
        <w:rPr>
          <w:lang w:val="en-US"/>
        </w:rPr>
        <w:t>-1387.4681</w:t>
      </w:r>
      <w:r w:rsidRPr="00B93671">
        <w:rPr>
          <w:lang w:val="en-US"/>
        </w:rPr>
        <w:tab/>
        <w:t xml:space="preserve">   52.4990</w:t>
      </w:r>
      <w:r w:rsidRPr="00B93671">
        <w:rPr>
          <w:lang w:val="en-US"/>
        </w:rPr>
        <w:tab/>
        <w:t xml:space="preserve">   53.1672</w:t>
      </w:r>
      <w:r w:rsidRPr="00B93671">
        <w:rPr>
          <w:lang w:val="en-US"/>
        </w:rPr>
        <w:tab/>
      </w:r>
    </w:p>
    <w:p w14:paraId="373C423E" w14:textId="77777777" w:rsidR="00B93671" w:rsidRPr="00B93671" w:rsidRDefault="00B93671" w:rsidP="00B93671">
      <w:pPr>
        <w:spacing w:after="0" w:line="240" w:lineRule="auto"/>
        <w:rPr>
          <w:lang w:val="en-US"/>
        </w:rPr>
      </w:pPr>
      <w:r w:rsidRPr="00B93671">
        <w:rPr>
          <w:lang w:val="en-US"/>
        </w:rPr>
        <w:t xml:space="preserve">   84.2558</w:t>
      </w:r>
      <w:r w:rsidRPr="00B93671">
        <w:rPr>
          <w:lang w:val="en-US"/>
        </w:rPr>
        <w:tab/>
        <w:t xml:space="preserve">  117.9812</w:t>
      </w:r>
      <w:r w:rsidRPr="00B93671">
        <w:rPr>
          <w:lang w:val="en-US"/>
        </w:rPr>
        <w:tab/>
        <w:t xml:space="preserve">  157.1059</w:t>
      </w:r>
      <w:r w:rsidRPr="00B93671">
        <w:rPr>
          <w:lang w:val="en-US"/>
        </w:rPr>
        <w:tab/>
      </w:r>
    </w:p>
    <w:p w14:paraId="1DC60530" w14:textId="77777777" w:rsidR="00B93671" w:rsidRPr="00B93671" w:rsidRDefault="00B93671" w:rsidP="00B93671">
      <w:pPr>
        <w:spacing w:after="0" w:line="240" w:lineRule="auto"/>
        <w:rPr>
          <w:lang w:val="en-US"/>
        </w:rPr>
      </w:pPr>
      <w:r w:rsidRPr="00B93671">
        <w:rPr>
          <w:lang w:val="en-US"/>
        </w:rPr>
        <w:t xml:space="preserve">  174.6032</w:t>
      </w:r>
      <w:r w:rsidRPr="00B93671">
        <w:rPr>
          <w:lang w:val="en-US"/>
        </w:rPr>
        <w:tab/>
        <w:t xml:space="preserve">  191.7132</w:t>
      </w:r>
      <w:r w:rsidRPr="00B93671">
        <w:rPr>
          <w:lang w:val="en-US"/>
        </w:rPr>
        <w:tab/>
        <w:t xml:space="preserve">  313.8273</w:t>
      </w:r>
      <w:r w:rsidRPr="00B93671">
        <w:rPr>
          <w:lang w:val="en-US"/>
        </w:rPr>
        <w:tab/>
      </w:r>
    </w:p>
    <w:p w14:paraId="50C1D2E9" w14:textId="77777777" w:rsidR="00B93671" w:rsidRPr="00B93671" w:rsidRDefault="00B93671" w:rsidP="00B93671">
      <w:pPr>
        <w:spacing w:after="0" w:line="240" w:lineRule="auto"/>
        <w:rPr>
          <w:lang w:val="en-US"/>
        </w:rPr>
      </w:pPr>
      <w:r w:rsidRPr="00B93671">
        <w:rPr>
          <w:lang w:val="en-US"/>
        </w:rPr>
        <w:t xml:space="preserve">  357.4158</w:t>
      </w:r>
      <w:r w:rsidRPr="00B93671">
        <w:rPr>
          <w:lang w:val="en-US"/>
        </w:rPr>
        <w:tab/>
        <w:t xml:space="preserve">  412.6235</w:t>
      </w:r>
      <w:r w:rsidRPr="00B93671">
        <w:rPr>
          <w:lang w:val="en-US"/>
        </w:rPr>
        <w:tab/>
        <w:t xml:space="preserve">  438.9449</w:t>
      </w:r>
      <w:r w:rsidRPr="00B93671">
        <w:rPr>
          <w:lang w:val="en-US"/>
        </w:rPr>
        <w:tab/>
      </w:r>
    </w:p>
    <w:p w14:paraId="36C511A2" w14:textId="77777777" w:rsidR="00B93671" w:rsidRPr="00B93671" w:rsidRDefault="00B93671" w:rsidP="00B93671">
      <w:pPr>
        <w:spacing w:after="0" w:line="240" w:lineRule="auto"/>
        <w:rPr>
          <w:lang w:val="en-US"/>
        </w:rPr>
      </w:pPr>
      <w:r w:rsidRPr="00B93671">
        <w:rPr>
          <w:lang w:val="en-US"/>
        </w:rPr>
        <w:t xml:space="preserve">  466.4753</w:t>
      </w:r>
      <w:r w:rsidRPr="00B93671">
        <w:rPr>
          <w:lang w:val="en-US"/>
        </w:rPr>
        <w:tab/>
        <w:t xml:space="preserve">  520.4772</w:t>
      </w:r>
      <w:r w:rsidRPr="00B93671">
        <w:rPr>
          <w:lang w:val="en-US"/>
        </w:rPr>
        <w:tab/>
        <w:t xml:space="preserve">  531.3643</w:t>
      </w:r>
      <w:r w:rsidRPr="00B93671">
        <w:rPr>
          <w:lang w:val="en-US"/>
        </w:rPr>
        <w:tab/>
      </w:r>
    </w:p>
    <w:p w14:paraId="4142374A" w14:textId="77777777" w:rsidR="00B93671" w:rsidRPr="00B93671" w:rsidRDefault="00B93671" w:rsidP="00B93671">
      <w:pPr>
        <w:spacing w:after="0" w:line="240" w:lineRule="auto"/>
        <w:rPr>
          <w:lang w:val="en-US"/>
        </w:rPr>
      </w:pPr>
      <w:r w:rsidRPr="00B93671">
        <w:rPr>
          <w:lang w:val="en-US"/>
        </w:rPr>
        <w:t xml:space="preserve">  588.7755</w:t>
      </w:r>
      <w:r w:rsidRPr="00B93671">
        <w:rPr>
          <w:lang w:val="en-US"/>
        </w:rPr>
        <w:tab/>
        <w:t xml:space="preserve">  708.8685</w:t>
      </w:r>
      <w:r w:rsidRPr="00B93671">
        <w:rPr>
          <w:lang w:val="en-US"/>
        </w:rPr>
        <w:tab/>
        <w:t xml:space="preserve">  879.0230</w:t>
      </w:r>
      <w:r w:rsidRPr="00B93671">
        <w:rPr>
          <w:lang w:val="en-US"/>
        </w:rPr>
        <w:tab/>
      </w:r>
    </w:p>
    <w:p w14:paraId="244FD7A5" w14:textId="77777777" w:rsidR="00B93671" w:rsidRPr="00B93671" w:rsidRDefault="00B93671" w:rsidP="00B93671">
      <w:pPr>
        <w:spacing w:after="0" w:line="240" w:lineRule="auto"/>
        <w:rPr>
          <w:lang w:val="en-US"/>
        </w:rPr>
      </w:pPr>
      <w:r w:rsidRPr="00B93671">
        <w:rPr>
          <w:lang w:val="en-US"/>
        </w:rPr>
        <w:t xml:space="preserve">  883.6291</w:t>
      </w:r>
      <w:r w:rsidRPr="00B93671">
        <w:rPr>
          <w:lang w:val="en-US"/>
        </w:rPr>
        <w:tab/>
        <w:t xml:space="preserve">  901.8085</w:t>
      </w:r>
      <w:r w:rsidRPr="00B93671">
        <w:rPr>
          <w:lang w:val="en-US"/>
        </w:rPr>
        <w:tab/>
        <w:t xml:space="preserve">  976.9924</w:t>
      </w:r>
      <w:r w:rsidRPr="00B93671">
        <w:rPr>
          <w:lang w:val="en-US"/>
        </w:rPr>
        <w:tab/>
      </w:r>
    </w:p>
    <w:p w14:paraId="26108C8A" w14:textId="77777777" w:rsidR="00B93671" w:rsidRPr="00B93671" w:rsidRDefault="00B93671" w:rsidP="00B93671">
      <w:pPr>
        <w:spacing w:after="0" w:line="240" w:lineRule="auto"/>
        <w:rPr>
          <w:lang w:val="en-US"/>
        </w:rPr>
      </w:pPr>
      <w:r w:rsidRPr="00B93671">
        <w:rPr>
          <w:lang w:val="en-US"/>
        </w:rPr>
        <w:t xml:space="preserve"> 1010.5614</w:t>
      </w:r>
      <w:r w:rsidRPr="00B93671">
        <w:rPr>
          <w:lang w:val="en-US"/>
        </w:rPr>
        <w:tab/>
        <w:t xml:space="preserve"> 1034.2632</w:t>
      </w:r>
      <w:r w:rsidRPr="00B93671">
        <w:rPr>
          <w:lang w:val="en-US"/>
        </w:rPr>
        <w:tab/>
        <w:t xml:space="preserve"> 1059.7747</w:t>
      </w:r>
      <w:r w:rsidRPr="00B93671">
        <w:rPr>
          <w:lang w:val="en-US"/>
        </w:rPr>
        <w:tab/>
      </w:r>
    </w:p>
    <w:p w14:paraId="63EC5B6E" w14:textId="77777777" w:rsidR="00B93671" w:rsidRPr="00B93671" w:rsidRDefault="00B93671" w:rsidP="00B93671">
      <w:pPr>
        <w:spacing w:after="0" w:line="240" w:lineRule="auto"/>
        <w:rPr>
          <w:lang w:val="en-US"/>
        </w:rPr>
      </w:pPr>
      <w:r w:rsidRPr="00B93671">
        <w:rPr>
          <w:lang w:val="en-US"/>
        </w:rPr>
        <w:t xml:space="preserve"> 1083.0890</w:t>
      </w:r>
      <w:r w:rsidRPr="00B93671">
        <w:rPr>
          <w:lang w:val="en-US"/>
        </w:rPr>
        <w:tab/>
        <w:t xml:space="preserve"> 1091.1787</w:t>
      </w:r>
      <w:r w:rsidRPr="00B93671">
        <w:rPr>
          <w:lang w:val="en-US"/>
        </w:rPr>
        <w:tab/>
        <w:t xml:space="preserve"> 1116.4427</w:t>
      </w:r>
      <w:r w:rsidRPr="00B93671">
        <w:rPr>
          <w:lang w:val="en-US"/>
        </w:rPr>
        <w:tab/>
      </w:r>
    </w:p>
    <w:p w14:paraId="7D7C67DE" w14:textId="77777777" w:rsidR="00B93671" w:rsidRPr="00B93671" w:rsidRDefault="00B93671" w:rsidP="00B93671">
      <w:pPr>
        <w:spacing w:after="0" w:line="240" w:lineRule="auto"/>
        <w:rPr>
          <w:lang w:val="en-US"/>
        </w:rPr>
      </w:pPr>
      <w:r w:rsidRPr="00B93671">
        <w:rPr>
          <w:lang w:val="en-US"/>
        </w:rPr>
        <w:t xml:space="preserve"> 1196.2343</w:t>
      </w:r>
      <w:r w:rsidRPr="00B93671">
        <w:rPr>
          <w:lang w:val="en-US"/>
        </w:rPr>
        <w:tab/>
        <w:t xml:space="preserve"> 1250.0995</w:t>
      </w:r>
      <w:r w:rsidRPr="00B93671">
        <w:rPr>
          <w:lang w:val="en-US"/>
        </w:rPr>
        <w:tab/>
        <w:t xml:space="preserve"> 1329.9308</w:t>
      </w:r>
      <w:r w:rsidRPr="00B93671">
        <w:rPr>
          <w:lang w:val="en-US"/>
        </w:rPr>
        <w:tab/>
      </w:r>
    </w:p>
    <w:p w14:paraId="28A9B8D8" w14:textId="77777777" w:rsidR="00B93671" w:rsidRPr="00B93671" w:rsidRDefault="00B93671" w:rsidP="00B93671">
      <w:pPr>
        <w:spacing w:after="0" w:line="240" w:lineRule="auto"/>
        <w:rPr>
          <w:lang w:val="en-US"/>
        </w:rPr>
      </w:pPr>
      <w:r w:rsidRPr="00B93671">
        <w:rPr>
          <w:lang w:val="en-US"/>
        </w:rPr>
        <w:t xml:space="preserve"> 1361.5741</w:t>
      </w:r>
      <w:r w:rsidRPr="00B93671">
        <w:rPr>
          <w:lang w:val="en-US"/>
        </w:rPr>
        <w:tab/>
        <w:t xml:space="preserve"> 1400.4993</w:t>
      </w:r>
      <w:r w:rsidRPr="00B93671">
        <w:rPr>
          <w:lang w:val="en-US"/>
        </w:rPr>
        <w:tab/>
        <w:t xml:space="preserve"> 1406.2395</w:t>
      </w:r>
      <w:r w:rsidRPr="00B93671">
        <w:rPr>
          <w:lang w:val="en-US"/>
        </w:rPr>
        <w:tab/>
      </w:r>
    </w:p>
    <w:p w14:paraId="1225006D" w14:textId="77777777" w:rsidR="00B93671" w:rsidRPr="00B93671" w:rsidRDefault="00B93671" w:rsidP="00B93671">
      <w:pPr>
        <w:spacing w:after="0" w:line="240" w:lineRule="auto"/>
        <w:rPr>
          <w:lang w:val="en-US"/>
        </w:rPr>
      </w:pPr>
      <w:r w:rsidRPr="00B93671">
        <w:rPr>
          <w:lang w:val="en-US"/>
        </w:rPr>
        <w:t xml:space="preserve"> 1411.7177</w:t>
      </w:r>
      <w:r w:rsidRPr="00B93671">
        <w:rPr>
          <w:lang w:val="en-US"/>
        </w:rPr>
        <w:tab/>
        <w:t xml:space="preserve"> 1425.1750</w:t>
      </w:r>
      <w:r w:rsidRPr="00B93671">
        <w:rPr>
          <w:lang w:val="en-US"/>
        </w:rPr>
        <w:tab/>
        <w:t xml:space="preserve"> 1436.3167</w:t>
      </w:r>
      <w:r w:rsidRPr="00B93671">
        <w:rPr>
          <w:lang w:val="en-US"/>
        </w:rPr>
        <w:tab/>
      </w:r>
    </w:p>
    <w:p w14:paraId="308E13CA" w14:textId="77777777" w:rsidR="00B93671" w:rsidRPr="00B93671" w:rsidRDefault="00B93671" w:rsidP="00B93671">
      <w:pPr>
        <w:spacing w:after="0" w:line="240" w:lineRule="auto"/>
        <w:rPr>
          <w:lang w:val="en-US"/>
        </w:rPr>
      </w:pPr>
      <w:r w:rsidRPr="00B93671">
        <w:rPr>
          <w:lang w:val="en-US"/>
        </w:rPr>
        <w:t xml:space="preserve"> 1438.7737</w:t>
      </w:r>
      <w:r w:rsidRPr="00B93671">
        <w:rPr>
          <w:lang w:val="en-US"/>
        </w:rPr>
        <w:tab/>
        <w:t xml:space="preserve"> 1447.4794</w:t>
      </w:r>
      <w:r w:rsidRPr="00B93671">
        <w:rPr>
          <w:lang w:val="en-US"/>
        </w:rPr>
        <w:tab/>
        <w:t xml:space="preserve"> 1482.8260</w:t>
      </w:r>
      <w:r w:rsidRPr="00B93671">
        <w:rPr>
          <w:lang w:val="en-US"/>
        </w:rPr>
        <w:tab/>
      </w:r>
    </w:p>
    <w:p w14:paraId="5599FD14" w14:textId="77777777" w:rsidR="00B93671" w:rsidRPr="00B93671" w:rsidRDefault="00B93671" w:rsidP="00B93671">
      <w:pPr>
        <w:spacing w:after="0" w:line="240" w:lineRule="auto"/>
        <w:rPr>
          <w:lang w:val="en-US"/>
        </w:rPr>
      </w:pPr>
      <w:r w:rsidRPr="00B93671">
        <w:rPr>
          <w:lang w:val="en-US"/>
        </w:rPr>
        <w:t xml:space="preserve"> 1496.5573</w:t>
      </w:r>
      <w:r w:rsidRPr="00B93671">
        <w:rPr>
          <w:lang w:val="en-US"/>
        </w:rPr>
        <w:tab/>
        <w:t xml:space="preserve"> 1510.3207</w:t>
      </w:r>
      <w:r w:rsidRPr="00B93671">
        <w:rPr>
          <w:lang w:val="en-US"/>
        </w:rPr>
        <w:tab/>
        <w:t xml:space="preserve"> 1668.9363</w:t>
      </w:r>
      <w:r w:rsidRPr="00B93671">
        <w:rPr>
          <w:lang w:val="en-US"/>
        </w:rPr>
        <w:tab/>
      </w:r>
    </w:p>
    <w:p w14:paraId="0F8EDA29" w14:textId="77777777" w:rsidR="00B93671" w:rsidRPr="00B93671" w:rsidRDefault="00B93671" w:rsidP="00B93671">
      <w:pPr>
        <w:spacing w:after="0" w:line="240" w:lineRule="auto"/>
        <w:rPr>
          <w:lang w:val="en-US"/>
        </w:rPr>
      </w:pPr>
      <w:r w:rsidRPr="00B93671">
        <w:rPr>
          <w:lang w:val="en-US"/>
        </w:rPr>
        <w:t xml:space="preserve"> 2988.8679</w:t>
      </w:r>
      <w:r w:rsidRPr="00B93671">
        <w:rPr>
          <w:lang w:val="en-US"/>
        </w:rPr>
        <w:tab/>
        <w:t xml:space="preserve"> 3014.2119</w:t>
      </w:r>
      <w:r w:rsidRPr="00B93671">
        <w:rPr>
          <w:lang w:val="en-US"/>
        </w:rPr>
        <w:tab/>
        <w:t xml:space="preserve"> 3054.2908</w:t>
      </w:r>
      <w:r w:rsidRPr="00B93671">
        <w:rPr>
          <w:lang w:val="en-US"/>
        </w:rPr>
        <w:tab/>
      </w:r>
    </w:p>
    <w:p w14:paraId="76540DF7" w14:textId="77777777" w:rsidR="00B93671" w:rsidRPr="00B93671" w:rsidRDefault="00B93671" w:rsidP="00B93671">
      <w:pPr>
        <w:spacing w:after="0" w:line="240" w:lineRule="auto"/>
        <w:rPr>
          <w:lang w:val="en-US"/>
        </w:rPr>
      </w:pPr>
      <w:r w:rsidRPr="00B93671">
        <w:rPr>
          <w:lang w:val="en-US"/>
        </w:rPr>
        <w:t xml:space="preserve"> 3059.2090</w:t>
      </w:r>
      <w:r w:rsidRPr="00B93671">
        <w:rPr>
          <w:lang w:val="en-US"/>
        </w:rPr>
        <w:tab/>
        <w:t xml:space="preserve"> 3061.6575</w:t>
      </w:r>
      <w:r w:rsidRPr="00B93671">
        <w:rPr>
          <w:lang w:val="en-US"/>
        </w:rPr>
        <w:tab/>
        <w:t xml:space="preserve"> 3064.0164</w:t>
      </w:r>
      <w:r w:rsidRPr="00B93671">
        <w:rPr>
          <w:lang w:val="en-US"/>
        </w:rPr>
        <w:tab/>
      </w:r>
    </w:p>
    <w:p w14:paraId="11A8A9FB" w14:textId="77777777" w:rsidR="00B93671" w:rsidRPr="00B93671" w:rsidRDefault="00B93671" w:rsidP="00B93671">
      <w:pPr>
        <w:spacing w:after="0" w:line="240" w:lineRule="auto"/>
        <w:rPr>
          <w:lang w:val="en-US"/>
        </w:rPr>
      </w:pPr>
      <w:r w:rsidRPr="00B93671">
        <w:rPr>
          <w:lang w:val="en-US"/>
        </w:rPr>
        <w:t xml:space="preserve"> 3104.4607</w:t>
      </w:r>
      <w:r w:rsidRPr="00B93671">
        <w:rPr>
          <w:lang w:val="en-US"/>
        </w:rPr>
        <w:tab/>
        <w:t xml:space="preserve"> 3138.4883</w:t>
      </w:r>
      <w:r w:rsidRPr="00B93671">
        <w:rPr>
          <w:lang w:val="en-US"/>
        </w:rPr>
        <w:tab/>
        <w:t xml:space="preserve"> 3200.2925</w:t>
      </w:r>
      <w:r w:rsidRPr="00B93671">
        <w:rPr>
          <w:lang w:val="en-US"/>
        </w:rPr>
        <w:tab/>
      </w:r>
    </w:p>
    <w:p w14:paraId="0E8DAF38" w14:textId="77777777" w:rsidR="00B93671" w:rsidRPr="00B93671" w:rsidRDefault="00B93671" w:rsidP="00B93671">
      <w:pPr>
        <w:spacing w:after="0" w:line="240" w:lineRule="auto"/>
        <w:rPr>
          <w:lang w:val="en-US"/>
        </w:rPr>
      </w:pPr>
      <w:r w:rsidRPr="00B93671">
        <w:rPr>
          <w:lang w:val="en-US"/>
        </w:rPr>
        <w:t xml:space="preserve"> 3205.4563</w:t>
      </w:r>
      <w:r w:rsidRPr="00B93671">
        <w:rPr>
          <w:lang w:val="en-US"/>
        </w:rPr>
        <w:tab/>
        <w:t xml:space="preserve"> 3218.1614</w:t>
      </w:r>
      <w:r w:rsidRPr="00B93671">
        <w:rPr>
          <w:lang w:val="en-US"/>
        </w:rPr>
        <w:tab/>
        <w:t xml:space="preserve"> 3829.8950</w:t>
      </w:r>
    </w:p>
    <w:p w14:paraId="6C87B130" w14:textId="77777777" w:rsidR="00B93671" w:rsidRPr="00B93671" w:rsidRDefault="00B93671" w:rsidP="00B93671">
      <w:pPr>
        <w:spacing w:after="0" w:line="240" w:lineRule="auto"/>
        <w:rPr>
          <w:b/>
          <w:lang w:val="en-US"/>
        </w:rPr>
      </w:pPr>
    </w:p>
    <w:p w14:paraId="2CA560F8" w14:textId="4FEB193B" w:rsidR="00B93671" w:rsidRPr="00B93671" w:rsidRDefault="00B93671" w:rsidP="00B93671">
      <w:pPr>
        <w:spacing w:after="0" w:line="240" w:lineRule="auto"/>
        <w:rPr>
          <w:b/>
          <w:lang w:val="en-US"/>
        </w:rPr>
      </w:pPr>
    </w:p>
    <w:p w14:paraId="5F85DE89" w14:textId="0933CD18" w:rsidR="00B93671" w:rsidRPr="00B93671" w:rsidRDefault="00B93671" w:rsidP="00B93671">
      <w:pPr>
        <w:spacing w:after="0" w:line="240" w:lineRule="auto"/>
        <w:rPr>
          <w:b/>
          <w:lang w:val="en-US"/>
        </w:rPr>
      </w:pPr>
      <w:r>
        <w:rPr>
          <w:b/>
          <w:noProof/>
          <w:lang w:eastAsia="nl-BE"/>
        </w:rPr>
        <w:drawing>
          <wp:anchor distT="0" distB="0" distL="114300" distR="114300" simplePos="0" relativeHeight="251676672" behindDoc="0" locked="0" layoutInCell="1" allowOverlap="1" wp14:anchorId="5B070F1B" wp14:editId="234FD156">
            <wp:simplePos x="0" y="0"/>
            <wp:positionH relativeFrom="column">
              <wp:posOffset>3775710</wp:posOffset>
            </wp:positionH>
            <wp:positionV relativeFrom="paragraph">
              <wp:posOffset>7620</wp:posOffset>
            </wp:positionV>
            <wp:extent cx="1118870" cy="1107440"/>
            <wp:effectExtent l="0" t="0" r="5080" b="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118870" cy="1107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5 (trans)</w:t>
      </w:r>
    </w:p>
    <w:p w14:paraId="2DB722CF" w14:textId="77777777" w:rsidR="00B93671" w:rsidRPr="00B93671" w:rsidRDefault="00B93671" w:rsidP="00B93671">
      <w:pPr>
        <w:spacing w:after="0" w:line="240" w:lineRule="auto"/>
        <w:rPr>
          <w:lang w:val="en-US"/>
        </w:rPr>
      </w:pPr>
      <w:r w:rsidRPr="00B93671">
        <w:rPr>
          <w:b/>
          <w:lang w:val="en-US"/>
        </w:rPr>
        <w:t xml:space="preserve">TS  CH3+C=C(C)CCOH =&gt; CH4+t-C=C(C)CJCOH   </w:t>
      </w:r>
    </w:p>
    <w:p w14:paraId="65BF2E65" w14:textId="77777777" w:rsidR="00B93671" w:rsidRPr="00B93671" w:rsidRDefault="00B93671" w:rsidP="00B93671">
      <w:pPr>
        <w:spacing w:after="0" w:line="240" w:lineRule="auto"/>
        <w:rPr>
          <w:lang w:val="en-US"/>
        </w:rPr>
      </w:pPr>
    </w:p>
    <w:p w14:paraId="7263D8AB" w14:textId="77777777" w:rsidR="00B93671" w:rsidRPr="00B93671" w:rsidRDefault="00B93671" w:rsidP="00B93671">
      <w:pPr>
        <w:spacing w:after="0" w:line="240" w:lineRule="auto"/>
        <w:rPr>
          <w:lang w:val="en-US"/>
        </w:rPr>
      </w:pPr>
      <w:r w:rsidRPr="00B93671">
        <w:rPr>
          <w:lang w:val="en-US"/>
        </w:rPr>
        <w:t>Geometry [Angstroms]</w:t>
      </w:r>
    </w:p>
    <w:p w14:paraId="7B7BFB3F" w14:textId="77777777" w:rsidR="00B93671" w:rsidRPr="00B93671" w:rsidRDefault="00B93671" w:rsidP="00B93671">
      <w:pPr>
        <w:spacing w:after="0" w:line="240" w:lineRule="auto"/>
        <w:rPr>
          <w:lang w:val="en-US"/>
        </w:rPr>
      </w:pPr>
      <w:r w:rsidRPr="00B93671">
        <w:rPr>
          <w:lang w:val="en-US"/>
        </w:rPr>
        <w:t xml:space="preserve">  6     -0.007631    0.006680    0.000430</w:t>
      </w:r>
    </w:p>
    <w:p w14:paraId="5E62AC13" w14:textId="77777777" w:rsidR="00B93671" w:rsidRPr="00B93671" w:rsidRDefault="00B93671" w:rsidP="00B93671">
      <w:pPr>
        <w:spacing w:after="0" w:line="240" w:lineRule="auto"/>
        <w:rPr>
          <w:lang w:val="en-US"/>
        </w:rPr>
      </w:pPr>
      <w:r w:rsidRPr="00B93671">
        <w:rPr>
          <w:lang w:val="en-US"/>
        </w:rPr>
        <w:t xml:space="preserve">  6      0.006045   -0.004287    2.751007</w:t>
      </w:r>
    </w:p>
    <w:p w14:paraId="0A704F6A" w14:textId="77777777" w:rsidR="00B93671" w:rsidRPr="00B93671" w:rsidRDefault="00B93671" w:rsidP="00B93671">
      <w:pPr>
        <w:spacing w:after="0" w:line="240" w:lineRule="auto"/>
        <w:rPr>
          <w:lang w:val="en-US"/>
        </w:rPr>
      </w:pPr>
      <w:r w:rsidRPr="00B93671">
        <w:rPr>
          <w:lang w:val="en-US"/>
        </w:rPr>
        <w:t xml:space="preserve">  6      1.485863    0.002762    3.103500</w:t>
      </w:r>
    </w:p>
    <w:p w14:paraId="11A34850" w14:textId="77777777" w:rsidR="00B93671" w:rsidRPr="00B93671" w:rsidRDefault="00B93671" w:rsidP="00B93671">
      <w:pPr>
        <w:spacing w:after="0" w:line="240" w:lineRule="auto"/>
        <w:rPr>
          <w:lang w:val="en-US"/>
        </w:rPr>
      </w:pPr>
      <w:r w:rsidRPr="00B93671">
        <w:rPr>
          <w:lang w:val="en-US"/>
        </w:rPr>
        <w:t xml:space="preserve">  8      1.734971    0.095171    4.507747</w:t>
      </w:r>
    </w:p>
    <w:p w14:paraId="4019DE62" w14:textId="77777777" w:rsidR="00B93671" w:rsidRPr="00B93671" w:rsidRDefault="00B93671" w:rsidP="00B93671">
      <w:pPr>
        <w:spacing w:after="0" w:line="240" w:lineRule="auto"/>
        <w:rPr>
          <w:lang w:val="en-US"/>
        </w:rPr>
      </w:pPr>
      <w:r w:rsidRPr="00B93671">
        <w:rPr>
          <w:lang w:val="en-US"/>
        </w:rPr>
        <w:t xml:space="preserve">  6     -0.832424    1.118689    3.243801</w:t>
      </w:r>
    </w:p>
    <w:p w14:paraId="3B752DB8" w14:textId="77777777" w:rsidR="00B93671" w:rsidRPr="00B93671" w:rsidRDefault="00B93671" w:rsidP="00B93671">
      <w:pPr>
        <w:spacing w:after="0" w:line="240" w:lineRule="auto"/>
        <w:rPr>
          <w:lang w:val="en-US"/>
        </w:rPr>
      </w:pPr>
      <w:r w:rsidRPr="00B93671">
        <w:rPr>
          <w:lang w:val="en-US"/>
        </w:rPr>
        <w:t xml:space="preserve">  6     -0.219549    2.497033    3.244725</w:t>
      </w:r>
    </w:p>
    <w:p w14:paraId="1967B6B3" w14:textId="77777777" w:rsidR="00B93671" w:rsidRPr="00B93671" w:rsidRDefault="00B93671" w:rsidP="00B93671">
      <w:pPr>
        <w:spacing w:after="0" w:line="240" w:lineRule="auto"/>
        <w:rPr>
          <w:lang w:val="en-US"/>
        </w:rPr>
      </w:pPr>
      <w:r w:rsidRPr="00B93671">
        <w:rPr>
          <w:lang w:val="en-US"/>
        </w:rPr>
        <w:t xml:space="preserve">  6     -2.098076    0.913347    3.636864</w:t>
      </w:r>
    </w:p>
    <w:p w14:paraId="3AD8B61D" w14:textId="77777777" w:rsidR="00B93671" w:rsidRPr="00B93671" w:rsidRDefault="00B93671" w:rsidP="00B93671">
      <w:pPr>
        <w:spacing w:after="0" w:line="240" w:lineRule="auto"/>
        <w:rPr>
          <w:lang w:val="en-US"/>
        </w:rPr>
      </w:pPr>
      <w:r w:rsidRPr="00B93671">
        <w:rPr>
          <w:lang w:val="en-US"/>
        </w:rPr>
        <w:t xml:space="preserve">  1     -0.458190   -0.973850    2.957374</w:t>
      </w:r>
    </w:p>
    <w:p w14:paraId="26CF3C25" w14:textId="77777777" w:rsidR="00B93671" w:rsidRPr="00B93671" w:rsidRDefault="00B93671" w:rsidP="00B93671">
      <w:pPr>
        <w:spacing w:after="0" w:line="240" w:lineRule="auto"/>
        <w:rPr>
          <w:lang w:val="en-US"/>
        </w:rPr>
      </w:pPr>
      <w:r w:rsidRPr="00B93671">
        <w:rPr>
          <w:lang w:val="en-US"/>
        </w:rPr>
        <w:t xml:space="preserve">  1     -0.004075    0.029231    1.486544</w:t>
      </w:r>
    </w:p>
    <w:p w14:paraId="77432776" w14:textId="77777777" w:rsidR="00B93671" w:rsidRPr="00B93671" w:rsidRDefault="00B93671" w:rsidP="00B93671">
      <w:pPr>
        <w:spacing w:after="0" w:line="240" w:lineRule="auto"/>
        <w:rPr>
          <w:lang w:val="en-US"/>
        </w:rPr>
      </w:pPr>
      <w:r w:rsidRPr="00B93671">
        <w:rPr>
          <w:lang w:val="en-US"/>
        </w:rPr>
        <w:t xml:space="preserve">  1     -2.731412    1.730334    3.964571</w:t>
      </w:r>
    </w:p>
    <w:p w14:paraId="664DD9C5" w14:textId="77777777" w:rsidR="00B93671" w:rsidRPr="00B93671" w:rsidRDefault="00B93671" w:rsidP="00B93671">
      <w:pPr>
        <w:spacing w:after="0" w:line="240" w:lineRule="auto"/>
        <w:rPr>
          <w:lang w:val="en-US"/>
        </w:rPr>
      </w:pPr>
      <w:r w:rsidRPr="00B93671">
        <w:rPr>
          <w:lang w:val="en-US"/>
        </w:rPr>
        <w:t xml:space="preserve">  1     -2.535821   -0.079486    3.643913</w:t>
      </w:r>
    </w:p>
    <w:p w14:paraId="53A836CD" w14:textId="77777777" w:rsidR="00B93671" w:rsidRPr="00B93671" w:rsidRDefault="00B93671" w:rsidP="00B93671">
      <w:pPr>
        <w:spacing w:after="0" w:line="240" w:lineRule="auto"/>
        <w:rPr>
          <w:lang w:val="en-US"/>
        </w:rPr>
      </w:pPr>
      <w:r w:rsidRPr="00B93671">
        <w:rPr>
          <w:lang w:val="en-US"/>
        </w:rPr>
        <w:t xml:space="preserve">  1      0.155909    2.764594    2.250473</w:t>
      </w:r>
    </w:p>
    <w:p w14:paraId="774B4750" w14:textId="77777777" w:rsidR="00B93671" w:rsidRPr="00B93671" w:rsidRDefault="00B93671" w:rsidP="00B93671">
      <w:pPr>
        <w:spacing w:after="0" w:line="240" w:lineRule="auto"/>
        <w:rPr>
          <w:lang w:val="en-US"/>
        </w:rPr>
      </w:pPr>
      <w:r w:rsidRPr="00B93671">
        <w:rPr>
          <w:lang w:val="en-US"/>
        </w:rPr>
        <w:t xml:space="preserve">  1     -0.945945    3.252570    3.548166</w:t>
      </w:r>
    </w:p>
    <w:p w14:paraId="1DFBB709" w14:textId="77777777" w:rsidR="00B93671" w:rsidRPr="00B93671" w:rsidRDefault="00B93671" w:rsidP="00B93671">
      <w:pPr>
        <w:spacing w:after="0" w:line="240" w:lineRule="auto"/>
        <w:rPr>
          <w:lang w:val="en-US"/>
        </w:rPr>
      </w:pPr>
      <w:r w:rsidRPr="00B93671">
        <w:rPr>
          <w:lang w:val="en-US"/>
        </w:rPr>
        <w:t xml:space="preserve">  1      0.628935    2.535317    3.933919</w:t>
      </w:r>
    </w:p>
    <w:p w14:paraId="5CA98832" w14:textId="77777777" w:rsidR="00B93671" w:rsidRPr="00B93671" w:rsidRDefault="00B93671" w:rsidP="00B93671">
      <w:pPr>
        <w:spacing w:after="0" w:line="240" w:lineRule="auto"/>
        <w:rPr>
          <w:lang w:val="en-US"/>
        </w:rPr>
      </w:pPr>
      <w:r w:rsidRPr="00B93671">
        <w:rPr>
          <w:lang w:val="en-US"/>
        </w:rPr>
        <w:t xml:space="preserve">  1      1.963045   -0.891469    2.680001</w:t>
      </w:r>
    </w:p>
    <w:p w14:paraId="6EDABB48" w14:textId="77777777" w:rsidR="00B93671" w:rsidRPr="00B93671" w:rsidRDefault="00B93671" w:rsidP="00B93671">
      <w:pPr>
        <w:spacing w:after="0" w:line="240" w:lineRule="auto"/>
        <w:rPr>
          <w:lang w:val="en-US"/>
        </w:rPr>
      </w:pPr>
      <w:r w:rsidRPr="00B93671">
        <w:rPr>
          <w:lang w:val="en-US"/>
        </w:rPr>
        <w:t xml:space="preserve">  1      1.984768    0.871569    2.668793</w:t>
      </w:r>
    </w:p>
    <w:p w14:paraId="584FA02E" w14:textId="77777777" w:rsidR="00B93671" w:rsidRPr="00B93671" w:rsidRDefault="00B93671" w:rsidP="00B93671">
      <w:pPr>
        <w:spacing w:after="0" w:line="240" w:lineRule="auto"/>
        <w:rPr>
          <w:lang w:val="en-US"/>
        </w:rPr>
      </w:pPr>
      <w:r w:rsidRPr="00B93671">
        <w:rPr>
          <w:lang w:val="en-US"/>
        </w:rPr>
        <w:t xml:space="preserve">  1      1.219415   -0.591218    4.943596</w:t>
      </w:r>
    </w:p>
    <w:p w14:paraId="01C0FBA0" w14:textId="77777777" w:rsidR="00B93671" w:rsidRPr="00B93671" w:rsidRDefault="00B93671" w:rsidP="00B93671">
      <w:pPr>
        <w:spacing w:after="0" w:line="240" w:lineRule="auto"/>
        <w:rPr>
          <w:lang w:val="en-US"/>
        </w:rPr>
      </w:pPr>
      <w:r w:rsidRPr="00B93671">
        <w:rPr>
          <w:lang w:val="en-US"/>
        </w:rPr>
        <w:t xml:space="preserve">  1      0.716034    0.766909   -0.278947</w:t>
      </w:r>
    </w:p>
    <w:p w14:paraId="6381E6B7" w14:textId="77777777" w:rsidR="00B93671" w:rsidRPr="00B93671" w:rsidRDefault="00B93671" w:rsidP="00B93671">
      <w:pPr>
        <w:spacing w:after="0" w:line="240" w:lineRule="auto"/>
        <w:rPr>
          <w:lang w:val="en-US"/>
        </w:rPr>
      </w:pPr>
      <w:r w:rsidRPr="00B93671">
        <w:rPr>
          <w:lang w:val="en-US"/>
        </w:rPr>
        <w:t xml:space="preserve">  1      0.280772   -1.010933   -0.246149</w:t>
      </w:r>
    </w:p>
    <w:p w14:paraId="097CE02A" w14:textId="77777777" w:rsidR="00B93671" w:rsidRPr="00B93671" w:rsidRDefault="00B93671" w:rsidP="00B93671">
      <w:pPr>
        <w:spacing w:after="0" w:line="240" w:lineRule="auto"/>
        <w:rPr>
          <w:lang w:val="en-US"/>
        </w:rPr>
      </w:pPr>
      <w:r w:rsidRPr="00B93671">
        <w:rPr>
          <w:lang w:val="en-US"/>
        </w:rPr>
        <w:t xml:space="preserve">  1     -1.041987    0.256280   -0.216210</w:t>
      </w:r>
    </w:p>
    <w:p w14:paraId="16B06209" w14:textId="77777777" w:rsidR="00B93671" w:rsidRPr="00B93671" w:rsidRDefault="00B93671" w:rsidP="00B93671">
      <w:pPr>
        <w:spacing w:after="0" w:line="240" w:lineRule="auto"/>
        <w:rPr>
          <w:lang w:val="en-US"/>
        </w:rPr>
      </w:pPr>
      <w:r w:rsidRPr="00B93671">
        <w:rPr>
          <w:lang w:val="en-US"/>
        </w:rPr>
        <w:t>Rotational Constants [GHz] =                     1.303       1.929       2.092</w:t>
      </w:r>
    </w:p>
    <w:p w14:paraId="07AD9E48" w14:textId="77777777" w:rsidR="00B93671" w:rsidRPr="00B93671" w:rsidRDefault="00B93671" w:rsidP="00B93671">
      <w:pPr>
        <w:spacing w:after="0" w:line="240" w:lineRule="auto"/>
        <w:rPr>
          <w:lang w:val="en-US"/>
        </w:rPr>
      </w:pPr>
      <w:r w:rsidRPr="00B93671">
        <w:rPr>
          <w:lang w:val="en-US"/>
        </w:rPr>
        <w:t>Frequencies [cm-1]</w:t>
      </w:r>
    </w:p>
    <w:p w14:paraId="2A9DEDAD" w14:textId="77777777" w:rsidR="00B93671" w:rsidRPr="00B93671" w:rsidRDefault="00B93671" w:rsidP="00B93671">
      <w:pPr>
        <w:spacing w:after="0" w:line="240" w:lineRule="auto"/>
        <w:rPr>
          <w:lang w:val="en-US"/>
        </w:rPr>
      </w:pPr>
      <w:r w:rsidRPr="00B93671">
        <w:rPr>
          <w:lang w:val="en-US"/>
        </w:rPr>
        <w:t>-1404.2079</w:t>
      </w:r>
      <w:r w:rsidRPr="00B93671">
        <w:rPr>
          <w:lang w:val="en-US"/>
        </w:rPr>
        <w:tab/>
        <w:t xml:space="preserve">   28.7730</w:t>
      </w:r>
      <w:r w:rsidRPr="00B93671">
        <w:rPr>
          <w:lang w:val="en-US"/>
        </w:rPr>
        <w:tab/>
        <w:t xml:space="preserve">   65.7001</w:t>
      </w:r>
      <w:r w:rsidRPr="00B93671">
        <w:rPr>
          <w:lang w:val="en-US"/>
        </w:rPr>
        <w:tab/>
      </w:r>
    </w:p>
    <w:p w14:paraId="07B3BE33" w14:textId="77777777" w:rsidR="00B93671" w:rsidRPr="00B93671" w:rsidRDefault="00B93671" w:rsidP="00B93671">
      <w:pPr>
        <w:spacing w:after="0" w:line="240" w:lineRule="auto"/>
        <w:rPr>
          <w:lang w:val="en-US"/>
        </w:rPr>
      </w:pPr>
      <w:r w:rsidRPr="00B93671">
        <w:rPr>
          <w:lang w:val="en-US"/>
        </w:rPr>
        <w:t xml:space="preserve">   84.4571</w:t>
      </w:r>
      <w:r w:rsidRPr="00B93671">
        <w:rPr>
          <w:lang w:val="en-US"/>
        </w:rPr>
        <w:tab/>
        <w:t xml:space="preserve">  100.2164</w:t>
      </w:r>
      <w:r w:rsidRPr="00B93671">
        <w:rPr>
          <w:lang w:val="en-US"/>
        </w:rPr>
        <w:tab/>
        <w:t xml:space="preserve">  131.4187</w:t>
      </w:r>
      <w:r w:rsidRPr="00B93671">
        <w:rPr>
          <w:lang w:val="en-US"/>
        </w:rPr>
        <w:tab/>
      </w:r>
    </w:p>
    <w:p w14:paraId="15944E6C" w14:textId="77777777" w:rsidR="00B93671" w:rsidRPr="00B93671" w:rsidRDefault="00B93671" w:rsidP="00B93671">
      <w:pPr>
        <w:spacing w:after="0" w:line="240" w:lineRule="auto"/>
        <w:rPr>
          <w:lang w:val="en-US"/>
        </w:rPr>
      </w:pPr>
      <w:r w:rsidRPr="00B93671">
        <w:rPr>
          <w:lang w:val="en-US"/>
        </w:rPr>
        <w:t xml:space="preserve">  212.8106</w:t>
      </w:r>
      <w:r w:rsidRPr="00B93671">
        <w:rPr>
          <w:lang w:val="en-US"/>
        </w:rPr>
        <w:tab/>
        <w:t xml:space="preserve">  251.5082</w:t>
      </w:r>
      <w:r w:rsidRPr="00B93671">
        <w:rPr>
          <w:lang w:val="en-US"/>
        </w:rPr>
        <w:tab/>
        <w:t xml:space="preserve">  303.5403</w:t>
      </w:r>
      <w:r w:rsidRPr="00B93671">
        <w:rPr>
          <w:lang w:val="en-US"/>
        </w:rPr>
        <w:tab/>
      </w:r>
    </w:p>
    <w:p w14:paraId="759138EF" w14:textId="77777777" w:rsidR="00B93671" w:rsidRPr="00B93671" w:rsidRDefault="00B93671" w:rsidP="00B93671">
      <w:pPr>
        <w:spacing w:after="0" w:line="240" w:lineRule="auto"/>
        <w:rPr>
          <w:lang w:val="en-US"/>
        </w:rPr>
      </w:pPr>
      <w:r w:rsidRPr="00B93671">
        <w:rPr>
          <w:lang w:val="en-US"/>
        </w:rPr>
        <w:t xml:space="preserve">  359.6564</w:t>
      </w:r>
      <w:r w:rsidRPr="00B93671">
        <w:rPr>
          <w:lang w:val="en-US"/>
        </w:rPr>
        <w:tab/>
        <w:t xml:space="preserve">  406.4609</w:t>
      </w:r>
      <w:r w:rsidRPr="00B93671">
        <w:rPr>
          <w:lang w:val="en-US"/>
        </w:rPr>
        <w:tab/>
        <w:t xml:space="preserve">  441.2936</w:t>
      </w:r>
      <w:r w:rsidRPr="00B93671">
        <w:rPr>
          <w:lang w:val="en-US"/>
        </w:rPr>
        <w:tab/>
      </w:r>
    </w:p>
    <w:p w14:paraId="5F420F66" w14:textId="77777777" w:rsidR="00B93671" w:rsidRPr="00B93671" w:rsidRDefault="00B93671" w:rsidP="00B93671">
      <w:pPr>
        <w:spacing w:after="0" w:line="240" w:lineRule="auto"/>
        <w:rPr>
          <w:lang w:val="en-US"/>
        </w:rPr>
      </w:pPr>
      <w:r w:rsidRPr="00B93671">
        <w:rPr>
          <w:lang w:val="en-US"/>
        </w:rPr>
        <w:t xml:space="preserve">  460.8418</w:t>
      </w:r>
      <w:r w:rsidRPr="00B93671">
        <w:rPr>
          <w:lang w:val="en-US"/>
        </w:rPr>
        <w:tab/>
        <w:t xml:space="preserve">  530.5118</w:t>
      </w:r>
      <w:r w:rsidRPr="00B93671">
        <w:rPr>
          <w:lang w:val="en-US"/>
        </w:rPr>
        <w:tab/>
        <w:t xml:space="preserve">  548.4595</w:t>
      </w:r>
      <w:r w:rsidRPr="00B93671">
        <w:rPr>
          <w:lang w:val="en-US"/>
        </w:rPr>
        <w:tab/>
      </w:r>
    </w:p>
    <w:p w14:paraId="0455AF86" w14:textId="77777777" w:rsidR="00B93671" w:rsidRPr="00B93671" w:rsidRDefault="00B93671" w:rsidP="00B93671">
      <w:pPr>
        <w:spacing w:after="0" w:line="240" w:lineRule="auto"/>
        <w:rPr>
          <w:lang w:val="en-US"/>
        </w:rPr>
      </w:pPr>
      <w:r w:rsidRPr="00B93671">
        <w:rPr>
          <w:lang w:val="en-US"/>
        </w:rPr>
        <w:t xml:space="preserve">  629.1119</w:t>
      </w:r>
      <w:r w:rsidRPr="00B93671">
        <w:rPr>
          <w:lang w:val="en-US"/>
        </w:rPr>
        <w:tab/>
        <w:t xml:space="preserve">  722.8731</w:t>
      </w:r>
      <w:r w:rsidRPr="00B93671">
        <w:rPr>
          <w:lang w:val="en-US"/>
        </w:rPr>
        <w:tab/>
        <w:t xml:space="preserve">  779.7375</w:t>
      </w:r>
      <w:r w:rsidRPr="00B93671">
        <w:rPr>
          <w:lang w:val="en-US"/>
        </w:rPr>
        <w:tab/>
      </w:r>
    </w:p>
    <w:p w14:paraId="663B57A2" w14:textId="77777777" w:rsidR="00B93671" w:rsidRPr="00B93671" w:rsidRDefault="00B93671" w:rsidP="00B93671">
      <w:pPr>
        <w:spacing w:after="0" w:line="240" w:lineRule="auto"/>
        <w:rPr>
          <w:lang w:val="en-US"/>
        </w:rPr>
      </w:pPr>
      <w:r w:rsidRPr="00B93671">
        <w:rPr>
          <w:lang w:val="en-US"/>
        </w:rPr>
        <w:lastRenderedPageBreak/>
        <w:t xml:space="preserve">  900.2161</w:t>
      </w:r>
      <w:r w:rsidRPr="00B93671">
        <w:rPr>
          <w:lang w:val="en-US"/>
        </w:rPr>
        <w:tab/>
        <w:t xml:space="preserve">  937.3021</w:t>
      </w:r>
      <w:r w:rsidRPr="00B93671">
        <w:rPr>
          <w:lang w:val="en-US"/>
        </w:rPr>
        <w:tab/>
        <w:t xml:space="preserve">  950.4903</w:t>
      </w:r>
      <w:r w:rsidRPr="00B93671">
        <w:rPr>
          <w:lang w:val="en-US"/>
        </w:rPr>
        <w:tab/>
      </w:r>
    </w:p>
    <w:p w14:paraId="0D9DC549" w14:textId="77777777" w:rsidR="00B93671" w:rsidRPr="00B93671" w:rsidRDefault="00B93671" w:rsidP="00B93671">
      <w:pPr>
        <w:spacing w:after="0" w:line="240" w:lineRule="auto"/>
        <w:rPr>
          <w:lang w:val="en-US"/>
        </w:rPr>
      </w:pPr>
      <w:r w:rsidRPr="00B93671">
        <w:rPr>
          <w:lang w:val="en-US"/>
        </w:rPr>
        <w:t xml:space="preserve"> 1001.6168</w:t>
      </w:r>
      <w:r w:rsidRPr="00B93671">
        <w:rPr>
          <w:lang w:val="en-US"/>
        </w:rPr>
        <w:tab/>
        <w:t xml:space="preserve"> 1031.1779</w:t>
      </w:r>
      <w:r w:rsidRPr="00B93671">
        <w:rPr>
          <w:lang w:val="en-US"/>
        </w:rPr>
        <w:tab/>
        <w:t xml:space="preserve"> 1064.0181</w:t>
      </w:r>
      <w:r w:rsidRPr="00B93671">
        <w:rPr>
          <w:lang w:val="en-US"/>
        </w:rPr>
        <w:tab/>
      </w:r>
    </w:p>
    <w:p w14:paraId="78A6366A" w14:textId="77777777" w:rsidR="00B93671" w:rsidRPr="00B93671" w:rsidRDefault="00B93671" w:rsidP="00B93671">
      <w:pPr>
        <w:spacing w:after="0" w:line="240" w:lineRule="auto"/>
        <w:rPr>
          <w:lang w:val="en-US"/>
        </w:rPr>
      </w:pPr>
      <w:r w:rsidRPr="00B93671">
        <w:rPr>
          <w:lang w:val="en-US"/>
        </w:rPr>
        <w:t xml:space="preserve"> 1071.2107</w:t>
      </w:r>
      <w:r w:rsidRPr="00B93671">
        <w:rPr>
          <w:lang w:val="en-US"/>
        </w:rPr>
        <w:tab/>
        <w:t xml:space="preserve"> 1083.4899</w:t>
      </w:r>
      <w:r w:rsidRPr="00B93671">
        <w:rPr>
          <w:lang w:val="en-US"/>
        </w:rPr>
        <w:tab/>
        <w:t xml:space="preserve"> 1109.3397</w:t>
      </w:r>
      <w:r w:rsidRPr="00B93671">
        <w:rPr>
          <w:lang w:val="en-US"/>
        </w:rPr>
        <w:tab/>
      </w:r>
    </w:p>
    <w:p w14:paraId="1B8289DB" w14:textId="77777777" w:rsidR="00B93671" w:rsidRPr="00B93671" w:rsidRDefault="00B93671" w:rsidP="00B93671">
      <w:pPr>
        <w:spacing w:after="0" w:line="240" w:lineRule="auto"/>
        <w:rPr>
          <w:lang w:val="en-US"/>
        </w:rPr>
      </w:pPr>
      <w:r w:rsidRPr="00B93671">
        <w:rPr>
          <w:lang w:val="en-US"/>
        </w:rPr>
        <w:t xml:space="preserve"> 1199.5969</w:t>
      </w:r>
      <w:r w:rsidRPr="00B93671">
        <w:rPr>
          <w:lang w:val="en-US"/>
        </w:rPr>
        <w:tab/>
        <w:t xml:space="preserve"> 1302.1849</w:t>
      </w:r>
      <w:r w:rsidRPr="00B93671">
        <w:rPr>
          <w:lang w:val="en-US"/>
        </w:rPr>
        <w:tab/>
        <w:t xml:space="preserve"> 1311.7627</w:t>
      </w:r>
      <w:r w:rsidRPr="00B93671">
        <w:rPr>
          <w:lang w:val="en-US"/>
        </w:rPr>
        <w:tab/>
      </w:r>
    </w:p>
    <w:p w14:paraId="79EF4815" w14:textId="77777777" w:rsidR="00B93671" w:rsidRPr="00B93671" w:rsidRDefault="00B93671" w:rsidP="00B93671">
      <w:pPr>
        <w:spacing w:after="0" w:line="240" w:lineRule="auto"/>
        <w:rPr>
          <w:lang w:val="en-US"/>
        </w:rPr>
      </w:pPr>
      <w:r w:rsidRPr="00B93671">
        <w:rPr>
          <w:lang w:val="en-US"/>
        </w:rPr>
        <w:t xml:space="preserve"> 1359.8198</w:t>
      </w:r>
      <w:r w:rsidRPr="00B93671">
        <w:rPr>
          <w:lang w:val="en-US"/>
        </w:rPr>
        <w:tab/>
        <w:t xml:space="preserve"> 1387.4705</w:t>
      </w:r>
      <w:r w:rsidRPr="00B93671">
        <w:rPr>
          <w:lang w:val="en-US"/>
        </w:rPr>
        <w:tab/>
        <w:t xml:space="preserve"> 1404.5262</w:t>
      </w:r>
      <w:r w:rsidRPr="00B93671">
        <w:rPr>
          <w:lang w:val="en-US"/>
        </w:rPr>
        <w:tab/>
      </w:r>
    </w:p>
    <w:p w14:paraId="6BAD504D" w14:textId="77777777" w:rsidR="00B93671" w:rsidRPr="00B93671" w:rsidRDefault="00B93671" w:rsidP="00B93671">
      <w:pPr>
        <w:spacing w:after="0" w:line="240" w:lineRule="auto"/>
        <w:rPr>
          <w:lang w:val="en-US"/>
        </w:rPr>
      </w:pPr>
      <w:r w:rsidRPr="00B93671">
        <w:rPr>
          <w:lang w:val="en-US"/>
        </w:rPr>
        <w:t xml:space="preserve"> 1408.4235</w:t>
      </w:r>
      <w:r w:rsidRPr="00B93671">
        <w:rPr>
          <w:lang w:val="en-US"/>
        </w:rPr>
        <w:tab/>
        <w:t xml:space="preserve"> 1425.2156</w:t>
      </w:r>
      <w:r w:rsidRPr="00B93671">
        <w:rPr>
          <w:lang w:val="en-US"/>
        </w:rPr>
        <w:tab/>
        <w:t xml:space="preserve"> 1430.0240</w:t>
      </w:r>
      <w:r w:rsidRPr="00B93671">
        <w:rPr>
          <w:lang w:val="en-US"/>
        </w:rPr>
        <w:tab/>
      </w:r>
    </w:p>
    <w:p w14:paraId="72EE91C8" w14:textId="77777777" w:rsidR="00B93671" w:rsidRPr="00B93671" w:rsidRDefault="00B93671" w:rsidP="00B93671">
      <w:pPr>
        <w:spacing w:after="0" w:line="240" w:lineRule="auto"/>
        <w:rPr>
          <w:lang w:val="en-US"/>
        </w:rPr>
      </w:pPr>
      <w:r w:rsidRPr="00B93671">
        <w:rPr>
          <w:lang w:val="en-US"/>
        </w:rPr>
        <w:t xml:space="preserve"> 1431.3904</w:t>
      </w:r>
      <w:r w:rsidRPr="00B93671">
        <w:rPr>
          <w:lang w:val="en-US"/>
        </w:rPr>
        <w:tab/>
        <w:t xml:space="preserve"> 1451.4874</w:t>
      </w:r>
      <w:r w:rsidRPr="00B93671">
        <w:rPr>
          <w:lang w:val="en-US"/>
        </w:rPr>
        <w:tab/>
        <w:t xml:space="preserve"> 1485.4106</w:t>
      </w:r>
      <w:r w:rsidRPr="00B93671">
        <w:rPr>
          <w:lang w:val="en-US"/>
        </w:rPr>
        <w:tab/>
      </w:r>
    </w:p>
    <w:p w14:paraId="455B9094" w14:textId="77777777" w:rsidR="00B93671" w:rsidRPr="00B93671" w:rsidRDefault="00B93671" w:rsidP="00B93671">
      <w:pPr>
        <w:spacing w:after="0" w:line="240" w:lineRule="auto"/>
        <w:rPr>
          <w:lang w:val="en-US"/>
        </w:rPr>
      </w:pPr>
      <w:r w:rsidRPr="00B93671">
        <w:rPr>
          <w:lang w:val="en-US"/>
        </w:rPr>
        <w:t xml:space="preserve"> 1499.3420</w:t>
      </w:r>
      <w:r w:rsidRPr="00B93671">
        <w:rPr>
          <w:lang w:val="en-US"/>
        </w:rPr>
        <w:tab/>
        <w:t xml:space="preserve"> 1517.6295</w:t>
      </w:r>
      <w:r w:rsidRPr="00B93671">
        <w:rPr>
          <w:lang w:val="en-US"/>
        </w:rPr>
        <w:tab/>
        <w:t xml:space="preserve"> 1668.9624</w:t>
      </w:r>
      <w:r w:rsidRPr="00B93671">
        <w:rPr>
          <w:lang w:val="en-US"/>
        </w:rPr>
        <w:tab/>
      </w:r>
    </w:p>
    <w:p w14:paraId="64C65F65" w14:textId="77777777" w:rsidR="00B93671" w:rsidRPr="00B93671" w:rsidRDefault="00B93671" w:rsidP="00B93671">
      <w:pPr>
        <w:spacing w:after="0" w:line="240" w:lineRule="auto"/>
        <w:rPr>
          <w:lang w:val="en-US"/>
        </w:rPr>
      </w:pPr>
      <w:r w:rsidRPr="00B93671">
        <w:rPr>
          <w:lang w:val="en-US"/>
        </w:rPr>
        <w:t xml:space="preserve"> 2990.3113</w:t>
      </w:r>
      <w:r w:rsidRPr="00B93671">
        <w:rPr>
          <w:lang w:val="en-US"/>
        </w:rPr>
        <w:tab/>
        <w:t xml:space="preserve"> 3017.4880</w:t>
      </w:r>
      <w:r w:rsidRPr="00B93671">
        <w:rPr>
          <w:lang w:val="en-US"/>
        </w:rPr>
        <w:tab/>
        <w:t xml:space="preserve"> 3047.3274</w:t>
      </w:r>
      <w:r w:rsidRPr="00B93671">
        <w:rPr>
          <w:lang w:val="en-US"/>
        </w:rPr>
        <w:tab/>
      </w:r>
    </w:p>
    <w:p w14:paraId="29469988" w14:textId="77777777" w:rsidR="00B93671" w:rsidRPr="00B93671" w:rsidRDefault="00B93671" w:rsidP="00B93671">
      <w:pPr>
        <w:spacing w:after="0" w:line="240" w:lineRule="auto"/>
        <w:rPr>
          <w:lang w:val="en-US"/>
        </w:rPr>
      </w:pPr>
      <w:r w:rsidRPr="00B93671">
        <w:rPr>
          <w:lang w:val="en-US"/>
        </w:rPr>
        <w:t xml:space="preserve"> 3064.4031</w:t>
      </w:r>
      <w:r w:rsidRPr="00B93671">
        <w:rPr>
          <w:lang w:val="en-US"/>
        </w:rPr>
        <w:tab/>
        <w:t xml:space="preserve"> 3072.0657</w:t>
      </w:r>
      <w:r w:rsidRPr="00B93671">
        <w:rPr>
          <w:lang w:val="en-US"/>
        </w:rPr>
        <w:tab/>
        <w:t xml:space="preserve"> 3081.5359</w:t>
      </w:r>
      <w:r w:rsidRPr="00B93671">
        <w:rPr>
          <w:lang w:val="en-US"/>
        </w:rPr>
        <w:tab/>
      </w:r>
    </w:p>
    <w:p w14:paraId="147CC934" w14:textId="77777777" w:rsidR="00B93671" w:rsidRPr="00B93671" w:rsidRDefault="00B93671" w:rsidP="00B93671">
      <w:pPr>
        <w:spacing w:after="0" w:line="240" w:lineRule="auto"/>
        <w:rPr>
          <w:lang w:val="en-US"/>
        </w:rPr>
      </w:pPr>
      <w:r w:rsidRPr="00B93671">
        <w:rPr>
          <w:lang w:val="en-US"/>
        </w:rPr>
        <w:t xml:space="preserve"> 3108.1365</w:t>
      </w:r>
      <w:r w:rsidRPr="00B93671">
        <w:rPr>
          <w:lang w:val="en-US"/>
        </w:rPr>
        <w:tab/>
        <w:t xml:space="preserve"> 3126.6013</w:t>
      </w:r>
      <w:r w:rsidRPr="00B93671">
        <w:rPr>
          <w:lang w:val="en-US"/>
        </w:rPr>
        <w:tab/>
        <w:t xml:space="preserve"> 3205.7205</w:t>
      </w:r>
      <w:r w:rsidRPr="00B93671">
        <w:rPr>
          <w:lang w:val="en-US"/>
        </w:rPr>
        <w:tab/>
      </w:r>
    </w:p>
    <w:p w14:paraId="123F9EB8" w14:textId="77777777" w:rsidR="00B93671" w:rsidRPr="00B93671" w:rsidRDefault="00B93671" w:rsidP="00B93671">
      <w:pPr>
        <w:spacing w:after="0" w:line="240" w:lineRule="auto"/>
        <w:rPr>
          <w:lang w:val="en-US"/>
        </w:rPr>
      </w:pPr>
      <w:r w:rsidRPr="00B93671">
        <w:rPr>
          <w:lang w:val="en-US"/>
        </w:rPr>
        <w:t xml:space="preserve"> 3207.9790</w:t>
      </w:r>
      <w:r w:rsidRPr="00B93671">
        <w:rPr>
          <w:lang w:val="en-US"/>
        </w:rPr>
        <w:tab/>
        <w:t xml:space="preserve"> 3208.9619</w:t>
      </w:r>
      <w:r w:rsidRPr="00B93671">
        <w:rPr>
          <w:lang w:val="en-US"/>
        </w:rPr>
        <w:tab/>
        <w:t xml:space="preserve"> 3819.8491</w:t>
      </w:r>
      <w:r w:rsidRPr="00B93671">
        <w:rPr>
          <w:lang w:val="en-US"/>
        </w:rPr>
        <w:tab/>
      </w:r>
    </w:p>
    <w:p w14:paraId="2DB8AF9E" w14:textId="77777777" w:rsidR="00B93671" w:rsidRPr="00B93671" w:rsidRDefault="00B93671" w:rsidP="00B93671">
      <w:pPr>
        <w:spacing w:after="0" w:line="240" w:lineRule="auto"/>
        <w:rPr>
          <w:b/>
          <w:lang w:val="en-US"/>
        </w:rPr>
      </w:pPr>
    </w:p>
    <w:p w14:paraId="213611C6" w14:textId="78C3641D" w:rsidR="00B93671" w:rsidRPr="00B93671" w:rsidRDefault="00B93671" w:rsidP="00B93671">
      <w:pPr>
        <w:spacing w:after="0" w:line="240" w:lineRule="auto"/>
        <w:rPr>
          <w:lang w:val="en-US"/>
        </w:rPr>
      </w:pPr>
      <w:r w:rsidRPr="009D1039">
        <w:rPr>
          <w:b/>
          <w:noProof/>
          <w:lang w:eastAsia="nl-BE"/>
        </w:rPr>
        <w:drawing>
          <wp:anchor distT="0" distB="0" distL="114300" distR="114300" simplePos="0" relativeHeight="251677696" behindDoc="0" locked="0" layoutInCell="1" allowOverlap="1" wp14:anchorId="51CACB24" wp14:editId="7AE4B32E">
            <wp:simplePos x="0" y="0"/>
            <wp:positionH relativeFrom="column">
              <wp:posOffset>3735705</wp:posOffset>
            </wp:positionH>
            <wp:positionV relativeFrom="paragraph">
              <wp:posOffset>132715</wp:posOffset>
            </wp:positionV>
            <wp:extent cx="1248410" cy="1010285"/>
            <wp:effectExtent l="0" t="0" r="8890"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248410" cy="101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549672" w14:textId="7841360C" w:rsidR="00B93671" w:rsidRPr="00B93671" w:rsidRDefault="00B93671" w:rsidP="00B93671">
      <w:pPr>
        <w:spacing w:after="0" w:line="240" w:lineRule="auto"/>
        <w:rPr>
          <w:b/>
          <w:lang w:val="en-US"/>
        </w:rPr>
      </w:pPr>
      <w:r w:rsidRPr="00B93671">
        <w:rPr>
          <w:b/>
          <w:lang w:val="en-US"/>
        </w:rPr>
        <w:t>Rxn16</w:t>
      </w:r>
    </w:p>
    <w:p w14:paraId="721C721F" w14:textId="77777777" w:rsidR="00B93671" w:rsidRPr="00B93671" w:rsidRDefault="00B93671" w:rsidP="00B93671">
      <w:pPr>
        <w:spacing w:after="0" w:line="240" w:lineRule="auto"/>
        <w:rPr>
          <w:lang w:val="en-US"/>
        </w:rPr>
      </w:pPr>
      <w:r w:rsidRPr="00B93671">
        <w:rPr>
          <w:b/>
          <w:lang w:val="en-US"/>
        </w:rPr>
        <w:t>TS  CH3+C=C(C)CCOH =&gt; CH4+C=C(CJ)CCOH</w:t>
      </w:r>
      <w:r w:rsidRPr="00B93671">
        <w:rPr>
          <w:lang w:val="en-US"/>
        </w:rPr>
        <w:t xml:space="preserve">   </w:t>
      </w:r>
    </w:p>
    <w:p w14:paraId="4852FFE1" w14:textId="77777777" w:rsidR="00B93671" w:rsidRPr="00B93671" w:rsidRDefault="00B93671" w:rsidP="00B93671">
      <w:pPr>
        <w:spacing w:after="0" w:line="240" w:lineRule="auto"/>
        <w:rPr>
          <w:lang w:val="en-US"/>
        </w:rPr>
      </w:pPr>
    </w:p>
    <w:p w14:paraId="332F34E1" w14:textId="77777777" w:rsidR="00B93671" w:rsidRPr="00B93671" w:rsidRDefault="00B93671" w:rsidP="00B93671">
      <w:pPr>
        <w:spacing w:after="0" w:line="240" w:lineRule="auto"/>
        <w:rPr>
          <w:lang w:val="en-US"/>
        </w:rPr>
      </w:pPr>
      <w:r w:rsidRPr="00B93671">
        <w:rPr>
          <w:lang w:val="en-US"/>
        </w:rPr>
        <w:t>Geometry [Angstroms]</w:t>
      </w:r>
    </w:p>
    <w:p w14:paraId="350C62EC" w14:textId="77777777" w:rsidR="00B93671" w:rsidRPr="00B93671" w:rsidRDefault="00B93671" w:rsidP="00B93671">
      <w:pPr>
        <w:spacing w:after="0" w:line="240" w:lineRule="auto"/>
        <w:rPr>
          <w:lang w:val="en-US"/>
        </w:rPr>
      </w:pPr>
      <w:r w:rsidRPr="00B93671">
        <w:rPr>
          <w:lang w:val="en-US"/>
        </w:rPr>
        <w:t xml:space="preserve">  6      0.027739    0.072579    0.004949</w:t>
      </w:r>
    </w:p>
    <w:p w14:paraId="373BC0A4" w14:textId="77777777" w:rsidR="00B93671" w:rsidRPr="00B93671" w:rsidRDefault="00B93671" w:rsidP="00B93671">
      <w:pPr>
        <w:spacing w:after="0" w:line="240" w:lineRule="auto"/>
        <w:rPr>
          <w:lang w:val="en-US"/>
        </w:rPr>
      </w:pPr>
      <w:r w:rsidRPr="00B93671">
        <w:rPr>
          <w:lang w:val="en-US"/>
        </w:rPr>
        <w:t xml:space="preserve">  6      0.017371    0.012086    1.346385</w:t>
      </w:r>
    </w:p>
    <w:p w14:paraId="0A5A234E" w14:textId="77777777" w:rsidR="00B93671" w:rsidRPr="00B93671" w:rsidRDefault="00B93671" w:rsidP="00B93671">
      <w:pPr>
        <w:spacing w:after="0" w:line="240" w:lineRule="auto"/>
        <w:rPr>
          <w:lang w:val="en-US"/>
        </w:rPr>
      </w:pPr>
      <w:r w:rsidRPr="00B93671">
        <w:rPr>
          <w:lang w:val="en-US"/>
        </w:rPr>
        <w:t xml:space="preserve">  6      1.310397   -0.027968    2.133282</w:t>
      </w:r>
    </w:p>
    <w:p w14:paraId="3F092501" w14:textId="77777777" w:rsidR="00B93671" w:rsidRPr="00B93671" w:rsidRDefault="00B93671" w:rsidP="00B93671">
      <w:pPr>
        <w:spacing w:after="0" w:line="240" w:lineRule="auto"/>
        <w:rPr>
          <w:lang w:val="en-US"/>
        </w:rPr>
      </w:pPr>
      <w:r w:rsidRPr="00B93671">
        <w:rPr>
          <w:lang w:val="en-US"/>
        </w:rPr>
        <w:t xml:space="preserve">  6      1.575352    1.233694    2.951961</w:t>
      </w:r>
    </w:p>
    <w:p w14:paraId="5CDD5DA5" w14:textId="77777777" w:rsidR="00B93671" w:rsidRPr="00B93671" w:rsidRDefault="00B93671" w:rsidP="00B93671">
      <w:pPr>
        <w:spacing w:after="0" w:line="240" w:lineRule="auto"/>
        <w:rPr>
          <w:lang w:val="en-US"/>
        </w:rPr>
      </w:pPr>
      <w:r w:rsidRPr="00B93671">
        <w:rPr>
          <w:lang w:val="en-US"/>
        </w:rPr>
        <w:t xml:space="preserve">  8      2.811956    1.039460    3.636143</w:t>
      </w:r>
    </w:p>
    <w:p w14:paraId="335E6B51" w14:textId="77777777" w:rsidR="00B93671" w:rsidRPr="00B93671" w:rsidRDefault="00B93671" w:rsidP="00B93671">
      <w:pPr>
        <w:spacing w:after="0" w:line="240" w:lineRule="auto"/>
        <w:rPr>
          <w:lang w:val="en-US"/>
        </w:rPr>
      </w:pPr>
      <w:r w:rsidRPr="00B93671">
        <w:rPr>
          <w:lang w:val="en-US"/>
        </w:rPr>
        <w:t xml:space="preserve">  6     -1.248066    0.010864    2.110190</w:t>
      </w:r>
    </w:p>
    <w:p w14:paraId="4847DD3D" w14:textId="77777777" w:rsidR="00B93671" w:rsidRPr="00B93671" w:rsidRDefault="00B93671" w:rsidP="00B93671">
      <w:pPr>
        <w:spacing w:after="0" w:line="240" w:lineRule="auto"/>
        <w:rPr>
          <w:lang w:val="en-US"/>
        </w:rPr>
      </w:pPr>
      <w:r w:rsidRPr="00B93671">
        <w:rPr>
          <w:lang w:val="en-US"/>
        </w:rPr>
        <w:t xml:space="preserve">  1      1.297240   -0.876309    2.827656</w:t>
      </w:r>
    </w:p>
    <w:p w14:paraId="07FF4CB3" w14:textId="77777777" w:rsidR="00B93671" w:rsidRPr="00B93671" w:rsidRDefault="00B93671" w:rsidP="00B93671">
      <w:pPr>
        <w:spacing w:after="0" w:line="240" w:lineRule="auto"/>
        <w:rPr>
          <w:lang w:val="en-US"/>
        </w:rPr>
      </w:pPr>
      <w:r w:rsidRPr="00B93671">
        <w:rPr>
          <w:lang w:val="en-US"/>
        </w:rPr>
        <w:t xml:space="preserve">  1      2.157479   -0.177351    1.459392</w:t>
      </w:r>
    </w:p>
    <w:p w14:paraId="682E12D7" w14:textId="77777777" w:rsidR="00B93671" w:rsidRPr="00B93671" w:rsidRDefault="00B93671" w:rsidP="00B93671">
      <w:pPr>
        <w:spacing w:after="0" w:line="240" w:lineRule="auto"/>
        <w:rPr>
          <w:lang w:val="en-US"/>
        </w:rPr>
      </w:pPr>
      <w:r w:rsidRPr="00B93671">
        <w:rPr>
          <w:lang w:val="en-US"/>
        </w:rPr>
        <w:t xml:space="preserve">  1     -0.892500    0.095319   -0.569268</w:t>
      </w:r>
    </w:p>
    <w:p w14:paraId="4A95BB90" w14:textId="77777777" w:rsidR="00B93671" w:rsidRPr="00B93671" w:rsidRDefault="00B93671" w:rsidP="00B93671">
      <w:pPr>
        <w:spacing w:after="0" w:line="240" w:lineRule="auto"/>
        <w:rPr>
          <w:lang w:val="en-US"/>
        </w:rPr>
      </w:pPr>
      <w:r w:rsidRPr="00B93671">
        <w:rPr>
          <w:lang w:val="en-US"/>
        </w:rPr>
        <w:t xml:space="preserve">  1      0.956113    0.089252   -0.554974</w:t>
      </w:r>
    </w:p>
    <w:p w14:paraId="6D496E02" w14:textId="77777777" w:rsidR="00B93671" w:rsidRPr="00B93671" w:rsidRDefault="00B93671" w:rsidP="00B93671">
      <w:pPr>
        <w:spacing w:after="0" w:line="240" w:lineRule="auto"/>
        <w:rPr>
          <w:lang w:val="en-US"/>
        </w:rPr>
      </w:pPr>
      <w:r w:rsidRPr="00B93671">
        <w:rPr>
          <w:lang w:val="en-US"/>
        </w:rPr>
        <w:t xml:space="preserve">  1     -1.550512    1.185473    2.486988</w:t>
      </w:r>
    </w:p>
    <w:p w14:paraId="350E35BE" w14:textId="77777777" w:rsidR="00B93671" w:rsidRPr="00B93671" w:rsidRDefault="00B93671" w:rsidP="00B93671">
      <w:pPr>
        <w:spacing w:after="0" w:line="240" w:lineRule="auto"/>
        <w:rPr>
          <w:lang w:val="en-US"/>
        </w:rPr>
      </w:pPr>
      <w:r w:rsidRPr="00B93671">
        <w:rPr>
          <w:lang w:val="en-US"/>
        </w:rPr>
        <w:t xml:space="preserve">  1     -2.121160   -0.275984    1.524033</w:t>
      </w:r>
    </w:p>
    <w:p w14:paraId="7D308CF7" w14:textId="77777777" w:rsidR="00B93671" w:rsidRPr="00B93671" w:rsidRDefault="00B93671" w:rsidP="00B93671">
      <w:pPr>
        <w:spacing w:after="0" w:line="240" w:lineRule="auto"/>
        <w:rPr>
          <w:lang w:val="en-US"/>
        </w:rPr>
      </w:pPr>
      <w:r w:rsidRPr="00B93671">
        <w:rPr>
          <w:lang w:val="en-US"/>
        </w:rPr>
        <w:t xml:space="preserve">  1     -1.207897   -0.538031    3.052815</w:t>
      </w:r>
    </w:p>
    <w:p w14:paraId="4A9CE2DB" w14:textId="77777777" w:rsidR="00B93671" w:rsidRPr="00B93671" w:rsidRDefault="00B93671" w:rsidP="00B93671">
      <w:pPr>
        <w:spacing w:after="0" w:line="240" w:lineRule="auto"/>
        <w:rPr>
          <w:lang w:val="en-US"/>
        </w:rPr>
      </w:pPr>
      <w:r w:rsidRPr="00B93671">
        <w:rPr>
          <w:lang w:val="en-US"/>
        </w:rPr>
        <w:t xml:space="preserve">  1      1.624996    2.101908    2.279746</w:t>
      </w:r>
    </w:p>
    <w:p w14:paraId="7FB7C073" w14:textId="77777777" w:rsidR="00B93671" w:rsidRPr="00B93671" w:rsidRDefault="00B93671" w:rsidP="00B93671">
      <w:pPr>
        <w:spacing w:after="0" w:line="240" w:lineRule="auto"/>
        <w:rPr>
          <w:lang w:val="en-US"/>
        </w:rPr>
      </w:pPr>
      <w:r w:rsidRPr="00B93671">
        <w:rPr>
          <w:lang w:val="en-US"/>
        </w:rPr>
        <w:t xml:space="preserve">  1      0.758077    1.405029    3.665200</w:t>
      </w:r>
    </w:p>
    <w:p w14:paraId="475EF443" w14:textId="77777777" w:rsidR="00B93671" w:rsidRPr="00B93671" w:rsidRDefault="00B93671" w:rsidP="00B93671">
      <w:pPr>
        <w:spacing w:after="0" w:line="240" w:lineRule="auto"/>
        <w:rPr>
          <w:lang w:val="en-US"/>
        </w:rPr>
      </w:pPr>
      <w:r w:rsidRPr="00B93671">
        <w:rPr>
          <w:lang w:val="en-US"/>
        </w:rPr>
        <w:t xml:space="preserve">  1      2.997850    1.831849    4.147661</w:t>
      </w:r>
    </w:p>
    <w:p w14:paraId="20CD8B2E" w14:textId="77777777" w:rsidR="00B93671" w:rsidRPr="00B93671" w:rsidRDefault="00B93671" w:rsidP="00B93671">
      <w:pPr>
        <w:spacing w:after="0" w:line="240" w:lineRule="auto"/>
        <w:rPr>
          <w:lang w:val="en-US"/>
        </w:rPr>
      </w:pPr>
      <w:r w:rsidRPr="00B93671">
        <w:rPr>
          <w:lang w:val="en-US"/>
        </w:rPr>
        <w:t xml:space="preserve">  6     -2.021422    2.513269    2.905786</w:t>
      </w:r>
    </w:p>
    <w:p w14:paraId="08611937" w14:textId="77777777" w:rsidR="00B93671" w:rsidRPr="00B93671" w:rsidRDefault="00B93671" w:rsidP="00B93671">
      <w:pPr>
        <w:spacing w:after="0" w:line="240" w:lineRule="auto"/>
        <w:rPr>
          <w:lang w:val="en-US"/>
        </w:rPr>
      </w:pPr>
      <w:r w:rsidRPr="00B93671">
        <w:rPr>
          <w:lang w:val="en-US"/>
        </w:rPr>
        <w:t xml:space="preserve">  1     -1.429922    3.177473    2.282260</w:t>
      </w:r>
    </w:p>
    <w:p w14:paraId="1010FA9F" w14:textId="77777777" w:rsidR="00B93671" w:rsidRPr="00B93671" w:rsidRDefault="00B93671" w:rsidP="00B93671">
      <w:pPr>
        <w:spacing w:after="0" w:line="240" w:lineRule="auto"/>
        <w:rPr>
          <w:lang w:val="en-US"/>
        </w:rPr>
      </w:pPr>
      <w:r w:rsidRPr="00B93671">
        <w:rPr>
          <w:lang w:val="en-US"/>
        </w:rPr>
        <w:t xml:space="preserve">  1     -3.081898    2.494765    2.671929</w:t>
      </w:r>
    </w:p>
    <w:p w14:paraId="766B5C9B" w14:textId="77777777" w:rsidR="00B93671" w:rsidRPr="00B93671" w:rsidRDefault="00B93671" w:rsidP="00B93671">
      <w:pPr>
        <w:spacing w:after="0" w:line="240" w:lineRule="auto"/>
        <w:rPr>
          <w:lang w:val="en-US"/>
        </w:rPr>
      </w:pPr>
      <w:r w:rsidRPr="00B93671">
        <w:rPr>
          <w:lang w:val="en-US"/>
        </w:rPr>
        <w:t xml:space="preserve">  1     -1.792099    2.555538    3.966760</w:t>
      </w:r>
    </w:p>
    <w:p w14:paraId="0FCCA504" w14:textId="77777777" w:rsidR="00B93671" w:rsidRPr="00B93671" w:rsidRDefault="00B93671" w:rsidP="00B93671">
      <w:pPr>
        <w:spacing w:after="0" w:line="240" w:lineRule="auto"/>
        <w:rPr>
          <w:lang w:val="en-US"/>
        </w:rPr>
      </w:pPr>
      <w:r w:rsidRPr="00B93671">
        <w:rPr>
          <w:lang w:val="en-US"/>
        </w:rPr>
        <w:t>Rotational Constants [GHz] =                     1.073       1.533       2.456</w:t>
      </w:r>
    </w:p>
    <w:p w14:paraId="38E343ED" w14:textId="77777777" w:rsidR="00B93671" w:rsidRPr="00B93671" w:rsidRDefault="00B93671" w:rsidP="00B93671">
      <w:pPr>
        <w:spacing w:after="0" w:line="240" w:lineRule="auto"/>
        <w:rPr>
          <w:lang w:val="en-US"/>
        </w:rPr>
      </w:pPr>
      <w:r w:rsidRPr="00B93671">
        <w:rPr>
          <w:lang w:val="en-US"/>
        </w:rPr>
        <w:t>Frequencies [cm-1]</w:t>
      </w:r>
    </w:p>
    <w:p w14:paraId="01B19ACA" w14:textId="77777777" w:rsidR="00B93671" w:rsidRPr="00B93671" w:rsidRDefault="00B93671" w:rsidP="00B93671">
      <w:pPr>
        <w:spacing w:after="0" w:line="240" w:lineRule="auto"/>
        <w:rPr>
          <w:lang w:val="en-US"/>
        </w:rPr>
      </w:pPr>
      <w:r w:rsidRPr="00B93671">
        <w:rPr>
          <w:lang w:val="en-US"/>
        </w:rPr>
        <w:t>-1503.4293</w:t>
      </w:r>
      <w:r w:rsidRPr="00B93671">
        <w:rPr>
          <w:lang w:val="en-US"/>
        </w:rPr>
        <w:tab/>
        <w:t xml:space="preserve">   37.5180</w:t>
      </w:r>
      <w:r w:rsidRPr="00B93671">
        <w:rPr>
          <w:lang w:val="en-US"/>
        </w:rPr>
        <w:tab/>
        <w:t xml:space="preserve">   56.5196</w:t>
      </w:r>
      <w:r w:rsidRPr="00B93671">
        <w:rPr>
          <w:lang w:val="en-US"/>
        </w:rPr>
        <w:tab/>
      </w:r>
    </w:p>
    <w:p w14:paraId="158BF9FF" w14:textId="77777777" w:rsidR="00B93671" w:rsidRPr="00B93671" w:rsidRDefault="00B93671" w:rsidP="00B93671">
      <w:pPr>
        <w:spacing w:after="0" w:line="240" w:lineRule="auto"/>
        <w:rPr>
          <w:lang w:val="en-US"/>
        </w:rPr>
      </w:pPr>
      <w:r w:rsidRPr="00B93671">
        <w:rPr>
          <w:lang w:val="en-US"/>
        </w:rPr>
        <w:t xml:space="preserve">   67.4033</w:t>
      </w:r>
      <w:r w:rsidRPr="00B93671">
        <w:rPr>
          <w:lang w:val="en-US"/>
        </w:rPr>
        <w:tab/>
        <w:t xml:space="preserve">  100.7492</w:t>
      </w:r>
      <w:r w:rsidRPr="00B93671">
        <w:rPr>
          <w:lang w:val="en-US"/>
        </w:rPr>
        <w:tab/>
        <w:t xml:space="preserve">  106.6329</w:t>
      </w:r>
      <w:r w:rsidRPr="00B93671">
        <w:rPr>
          <w:lang w:val="en-US"/>
        </w:rPr>
        <w:tab/>
      </w:r>
    </w:p>
    <w:p w14:paraId="36027179" w14:textId="77777777" w:rsidR="00B93671" w:rsidRPr="00B93671" w:rsidRDefault="00B93671" w:rsidP="00B93671">
      <w:pPr>
        <w:spacing w:after="0" w:line="240" w:lineRule="auto"/>
        <w:rPr>
          <w:lang w:val="en-US"/>
        </w:rPr>
      </w:pPr>
      <w:r w:rsidRPr="00B93671">
        <w:rPr>
          <w:lang w:val="en-US"/>
        </w:rPr>
        <w:t xml:space="preserve">  197.6121</w:t>
      </w:r>
      <w:r w:rsidRPr="00B93671">
        <w:rPr>
          <w:lang w:val="en-US"/>
        </w:rPr>
        <w:tab/>
        <w:t xml:space="preserve">  269.6524</w:t>
      </w:r>
      <w:r w:rsidRPr="00B93671">
        <w:rPr>
          <w:lang w:val="en-US"/>
        </w:rPr>
        <w:tab/>
        <w:t xml:space="preserve">  339.1519</w:t>
      </w:r>
      <w:r w:rsidRPr="00B93671">
        <w:rPr>
          <w:lang w:val="en-US"/>
        </w:rPr>
        <w:tab/>
      </w:r>
    </w:p>
    <w:p w14:paraId="16C80487" w14:textId="77777777" w:rsidR="00B93671" w:rsidRPr="00B93671" w:rsidRDefault="00B93671" w:rsidP="00B93671">
      <w:pPr>
        <w:spacing w:after="0" w:line="240" w:lineRule="auto"/>
        <w:rPr>
          <w:lang w:val="en-US"/>
        </w:rPr>
      </w:pPr>
      <w:r w:rsidRPr="00B93671">
        <w:rPr>
          <w:lang w:val="en-US"/>
        </w:rPr>
        <w:t xml:space="preserve">  361.7858</w:t>
      </w:r>
      <w:r w:rsidRPr="00B93671">
        <w:rPr>
          <w:lang w:val="en-US"/>
        </w:rPr>
        <w:tab/>
        <w:t xml:space="preserve">  400.6934</w:t>
      </w:r>
      <w:r w:rsidRPr="00B93671">
        <w:rPr>
          <w:lang w:val="en-US"/>
        </w:rPr>
        <w:tab/>
        <w:t xml:space="preserve">  445.3880</w:t>
      </w:r>
      <w:r w:rsidRPr="00B93671">
        <w:rPr>
          <w:lang w:val="en-US"/>
        </w:rPr>
        <w:tab/>
      </w:r>
    </w:p>
    <w:p w14:paraId="12627328" w14:textId="77777777" w:rsidR="00B93671" w:rsidRPr="00B93671" w:rsidRDefault="00B93671" w:rsidP="00B93671">
      <w:pPr>
        <w:spacing w:after="0" w:line="240" w:lineRule="auto"/>
        <w:rPr>
          <w:lang w:val="en-US"/>
        </w:rPr>
      </w:pPr>
      <w:r w:rsidRPr="00B93671">
        <w:rPr>
          <w:lang w:val="en-US"/>
        </w:rPr>
        <w:t xml:space="preserve">  490.9932</w:t>
      </w:r>
      <w:r w:rsidRPr="00B93671">
        <w:rPr>
          <w:lang w:val="en-US"/>
        </w:rPr>
        <w:tab/>
        <w:t xml:space="preserve">  509.7430</w:t>
      </w:r>
      <w:r w:rsidRPr="00B93671">
        <w:rPr>
          <w:lang w:val="en-US"/>
        </w:rPr>
        <w:tab/>
        <w:t xml:space="preserve">  630.2395</w:t>
      </w:r>
      <w:r w:rsidRPr="00B93671">
        <w:rPr>
          <w:lang w:val="en-US"/>
        </w:rPr>
        <w:tab/>
      </w:r>
    </w:p>
    <w:p w14:paraId="65E87D47" w14:textId="77777777" w:rsidR="00B93671" w:rsidRPr="00B93671" w:rsidRDefault="00B93671" w:rsidP="00B93671">
      <w:pPr>
        <w:spacing w:after="0" w:line="240" w:lineRule="auto"/>
        <w:rPr>
          <w:lang w:val="en-US"/>
        </w:rPr>
      </w:pPr>
      <w:r w:rsidRPr="00B93671">
        <w:rPr>
          <w:lang w:val="en-US"/>
        </w:rPr>
        <w:t xml:space="preserve">  695.6303</w:t>
      </w:r>
      <w:r w:rsidRPr="00B93671">
        <w:rPr>
          <w:lang w:val="en-US"/>
        </w:rPr>
        <w:tab/>
        <w:t xml:space="preserve">  713.4717</w:t>
      </w:r>
      <w:r w:rsidRPr="00B93671">
        <w:rPr>
          <w:lang w:val="en-US"/>
        </w:rPr>
        <w:tab/>
        <w:t xml:space="preserve">  815.3516</w:t>
      </w:r>
      <w:r w:rsidRPr="00B93671">
        <w:rPr>
          <w:lang w:val="en-US"/>
        </w:rPr>
        <w:tab/>
      </w:r>
    </w:p>
    <w:p w14:paraId="231AEC07" w14:textId="77777777" w:rsidR="00B93671" w:rsidRPr="00B93671" w:rsidRDefault="00B93671" w:rsidP="00B93671">
      <w:pPr>
        <w:spacing w:after="0" w:line="240" w:lineRule="auto"/>
        <w:rPr>
          <w:lang w:val="en-US"/>
        </w:rPr>
      </w:pPr>
      <w:r w:rsidRPr="00B93671">
        <w:rPr>
          <w:lang w:val="en-US"/>
        </w:rPr>
        <w:t xml:space="preserve">  868.8272</w:t>
      </w:r>
      <w:r w:rsidRPr="00B93671">
        <w:rPr>
          <w:lang w:val="en-US"/>
        </w:rPr>
        <w:tab/>
        <w:t xml:space="preserve">  906.1958</w:t>
      </w:r>
      <w:r w:rsidRPr="00B93671">
        <w:rPr>
          <w:lang w:val="en-US"/>
        </w:rPr>
        <w:tab/>
        <w:t xml:space="preserve">  984.9835</w:t>
      </w:r>
      <w:r w:rsidRPr="00B93671">
        <w:rPr>
          <w:lang w:val="en-US"/>
        </w:rPr>
        <w:tab/>
      </w:r>
    </w:p>
    <w:p w14:paraId="5ADD9D36" w14:textId="77777777" w:rsidR="00B93671" w:rsidRPr="00B93671" w:rsidRDefault="00B93671" w:rsidP="00B93671">
      <w:pPr>
        <w:spacing w:after="0" w:line="240" w:lineRule="auto"/>
        <w:rPr>
          <w:lang w:val="en-US"/>
        </w:rPr>
      </w:pPr>
      <w:r w:rsidRPr="00B93671">
        <w:rPr>
          <w:lang w:val="en-US"/>
        </w:rPr>
        <w:t xml:space="preserve"> 1022.9601</w:t>
      </w:r>
      <w:r w:rsidRPr="00B93671">
        <w:rPr>
          <w:lang w:val="en-US"/>
        </w:rPr>
        <w:tab/>
        <w:t xml:space="preserve"> 1023.8509</w:t>
      </w:r>
      <w:r w:rsidRPr="00B93671">
        <w:rPr>
          <w:lang w:val="en-US"/>
        </w:rPr>
        <w:tab/>
        <w:t xml:space="preserve"> 1056.1482</w:t>
      </w:r>
      <w:r w:rsidRPr="00B93671">
        <w:rPr>
          <w:lang w:val="en-US"/>
        </w:rPr>
        <w:tab/>
      </w:r>
    </w:p>
    <w:p w14:paraId="02E50433" w14:textId="77777777" w:rsidR="00B93671" w:rsidRPr="00B93671" w:rsidRDefault="00B93671" w:rsidP="00B93671">
      <w:pPr>
        <w:spacing w:after="0" w:line="240" w:lineRule="auto"/>
        <w:rPr>
          <w:lang w:val="en-US"/>
        </w:rPr>
      </w:pPr>
      <w:r w:rsidRPr="00B93671">
        <w:rPr>
          <w:lang w:val="en-US"/>
        </w:rPr>
        <w:t xml:space="preserve"> 1077.8604</w:t>
      </w:r>
      <w:r w:rsidRPr="00B93671">
        <w:rPr>
          <w:lang w:val="en-US"/>
        </w:rPr>
        <w:tab/>
        <w:t xml:space="preserve"> 1097.0618</w:t>
      </w:r>
      <w:r w:rsidRPr="00B93671">
        <w:rPr>
          <w:lang w:val="en-US"/>
        </w:rPr>
        <w:tab/>
        <w:t xml:space="preserve"> 1115.4707</w:t>
      </w:r>
      <w:r w:rsidRPr="00B93671">
        <w:rPr>
          <w:lang w:val="en-US"/>
        </w:rPr>
        <w:tab/>
      </w:r>
    </w:p>
    <w:p w14:paraId="26DEDB5E" w14:textId="77777777" w:rsidR="00B93671" w:rsidRPr="00B93671" w:rsidRDefault="00B93671" w:rsidP="00B93671">
      <w:pPr>
        <w:spacing w:after="0" w:line="240" w:lineRule="auto"/>
        <w:rPr>
          <w:lang w:val="en-US"/>
        </w:rPr>
      </w:pPr>
      <w:r w:rsidRPr="00B93671">
        <w:rPr>
          <w:lang w:val="en-US"/>
        </w:rPr>
        <w:t xml:space="preserve"> 1224.4868</w:t>
      </w:r>
      <w:r w:rsidRPr="00B93671">
        <w:rPr>
          <w:lang w:val="en-US"/>
        </w:rPr>
        <w:tab/>
        <w:t xml:space="preserve"> 1242.3851</w:t>
      </w:r>
      <w:r w:rsidRPr="00B93671">
        <w:rPr>
          <w:lang w:val="en-US"/>
        </w:rPr>
        <w:tab/>
        <w:t xml:space="preserve"> 1301.5345</w:t>
      </w:r>
      <w:r w:rsidRPr="00B93671">
        <w:rPr>
          <w:lang w:val="en-US"/>
        </w:rPr>
        <w:tab/>
      </w:r>
    </w:p>
    <w:p w14:paraId="4E925986" w14:textId="77777777" w:rsidR="00B93671" w:rsidRPr="00B93671" w:rsidRDefault="00B93671" w:rsidP="00B93671">
      <w:pPr>
        <w:spacing w:after="0" w:line="240" w:lineRule="auto"/>
        <w:rPr>
          <w:lang w:val="en-US"/>
        </w:rPr>
      </w:pPr>
      <w:r w:rsidRPr="00B93671">
        <w:rPr>
          <w:lang w:val="en-US"/>
        </w:rPr>
        <w:t xml:space="preserve"> 1319.9495</w:t>
      </w:r>
      <w:r w:rsidRPr="00B93671">
        <w:rPr>
          <w:lang w:val="en-US"/>
        </w:rPr>
        <w:tab/>
        <w:t xml:space="preserve"> 1340.0717</w:t>
      </w:r>
      <w:r w:rsidRPr="00B93671">
        <w:rPr>
          <w:lang w:val="en-US"/>
        </w:rPr>
        <w:tab/>
        <w:t xml:space="preserve"> 1393.7087</w:t>
      </w:r>
      <w:r w:rsidRPr="00B93671">
        <w:rPr>
          <w:lang w:val="en-US"/>
        </w:rPr>
        <w:tab/>
      </w:r>
    </w:p>
    <w:p w14:paraId="5F81593F" w14:textId="77777777" w:rsidR="00B93671" w:rsidRPr="00B93671" w:rsidRDefault="00B93671" w:rsidP="00B93671">
      <w:pPr>
        <w:spacing w:after="0" w:line="240" w:lineRule="auto"/>
        <w:rPr>
          <w:lang w:val="en-US"/>
        </w:rPr>
      </w:pPr>
      <w:r w:rsidRPr="00B93671">
        <w:rPr>
          <w:lang w:val="en-US"/>
        </w:rPr>
        <w:t xml:space="preserve"> 1404.8423</w:t>
      </w:r>
      <w:r w:rsidRPr="00B93671">
        <w:rPr>
          <w:lang w:val="en-US"/>
        </w:rPr>
        <w:tab/>
        <w:t xml:space="preserve"> 1431.3748</w:t>
      </w:r>
      <w:r w:rsidRPr="00B93671">
        <w:rPr>
          <w:lang w:val="en-US"/>
        </w:rPr>
        <w:tab/>
        <w:t xml:space="preserve"> 1435.5491</w:t>
      </w:r>
      <w:r w:rsidRPr="00B93671">
        <w:rPr>
          <w:lang w:val="en-US"/>
        </w:rPr>
        <w:tab/>
      </w:r>
    </w:p>
    <w:p w14:paraId="0049B17D" w14:textId="77777777" w:rsidR="00B93671" w:rsidRPr="00B93671" w:rsidRDefault="00B93671" w:rsidP="00B93671">
      <w:pPr>
        <w:spacing w:after="0" w:line="240" w:lineRule="auto"/>
        <w:rPr>
          <w:lang w:val="en-US"/>
        </w:rPr>
      </w:pPr>
      <w:r w:rsidRPr="00B93671">
        <w:rPr>
          <w:lang w:val="en-US"/>
        </w:rPr>
        <w:t xml:space="preserve"> 1443.1523</w:t>
      </w:r>
      <w:r w:rsidRPr="00B93671">
        <w:rPr>
          <w:lang w:val="en-US"/>
        </w:rPr>
        <w:tab/>
        <w:t xml:space="preserve"> 1455.9092</w:t>
      </w:r>
      <w:r w:rsidRPr="00B93671">
        <w:rPr>
          <w:lang w:val="en-US"/>
        </w:rPr>
        <w:tab/>
        <w:t xml:space="preserve"> 1473.0175</w:t>
      </w:r>
      <w:r w:rsidRPr="00B93671">
        <w:rPr>
          <w:lang w:val="en-US"/>
        </w:rPr>
        <w:tab/>
      </w:r>
    </w:p>
    <w:p w14:paraId="262AB598" w14:textId="77777777" w:rsidR="00B93671" w:rsidRPr="00B93671" w:rsidRDefault="00B93671" w:rsidP="00B93671">
      <w:pPr>
        <w:spacing w:after="0" w:line="240" w:lineRule="auto"/>
        <w:rPr>
          <w:lang w:val="en-US"/>
        </w:rPr>
      </w:pPr>
      <w:r w:rsidRPr="00B93671">
        <w:rPr>
          <w:lang w:val="en-US"/>
        </w:rPr>
        <w:t xml:space="preserve"> 1498.0376</w:t>
      </w:r>
      <w:r w:rsidRPr="00B93671">
        <w:rPr>
          <w:lang w:val="en-US"/>
        </w:rPr>
        <w:tab/>
        <w:t xml:space="preserve"> 1528.4709</w:t>
      </w:r>
      <w:r w:rsidRPr="00B93671">
        <w:rPr>
          <w:lang w:val="en-US"/>
        </w:rPr>
        <w:tab/>
        <w:t xml:space="preserve"> 1659.8090</w:t>
      </w:r>
      <w:r w:rsidRPr="00B93671">
        <w:rPr>
          <w:lang w:val="en-US"/>
        </w:rPr>
        <w:tab/>
      </w:r>
    </w:p>
    <w:p w14:paraId="4F855000" w14:textId="77777777" w:rsidR="00B93671" w:rsidRPr="00B93671" w:rsidRDefault="00B93671" w:rsidP="00B93671">
      <w:pPr>
        <w:spacing w:after="0" w:line="240" w:lineRule="auto"/>
        <w:rPr>
          <w:lang w:val="en-US"/>
        </w:rPr>
      </w:pPr>
      <w:r w:rsidRPr="00B93671">
        <w:rPr>
          <w:lang w:val="en-US"/>
        </w:rPr>
        <w:t xml:space="preserve"> 2974.9902</w:t>
      </w:r>
      <w:r w:rsidRPr="00B93671">
        <w:rPr>
          <w:lang w:val="en-US"/>
        </w:rPr>
        <w:tab/>
        <w:t xml:space="preserve"> 3006.9685</w:t>
      </w:r>
      <w:r w:rsidRPr="00B93671">
        <w:rPr>
          <w:lang w:val="en-US"/>
        </w:rPr>
        <w:tab/>
        <w:t xml:space="preserve"> 3024.0254</w:t>
      </w:r>
      <w:r w:rsidRPr="00B93671">
        <w:rPr>
          <w:lang w:val="en-US"/>
        </w:rPr>
        <w:tab/>
      </w:r>
    </w:p>
    <w:p w14:paraId="485AF8AD" w14:textId="77777777" w:rsidR="00B93671" w:rsidRPr="00B93671" w:rsidRDefault="00B93671" w:rsidP="00B93671">
      <w:pPr>
        <w:spacing w:after="0" w:line="240" w:lineRule="auto"/>
        <w:rPr>
          <w:lang w:val="en-US"/>
        </w:rPr>
      </w:pPr>
      <w:r w:rsidRPr="00B93671">
        <w:rPr>
          <w:lang w:val="en-US"/>
        </w:rPr>
        <w:lastRenderedPageBreak/>
        <w:t xml:space="preserve"> 3062.5547</w:t>
      </w:r>
      <w:r w:rsidRPr="00B93671">
        <w:rPr>
          <w:lang w:val="en-US"/>
        </w:rPr>
        <w:tab/>
        <w:t xml:space="preserve"> 3063.0332</w:t>
      </w:r>
      <w:r w:rsidRPr="00B93671">
        <w:rPr>
          <w:lang w:val="en-US"/>
        </w:rPr>
        <w:tab/>
        <w:t xml:space="preserve"> 3081.3584</w:t>
      </w:r>
      <w:r w:rsidRPr="00B93671">
        <w:rPr>
          <w:lang w:val="en-US"/>
        </w:rPr>
        <w:tab/>
      </w:r>
    </w:p>
    <w:p w14:paraId="6502D52B" w14:textId="77777777" w:rsidR="00B93671" w:rsidRPr="00B93671" w:rsidRDefault="00B93671" w:rsidP="00B93671">
      <w:pPr>
        <w:spacing w:after="0" w:line="240" w:lineRule="auto"/>
        <w:rPr>
          <w:lang w:val="en-US"/>
        </w:rPr>
      </w:pPr>
      <w:r w:rsidRPr="00B93671">
        <w:rPr>
          <w:lang w:val="en-US"/>
        </w:rPr>
        <w:t xml:space="preserve"> 3128.1431</w:t>
      </w:r>
      <w:r w:rsidRPr="00B93671">
        <w:rPr>
          <w:lang w:val="en-US"/>
        </w:rPr>
        <w:tab/>
        <w:t xml:space="preserve"> 3133.8079</w:t>
      </w:r>
      <w:r w:rsidRPr="00B93671">
        <w:rPr>
          <w:lang w:val="en-US"/>
        </w:rPr>
        <w:tab/>
        <w:t xml:space="preserve"> 3203.6675</w:t>
      </w:r>
      <w:r w:rsidRPr="00B93671">
        <w:rPr>
          <w:lang w:val="en-US"/>
        </w:rPr>
        <w:tab/>
      </w:r>
    </w:p>
    <w:p w14:paraId="38B8C809" w14:textId="77777777" w:rsidR="00B93671" w:rsidRPr="00B93671" w:rsidRDefault="00B93671" w:rsidP="00B93671">
      <w:pPr>
        <w:spacing w:after="0" w:line="240" w:lineRule="auto"/>
        <w:rPr>
          <w:lang w:val="en-US"/>
        </w:rPr>
      </w:pPr>
      <w:r w:rsidRPr="00B93671">
        <w:rPr>
          <w:lang w:val="en-US"/>
        </w:rPr>
        <w:t xml:space="preserve"> 3205.4841</w:t>
      </w:r>
      <w:r w:rsidRPr="00B93671">
        <w:rPr>
          <w:lang w:val="en-US"/>
        </w:rPr>
        <w:tab/>
        <w:t xml:space="preserve"> 3210.7996</w:t>
      </w:r>
      <w:r w:rsidRPr="00B93671">
        <w:rPr>
          <w:lang w:val="en-US"/>
        </w:rPr>
        <w:tab/>
        <w:t xml:space="preserve"> 3840.1335</w:t>
      </w:r>
      <w:r w:rsidRPr="00B93671">
        <w:rPr>
          <w:lang w:val="en-US"/>
        </w:rPr>
        <w:tab/>
      </w:r>
    </w:p>
    <w:p w14:paraId="23DECCF3" w14:textId="77777777" w:rsidR="00B93671" w:rsidRPr="00B93671" w:rsidRDefault="00B93671" w:rsidP="00B93671">
      <w:pPr>
        <w:spacing w:after="0" w:line="240" w:lineRule="auto"/>
        <w:rPr>
          <w:b/>
          <w:lang w:val="en-US"/>
        </w:rPr>
      </w:pPr>
    </w:p>
    <w:p w14:paraId="35694B4A" w14:textId="77777777" w:rsidR="00B93671" w:rsidRPr="00B93671" w:rsidRDefault="00B93671" w:rsidP="00B93671">
      <w:pPr>
        <w:spacing w:after="0" w:line="240" w:lineRule="auto"/>
        <w:rPr>
          <w:lang w:val="en-US"/>
        </w:rPr>
      </w:pPr>
      <w:r>
        <w:rPr>
          <w:b/>
          <w:noProof/>
          <w:lang w:eastAsia="nl-BE"/>
        </w:rPr>
        <w:drawing>
          <wp:anchor distT="0" distB="0" distL="114300" distR="114300" simplePos="0" relativeHeight="251678720" behindDoc="0" locked="0" layoutInCell="1" allowOverlap="1" wp14:anchorId="0ADAD505" wp14:editId="504073D3">
            <wp:simplePos x="0" y="0"/>
            <wp:positionH relativeFrom="column">
              <wp:posOffset>3750310</wp:posOffset>
            </wp:positionH>
            <wp:positionV relativeFrom="paragraph">
              <wp:posOffset>112395</wp:posOffset>
            </wp:positionV>
            <wp:extent cx="1418590" cy="955675"/>
            <wp:effectExtent l="0" t="0" r="0" b="0"/>
            <wp:wrapSquare wrapText="bothSides"/>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18590" cy="95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7A1486" w14:textId="77777777" w:rsidR="00B93671" w:rsidRPr="00B93671" w:rsidRDefault="00B93671" w:rsidP="00B93671">
      <w:pPr>
        <w:spacing w:after="0" w:line="240" w:lineRule="auto"/>
        <w:rPr>
          <w:b/>
          <w:lang w:val="en-US"/>
        </w:rPr>
      </w:pPr>
      <w:r w:rsidRPr="00B93671">
        <w:rPr>
          <w:b/>
          <w:lang w:val="en-US"/>
        </w:rPr>
        <w:t>Rxn17 (cis)</w:t>
      </w:r>
    </w:p>
    <w:p w14:paraId="1D722CD4" w14:textId="77777777" w:rsidR="00B93671" w:rsidRPr="00B93671" w:rsidRDefault="00B93671" w:rsidP="00B93671">
      <w:pPr>
        <w:spacing w:after="0" w:line="240" w:lineRule="auto"/>
        <w:rPr>
          <w:lang w:val="en-US"/>
        </w:rPr>
      </w:pPr>
      <w:r w:rsidRPr="00B93671">
        <w:rPr>
          <w:b/>
          <w:lang w:val="en-US"/>
        </w:rPr>
        <w:t xml:space="preserve">TS  CH3+CC(C)=CCOH =&gt; CH4+c-C=C(C)CJCOH </w:t>
      </w:r>
    </w:p>
    <w:p w14:paraId="402E73D1" w14:textId="77777777" w:rsidR="00B93671" w:rsidRPr="00B93671" w:rsidRDefault="00B93671" w:rsidP="00B93671">
      <w:pPr>
        <w:spacing w:after="0" w:line="240" w:lineRule="auto"/>
        <w:rPr>
          <w:lang w:val="en-US"/>
        </w:rPr>
      </w:pPr>
    </w:p>
    <w:p w14:paraId="511DF89C" w14:textId="77777777" w:rsidR="00B93671" w:rsidRPr="00B93671" w:rsidRDefault="00B93671" w:rsidP="00B93671">
      <w:pPr>
        <w:spacing w:after="0" w:line="240" w:lineRule="auto"/>
        <w:rPr>
          <w:lang w:val="en-US"/>
        </w:rPr>
      </w:pPr>
      <w:r w:rsidRPr="00B93671">
        <w:rPr>
          <w:lang w:val="en-US"/>
        </w:rPr>
        <w:t>Geometry [Angstroms]</w:t>
      </w:r>
    </w:p>
    <w:p w14:paraId="05D750CB" w14:textId="77777777" w:rsidR="00B93671" w:rsidRPr="00B93671" w:rsidRDefault="00B93671" w:rsidP="00B93671">
      <w:pPr>
        <w:spacing w:after="0" w:line="240" w:lineRule="auto"/>
        <w:rPr>
          <w:lang w:val="en-US"/>
        </w:rPr>
      </w:pPr>
      <w:r w:rsidRPr="00B93671">
        <w:rPr>
          <w:lang w:val="en-US"/>
        </w:rPr>
        <w:t xml:space="preserve">  6      0.000805    0.024895   -0.006655</w:t>
      </w:r>
    </w:p>
    <w:p w14:paraId="3043203D" w14:textId="77777777" w:rsidR="00B93671" w:rsidRPr="00B93671" w:rsidRDefault="00B93671" w:rsidP="00B93671">
      <w:pPr>
        <w:spacing w:after="0" w:line="240" w:lineRule="auto"/>
        <w:rPr>
          <w:lang w:val="en-US"/>
        </w:rPr>
      </w:pPr>
      <w:r w:rsidRPr="00B93671">
        <w:rPr>
          <w:lang w:val="en-US"/>
        </w:rPr>
        <w:t xml:space="preserve">  6     -0.020118    0.036775    1.468893</w:t>
      </w:r>
    </w:p>
    <w:p w14:paraId="1A38893F" w14:textId="77777777" w:rsidR="00B93671" w:rsidRPr="00B93671" w:rsidRDefault="00B93671" w:rsidP="00B93671">
      <w:pPr>
        <w:spacing w:after="0" w:line="240" w:lineRule="auto"/>
        <w:rPr>
          <w:lang w:val="en-US"/>
        </w:rPr>
      </w:pPr>
      <w:r w:rsidRPr="00B93671">
        <w:rPr>
          <w:lang w:val="en-US"/>
        </w:rPr>
        <w:t xml:space="preserve">  6      1.079825   -0.007167    2.248243</w:t>
      </w:r>
    </w:p>
    <w:p w14:paraId="05F5FB80" w14:textId="77777777" w:rsidR="00B93671" w:rsidRPr="00B93671" w:rsidRDefault="00B93671" w:rsidP="00B93671">
      <w:pPr>
        <w:spacing w:after="0" w:line="240" w:lineRule="auto"/>
        <w:rPr>
          <w:lang w:val="en-US"/>
        </w:rPr>
      </w:pPr>
      <w:r w:rsidRPr="00B93671">
        <w:rPr>
          <w:lang w:val="en-US"/>
        </w:rPr>
        <w:t xml:space="preserve">  6      2.515604   -0.011164    1.819605</w:t>
      </w:r>
    </w:p>
    <w:p w14:paraId="48BE0729" w14:textId="77777777" w:rsidR="00B93671" w:rsidRPr="00B93671" w:rsidRDefault="00B93671" w:rsidP="00B93671">
      <w:pPr>
        <w:spacing w:after="0" w:line="240" w:lineRule="auto"/>
        <w:rPr>
          <w:lang w:val="en-US"/>
        </w:rPr>
      </w:pPr>
      <w:r w:rsidRPr="00B93671">
        <w:rPr>
          <w:lang w:val="en-US"/>
        </w:rPr>
        <w:t xml:space="preserve">  8      3.279247    0.980341    2.516802</w:t>
      </w:r>
    </w:p>
    <w:p w14:paraId="3D25896F" w14:textId="77777777" w:rsidR="00B93671" w:rsidRPr="00B93671" w:rsidRDefault="00B93671" w:rsidP="00B93671">
      <w:pPr>
        <w:spacing w:after="0" w:line="240" w:lineRule="auto"/>
        <w:rPr>
          <w:lang w:val="en-US"/>
        </w:rPr>
      </w:pPr>
      <w:r w:rsidRPr="00B93671">
        <w:rPr>
          <w:lang w:val="en-US"/>
        </w:rPr>
        <w:t xml:space="preserve">  6     -1.395950    0.032177    2.093703</w:t>
      </w:r>
    </w:p>
    <w:p w14:paraId="6416437C" w14:textId="77777777" w:rsidR="00B93671" w:rsidRPr="00B93671" w:rsidRDefault="00B93671" w:rsidP="00B93671">
      <w:pPr>
        <w:spacing w:after="0" w:line="240" w:lineRule="auto"/>
        <w:rPr>
          <w:lang w:val="en-US"/>
        </w:rPr>
      </w:pPr>
      <w:r w:rsidRPr="00B93671">
        <w:rPr>
          <w:lang w:val="en-US"/>
        </w:rPr>
        <w:t xml:space="preserve">  1      0.948217   -0.021253    3.328358</w:t>
      </w:r>
    </w:p>
    <w:p w14:paraId="4527D5EC" w14:textId="77777777" w:rsidR="00B93671" w:rsidRPr="00B93671" w:rsidRDefault="00B93671" w:rsidP="00B93671">
      <w:pPr>
        <w:spacing w:after="0" w:line="240" w:lineRule="auto"/>
        <w:rPr>
          <w:lang w:val="en-US"/>
        </w:rPr>
      </w:pPr>
      <w:r w:rsidRPr="00B93671">
        <w:rPr>
          <w:lang w:val="en-US"/>
        </w:rPr>
        <w:t xml:space="preserve">  1     -0.200036   -1.159210   -0.418342</w:t>
      </w:r>
    </w:p>
    <w:p w14:paraId="24468B77" w14:textId="77777777" w:rsidR="00B93671" w:rsidRPr="00B93671" w:rsidRDefault="00B93671" w:rsidP="00B93671">
      <w:pPr>
        <w:spacing w:after="0" w:line="240" w:lineRule="auto"/>
        <w:rPr>
          <w:lang w:val="en-US"/>
        </w:rPr>
      </w:pPr>
      <w:r w:rsidRPr="00B93671">
        <w:rPr>
          <w:lang w:val="en-US"/>
        </w:rPr>
        <w:t xml:space="preserve">  1     -0.827556    0.569035   -0.463907</w:t>
      </w:r>
    </w:p>
    <w:p w14:paraId="416107B5" w14:textId="77777777" w:rsidR="00B93671" w:rsidRPr="00B93671" w:rsidRDefault="00B93671" w:rsidP="00B93671">
      <w:pPr>
        <w:spacing w:after="0" w:line="240" w:lineRule="auto"/>
        <w:rPr>
          <w:lang w:val="en-US"/>
        </w:rPr>
      </w:pPr>
      <w:r w:rsidRPr="00B93671">
        <w:rPr>
          <w:lang w:val="en-US"/>
        </w:rPr>
        <w:t xml:space="preserve">  1      0.947840    0.290335   -0.473176</w:t>
      </w:r>
    </w:p>
    <w:p w14:paraId="42717C6D" w14:textId="77777777" w:rsidR="00B93671" w:rsidRPr="00B93671" w:rsidRDefault="00B93671" w:rsidP="00B93671">
      <w:pPr>
        <w:spacing w:after="0" w:line="240" w:lineRule="auto"/>
        <w:rPr>
          <w:lang w:val="en-US"/>
        </w:rPr>
      </w:pPr>
      <w:r w:rsidRPr="00B93671">
        <w:rPr>
          <w:lang w:val="en-US"/>
        </w:rPr>
        <w:t xml:space="preserve">  1     -1.967551   -0.845317    1.770259</w:t>
      </w:r>
    </w:p>
    <w:p w14:paraId="16BF3AFD" w14:textId="77777777" w:rsidR="00B93671" w:rsidRPr="00B93671" w:rsidRDefault="00B93671" w:rsidP="00B93671">
      <w:pPr>
        <w:spacing w:after="0" w:line="240" w:lineRule="auto"/>
        <w:rPr>
          <w:lang w:val="en-US"/>
        </w:rPr>
      </w:pPr>
      <w:r w:rsidRPr="00B93671">
        <w:rPr>
          <w:lang w:val="en-US"/>
        </w:rPr>
        <w:t xml:space="preserve">  1     -1.345846    0.021375    3.183792</w:t>
      </w:r>
    </w:p>
    <w:p w14:paraId="4146CA23" w14:textId="77777777" w:rsidR="00B93671" w:rsidRPr="00B93671" w:rsidRDefault="00B93671" w:rsidP="00B93671">
      <w:pPr>
        <w:spacing w:after="0" w:line="240" w:lineRule="auto"/>
        <w:rPr>
          <w:lang w:val="en-US"/>
        </w:rPr>
      </w:pPr>
      <w:r w:rsidRPr="00B93671">
        <w:rPr>
          <w:lang w:val="en-US"/>
        </w:rPr>
        <w:t xml:space="preserve">  1     -1.969039    0.913071    1.783641</w:t>
      </w:r>
    </w:p>
    <w:p w14:paraId="53C56C77" w14:textId="77777777" w:rsidR="00B93671" w:rsidRPr="00B93671" w:rsidRDefault="00B93671" w:rsidP="00B93671">
      <w:pPr>
        <w:spacing w:after="0" w:line="240" w:lineRule="auto"/>
        <w:rPr>
          <w:lang w:val="en-US"/>
        </w:rPr>
      </w:pPr>
      <w:r w:rsidRPr="00B93671">
        <w:rPr>
          <w:lang w:val="en-US"/>
        </w:rPr>
        <w:t xml:space="preserve">  1      2.988663   -0.962320    2.083804</w:t>
      </w:r>
    </w:p>
    <w:p w14:paraId="57DF0392" w14:textId="77777777" w:rsidR="00B93671" w:rsidRPr="00B93671" w:rsidRDefault="00B93671" w:rsidP="00B93671">
      <w:pPr>
        <w:spacing w:after="0" w:line="240" w:lineRule="auto"/>
        <w:rPr>
          <w:lang w:val="en-US"/>
        </w:rPr>
      </w:pPr>
      <w:r w:rsidRPr="00B93671">
        <w:rPr>
          <w:lang w:val="en-US"/>
        </w:rPr>
        <w:t xml:space="preserve">  1      2.617955    0.109513    0.734445</w:t>
      </w:r>
    </w:p>
    <w:p w14:paraId="2198D8EC" w14:textId="77777777" w:rsidR="00B93671" w:rsidRPr="00B93671" w:rsidRDefault="00B93671" w:rsidP="00B93671">
      <w:pPr>
        <w:spacing w:after="0" w:line="240" w:lineRule="auto"/>
        <w:rPr>
          <w:lang w:val="en-US"/>
        </w:rPr>
      </w:pPr>
      <w:r w:rsidRPr="00B93671">
        <w:rPr>
          <w:lang w:val="en-US"/>
        </w:rPr>
        <w:t xml:space="preserve">  1      2.837569    1.824274    2.376342</w:t>
      </w:r>
    </w:p>
    <w:p w14:paraId="7FC6AA40" w14:textId="77777777" w:rsidR="00B93671" w:rsidRPr="00B93671" w:rsidRDefault="00B93671" w:rsidP="00B93671">
      <w:pPr>
        <w:spacing w:after="0" w:line="240" w:lineRule="auto"/>
        <w:rPr>
          <w:lang w:val="en-US"/>
        </w:rPr>
      </w:pPr>
      <w:r w:rsidRPr="00B93671">
        <w:rPr>
          <w:lang w:val="en-US"/>
        </w:rPr>
        <w:t xml:space="preserve">  6     -0.401154   -2.510159   -0.960318</w:t>
      </w:r>
    </w:p>
    <w:p w14:paraId="037E5543" w14:textId="77777777" w:rsidR="00B93671" w:rsidRPr="00B93671" w:rsidRDefault="00B93671" w:rsidP="00B93671">
      <w:pPr>
        <w:spacing w:after="0" w:line="240" w:lineRule="auto"/>
        <w:rPr>
          <w:lang w:val="en-US"/>
        </w:rPr>
      </w:pPr>
      <w:r w:rsidRPr="00B93671">
        <w:rPr>
          <w:lang w:val="en-US"/>
        </w:rPr>
        <w:t xml:space="preserve">  1      0.184054   -3.123657   -0.281455</w:t>
      </w:r>
    </w:p>
    <w:p w14:paraId="20999022" w14:textId="77777777" w:rsidR="00B93671" w:rsidRPr="00B93671" w:rsidRDefault="00B93671" w:rsidP="00B93671">
      <w:pPr>
        <w:spacing w:after="0" w:line="240" w:lineRule="auto"/>
        <w:rPr>
          <w:lang w:val="en-US"/>
        </w:rPr>
      </w:pPr>
      <w:r w:rsidRPr="00B93671">
        <w:rPr>
          <w:lang w:val="en-US"/>
        </w:rPr>
        <w:t xml:space="preserve">  1     -1.475385   -2.658586   -0.899151</w:t>
      </w:r>
    </w:p>
    <w:p w14:paraId="3E3B22F2" w14:textId="77777777" w:rsidR="00B93671" w:rsidRPr="00B93671" w:rsidRDefault="00B93671" w:rsidP="00B93671">
      <w:pPr>
        <w:spacing w:after="0" w:line="240" w:lineRule="auto"/>
        <w:rPr>
          <w:lang w:val="en-US"/>
        </w:rPr>
      </w:pPr>
      <w:r w:rsidRPr="00B93671">
        <w:rPr>
          <w:lang w:val="en-US"/>
        </w:rPr>
        <w:t xml:space="preserve">  1     -0.008406   -2.443530   -1.970770</w:t>
      </w:r>
    </w:p>
    <w:p w14:paraId="7DB87966" w14:textId="77777777" w:rsidR="00B93671" w:rsidRPr="00B93671" w:rsidRDefault="00B93671" w:rsidP="00B93671">
      <w:pPr>
        <w:spacing w:after="0" w:line="240" w:lineRule="auto"/>
        <w:rPr>
          <w:lang w:val="en-US"/>
        </w:rPr>
      </w:pPr>
      <w:r w:rsidRPr="00B93671">
        <w:rPr>
          <w:lang w:val="en-US"/>
        </w:rPr>
        <w:t>Rotational Constants [GHz] =                     0.973       1.212       3.082</w:t>
      </w:r>
    </w:p>
    <w:p w14:paraId="291635F1" w14:textId="77777777" w:rsidR="00B93671" w:rsidRPr="00B93671" w:rsidRDefault="00B93671" w:rsidP="00B93671">
      <w:pPr>
        <w:spacing w:after="0" w:line="240" w:lineRule="auto"/>
        <w:rPr>
          <w:lang w:val="en-US"/>
        </w:rPr>
      </w:pPr>
      <w:r w:rsidRPr="00B93671">
        <w:rPr>
          <w:lang w:val="en-US"/>
        </w:rPr>
        <w:t>Frequencies [cm-1]</w:t>
      </w:r>
    </w:p>
    <w:p w14:paraId="54202A01" w14:textId="77777777" w:rsidR="00B93671" w:rsidRPr="00B93671" w:rsidRDefault="00B93671" w:rsidP="00B93671">
      <w:pPr>
        <w:spacing w:after="0" w:line="240" w:lineRule="auto"/>
        <w:rPr>
          <w:lang w:val="en-US"/>
        </w:rPr>
      </w:pPr>
      <w:r w:rsidRPr="00B93671">
        <w:rPr>
          <w:lang w:val="en-US"/>
        </w:rPr>
        <w:t>-1482.8964</w:t>
      </w:r>
      <w:r w:rsidRPr="00B93671">
        <w:rPr>
          <w:lang w:val="en-US"/>
        </w:rPr>
        <w:tab/>
        <w:t xml:space="preserve">   22.5035</w:t>
      </w:r>
      <w:r w:rsidRPr="00B93671">
        <w:rPr>
          <w:lang w:val="en-US"/>
        </w:rPr>
        <w:tab/>
        <w:t xml:space="preserve">   41.1333</w:t>
      </w:r>
      <w:r w:rsidRPr="00B93671">
        <w:rPr>
          <w:lang w:val="en-US"/>
        </w:rPr>
        <w:tab/>
      </w:r>
    </w:p>
    <w:p w14:paraId="70F83ED4" w14:textId="77777777" w:rsidR="00B93671" w:rsidRPr="00B93671" w:rsidRDefault="00B93671" w:rsidP="00B93671">
      <w:pPr>
        <w:spacing w:after="0" w:line="240" w:lineRule="auto"/>
        <w:rPr>
          <w:lang w:val="en-US"/>
        </w:rPr>
      </w:pPr>
      <w:r w:rsidRPr="00B93671">
        <w:rPr>
          <w:lang w:val="en-US"/>
        </w:rPr>
        <w:t xml:space="preserve">   59.7657</w:t>
      </w:r>
      <w:r w:rsidRPr="00B93671">
        <w:rPr>
          <w:lang w:val="en-US"/>
        </w:rPr>
        <w:tab/>
        <w:t xml:space="preserve">  102.7945</w:t>
      </w:r>
      <w:r w:rsidRPr="00B93671">
        <w:rPr>
          <w:lang w:val="en-US"/>
        </w:rPr>
        <w:tab/>
        <w:t xml:space="preserve">  147.7469</w:t>
      </w:r>
      <w:r w:rsidRPr="00B93671">
        <w:rPr>
          <w:lang w:val="en-US"/>
        </w:rPr>
        <w:tab/>
      </w:r>
    </w:p>
    <w:p w14:paraId="7E8F3C61" w14:textId="77777777" w:rsidR="00B93671" w:rsidRPr="00B93671" w:rsidRDefault="00B93671" w:rsidP="00B93671">
      <w:pPr>
        <w:spacing w:after="0" w:line="240" w:lineRule="auto"/>
        <w:rPr>
          <w:lang w:val="en-US"/>
        </w:rPr>
      </w:pPr>
      <w:r w:rsidRPr="00B93671">
        <w:rPr>
          <w:lang w:val="en-US"/>
        </w:rPr>
        <w:t xml:space="preserve">  187.4684</w:t>
      </w:r>
      <w:r w:rsidRPr="00B93671">
        <w:rPr>
          <w:lang w:val="en-US"/>
        </w:rPr>
        <w:tab/>
        <w:t xml:space="preserve">  264.9830</w:t>
      </w:r>
      <w:r w:rsidRPr="00B93671">
        <w:rPr>
          <w:lang w:val="en-US"/>
        </w:rPr>
        <w:tab/>
        <w:t xml:space="preserve">  350.7019</w:t>
      </w:r>
      <w:r w:rsidRPr="00B93671">
        <w:rPr>
          <w:lang w:val="en-US"/>
        </w:rPr>
        <w:tab/>
      </w:r>
    </w:p>
    <w:p w14:paraId="580C4EB2" w14:textId="77777777" w:rsidR="00B93671" w:rsidRPr="00B93671" w:rsidRDefault="00B93671" w:rsidP="00B93671">
      <w:pPr>
        <w:spacing w:after="0" w:line="240" w:lineRule="auto"/>
        <w:rPr>
          <w:lang w:val="en-US"/>
        </w:rPr>
      </w:pPr>
      <w:r w:rsidRPr="00B93671">
        <w:rPr>
          <w:lang w:val="en-US"/>
        </w:rPr>
        <w:t xml:space="preserve">  368.0638</w:t>
      </w:r>
      <w:r w:rsidRPr="00B93671">
        <w:rPr>
          <w:lang w:val="en-US"/>
        </w:rPr>
        <w:tab/>
        <w:t xml:space="preserve">  371.6489</w:t>
      </w:r>
      <w:r w:rsidRPr="00B93671">
        <w:rPr>
          <w:lang w:val="en-US"/>
        </w:rPr>
        <w:tab/>
        <w:t xml:space="preserve">  423.7422</w:t>
      </w:r>
      <w:r w:rsidRPr="00B93671">
        <w:rPr>
          <w:lang w:val="en-US"/>
        </w:rPr>
        <w:tab/>
      </w:r>
    </w:p>
    <w:p w14:paraId="6B33ED6F" w14:textId="77777777" w:rsidR="00B93671" w:rsidRPr="00B93671" w:rsidRDefault="00B93671" w:rsidP="00B93671">
      <w:pPr>
        <w:spacing w:after="0" w:line="240" w:lineRule="auto"/>
        <w:rPr>
          <w:lang w:val="en-US"/>
        </w:rPr>
      </w:pPr>
      <w:r w:rsidRPr="00B93671">
        <w:rPr>
          <w:lang w:val="en-US"/>
        </w:rPr>
        <w:t xml:space="preserve">  470.9473</w:t>
      </w:r>
      <w:r w:rsidRPr="00B93671">
        <w:rPr>
          <w:lang w:val="en-US"/>
        </w:rPr>
        <w:tab/>
        <w:t xml:space="preserve">  498.9883</w:t>
      </w:r>
      <w:r w:rsidRPr="00B93671">
        <w:rPr>
          <w:lang w:val="en-US"/>
        </w:rPr>
        <w:tab/>
        <w:t xml:space="preserve">  512.2453</w:t>
      </w:r>
      <w:r w:rsidRPr="00B93671">
        <w:rPr>
          <w:lang w:val="en-US"/>
        </w:rPr>
        <w:tab/>
      </w:r>
    </w:p>
    <w:p w14:paraId="4228B54F" w14:textId="77777777" w:rsidR="00B93671" w:rsidRPr="00B93671" w:rsidRDefault="00B93671" w:rsidP="00B93671">
      <w:pPr>
        <w:spacing w:after="0" w:line="240" w:lineRule="auto"/>
        <w:rPr>
          <w:lang w:val="en-US"/>
        </w:rPr>
      </w:pPr>
      <w:r w:rsidRPr="00B93671">
        <w:rPr>
          <w:lang w:val="en-US"/>
        </w:rPr>
        <w:t xml:space="preserve">  614.1380</w:t>
      </w:r>
      <w:r w:rsidRPr="00B93671">
        <w:rPr>
          <w:lang w:val="en-US"/>
        </w:rPr>
        <w:tab/>
        <w:t xml:space="preserve">  697.7364</w:t>
      </w:r>
      <w:r w:rsidRPr="00B93671">
        <w:rPr>
          <w:lang w:val="en-US"/>
        </w:rPr>
        <w:tab/>
        <w:t xml:space="preserve">  805.2258</w:t>
      </w:r>
      <w:r w:rsidRPr="00B93671">
        <w:rPr>
          <w:lang w:val="en-US"/>
        </w:rPr>
        <w:tab/>
      </w:r>
    </w:p>
    <w:p w14:paraId="2EC06673" w14:textId="77777777" w:rsidR="00B93671" w:rsidRPr="00B93671" w:rsidRDefault="00B93671" w:rsidP="00B93671">
      <w:pPr>
        <w:spacing w:after="0" w:line="240" w:lineRule="auto"/>
        <w:rPr>
          <w:lang w:val="en-US"/>
        </w:rPr>
      </w:pPr>
      <w:r w:rsidRPr="00B93671">
        <w:rPr>
          <w:lang w:val="en-US"/>
        </w:rPr>
        <w:t xml:space="preserve">  864.9082</w:t>
      </w:r>
      <w:r w:rsidRPr="00B93671">
        <w:rPr>
          <w:lang w:val="en-US"/>
        </w:rPr>
        <w:tab/>
        <w:t xml:space="preserve">  958.5068</w:t>
      </w:r>
      <w:r w:rsidRPr="00B93671">
        <w:rPr>
          <w:lang w:val="en-US"/>
        </w:rPr>
        <w:tab/>
        <w:t xml:space="preserve">  988.9225</w:t>
      </w:r>
      <w:r w:rsidRPr="00B93671">
        <w:rPr>
          <w:lang w:val="en-US"/>
        </w:rPr>
        <w:tab/>
      </w:r>
    </w:p>
    <w:p w14:paraId="26271FF2" w14:textId="77777777" w:rsidR="00B93671" w:rsidRPr="00B93671" w:rsidRDefault="00B93671" w:rsidP="00B93671">
      <w:pPr>
        <w:spacing w:after="0" w:line="240" w:lineRule="auto"/>
        <w:rPr>
          <w:lang w:val="en-US"/>
        </w:rPr>
      </w:pPr>
      <w:r w:rsidRPr="00B93671">
        <w:rPr>
          <w:lang w:val="en-US"/>
        </w:rPr>
        <w:t xml:space="preserve"> 1025.9373</w:t>
      </w:r>
      <w:r w:rsidRPr="00B93671">
        <w:rPr>
          <w:lang w:val="en-US"/>
        </w:rPr>
        <w:tab/>
        <w:t xml:space="preserve"> 1036.5433</w:t>
      </w:r>
      <w:r w:rsidRPr="00B93671">
        <w:rPr>
          <w:lang w:val="en-US"/>
        </w:rPr>
        <w:tab/>
        <w:t xml:space="preserve"> 1058.3600</w:t>
      </w:r>
      <w:r w:rsidRPr="00B93671">
        <w:rPr>
          <w:lang w:val="en-US"/>
        </w:rPr>
        <w:tab/>
      </w:r>
    </w:p>
    <w:p w14:paraId="46015C68" w14:textId="77777777" w:rsidR="00B93671" w:rsidRPr="00B93671" w:rsidRDefault="00B93671" w:rsidP="00B93671">
      <w:pPr>
        <w:spacing w:after="0" w:line="240" w:lineRule="auto"/>
        <w:rPr>
          <w:lang w:val="en-US"/>
        </w:rPr>
      </w:pPr>
      <w:r w:rsidRPr="00B93671">
        <w:rPr>
          <w:lang w:val="en-US"/>
        </w:rPr>
        <w:t xml:space="preserve"> 1085.6481</w:t>
      </w:r>
      <w:r w:rsidRPr="00B93671">
        <w:rPr>
          <w:lang w:val="en-US"/>
        </w:rPr>
        <w:tab/>
        <w:t xml:space="preserve"> 1119.4987</w:t>
      </w:r>
      <w:r w:rsidRPr="00B93671">
        <w:rPr>
          <w:lang w:val="en-US"/>
        </w:rPr>
        <w:tab/>
        <w:t xml:space="preserve"> 1134.6866</w:t>
      </w:r>
      <w:r w:rsidRPr="00B93671">
        <w:rPr>
          <w:lang w:val="en-US"/>
        </w:rPr>
        <w:tab/>
      </w:r>
    </w:p>
    <w:p w14:paraId="3D42E549" w14:textId="77777777" w:rsidR="00B93671" w:rsidRPr="00B93671" w:rsidRDefault="00B93671" w:rsidP="00B93671">
      <w:pPr>
        <w:spacing w:after="0" w:line="240" w:lineRule="auto"/>
        <w:rPr>
          <w:lang w:val="en-US"/>
        </w:rPr>
      </w:pPr>
      <w:r w:rsidRPr="00B93671">
        <w:rPr>
          <w:lang w:val="en-US"/>
        </w:rPr>
        <w:t xml:space="preserve"> 1192.3422</w:t>
      </w:r>
      <w:r w:rsidRPr="00B93671">
        <w:rPr>
          <w:lang w:val="en-US"/>
        </w:rPr>
        <w:tab/>
        <w:t xml:space="preserve"> 1244.5490</w:t>
      </w:r>
      <w:r w:rsidRPr="00B93671">
        <w:rPr>
          <w:lang w:val="en-US"/>
        </w:rPr>
        <w:tab/>
        <w:t xml:space="preserve"> 1337.7056</w:t>
      </w:r>
      <w:r w:rsidRPr="00B93671">
        <w:rPr>
          <w:lang w:val="en-US"/>
        </w:rPr>
        <w:tab/>
      </w:r>
    </w:p>
    <w:p w14:paraId="4A6303C0" w14:textId="77777777" w:rsidR="00B93671" w:rsidRPr="00B93671" w:rsidRDefault="00B93671" w:rsidP="00B93671">
      <w:pPr>
        <w:spacing w:after="0" w:line="240" w:lineRule="auto"/>
        <w:rPr>
          <w:lang w:val="en-US"/>
        </w:rPr>
      </w:pPr>
      <w:r w:rsidRPr="00B93671">
        <w:rPr>
          <w:lang w:val="en-US"/>
        </w:rPr>
        <w:t xml:space="preserve"> 1376.4615</w:t>
      </w:r>
      <w:r w:rsidRPr="00B93671">
        <w:rPr>
          <w:lang w:val="en-US"/>
        </w:rPr>
        <w:tab/>
        <w:t xml:space="preserve"> 1393.5741</w:t>
      </w:r>
      <w:r w:rsidRPr="00B93671">
        <w:rPr>
          <w:lang w:val="en-US"/>
        </w:rPr>
        <w:tab/>
        <w:t xml:space="preserve"> 1397.7899</w:t>
      </w:r>
      <w:r w:rsidRPr="00B93671">
        <w:rPr>
          <w:lang w:val="en-US"/>
        </w:rPr>
        <w:tab/>
      </w:r>
    </w:p>
    <w:p w14:paraId="5393BB9C" w14:textId="77777777" w:rsidR="00B93671" w:rsidRPr="00B93671" w:rsidRDefault="00B93671" w:rsidP="00B93671">
      <w:pPr>
        <w:spacing w:after="0" w:line="240" w:lineRule="auto"/>
        <w:rPr>
          <w:lang w:val="en-US"/>
        </w:rPr>
      </w:pPr>
      <w:r w:rsidRPr="00B93671">
        <w:rPr>
          <w:lang w:val="en-US"/>
        </w:rPr>
        <w:t xml:space="preserve"> 1413.2679</w:t>
      </w:r>
      <w:r w:rsidRPr="00B93671">
        <w:rPr>
          <w:lang w:val="en-US"/>
        </w:rPr>
        <w:tab/>
        <w:t xml:space="preserve"> 1419.5033</w:t>
      </w:r>
      <w:r w:rsidRPr="00B93671">
        <w:rPr>
          <w:lang w:val="en-US"/>
        </w:rPr>
        <w:tab/>
        <w:t xml:space="preserve"> 1431.5593</w:t>
      </w:r>
      <w:r w:rsidRPr="00B93671">
        <w:rPr>
          <w:lang w:val="en-US"/>
        </w:rPr>
        <w:tab/>
      </w:r>
    </w:p>
    <w:p w14:paraId="659127DC" w14:textId="77777777" w:rsidR="00B93671" w:rsidRPr="00B93671" w:rsidRDefault="00B93671" w:rsidP="00B93671">
      <w:pPr>
        <w:spacing w:after="0" w:line="240" w:lineRule="auto"/>
        <w:rPr>
          <w:lang w:val="en-US"/>
        </w:rPr>
      </w:pPr>
      <w:r w:rsidRPr="00B93671">
        <w:rPr>
          <w:lang w:val="en-US"/>
        </w:rPr>
        <w:t xml:space="preserve"> 1434.1813</w:t>
      </w:r>
      <w:r w:rsidRPr="00B93671">
        <w:rPr>
          <w:lang w:val="en-US"/>
        </w:rPr>
        <w:tab/>
        <w:t xml:space="preserve"> 1472.4482</w:t>
      </w:r>
      <w:r w:rsidRPr="00B93671">
        <w:rPr>
          <w:lang w:val="en-US"/>
        </w:rPr>
        <w:tab/>
        <w:t xml:space="preserve"> 1484.4814</w:t>
      </w:r>
      <w:r w:rsidRPr="00B93671">
        <w:rPr>
          <w:lang w:val="en-US"/>
        </w:rPr>
        <w:tab/>
      </w:r>
    </w:p>
    <w:p w14:paraId="0CB31B1C" w14:textId="77777777" w:rsidR="00B93671" w:rsidRPr="00B93671" w:rsidRDefault="00B93671" w:rsidP="00B93671">
      <w:pPr>
        <w:spacing w:after="0" w:line="240" w:lineRule="auto"/>
        <w:rPr>
          <w:lang w:val="en-US"/>
        </w:rPr>
      </w:pPr>
      <w:r w:rsidRPr="00B93671">
        <w:rPr>
          <w:lang w:val="en-US"/>
        </w:rPr>
        <w:t xml:space="preserve"> 1495.5121</w:t>
      </w:r>
      <w:r w:rsidRPr="00B93671">
        <w:rPr>
          <w:lang w:val="en-US"/>
        </w:rPr>
        <w:tab/>
        <w:t xml:space="preserve"> 1505.5765</w:t>
      </w:r>
      <w:r w:rsidRPr="00B93671">
        <w:rPr>
          <w:lang w:val="en-US"/>
        </w:rPr>
        <w:tab/>
        <w:t xml:space="preserve"> 1675.1353</w:t>
      </w:r>
      <w:r w:rsidRPr="00B93671">
        <w:rPr>
          <w:lang w:val="en-US"/>
        </w:rPr>
        <w:tab/>
      </w:r>
    </w:p>
    <w:p w14:paraId="4E23C222" w14:textId="77777777" w:rsidR="00B93671" w:rsidRPr="00B93671" w:rsidRDefault="00B93671" w:rsidP="00B93671">
      <w:pPr>
        <w:spacing w:after="0" w:line="240" w:lineRule="auto"/>
        <w:rPr>
          <w:lang w:val="en-US"/>
        </w:rPr>
      </w:pPr>
      <w:r w:rsidRPr="00B93671">
        <w:rPr>
          <w:lang w:val="en-US"/>
        </w:rPr>
        <w:t xml:space="preserve"> 3006.7053</w:t>
      </w:r>
      <w:r w:rsidRPr="00B93671">
        <w:rPr>
          <w:lang w:val="en-US"/>
        </w:rPr>
        <w:tab/>
        <w:t xml:space="preserve"> 3011.3669</w:t>
      </w:r>
      <w:r w:rsidRPr="00B93671">
        <w:rPr>
          <w:lang w:val="en-US"/>
        </w:rPr>
        <w:tab/>
        <w:t xml:space="preserve"> 3048.5935</w:t>
      </w:r>
      <w:r w:rsidRPr="00B93671">
        <w:rPr>
          <w:lang w:val="en-US"/>
        </w:rPr>
        <w:tab/>
      </w:r>
    </w:p>
    <w:p w14:paraId="4CDB7EB3" w14:textId="77777777" w:rsidR="00B93671" w:rsidRPr="00B93671" w:rsidRDefault="00B93671" w:rsidP="00B93671">
      <w:pPr>
        <w:spacing w:after="0" w:line="240" w:lineRule="auto"/>
        <w:rPr>
          <w:lang w:val="en-US"/>
        </w:rPr>
      </w:pPr>
      <w:r w:rsidRPr="00B93671">
        <w:rPr>
          <w:lang w:val="en-US"/>
        </w:rPr>
        <w:t xml:space="preserve"> 3055.0977</w:t>
      </w:r>
      <w:r w:rsidRPr="00B93671">
        <w:rPr>
          <w:lang w:val="en-US"/>
        </w:rPr>
        <w:tab/>
        <w:t xml:space="preserve"> 3063.6836</w:t>
      </w:r>
      <w:r w:rsidRPr="00B93671">
        <w:rPr>
          <w:lang w:val="en-US"/>
        </w:rPr>
        <w:tab/>
        <w:t xml:space="preserve"> 3067.8320</w:t>
      </w:r>
      <w:r w:rsidRPr="00B93671">
        <w:rPr>
          <w:lang w:val="en-US"/>
        </w:rPr>
        <w:tab/>
      </w:r>
    </w:p>
    <w:p w14:paraId="1B986588" w14:textId="77777777" w:rsidR="00B93671" w:rsidRPr="00B93671" w:rsidRDefault="00B93671" w:rsidP="00B93671">
      <w:pPr>
        <w:spacing w:after="0" w:line="240" w:lineRule="auto"/>
        <w:rPr>
          <w:lang w:val="en-US"/>
        </w:rPr>
      </w:pPr>
      <w:r w:rsidRPr="00B93671">
        <w:rPr>
          <w:lang w:val="en-US"/>
        </w:rPr>
        <w:t xml:space="preserve"> 3104.1631</w:t>
      </w:r>
      <w:r w:rsidRPr="00B93671">
        <w:rPr>
          <w:lang w:val="en-US"/>
        </w:rPr>
        <w:tab/>
        <w:t xml:space="preserve"> 3127.8901</w:t>
      </w:r>
      <w:r w:rsidRPr="00B93671">
        <w:rPr>
          <w:lang w:val="en-US"/>
        </w:rPr>
        <w:tab/>
        <w:t xml:space="preserve"> 3142.3242</w:t>
      </w:r>
      <w:r w:rsidRPr="00B93671">
        <w:rPr>
          <w:lang w:val="en-US"/>
        </w:rPr>
        <w:tab/>
      </w:r>
    </w:p>
    <w:p w14:paraId="407BD757" w14:textId="77777777" w:rsidR="00B93671" w:rsidRPr="00B93671" w:rsidRDefault="00B93671" w:rsidP="00B93671">
      <w:pPr>
        <w:spacing w:after="0" w:line="240" w:lineRule="auto"/>
        <w:rPr>
          <w:lang w:val="en-US"/>
        </w:rPr>
      </w:pPr>
      <w:r w:rsidRPr="00B93671">
        <w:rPr>
          <w:lang w:val="en-US"/>
        </w:rPr>
        <w:t xml:space="preserve"> 3205.1548</w:t>
      </w:r>
      <w:r w:rsidRPr="00B93671">
        <w:rPr>
          <w:lang w:val="en-US"/>
        </w:rPr>
        <w:tab/>
        <w:t xml:space="preserve"> 3206.4744</w:t>
      </w:r>
      <w:r w:rsidRPr="00B93671">
        <w:rPr>
          <w:lang w:val="en-US"/>
        </w:rPr>
        <w:tab/>
        <w:t xml:space="preserve"> 3817.0010</w:t>
      </w:r>
      <w:r w:rsidRPr="00B93671">
        <w:rPr>
          <w:lang w:val="en-US"/>
        </w:rPr>
        <w:tab/>
      </w:r>
    </w:p>
    <w:p w14:paraId="6A0102A3" w14:textId="5775F882" w:rsidR="00B93671" w:rsidRPr="00B93671" w:rsidRDefault="00B93671" w:rsidP="00B93671">
      <w:pPr>
        <w:spacing w:after="0" w:line="240" w:lineRule="auto"/>
        <w:rPr>
          <w:b/>
          <w:lang w:val="en-US"/>
        </w:rPr>
      </w:pPr>
    </w:p>
    <w:p w14:paraId="43CF25D8" w14:textId="77777777" w:rsidR="00B93671" w:rsidRPr="00B93671" w:rsidRDefault="00B93671" w:rsidP="00B93671">
      <w:pPr>
        <w:spacing w:after="0" w:line="240" w:lineRule="auto"/>
        <w:rPr>
          <w:b/>
          <w:lang w:val="en-US"/>
        </w:rPr>
      </w:pPr>
    </w:p>
    <w:p w14:paraId="0FA97EFB" w14:textId="77777777" w:rsidR="00B93671" w:rsidRDefault="00B93671">
      <w:pPr>
        <w:jc w:val="left"/>
        <w:rPr>
          <w:b/>
          <w:lang w:val="en-US"/>
        </w:rPr>
      </w:pPr>
      <w:r>
        <w:rPr>
          <w:b/>
          <w:lang w:val="en-US"/>
        </w:rPr>
        <w:br w:type="page"/>
      </w:r>
    </w:p>
    <w:p w14:paraId="7CEBA841" w14:textId="63CB753B" w:rsidR="00B93671" w:rsidRPr="00B93671" w:rsidRDefault="00B93671" w:rsidP="00B93671">
      <w:pPr>
        <w:spacing w:after="0" w:line="240" w:lineRule="auto"/>
        <w:rPr>
          <w:b/>
          <w:lang w:val="en-US"/>
        </w:rPr>
      </w:pPr>
      <w:r>
        <w:rPr>
          <w:b/>
          <w:noProof/>
          <w:lang w:eastAsia="nl-BE"/>
        </w:rPr>
        <w:lastRenderedPageBreak/>
        <w:drawing>
          <wp:anchor distT="0" distB="0" distL="114300" distR="114300" simplePos="0" relativeHeight="251696128" behindDoc="0" locked="0" layoutInCell="1" allowOverlap="1" wp14:anchorId="70C57465" wp14:editId="6AE0E68B">
            <wp:simplePos x="0" y="0"/>
            <wp:positionH relativeFrom="column">
              <wp:posOffset>3721100</wp:posOffset>
            </wp:positionH>
            <wp:positionV relativeFrom="paragraph">
              <wp:posOffset>32385</wp:posOffset>
            </wp:positionV>
            <wp:extent cx="1303020" cy="1158875"/>
            <wp:effectExtent l="0" t="0" r="0" b="3175"/>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303020" cy="1158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17 (trans)</w:t>
      </w:r>
    </w:p>
    <w:p w14:paraId="77A2CF2E" w14:textId="77777777" w:rsidR="00B93671" w:rsidRPr="00B93671" w:rsidRDefault="00B93671" w:rsidP="00B93671">
      <w:pPr>
        <w:spacing w:after="0" w:line="240" w:lineRule="auto"/>
        <w:rPr>
          <w:lang w:val="en-US"/>
        </w:rPr>
      </w:pPr>
      <w:r w:rsidRPr="00B93671">
        <w:rPr>
          <w:b/>
          <w:lang w:val="en-US"/>
        </w:rPr>
        <w:t xml:space="preserve">TS  CH3+CC(C)=CCOH =&gt; CH4+t-C=C(C)CJCOH  </w:t>
      </w:r>
    </w:p>
    <w:p w14:paraId="3BF3046F" w14:textId="77777777" w:rsidR="00B93671" w:rsidRPr="00B93671" w:rsidRDefault="00B93671" w:rsidP="00B93671">
      <w:pPr>
        <w:spacing w:after="0" w:line="240" w:lineRule="auto"/>
        <w:rPr>
          <w:lang w:val="en-US"/>
        </w:rPr>
      </w:pPr>
    </w:p>
    <w:p w14:paraId="74FDDF60" w14:textId="77777777" w:rsidR="00B93671" w:rsidRPr="00B93671" w:rsidRDefault="00B93671" w:rsidP="00B93671">
      <w:pPr>
        <w:spacing w:after="0" w:line="240" w:lineRule="auto"/>
        <w:rPr>
          <w:lang w:val="en-US"/>
        </w:rPr>
      </w:pPr>
      <w:r w:rsidRPr="00B93671">
        <w:rPr>
          <w:lang w:val="en-US"/>
        </w:rPr>
        <w:t>Geometry [Angstroms]</w:t>
      </w:r>
    </w:p>
    <w:p w14:paraId="4A6F69E6" w14:textId="77777777" w:rsidR="00B93671" w:rsidRPr="00B93671" w:rsidRDefault="00B93671" w:rsidP="00B93671">
      <w:pPr>
        <w:spacing w:after="0" w:line="240" w:lineRule="auto"/>
        <w:rPr>
          <w:lang w:val="en-US"/>
        </w:rPr>
      </w:pPr>
      <w:r w:rsidRPr="00B93671">
        <w:rPr>
          <w:lang w:val="en-US"/>
        </w:rPr>
        <w:t xml:space="preserve">  6     -0.004475   -0.010259    0.026239</w:t>
      </w:r>
    </w:p>
    <w:p w14:paraId="2F3E7858" w14:textId="77777777" w:rsidR="00B93671" w:rsidRPr="00B93671" w:rsidRDefault="00B93671" w:rsidP="00B93671">
      <w:pPr>
        <w:spacing w:after="0" w:line="240" w:lineRule="auto"/>
        <w:rPr>
          <w:lang w:val="en-US"/>
        </w:rPr>
      </w:pPr>
      <w:r w:rsidRPr="00B93671">
        <w:rPr>
          <w:lang w:val="en-US"/>
        </w:rPr>
        <w:t xml:space="preserve">  1     -0.113246    0.022202    1.106614</w:t>
      </w:r>
    </w:p>
    <w:p w14:paraId="0A9B8F01" w14:textId="77777777" w:rsidR="00B93671" w:rsidRPr="00B93671" w:rsidRDefault="00B93671" w:rsidP="00B93671">
      <w:pPr>
        <w:spacing w:after="0" w:line="240" w:lineRule="auto"/>
        <w:rPr>
          <w:lang w:val="en-US"/>
        </w:rPr>
      </w:pPr>
      <w:r w:rsidRPr="00B93671">
        <w:rPr>
          <w:lang w:val="en-US"/>
        </w:rPr>
        <w:t xml:space="preserve">  1      1.022350   -0.063792   -0.323876</w:t>
      </w:r>
    </w:p>
    <w:p w14:paraId="0CC9D456" w14:textId="77777777" w:rsidR="00B93671" w:rsidRPr="00B93671" w:rsidRDefault="00B93671" w:rsidP="00B93671">
      <w:pPr>
        <w:spacing w:after="0" w:line="240" w:lineRule="auto"/>
        <w:rPr>
          <w:lang w:val="en-US"/>
        </w:rPr>
      </w:pPr>
      <w:r w:rsidRPr="00B93671">
        <w:rPr>
          <w:lang w:val="en-US"/>
        </w:rPr>
        <w:t xml:space="preserve">  1     -0.634344    0.688972   -0.516232</w:t>
      </w:r>
    </w:p>
    <w:p w14:paraId="35E398D8" w14:textId="77777777" w:rsidR="00B93671" w:rsidRPr="00B93671" w:rsidRDefault="00B93671" w:rsidP="00B93671">
      <w:pPr>
        <w:spacing w:after="0" w:line="240" w:lineRule="auto"/>
        <w:rPr>
          <w:lang w:val="en-US"/>
        </w:rPr>
      </w:pPr>
      <w:r w:rsidRPr="00B93671">
        <w:rPr>
          <w:lang w:val="en-US"/>
        </w:rPr>
        <w:t xml:space="preserve">  1     -0.568967   -1.310196   -0.353682</w:t>
      </w:r>
    </w:p>
    <w:p w14:paraId="776B79BF" w14:textId="77777777" w:rsidR="00B93671" w:rsidRPr="00B93671" w:rsidRDefault="00B93671" w:rsidP="00B93671">
      <w:pPr>
        <w:spacing w:after="0" w:line="240" w:lineRule="auto"/>
        <w:rPr>
          <w:lang w:val="en-US"/>
        </w:rPr>
      </w:pPr>
      <w:r w:rsidRPr="00B93671">
        <w:rPr>
          <w:lang w:val="en-US"/>
        </w:rPr>
        <w:t xml:space="preserve">  6     -1.003310   -2.445059   -0.728682</w:t>
      </w:r>
    </w:p>
    <w:p w14:paraId="712A8813" w14:textId="77777777" w:rsidR="00B93671" w:rsidRPr="00B93671" w:rsidRDefault="00B93671" w:rsidP="00B93671">
      <w:pPr>
        <w:spacing w:after="0" w:line="240" w:lineRule="auto"/>
        <w:rPr>
          <w:lang w:val="en-US"/>
        </w:rPr>
      </w:pPr>
      <w:r w:rsidRPr="00B93671">
        <w:rPr>
          <w:lang w:val="en-US"/>
        </w:rPr>
        <w:t xml:space="preserve">  1     -0.449730   -3.125807   -0.078690</w:t>
      </w:r>
    </w:p>
    <w:p w14:paraId="07B32C21" w14:textId="77777777" w:rsidR="00B93671" w:rsidRPr="00B93671" w:rsidRDefault="00B93671" w:rsidP="00B93671">
      <w:pPr>
        <w:spacing w:after="0" w:line="240" w:lineRule="auto"/>
        <w:rPr>
          <w:lang w:val="en-US"/>
        </w:rPr>
      </w:pPr>
      <w:r w:rsidRPr="00B93671">
        <w:rPr>
          <w:lang w:val="en-US"/>
        </w:rPr>
        <w:t xml:space="preserve">  1     -0.665574   -2.521158   -1.762037</w:t>
      </w:r>
    </w:p>
    <w:p w14:paraId="7FB09EC3" w14:textId="77777777" w:rsidR="00B93671" w:rsidRPr="00B93671" w:rsidRDefault="00B93671" w:rsidP="00B93671">
      <w:pPr>
        <w:spacing w:after="0" w:line="240" w:lineRule="auto"/>
        <w:rPr>
          <w:lang w:val="en-US"/>
        </w:rPr>
      </w:pPr>
      <w:r w:rsidRPr="00B93671">
        <w:rPr>
          <w:lang w:val="en-US"/>
        </w:rPr>
        <w:t xml:space="preserve">  6     -2.469611   -2.487023   -0.555863</w:t>
      </w:r>
    </w:p>
    <w:p w14:paraId="35C7A88F" w14:textId="77777777" w:rsidR="00B93671" w:rsidRPr="00B93671" w:rsidRDefault="00B93671" w:rsidP="00B93671">
      <w:pPr>
        <w:spacing w:after="0" w:line="240" w:lineRule="auto"/>
        <w:rPr>
          <w:lang w:val="en-US"/>
        </w:rPr>
      </w:pPr>
      <w:r w:rsidRPr="00B93671">
        <w:rPr>
          <w:lang w:val="en-US"/>
        </w:rPr>
        <w:t xml:space="preserve">  6     -2.939041   -2.672047    0.867879</w:t>
      </w:r>
    </w:p>
    <w:p w14:paraId="479A4A3E" w14:textId="77777777" w:rsidR="00B93671" w:rsidRPr="00B93671" w:rsidRDefault="00B93671" w:rsidP="00B93671">
      <w:pPr>
        <w:spacing w:after="0" w:line="240" w:lineRule="auto"/>
        <w:rPr>
          <w:lang w:val="en-US"/>
        </w:rPr>
      </w:pPr>
      <w:r w:rsidRPr="00B93671">
        <w:rPr>
          <w:lang w:val="en-US"/>
        </w:rPr>
        <w:t xml:space="preserve">  1     -2.636474   -3.655514    1.244153</w:t>
      </w:r>
    </w:p>
    <w:p w14:paraId="051F13A1" w14:textId="77777777" w:rsidR="00B93671" w:rsidRPr="00B93671" w:rsidRDefault="00B93671" w:rsidP="00B93671">
      <w:pPr>
        <w:spacing w:after="0" w:line="240" w:lineRule="auto"/>
        <w:rPr>
          <w:lang w:val="en-US"/>
        </w:rPr>
      </w:pPr>
      <w:r w:rsidRPr="00B93671">
        <w:rPr>
          <w:lang w:val="en-US"/>
        </w:rPr>
        <w:t xml:space="preserve">  1     -4.019470   -2.592025    0.981395</w:t>
      </w:r>
    </w:p>
    <w:p w14:paraId="1440B892" w14:textId="77777777" w:rsidR="00B93671" w:rsidRPr="00B93671" w:rsidRDefault="00B93671" w:rsidP="00B93671">
      <w:pPr>
        <w:spacing w:after="0" w:line="240" w:lineRule="auto"/>
        <w:rPr>
          <w:lang w:val="en-US"/>
        </w:rPr>
      </w:pPr>
      <w:r w:rsidRPr="00B93671">
        <w:rPr>
          <w:lang w:val="en-US"/>
        </w:rPr>
        <w:t xml:space="preserve">  1     -2.471050   -1.928553    1.522227</w:t>
      </w:r>
    </w:p>
    <w:p w14:paraId="11F56B8B" w14:textId="77777777" w:rsidR="00B93671" w:rsidRPr="00B93671" w:rsidRDefault="00B93671" w:rsidP="00B93671">
      <w:pPr>
        <w:spacing w:after="0" w:line="240" w:lineRule="auto"/>
        <w:rPr>
          <w:lang w:val="en-US"/>
        </w:rPr>
      </w:pPr>
      <w:r w:rsidRPr="00B93671">
        <w:rPr>
          <w:lang w:val="en-US"/>
        </w:rPr>
        <w:t xml:space="preserve">  6     -3.288588   -2.332509   -1.615975</w:t>
      </w:r>
    </w:p>
    <w:p w14:paraId="0F2B774F" w14:textId="77777777" w:rsidR="00B93671" w:rsidRPr="00B93671" w:rsidRDefault="00B93671" w:rsidP="00B93671">
      <w:pPr>
        <w:spacing w:after="0" w:line="240" w:lineRule="auto"/>
        <w:rPr>
          <w:lang w:val="en-US"/>
        </w:rPr>
      </w:pPr>
      <w:r w:rsidRPr="00B93671">
        <w:rPr>
          <w:lang w:val="en-US"/>
        </w:rPr>
        <w:t xml:space="preserve">  1     -2.834982   -2.207129   -2.597584</w:t>
      </w:r>
    </w:p>
    <w:p w14:paraId="118CD3F0" w14:textId="77777777" w:rsidR="00B93671" w:rsidRPr="00B93671" w:rsidRDefault="00B93671" w:rsidP="00B93671">
      <w:pPr>
        <w:spacing w:after="0" w:line="240" w:lineRule="auto"/>
        <w:rPr>
          <w:lang w:val="en-US"/>
        </w:rPr>
      </w:pPr>
      <w:r w:rsidRPr="00B93671">
        <w:rPr>
          <w:lang w:val="en-US"/>
        </w:rPr>
        <w:t xml:space="preserve">  6     -4.786454   -2.292316   -1.642424</w:t>
      </w:r>
    </w:p>
    <w:p w14:paraId="62AB678A" w14:textId="77777777" w:rsidR="00B93671" w:rsidRPr="00B93671" w:rsidRDefault="00B93671" w:rsidP="00B93671">
      <w:pPr>
        <w:spacing w:after="0" w:line="240" w:lineRule="auto"/>
        <w:rPr>
          <w:lang w:val="en-US"/>
        </w:rPr>
      </w:pPr>
      <w:r w:rsidRPr="00B93671">
        <w:rPr>
          <w:lang w:val="en-US"/>
        </w:rPr>
        <w:t xml:space="preserve">  1     -5.217308   -2.355673   -0.636587</w:t>
      </w:r>
    </w:p>
    <w:p w14:paraId="64B012AA" w14:textId="77777777" w:rsidR="00B93671" w:rsidRPr="00B93671" w:rsidRDefault="00B93671" w:rsidP="00B93671">
      <w:pPr>
        <w:spacing w:after="0" w:line="240" w:lineRule="auto"/>
        <w:rPr>
          <w:lang w:val="en-US"/>
        </w:rPr>
      </w:pPr>
      <w:r w:rsidRPr="00B93671">
        <w:rPr>
          <w:lang w:val="en-US"/>
        </w:rPr>
        <w:t xml:space="preserve">  1     -5.178956   -3.137511   -2.216441</w:t>
      </w:r>
    </w:p>
    <w:p w14:paraId="51C8F56C" w14:textId="77777777" w:rsidR="00B93671" w:rsidRPr="00B93671" w:rsidRDefault="00B93671" w:rsidP="00B93671">
      <w:pPr>
        <w:spacing w:after="0" w:line="240" w:lineRule="auto"/>
        <w:rPr>
          <w:lang w:val="en-US"/>
        </w:rPr>
      </w:pPr>
      <w:r w:rsidRPr="00B93671">
        <w:rPr>
          <w:lang w:val="en-US"/>
        </w:rPr>
        <w:t xml:space="preserve">  8     -5.271334   -1.131661   -2.329830</w:t>
      </w:r>
    </w:p>
    <w:p w14:paraId="257C1F21" w14:textId="77777777" w:rsidR="00B93671" w:rsidRPr="00B93671" w:rsidRDefault="00B93671" w:rsidP="00B93671">
      <w:pPr>
        <w:spacing w:after="0" w:line="240" w:lineRule="auto"/>
        <w:rPr>
          <w:lang w:val="en-US"/>
        </w:rPr>
      </w:pPr>
      <w:r w:rsidRPr="00B93671">
        <w:rPr>
          <w:lang w:val="en-US"/>
        </w:rPr>
        <w:t xml:space="preserve">  1     -4.870572   -0.366343   -1.904658</w:t>
      </w:r>
    </w:p>
    <w:p w14:paraId="25C3083C" w14:textId="77777777" w:rsidR="00B93671" w:rsidRPr="00B93671" w:rsidRDefault="00B93671" w:rsidP="00B93671">
      <w:pPr>
        <w:spacing w:after="0" w:line="240" w:lineRule="auto"/>
        <w:rPr>
          <w:lang w:val="en-US"/>
        </w:rPr>
      </w:pPr>
      <w:r w:rsidRPr="00B93671">
        <w:rPr>
          <w:lang w:val="en-US"/>
        </w:rPr>
        <w:t>Rotational Constants [GHz] =                     0.990       1.123       3.283</w:t>
      </w:r>
    </w:p>
    <w:p w14:paraId="461FB811" w14:textId="77777777" w:rsidR="00B93671" w:rsidRPr="00B93671" w:rsidRDefault="00B93671" w:rsidP="00B93671">
      <w:pPr>
        <w:spacing w:after="0" w:line="240" w:lineRule="auto"/>
        <w:rPr>
          <w:lang w:val="en-US"/>
        </w:rPr>
      </w:pPr>
      <w:r w:rsidRPr="00B93671">
        <w:rPr>
          <w:lang w:val="en-US"/>
        </w:rPr>
        <w:t>Frequencies [cm-1]</w:t>
      </w:r>
    </w:p>
    <w:p w14:paraId="49E54EF3" w14:textId="77777777" w:rsidR="00B93671" w:rsidRPr="00B93671" w:rsidRDefault="00B93671" w:rsidP="00B93671">
      <w:pPr>
        <w:spacing w:after="0" w:line="240" w:lineRule="auto"/>
        <w:rPr>
          <w:lang w:val="en-US"/>
        </w:rPr>
      </w:pPr>
      <w:r w:rsidRPr="00B93671">
        <w:rPr>
          <w:lang w:val="en-US"/>
        </w:rPr>
        <w:t>-1488.6895</w:t>
      </w:r>
      <w:r w:rsidRPr="00B93671">
        <w:rPr>
          <w:lang w:val="en-US"/>
        </w:rPr>
        <w:tab/>
        <w:t xml:space="preserve">   23.7167</w:t>
      </w:r>
      <w:r w:rsidRPr="00B93671">
        <w:rPr>
          <w:lang w:val="en-US"/>
        </w:rPr>
        <w:tab/>
        <w:t xml:space="preserve">   44.9724</w:t>
      </w:r>
      <w:r w:rsidRPr="00B93671">
        <w:rPr>
          <w:lang w:val="en-US"/>
        </w:rPr>
        <w:tab/>
      </w:r>
    </w:p>
    <w:p w14:paraId="7D1293E5" w14:textId="77777777" w:rsidR="00B93671" w:rsidRPr="00B93671" w:rsidRDefault="00B93671" w:rsidP="00B93671">
      <w:pPr>
        <w:spacing w:after="0" w:line="240" w:lineRule="auto"/>
        <w:rPr>
          <w:lang w:val="en-US"/>
        </w:rPr>
      </w:pPr>
      <w:r w:rsidRPr="00B93671">
        <w:rPr>
          <w:lang w:val="en-US"/>
        </w:rPr>
        <w:t xml:space="preserve">   72.1193</w:t>
      </w:r>
      <w:r w:rsidRPr="00B93671">
        <w:rPr>
          <w:lang w:val="en-US"/>
        </w:rPr>
        <w:tab/>
        <w:t xml:space="preserve">   83.5369</w:t>
      </w:r>
      <w:r w:rsidRPr="00B93671">
        <w:rPr>
          <w:lang w:val="en-US"/>
        </w:rPr>
        <w:tab/>
        <w:t xml:space="preserve">  131.8750</w:t>
      </w:r>
      <w:r w:rsidRPr="00B93671">
        <w:rPr>
          <w:lang w:val="en-US"/>
        </w:rPr>
        <w:tab/>
      </w:r>
    </w:p>
    <w:p w14:paraId="4CC0AD4E" w14:textId="77777777" w:rsidR="00B93671" w:rsidRPr="00B93671" w:rsidRDefault="00B93671" w:rsidP="00B93671">
      <w:pPr>
        <w:spacing w:after="0" w:line="240" w:lineRule="auto"/>
        <w:rPr>
          <w:lang w:val="en-US"/>
        </w:rPr>
      </w:pPr>
      <w:r w:rsidRPr="00B93671">
        <w:rPr>
          <w:lang w:val="en-US"/>
        </w:rPr>
        <w:t xml:space="preserve">  174.5983</w:t>
      </w:r>
      <w:r w:rsidRPr="00B93671">
        <w:rPr>
          <w:lang w:val="en-US"/>
        </w:rPr>
        <w:tab/>
        <w:t xml:space="preserve">  266.9833</w:t>
      </w:r>
      <w:r w:rsidRPr="00B93671">
        <w:rPr>
          <w:lang w:val="en-US"/>
        </w:rPr>
        <w:tab/>
        <w:t xml:space="preserve">  349.3227</w:t>
      </w:r>
      <w:r w:rsidRPr="00B93671">
        <w:rPr>
          <w:lang w:val="en-US"/>
        </w:rPr>
        <w:tab/>
      </w:r>
    </w:p>
    <w:p w14:paraId="16C55F95" w14:textId="77777777" w:rsidR="00B93671" w:rsidRPr="00B93671" w:rsidRDefault="00B93671" w:rsidP="00B93671">
      <w:pPr>
        <w:spacing w:after="0" w:line="240" w:lineRule="auto"/>
        <w:rPr>
          <w:lang w:val="en-US"/>
        </w:rPr>
      </w:pPr>
      <w:r w:rsidRPr="00B93671">
        <w:rPr>
          <w:lang w:val="en-US"/>
        </w:rPr>
        <w:t xml:space="preserve">  368.3662</w:t>
      </w:r>
      <w:r w:rsidRPr="00B93671">
        <w:rPr>
          <w:lang w:val="en-US"/>
        </w:rPr>
        <w:tab/>
        <w:t xml:space="preserve">  370.6437</w:t>
      </w:r>
      <w:r w:rsidRPr="00B93671">
        <w:rPr>
          <w:lang w:val="en-US"/>
        </w:rPr>
        <w:tab/>
        <w:t xml:space="preserve">  435.1843</w:t>
      </w:r>
      <w:r w:rsidRPr="00B93671">
        <w:rPr>
          <w:lang w:val="en-US"/>
        </w:rPr>
        <w:tab/>
      </w:r>
    </w:p>
    <w:p w14:paraId="2CF08D3B" w14:textId="77777777" w:rsidR="00B93671" w:rsidRPr="00B93671" w:rsidRDefault="00B93671" w:rsidP="00B93671">
      <w:pPr>
        <w:spacing w:after="0" w:line="240" w:lineRule="auto"/>
        <w:rPr>
          <w:lang w:val="en-US"/>
        </w:rPr>
      </w:pPr>
      <w:r w:rsidRPr="00B93671">
        <w:rPr>
          <w:lang w:val="en-US"/>
        </w:rPr>
        <w:t xml:space="preserve">  445.0168</w:t>
      </w:r>
      <w:r w:rsidRPr="00B93671">
        <w:rPr>
          <w:lang w:val="en-US"/>
        </w:rPr>
        <w:tab/>
        <w:t xml:space="preserve">  494.3732</w:t>
      </w:r>
      <w:r w:rsidRPr="00B93671">
        <w:rPr>
          <w:lang w:val="en-US"/>
        </w:rPr>
        <w:tab/>
        <w:t xml:space="preserve">  536.4490</w:t>
      </w:r>
      <w:r w:rsidRPr="00B93671">
        <w:rPr>
          <w:lang w:val="en-US"/>
        </w:rPr>
        <w:tab/>
      </w:r>
    </w:p>
    <w:p w14:paraId="2366C975" w14:textId="77777777" w:rsidR="00B93671" w:rsidRPr="00B93671" w:rsidRDefault="00B93671" w:rsidP="00B93671">
      <w:pPr>
        <w:spacing w:after="0" w:line="240" w:lineRule="auto"/>
        <w:rPr>
          <w:lang w:val="en-US"/>
        </w:rPr>
      </w:pPr>
      <w:r w:rsidRPr="00B93671">
        <w:rPr>
          <w:lang w:val="en-US"/>
        </w:rPr>
        <w:t xml:space="preserve">  599.7086</w:t>
      </w:r>
      <w:r w:rsidRPr="00B93671">
        <w:rPr>
          <w:lang w:val="en-US"/>
        </w:rPr>
        <w:tab/>
        <w:t xml:space="preserve">  699.3083</w:t>
      </w:r>
      <w:r w:rsidRPr="00B93671">
        <w:rPr>
          <w:lang w:val="en-US"/>
        </w:rPr>
        <w:tab/>
        <w:t xml:space="preserve">  802.1062</w:t>
      </w:r>
      <w:r w:rsidRPr="00B93671">
        <w:rPr>
          <w:lang w:val="en-US"/>
        </w:rPr>
        <w:tab/>
      </w:r>
    </w:p>
    <w:p w14:paraId="394B49BF" w14:textId="77777777" w:rsidR="00B93671" w:rsidRPr="00B93671" w:rsidRDefault="00B93671" w:rsidP="00B93671">
      <w:pPr>
        <w:spacing w:after="0" w:line="240" w:lineRule="auto"/>
        <w:rPr>
          <w:lang w:val="en-US"/>
        </w:rPr>
      </w:pPr>
      <w:r w:rsidRPr="00B93671">
        <w:rPr>
          <w:lang w:val="en-US"/>
        </w:rPr>
        <w:t xml:space="preserve">  874.9753</w:t>
      </w:r>
      <w:r w:rsidRPr="00B93671">
        <w:rPr>
          <w:lang w:val="en-US"/>
        </w:rPr>
        <w:tab/>
        <w:t xml:space="preserve">  957.8187</w:t>
      </w:r>
      <w:r w:rsidRPr="00B93671">
        <w:rPr>
          <w:lang w:val="en-US"/>
        </w:rPr>
        <w:tab/>
        <w:t xml:space="preserve">  982.5848</w:t>
      </w:r>
      <w:r w:rsidRPr="00B93671">
        <w:rPr>
          <w:lang w:val="en-US"/>
        </w:rPr>
        <w:tab/>
      </w:r>
    </w:p>
    <w:p w14:paraId="1858FFBA" w14:textId="77777777" w:rsidR="00B93671" w:rsidRPr="00B93671" w:rsidRDefault="00B93671" w:rsidP="00B93671">
      <w:pPr>
        <w:spacing w:after="0" w:line="240" w:lineRule="auto"/>
        <w:rPr>
          <w:lang w:val="en-US"/>
        </w:rPr>
      </w:pPr>
      <w:r w:rsidRPr="00B93671">
        <w:rPr>
          <w:lang w:val="en-US"/>
        </w:rPr>
        <w:t xml:space="preserve"> 1022.7860</w:t>
      </w:r>
      <w:r w:rsidRPr="00B93671">
        <w:rPr>
          <w:lang w:val="en-US"/>
        </w:rPr>
        <w:tab/>
        <w:t xml:space="preserve"> 1035.3337</w:t>
      </w:r>
      <w:r w:rsidRPr="00B93671">
        <w:rPr>
          <w:lang w:val="en-US"/>
        </w:rPr>
        <w:tab/>
        <w:t xml:space="preserve"> 1057.7474</w:t>
      </w:r>
      <w:r w:rsidRPr="00B93671">
        <w:rPr>
          <w:lang w:val="en-US"/>
        </w:rPr>
        <w:tab/>
      </w:r>
    </w:p>
    <w:p w14:paraId="29574628" w14:textId="77777777" w:rsidR="00B93671" w:rsidRPr="00B93671" w:rsidRDefault="00B93671" w:rsidP="00B93671">
      <w:pPr>
        <w:spacing w:after="0" w:line="240" w:lineRule="auto"/>
        <w:rPr>
          <w:lang w:val="en-US"/>
        </w:rPr>
      </w:pPr>
      <w:r w:rsidRPr="00B93671">
        <w:rPr>
          <w:lang w:val="en-US"/>
        </w:rPr>
        <w:t xml:space="preserve"> 1086.1691</w:t>
      </w:r>
      <w:r w:rsidRPr="00B93671">
        <w:rPr>
          <w:lang w:val="en-US"/>
        </w:rPr>
        <w:tab/>
        <w:t xml:space="preserve"> 1120.8802</w:t>
      </w:r>
      <w:r w:rsidRPr="00B93671">
        <w:rPr>
          <w:lang w:val="en-US"/>
        </w:rPr>
        <w:tab/>
        <w:t xml:space="preserve"> 1139.1029</w:t>
      </w:r>
      <w:r w:rsidRPr="00B93671">
        <w:rPr>
          <w:lang w:val="en-US"/>
        </w:rPr>
        <w:tab/>
      </w:r>
    </w:p>
    <w:p w14:paraId="142B403B" w14:textId="77777777" w:rsidR="00B93671" w:rsidRPr="00B93671" w:rsidRDefault="00B93671" w:rsidP="00B93671">
      <w:pPr>
        <w:spacing w:after="0" w:line="240" w:lineRule="auto"/>
        <w:rPr>
          <w:lang w:val="en-US"/>
        </w:rPr>
      </w:pPr>
      <w:r w:rsidRPr="00B93671">
        <w:rPr>
          <w:lang w:val="en-US"/>
        </w:rPr>
        <w:t xml:space="preserve"> 1192.4774</w:t>
      </w:r>
      <w:r w:rsidRPr="00B93671">
        <w:rPr>
          <w:lang w:val="en-US"/>
        </w:rPr>
        <w:tab/>
        <w:t xml:space="preserve"> 1248.0637</w:t>
      </w:r>
      <w:r w:rsidRPr="00B93671">
        <w:rPr>
          <w:lang w:val="en-US"/>
        </w:rPr>
        <w:tab/>
        <w:t xml:space="preserve"> 1337.4811</w:t>
      </w:r>
      <w:r w:rsidRPr="00B93671">
        <w:rPr>
          <w:lang w:val="en-US"/>
        </w:rPr>
        <w:tab/>
      </w:r>
    </w:p>
    <w:p w14:paraId="5A4BC6C9" w14:textId="77777777" w:rsidR="00B93671" w:rsidRPr="00B93671" w:rsidRDefault="00B93671" w:rsidP="00B93671">
      <w:pPr>
        <w:spacing w:after="0" w:line="240" w:lineRule="auto"/>
        <w:rPr>
          <w:lang w:val="en-US"/>
        </w:rPr>
      </w:pPr>
      <w:r w:rsidRPr="00B93671">
        <w:rPr>
          <w:lang w:val="en-US"/>
        </w:rPr>
        <w:t xml:space="preserve"> 1378.6589</w:t>
      </w:r>
      <w:r w:rsidRPr="00B93671">
        <w:rPr>
          <w:lang w:val="en-US"/>
        </w:rPr>
        <w:tab/>
        <w:t xml:space="preserve"> 1394.9694</w:t>
      </w:r>
      <w:r w:rsidRPr="00B93671">
        <w:rPr>
          <w:lang w:val="en-US"/>
        </w:rPr>
        <w:tab/>
        <w:t xml:space="preserve"> 1397.6125</w:t>
      </w:r>
      <w:r w:rsidRPr="00B93671">
        <w:rPr>
          <w:lang w:val="en-US"/>
        </w:rPr>
        <w:tab/>
      </w:r>
    </w:p>
    <w:p w14:paraId="2816056E" w14:textId="77777777" w:rsidR="00B93671" w:rsidRPr="00B93671" w:rsidRDefault="00B93671" w:rsidP="00B93671">
      <w:pPr>
        <w:spacing w:after="0" w:line="240" w:lineRule="auto"/>
        <w:rPr>
          <w:lang w:val="en-US"/>
        </w:rPr>
      </w:pPr>
      <w:r w:rsidRPr="00B93671">
        <w:rPr>
          <w:lang w:val="en-US"/>
        </w:rPr>
        <w:t xml:space="preserve"> 1416.3207</w:t>
      </w:r>
      <w:r w:rsidRPr="00B93671">
        <w:rPr>
          <w:lang w:val="en-US"/>
        </w:rPr>
        <w:tab/>
        <w:t xml:space="preserve"> 1420.8801</w:t>
      </w:r>
      <w:r w:rsidRPr="00B93671">
        <w:rPr>
          <w:lang w:val="en-US"/>
        </w:rPr>
        <w:tab/>
        <w:t xml:space="preserve"> 1432.6194</w:t>
      </w:r>
      <w:r w:rsidRPr="00B93671">
        <w:rPr>
          <w:lang w:val="en-US"/>
        </w:rPr>
        <w:tab/>
      </w:r>
    </w:p>
    <w:p w14:paraId="6FDB22D3" w14:textId="77777777" w:rsidR="00B93671" w:rsidRPr="00B93671" w:rsidRDefault="00B93671" w:rsidP="00B93671">
      <w:pPr>
        <w:spacing w:after="0" w:line="240" w:lineRule="auto"/>
        <w:rPr>
          <w:lang w:val="en-US"/>
        </w:rPr>
      </w:pPr>
      <w:r w:rsidRPr="00B93671">
        <w:rPr>
          <w:lang w:val="en-US"/>
        </w:rPr>
        <w:t xml:space="preserve"> 1435.2114</w:t>
      </w:r>
      <w:r w:rsidRPr="00B93671">
        <w:rPr>
          <w:lang w:val="en-US"/>
        </w:rPr>
        <w:tab/>
        <w:t xml:space="preserve"> 1469.4392</w:t>
      </w:r>
      <w:r w:rsidRPr="00B93671">
        <w:rPr>
          <w:lang w:val="en-US"/>
        </w:rPr>
        <w:tab/>
        <w:t xml:space="preserve"> 1487.8995</w:t>
      </w:r>
      <w:r w:rsidRPr="00B93671">
        <w:rPr>
          <w:lang w:val="en-US"/>
        </w:rPr>
        <w:tab/>
      </w:r>
    </w:p>
    <w:p w14:paraId="44D3FF00" w14:textId="77777777" w:rsidR="00B93671" w:rsidRPr="00B93671" w:rsidRDefault="00B93671" w:rsidP="00B93671">
      <w:pPr>
        <w:spacing w:after="0" w:line="240" w:lineRule="auto"/>
        <w:rPr>
          <w:lang w:val="en-US"/>
        </w:rPr>
      </w:pPr>
      <w:r w:rsidRPr="00B93671">
        <w:rPr>
          <w:lang w:val="en-US"/>
        </w:rPr>
        <w:t xml:space="preserve"> 1489.5479</w:t>
      </w:r>
      <w:r w:rsidRPr="00B93671">
        <w:rPr>
          <w:lang w:val="en-US"/>
        </w:rPr>
        <w:tab/>
        <w:t xml:space="preserve"> 1508.6150</w:t>
      </w:r>
      <w:r w:rsidRPr="00B93671">
        <w:rPr>
          <w:lang w:val="en-US"/>
        </w:rPr>
        <w:tab/>
        <w:t xml:space="preserve"> 1678.2538</w:t>
      </w:r>
      <w:r w:rsidRPr="00B93671">
        <w:rPr>
          <w:lang w:val="en-US"/>
        </w:rPr>
        <w:tab/>
      </w:r>
    </w:p>
    <w:p w14:paraId="13EA70B4" w14:textId="77777777" w:rsidR="00B93671" w:rsidRPr="00B93671" w:rsidRDefault="00B93671" w:rsidP="00B93671">
      <w:pPr>
        <w:spacing w:after="0" w:line="240" w:lineRule="auto"/>
        <w:rPr>
          <w:lang w:val="en-US"/>
        </w:rPr>
      </w:pPr>
      <w:r w:rsidRPr="00B93671">
        <w:rPr>
          <w:lang w:val="en-US"/>
        </w:rPr>
        <w:t xml:space="preserve"> 3010.6975</w:t>
      </w:r>
      <w:r w:rsidRPr="00B93671">
        <w:rPr>
          <w:lang w:val="en-US"/>
        </w:rPr>
        <w:tab/>
        <w:t xml:space="preserve"> 3019.0874</w:t>
      </w:r>
      <w:r w:rsidRPr="00B93671">
        <w:rPr>
          <w:lang w:val="en-US"/>
        </w:rPr>
        <w:tab/>
        <w:t xml:space="preserve"> 3051.1501</w:t>
      </w:r>
      <w:r w:rsidRPr="00B93671">
        <w:rPr>
          <w:lang w:val="en-US"/>
        </w:rPr>
        <w:tab/>
      </w:r>
    </w:p>
    <w:p w14:paraId="23F26ABB" w14:textId="77777777" w:rsidR="00B93671" w:rsidRPr="00B93671" w:rsidRDefault="00B93671" w:rsidP="00B93671">
      <w:pPr>
        <w:spacing w:after="0" w:line="240" w:lineRule="auto"/>
        <w:rPr>
          <w:lang w:val="en-US"/>
        </w:rPr>
      </w:pPr>
      <w:r w:rsidRPr="00B93671">
        <w:rPr>
          <w:lang w:val="en-US"/>
        </w:rPr>
        <w:t xml:space="preserve"> 3058.9536</w:t>
      </w:r>
      <w:r w:rsidRPr="00B93671">
        <w:rPr>
          <w:lang w:val="en-US"/>
        </w:rPr>
        <w:tab/>
        <w:t xml:space="preserve"> 3060.8496</w:t>
      </w:r>
      <w:r w:rsidRPr="00B93671">
        <w:rPr>
          <w:lang w:val="en-US"/>
        </w:rPr>
        <w:tab/>
        <w:t xml:space="preserve"> 3062.9392</w:t>
      </w:r>
      <w:r w:rsidRPr="00B93671">
        <w:rPr>
          <w:lang w:val="en-US"/>
        </w:rPr>
        <w:tab/>
      </w:r>
    </w:p>
    <w:p w14:paraId="25F54A66" w14:textId="77777777" w:rsidR="00B93671" w:rsidRPr="00B93671" w:rsidRDefault="00B93671" w:rsidP="00B93671">
      <w:pPr>
        <w:spacing w:after="0" w:line="240" w:lineRule="auto"/>
        <w:rPr>
          <w:lang w:val="en-US"/>
        </w:rPr>
      </w:pPr>
      <w:r w:rsidRPr="00B93671">
        <w:rPr>
          <w:lang w:val="en-US"/>
        </w:rPr>
        <w:t xml:space="preserve"> 3122.1511</w:t>
      </w:r>
      <w:r w:rsidRPr="00B93671">
        <w:rPr>
          <w:lang w:val="en-US"/>
        </w:rPr>
        <w:tab/>
        <w:t xml:space="preserve"> 3123.6421</w:t>
      </w:r>
      <w:r w:rsidRPr="00B93671">
        <w:rPr>
          <w:lang w:val="en-US"/>
        </w:rPr>
        <w:tab/>
        <w:t xml:space="preserve"> 3134.7512</w:t>
      </w:r>
      <w:r w:rsidRPr="00B93671">
        <w:rPr>
          <w:lang w:val="en-US"/>
        </w:rPr>
        <w:tab/>
      </w:r>
    </w:p>
    <w:p w14:paraId="4E33E2F3" w14:textId="77777777" w:rsidR="00B93671" w:rsidRPr="00B93671" w:rsidRDefault="00B93671" w:rsidP="00B93671">
      <w:pPr>
        <w:spacing w:after="0" w:line="240" w:lineRule="auto"/>
        <w:rPr>
          <w:lang w:val="en-US"/>
        </w:rPr>
      </w:pPr>
      <w:r w:rsidRPr="00B93671">
        <w:rPr>
          <w:lang w:val="en-US"/>
        </w:rPr>
        <w:t xml:space="preserve"> 3203.2144</w:t>
      </w:r>
      <w:r w:rsidRPr="00B93671">
        <w:rPr>
          <w:lang w:val="en-US"/>
        </w:rPr>
        <w:tab/>
        <w:t xml:space="preserve"> 3204.6860</w:t>
      </w:r>
      <w:r w:rsidRPr="00B93671">
        <w:rPr>
          <w:lang w:val="en-US"/>
        </w:rPr>
        <w:tab/>
        <w:t xml:space="preserve"> 3816.4861</w:t>
      </w:r>
      <w:r w:rsidRPr="00B93671">
        <w:rPr>
          <w:lang w:val="en-US"/>
        </w:rPr>
        <w:tab/>
      </w:r>
    </w:p>
    <w:p w14:paraId="37967173" w14:textId="77777777" w:rsidR="00B93671" w:rsidRPr="00B93671" w:rsidRDefault="00B93671" w:rsidP="00B93671">
      <w:pPr>
        <w:spacing w:after="0" w:line="240" w:lineRule="auto"/>
        <w:rPr>
          <w:b/>
          <w:lang w:val="en-US"/>
        </w:rPr>
      </w:pPr>
      <w:r>
        <w:rPr>
          <w:noProof/>
          <w:lang w:eastAsia="nl-BE"/>
        </w:rPr>
        <w:drawing>
          <wp:anchor distT="0" distB="0" distL="114300" distR="114300" simplePos="0" relativeHeight="251679744" behindDoc="0" locked="0" layoutInCell="1" allowOverlap="1" wp14:anchorId="7D08E8FD" wp14:editId="3B45BDCC">
            <wp:simplePos x="0" y="0"/>
            <wp:positionH relativeFrom="column">
              <wp:posOffset>3500120</wp:posOffset>
            </wp:positionH>
            <wp:positionV relativeFrom="paragraph">
              <wp:posOffset>113030</wp:posOffset>
            </wp:positionV>
            <wp:extent cx="1480185" cy="1016635"/>
            <wp:effectExtent l="0" t="0" r="571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480185" cy="1016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8B1535" w14:textId="77777777" w:rsidR="00B93671" w:rsidRPr="00B93671" w:rsidRDefault="00B93671" w:rsidP="00B93671">
      <w:pPr>
        <w:spacing w:after="0" w:line="240" w:lineRule="auto"/>
        <w:rPr>
          <w:b/>
          <w:lang w:val="en-US"/>
        </w:rPr>
      </w:pPr>
      <w:r w:rsidRPr="00B93671">
        <w:rPr>
          <w:b/>
          <w:lang w:val="en-US"/>
        </w:rPr>
        <w:t>Rxn18</w:t>
      </w:r>
    </w:p>
    <w:p w14:paraId="6FB95038" w14:textId="77777777" w:rsidR="00B93671" w:rsidRPr="00B93671" w:rsidRDefault="00B93671" w:rsidP="00B93671">
      <w:pPr>
        <w:spacing w:after="0" w:line="240" w:lineRule="auto"/>
        <w:rPr>
          <w:lang w:val="en-US"/>
        </w:rPr>
      </w:pPr>
      <w:r w:rsidRPr="00B93671">
        <w:rPr>
          <w:b/>
          <w:lang w:val="en-US"/>
        </w:rPr>
        <w:t>TS    CH3+CC(C)=CCOH_CH4+CC(C)=CCJOH</w:t>
      </w:r>
    </w:p>
    <w:p w14:paraId="33475680" w14:textId="77777777" w:rsidR="00B93671" w:rsidRPr="00B93671" w:rsidRDefault="00B93671" w:rsidP="00B93671">
      <w:pPr>
        <w:spacing w:after="0" w:line="240" w:lineRule="auto"/>
        <w:rPr>
          <w:lang w:val="en-US"/>
        </w:rPr>
      </w:pPr>
    </w:p>
    <w:p w14:paraId="52CE4464" w14:textId="77777777" w:rsidR="00B93671" w:rsidRPr="00B93671" w:rsidRDefault="00B93671" w:rsidP="00B93671">
      <w:pPr>
        <w:spacing w:after="0" w:line="240" w:lineRule="auto"/>
        <w:rPr>
          <w:lang w:val="en-US"/>
        </w:rPr>
      </w:pPr>
      <w:r w:rsidRPr="00B93671">
        <w:rPr>
          <w:lang w:val="en-US"/>
        </w:rPr>
        <w:t>Geometry [Angstroms]</w:t>
      </w:r>
    </w:p>
    <w:p w14:paraId="4E228CA4" w14:textId="77777777" w:rsidR="00B93671" w:rsidRPr="00B93671" w:rsidRDefault="00B93671" w:rsidP="00B93671">
      <w:pPr>
        <w:spacing w:after="0" w:line="240" w:lineRule="auto"/>
        <w:rPr>
          <w:lang w:val="en-US"/>
        </w:rPr>
      </w:pPr>
      <w:r w:rsidRPr="00B93671">
        <w:rPr>
          <w:lang w:val="en-US"/>
        </w:rPr>
        <w:t xml:space="preserve">  6     -0.010855   -0.086706    0.031913</w:t>
      </w:r>
    </w:p>
    <w:p w14:paraId="1E7A4107" w14:textId="77777777" w:rsidR="00B93671" w:rsidRPr="00B93671" w:rsidRDefault="00B93671" w:rsidP="00B93671">
      <w:pPr>
        <w:spacing w:after="0" w:line="240" w:lineRule="auto"/>
        <w:rPr>
          <w:lang w:val="en-US"/>
        </w:rPr>
      </w:pPr>
      <w:r w:rsidRPr="00B93671">
        <w:rPr>
          <w:lang w:val="en-US"/>
        </w:rPr>
        <w:t xml:space="preserve">  6      0.007130    0.020547    1.535147</w:t>
      </w:r>
    </w:p>
    <w:p w14:paraId="531D6E07" w14:textId="77777777" w:rsidR="00B93671" w:rsidRPr="00B93671" w:rsidRDefault="00B93671" w:rsidP="00B93671">
      <w:pPr>
        <w:spacing w:after="0" w:line="240" w:lineRule="auto"/>
        <w:rPr>
          <w:lang w:val="en-US"/>
        </w:rPr>
      </w:pPr>
      <w:r w:rsidRPr="00B93671">
        <w:rPr>
          <w:lang w:val="en-US"/>
        </w:rPr>
        <w:t xml:space="preserve">  6      1.123645    0.127568    2.273110</w:t>
      </w:r>
    </w:p>
    <w:p w14:paraId="2B12DD22" w14:textId="77777777" w:rsidR="00B93671" w:rsidRPr="00B93671" w:rsidRDefault="00B93671" w:rsidP="00B93671">
      <w:pPr>
        <w:spacing w:after="0" w:line="240" w:lineRule="auto"/>
        <w:rPr>
          <w:lang w:val="en-US"/>
        </w:rPr>
      </w:pPr>
      <w:r w:rsidRPr="00B93671">
        <w:rPr>
          <w:lang w:val="en-US"/>
        </w:rPr>
        <w:t xml:space="preserve">  6      2.522149    0.116064    1.805694</w:t>
      </w:r>
    </w:p>
    <w:p w14:paraId="0DBA2BFC" w14:textId="77777777" w:rsidR="00B93671" w:rsidRPr="00B93671" w:rsidRDefault="00B93671" w:rsidP="00B93671">
      <w:pPr>
        <w:spacing w:after="0" w:line="240" w:lineRule="auto"/>
        <w:rPr>
          <w:lang w:val="en-US"/>
        </w:rPr>
      </w:pPr>
      <w:r w:rsidRPr="00B93671">
        <w:rPr>
          <w:lang w:val="en-US"/>
        </w:rPr>
        <w:t xml:space="preserve">  8      3.334596    0.846397    2.701530</w:t>
      </w:r>
    </w:p>
    <w:p w14:paraId="3A3612BA" w14:textId="77777777" w:rsidR="00B93671" w:rsidRPr="00B93671" w:rsidRDefault="00B93671" w:rsidP="00B93671">
      <w:pPr>
        <w:spacing w:after="0" w:line="240" w:lineRule="auto"/>
        <w:rPr>
          <w:lang w:val="en-US"/>
        </w:rPr>
      </w:pPr>
      <w:r w:rsidRPr="00B93671">
        <w:rPr>
          <w:lang w:val="en-US"/>
        </w:rPr>
        <w:t xml:space="preserve">  6     -1.350540   -0.009830    2.188702</w:t>
      </w:r>
    </w:p>
    <w:p w14:paraId="47793B8B" w14:textId="77777777" w:rsidR="00B93671" w:rsidRPr="00B93671" w:rsidRDefault="00B93671" w:rsidP="00B93671">
      <w:pPr>
        <w:spacing w:after="0" w:line="240" w:lineRule="auto"/>
        <w:rPr>
          <w:lang w:val="en-US"/>
        </w:rPr>
      </w:pPr>
      <w:r w:rsidRPr="00B93671">
        <w:rPr>
          <w:lang w:val="en-US"/>
        </w:rPr>
        <w:lastRenderedPageBreak/>
        <w:t xml:space="preserve">  1      1.030603    0.184947    3.355275</w:t>
      </w:r>
    </w:p>
    <w:p w14:paraId="10EE1266" w14:textId="77777777" w:rsidR="00B93671" w:rsidRPr="00B93671" w:rsidRDefault="00B93671" w:rsidP="00B93671">
      <w:pPr>
        <w:spacing w:after="0" w:line="240" w:lineRule="auto"/>
        <w:rPr>
          <w:lang w:val="en-US"/>
        </w:rPr>
      </w:pPr>
      <w:r w:rsidRPr="00B93671">
        <w:rPr>
          <w:lang w:val="en-US"/>
        </w:rPr>
        <w:t xml:space="preserve">  1     -0.699794    0.649449   -0.397814</w:t>
      </w:r>
    </w:p>
    <w:p w14:paraId="184490CC" w14:textId="77777777" w:rsidR="00B93671" w:rsidRPr="00B93671" w:rsidRDefault="00B93671" w:rsidP="00B93671">
      <w:pPr>
        <w:spacing w:after="0" w:line="240" w:lineRule="auto"/>
        <w:rPr>
          <w:lang w:val="en-US"/>
        </w:rPr>
      </w:pPr>
      <w:r w:rsidRPr="00B93671">
        <w:rPr>
          <w:lang w:val="en-US"/>
        </w:rPr>
        <w:t xml:space="preserve">  1      0.969515    0.062592   -0.420940</w:t>
      </w:r>
    </w:p>
    <w:p w14:paraId="1973AF5D" w14:textId="77777777" w:rsidR="00B93671" w:rsidRPr="00B93671" w:rsidRDefault="00B93671" w:rsidP="00B93671">
      <w:pPr>
        <w:spacing w:after="0" w:line="240" w:lineRule="auto"/>
        <w:rPr>
          <w:lang w:val="en-US"/>
        </w:rPr>
      </w:pPr>
      <w:r w:rsidRPr="00B93671">
        <w:rPr>
          <w:lang w:val="en-US"/>
        </w:rPr>
        <w:t xml:space="preserve">  1     -0.374587   -1.072866   -0.281065</w:t>
      </w:r>
    </w:p>
    <w:p w14:paraId="061B40AE" w14:textId="77777777" w:rsidR="00B93671" w:rsidRPr="00B93671" w:rsidRDefault="00B93671" w:rsidP="00B93671">
      <w:pPr>
        <w:spacing w:after="0" w:line="240" w:lineRule="auto"/>
        <w:rPr>
          <w:lang w:val="en-US"/>
        </w:rPr>
      </w:pPr>
      <w:r w:rsidRPr="00B93671">
        <w:rPr>
          <w:lang w:val="en-US"/>
        </w:rPr>
        <w:t xml:space="preserve">  1     -1.883915   -0.937340    1.946674</w:t>
      </w:r>
    </w:p>
    <w:p w14:paraId="5E8D0809" w14:textId="77777777" w:rsidR="00B93671" w:rsidRPr="00B93671" w:rsidRDefault="00B93671" w:rsidP="00B93671">
      <w:pPr>
        <w:spacing w:after="0" w:line="240" w:lineRule="auto"/>
        <w:rPr>
          <w:lang w:val="en-US"/>
        </w:rPr>
      </w:pPr>
      <w:r w:rsidRPr="00B93671">
        <w:rPr>
          <w:lang w:val="en-US"/>
        </w:rPr>
        <w:t xml:space="preserve">  1     -1.279788    0.067573    3.275042</w:t>
      </w:r>
    </w:p>
    <w:p w14:paraId="637A1D48" w14:textId="77777777" w:rsidR="00B93671" w:rsidRPr="00B93671" w:rsidRDefault="00B93671" w:rsidP="00B93671">
      <w:pPr>
        <w:spacing w:after="0" w:line="240" w:lineRule="auto"/>
        <w:rPr>
          <w:lang w:val="en-US"/>
        </w:rPr>
      </w:pPr>
      <w:r w:rsidRPr="00B93671">
        <w:rPr>
          <w:lang w:val="en-US"/>
        </w:rPr>
        <w:t xml:space="preserve">  1     -1.978081    0.813240    1.826167</w:t>
      </w:r>
    </w:p>
    <w:p w14:paraId="5EC22F17" w14:textId="77777777" w:rsidR="00B93671" w:rsidRPr="00B93671" w:rsidRDefault="00B93671" w:rsidP="00B93671">
      <w:pPr>
        <w:spacing w:after="0" w:line="240" w:lineRule="auto"/>
        <w:rPr>
          <w:lang w:val="en-US"/>
        </w:rPr>
      </w:pPr>
      <w:r w:rsidRPr="00B93671">
        <w:rPr>
          <w:lang w:val="en-US"/>
        </w:rPr>
        <w:t xml:space="preserve">  1      2.929381   -1.050492    1.802059</w:t>
      </w:r>
    </w:p>
    <w:p w14:paraId="5A9580B0" w14:textId="77777777" w:rsidR="00B93671" w:rsidRPr="00B93671" w:rsidRDefault="00B93671" w:rsidP="00B93671">
      <w:pPr>
        <w:spacing w:after="0" w:line="240" w:lineRule="auto"/>
        <w:rPr>
          <w:lang w:val="en-US"/>
        </w:rPr>
      </w:pPr>
      <w:r w:rsidRPr="00B93671">
        <w:rPr>
          <w:lang w:val="en-US"/>
        </w:rPr>
        <w:t xml:space="preserve">  1      2.654020    0.438491    0.765736</w:t>
      </w:r>
    </w:p>
    <w:p w14:paraId="3476B907" w14:textId="77777777" w:rsidR="00B93671" w:rsidRPr="00B93671" w:rsidRDefault="00B93671" w:rsidP="00B93671">
      <w:pPr>
        <w:spacing w:after="0" w:line="240" w:lineRule="auto"/>
        <w:rPr>
          <w:lang w:val="en-US"/>
        </w:rPr>
      </w:pPr>
      <w:r w:rsidRPr="00B93671">
        <w:rPr>
          <w:lang w:val="en-US"/>
        </w:rPr>
        <w:t xml:space="preserve">  1      4.251285    0.731631    2.433009</w:t>
      </w:r>
    </w:p>
    <w:p w14:paraId="49A51A42" w14:textId="77777777" w:rsidR="00B93671" w:rsidRPr="00B93671" w:rsidRDefault="00B93671" w:rsidP="00B93671">
      <w:pPr>
        <w:spacing w:after="0" w:line="240" w:lineRule="auto"/>
        <w:rPr>
          <w:lang w:val="en-US"/>
        </w:rPr>
      </w:pPr>
      <w:r w:rsidRPr="00B93671">
        <w:rPr>
          <w:lang w:val="en-US"/>
        </w:rPr>
        <w:t xml:space="preserve">  6      3.567884   -2.463110    1.850773</w:t>
      </w:r>
    </w:p>
    <w:p w14:paraId="5DED3236" w14:textId="77777777" w:rsidR="00B93671" w:rsidRPr="00B93671" w:rsidRDefault="00B93671" w:rsidP="00B93671">
      <w:pPr>
        <w:spacing w:after="0" w:line="240" w:lineRule="auto"/>
        <w:rPr>
          <w:lang w:val="en-US"/>
        </w:rPr>
      </w:pPr>
      <w:r w:rsidRPr="00B93671">
        <w:rPr>
          <w:lang w:val="en-US"/>
        </w:rPr>
        <w:t xml:space="preserve">  1      2.786350   -3.080111    1.418607</w:t>
      </w:r>
    </w:p>
    <w:p w14:paraId="6FAC3275" w14:textId="77777777" w:rsidR="00B93671" w:rsidRPr="00B93671" w:rsidRDefault="00B93671" w:rsidP="00B93671">
      <w:pPr>
        <w:spacing w:after="0" w:line="240" w:lineRule="auto"/>
        <w:rPr>
          <w:lang w:val="en-US"/>
        </w:rPr>
      </w:pPr>
      <w:r w:rsidRPr="00B93671">
        <w:rPr>
          <w:lang w:val="en-US"/>
        </w:rPr>
        <w:t xml:space="preserve">  1      4.472807   -2.377805    1.256001</w:t>
      </w:r>
    </w:p>
    <w:p w14:paraId="3C18A179" w14:textId="77777777" w:rsidR="00B93671" w:rsidRPr="00B93671" w:rsidRDefault="00B93671" w:rsidP="00B93671">
      <w:pPr>
        <w:spacing w:after="0" w:line="240" w:lineRule="auto"/>
        <w:rPr>
          <w:lang w:val="en-US"/>
        </w:rPr>
      </w:pPr>
      <w:r w:rsidRPr="00B93671">
        <w:rPr>
          <w:lang w:val="en-US"/>
        </w:rPr>
        <w:t xml:space="preserve">  1      3.722896   -2.589721    2.917831</w:t>
      </w:r>
    </w:p>
    <w:p w14:paraId="17F77940" w14:textId="77777777" w:rsidR="00B93671" w:rsidRPr="00B93671" w:rsidRDefault="00B93671" w:rsidP="00B93671">
      <w:pPr>
        <w:spacing w:after="0" w:line="240" w:lineRule="auto"/>
        <w:rPr>
          <w:lang w:val="en-US"/>
        </w:rPr>
      </w:pPr>
      <w:r w:rsidRPr="00B93671">
        <w:rPr>
          <w:lang w:val="en-US"/>
        </w:rPr>
        <w:t>Rotational Constants [GHz] =                     1.083       1.227       3.072</w:t>
      </w:r>
    </w:p>
    <w:p w14:paraId="0BF33B02" w14:textId="77777777" w:rsidR="00B93671" w:rsidRPr="00B93671" w:rsidRDefault="00B93671" w:rsidP="00B93671">
      <w:pPr>
        <w:spacing w:after="0" w:line="240" w:lineRule="auto"/>
        <w:rPr>
          <w:lang w:val="en-US"/>
        </w:rPr>
      </w:pPr>
      <w:r w:rsidRPr="00B93671">
        <w:rPr>
          <w:lang w:val="en-US"/>
        </w:rPr>
        <w:t>Frequencies [cm-1]</w:t>
      </w:r>
    </w:p>
    <w:p w14:paraId="0D2B7C65" w14:textId="77777777" w:rsidR="00B93671" w:rsidRPr="00B93671" w:rsidRDefault="00B93671" w:rsidP="00B93671">
      <w:pPr>
        <w:spacing w:after="0" w:line="240" w:lineRule="auto"/>
        <w:rPr>
          <w:lang w:val="en-US"/>
        </w:rPr>
      </w:pPr>
      <w:r w:rsidRPr="00B93671">
        <w:rPr>
          <w:lang w:val="en-US"/>
        </w:rPr>
        <w:t>-1145.4313</w:t>
      </w:r>
      <w:r w:rsidRPr="00B93671">
        <w:rPr>
          <w:lang w:val="en-US"/>
        </w:rPr>
        <w:tab/>
        <w:t xml:space="preserve">   38.1919</w:t>
      </w:r>
      <w:r w:rsidRPr="00B93671">
        <w:rPr>
          <w:lang w:val="en-US"/>
        </w:rPr>
        <w:tab/>
        <w:t xml:space="preserve">   41.2162</w:t>
      </w:r>
      <w:r w:rsidRPr="00B93671">
        <w:rPr>
          <w:lang w:val="en-US"/>
        </w:rPr>
        <w:tab/>
      </w:r>
    </w:p>
    <w:p w14:paraId="584FD8CD" w14:textId="77777777" w:rsidR="00B93671" w:rsidRPr="00B93671" w:rsidRDefault="00B93671" w:rsidP="00B93671">
      <w:pPr>
        <w:spacing w:after="0" w:line="240" w:lineRule="auto"/>
        <w:rPr>
          <w:lang w:val="en-US"/>
        </w:rPr>
      </w:pPr>
      <w:r w:rsidRPr="00B93671">
        <w:rPr>
          <w:lang w:val="en-US"/>
        </w:rPr>
        <w:t xml:space="preserve">   63.7522</w:t>
      </w:r>
      <w:r w:rsidRPr="00B93671">
        <w:rPr>
          <w:lang w:val="en-US"/>
        </w:rPr>
        <w:tab/>
        <w:t xml:space="preserve">  129.6104</w:t>
      </w:r>
      <w:r w:rsidRPr="00B93671">
        <w:rPr>
          <w:lang w:val="en-US"/>
        </w:rPr>
        <w:tab/>
        <w:t xml:space="preserve">  140.6004</w:t>
      </w:r>
      <w:r w:rsidRPr="00B93671">
        <w:rPr>
          <w:lang w:val="en-US"/>
        </w:rPr>
        <w:tab/>
      </w:r>
    </w:p>
    <w:p w14:paraId="0A3D0D76" w14:textId="77777777" w:rsidR="00B93671" w:rsidRPr="00B93671" w:rsidRDefault="00B93671" w:rsidP="00B93671">
      <w:pPr>
        <w:spacing w:after="0" w:line="240" w:lineRule="auto"/>
        <w:rPr>
          <w:lang w:val="en-US"/>
        </w:rPr>
      </w:pPr>
      <w:r w:rsidRPr="00B93671">
        <w:rPr>
          <w:lang w:val="en-US"/>
        </w:rPr>
        <w:t xml:space="preserve">  180.0505</w:t>
      </w:r>
      <w:r w:rsidRPr="00B93671">
        <w:rPr>
          <w:lang w:val="en-US"/>
        </w:rPr>
        <w:tab/>
        <w:t xml:space="preserve">  207.2368</w:t>
      </w:r>
      <w:r w:rsidRPr="00B93671">
        <w:rPr>
          <w:lang w:val="en-US"/>
        </w:rPr>
        <w:tab/>
        <w:t xml:space="preserve">  258.6426</w:t>
      </w:r>
      <w:r w:rsidRPr="00B93671">
        <w:rPr>
          <w:lang w:val="en-US"/>
        </w:rPr>
        <w:tab/>
      </w:r>
    </w:p>
    <w:p w14:paraId="633A2B4D" w14:textId="77777777" w:rsidR="00B93671" w:rsidRPr="00B93671" w:rsidRDefault="00B93671" w:rsidP="00B93671">
      <w:pPr>
        <w:spacing w:after="0" w:line="240" w:lineRule="auto"/>
        <w:rPr>
          <w:lang w:val="en-US"/>
        </w:rPr>
      </w:pPr>
      <w:r w:rsidRPr="00B93671">
        <w:rPr>
          <w:lang w:val="en-US"/>
        </w:rPr>
        <w:t xml:space="preserve">  308.7158</w:t>
      </w:r>
      <w:r w:rsidRPr="00B93671">
        <w:rPr>
          <w:lang w:val="en-US"/>
        </w:rPr>
        <w:tab/>
        <w:t xml:space="preserve">  351.1411</w:t>
      </w:r>
      <w:r w:rsidRPr="00B93671">
        <w:rPr>
          <w:lang w:val="en-US"/>
        </w:rPr>
        <w:tab/>
        <w:t xml:space="preserve">  418.3337</w:t>
      </w:r>
      <w:r w:rsidRPr="00B93671">
        <w:rPr>
          <w:lang w:val="en-US"/>
        </w:rPr>
        <w:tab/>
      </w:r>
    </w:p>
    <w:p w14:paraId="499C1518" w14:textId="77777777" w:rsidR="00B93671" w:rsidRPr="00B93671" w:rsidRDefault="00B93671" w:rsidP="00B93671">
      <w:pPr>
        <w:spacing w:after="0" w:line="240" w:lineRule="auto"/>
        <w:rPr>
          <w:lang w:val="en-US"/>
        </w:rPr>
      </w:pPr>
      <w:r w:rsidRPr="00B93671">
        <w:rPr>
          <w:lang w:val="en-US"/>
        </w:rPr>
        <w:t xml:space="preserve">  462.6835</w:t>
      </w:r>
      <w:r w:rsidRPr="00B93671">
        <w:rPr>
          <w:lang w:val="en-US"/>
        </w:rPr>
        <w:tab/>
        <w:t xml:space="preserve">  484.6169</w:t>
      </w:r>
      <w:r w:rsidRPr="00B93671">
        <w:rPr>
          <w:lang w:val="en-US"/>
        </w:rPr>
        <w:tab/>
        <w:t xml:space="preserve">  509.6861</w:t>
      </w:r>
      <w:r w:rsidRPr="00B93671">
        <w:rPr>
          <w:lang w:val="en-US"/>
        </w:rPr>
        <w:tab/>
      </w:r>
    </w:p>
    <w:p w14:paraId="03E217AF" w14:textId="77777777" w:rsidR="00B93671" w:rsidRPr="00B93671" w:rsidRDefault="00B93671" w:rsidP="00B93671">
      <w:pPr>
        <w:spacing w:after="0" w:line="240" w:lineRule="auto"/>
        <w:rPr>
          <w:lang w:val="en-US"/>
        </w:rPr>
      </w:pPr>
      <w:r w:rsidRPr="00B93671">
        <w:rPr>
          <w:lang w:val="en-US"/>
        </w:rPr>
        <w:t xml:space="preserve">  530.3090</w:t>
      </w:r>
      <w:r w:rsidRPr="00B93671">
        <w:rPr>
          <w:lang w:val="en-US"/>
        </w:rPr>
        <w:tab/>
        <w:t xml:space="preserve">  593.4530</w:t>
      </w:r>
      <w:r w:rsidRPr="00B93671">
        <w:rPr>
          <w:lang w:val="en-US"/>
        </w:rPr>
        <w:tab/>
        <w:t xml:space="preserve">  821.5462</w:t>
      </w:r>
      <w:r w:rsidRPr="00B93671">
        <w:rPr>
          <w:lang w:val="en-US"/>
        </w:rPr>
        <w:tab/>
      </w:r>
    </w:p>
    <w:p w14:paraId="13B33F83" w14:textId="77777777" w:rsidR="00B93671" w:rsidRPr="00B93671" w:rsidRDefault="00B93671" w:rsidP="00B93671">
      <w:pPr>
        <w:spacing w:after="0" w:line="240" w:lineRule="auto"/>
        <w:rPr>
          <w:lang w:val="en-US"/>
        </w:rPr>
      </w:pPr>
      <w:r w:rsidRPr="00B93671">
        <w:rPr>
          <w:lang w:val="en-US"/>
        </w:rPr>
        <w:t xml:space="preserve">  862.2053</w:t>
      </w:r>
      <w:r w:rsidRPr="00B93671">
        <w:rPr>
          <w:lang w:val="en-US"/>
        </w:rPr>
        <w:tab/>
        <w:t xml:space="preserve">  962.2918</w:t>
      </w:r>
      <w:r w:rsidRPr="00B93671">
        <w:rPr>
          <w:lang w:val="en-US"/>
        </w:rPr>
        <w:tab/>
        <w:t xml:space="preserve"> 1006.7633</w:t>
      </w:r>
      <w:r w:rsidRPr="00B93671">
        <w:rPr>
          <w:lang w:val="en-US"/>
        </w:rPr>
        <w:tab/>
      </w:r>
    </w:p>
    <w:p w14:paraId="5E983B23" w14:textId="77777777" w:rsidR="00B93671" w:rsidRPr="00B93671" w:rsidRDefault="00B93671" w:rsidP="00B93671">
      <w:pPr>
        <w:spacing w:after="0" w:line="240" w:lineRule="auto"/>
        <w:rPr>
          <w:lang w:val="en-US"/>
        </w:rPr>
      </w:pPr>
      <w:r w:rsidRPr="00B93671">
        <w:rPr>
          <w:lang w:val="en-US"/>
        </w:rPr>
        <w:t xml:space="preserve"> 1012.1708</w:t>
      </w:r>
      <w:r w:rsidRPr="00B93671">
        <w:rPr>
          <w:lang w:val="en-US"/>
        </w:rPr>
        <w:tab/>
        <w:t xml:space="preserve"> 1060.9304</w:t>
      </w:r>
      <w:r w:rsidRPr="00B93671">
        <w:rPr>
          <w:lang w:val="en-US"/>
        </w:rPr>
        <w:tab/>
        <w:t xml:space="preserve"> 1073.9053</w:t>
      </w:r>
      <w:r w:rsidRPr="00B93671">
        <w:rPr>
          <w:lang w:val="en-US"/>
        </w:rPr>
        <w:tab/>
      </w:r>
    </w:p>
    <w:p w14:paraId="1121908C" w14:textId="77777777" w:rsidR="00B93671" w:rsidRPr="00B93671" w:rsidRDefault="00B93671" w:rsidP="00B93671">
      <w:pPr>
        <w:spacing w:after="0" w:line="240" w:lineRule="auto"/>
        <w:rPr>
          <w:lang w:val="en-US"/>
        </w:rPr>
      </w:pPr>
      <w:r w:rsidRPr="00B93671">
        <w:rPr>
          <w:lang w:val="en-US"/>
        </w:rPr>
        <w:t xml:space="preserve"> 1098.5706</w:t>
      </w:r>
      <w:r w:rsidRPr="00B93671">
        <w:rPr>
          <w:lang w:val="en-US"/>
        </w:rPr>
        <w:tab/>
        <w:t xml:space="preserve"> 1111.3396</w:t>
      </w:r>
      <w:r w:rsidRPr="00B93671">
        <w:rPr>
          <w:lang w:val="en-US"/>
        </w:rPr>
        <w:tab/>
        <w:t xml:space="preserve"> 1131.0496</w:t>
      </w:r>
      <w:r w:rsidRPr="00B93671">
        <w:rPr>
          <w:lang w:val="en-US"/>
        </w:rPr>
        <w:tab/>
      </w:r>
    </w:p>
    <w:p w14:paraId="4FB314BD" w14:textId="77777777" w:rsidR="00B93671" w:rsidRPr="00B93671" w:rsidRDefault="00B93671" w:rsidP="00B93671">
      <w:pPr>
        <w:spacing w:after="0" w:line="240" w:lineRule="auto"/>
        <w:rPr>
          <w:lang w:val="en-US"/>
        </w:rPr>
      </w:pPr>
      <w:r w:rsidRPr="00B93671">
        <w:rPr>
          <w:lang w:val="en-US"/>
        </w:rPr>
        <w:t xml:space="preserve"> 1208.3885</w:t>
      </w:r>
      <w:r w:rsidRPr="00B93671">
        <w:rPr>
          <w:lang w:val="en-US"/>
        </w:rPr>
        <w:tab/>
        <w:t xml:space="preserve"> 1274.8335</w:t>
      </w:r>
      <w:r w:rsidRPr="00B93671">
        <w:rPr>
          <w:lang w:val="en-US"/>
        </w:rPr>
        <w:tab/>
        <w:t xml:space="preserve"> 1314.0054</w:t>
      </w:r>
      <w:r w:rsidRPr="00B93671">
        <w:rPr>
          <w:lang w:val="en-US"/>
        </w:rPr>
        <w:tab/>
      </w:r>
    </w:p>
    <w:p w14:paraId="242F743F" w14:textId="77777777" w:rsidR="00B93671" w:rsidRPr="00B93671" w:rsidRDefault="00B93671" w:rsidP="00B93671">
      <w:pPr>
        <w:spacing w:after="0" w:line="240" w:lineRule="auto"/>
        <w:rPr>
          <w:lang w:val="en-US"/>
        </w:rPr>
      </w:pPr>
      <w:r w:rsidRPr="00B93671">
        <w:rPr>
          <w:lang w:val="en-US"/>
        </w:rPr>
        <w:t xml:space="preserve"> 1360.9114</w:t>
      </w:r>
      <w:r w:rsidRPr="00B93671">
        <w:rPr>
          <w:lang w:val="en-US"/>
        </w:rPr>
        <w:tab/>
        <w:t xml:space="preserve"> 1410.3419</w:t>
      </w:r>
      <w:r w:rsidRPr="00B93671">
        <w:rPr>
          <w:lang w:val="en-US"/>
        </w:rPr>
        <w:tab/>
        <w:t xml:space="preserve"> 1418.8630</w:t>
      </w:r>
      <w:r w:rsidRPr="00B93671">
        <w:rPr>
          <w:lang w:val="en-US"/>
        </w:rPr>
        <w:tab/>
      </w:r>
    </w:p>
    <w:p w14:paraId="4B8B69B5" w14:textId="77777777" w:rsidR="00B93671" w:rsidRPr="00B93671" w:rsidRDefault="00B93671" w:rsidP="00B93671">
      <w:pPr>
        <w:spacing w:after="0" w:line="240" w:lineRule="auto"/>
        <w:rPr>
          <w:lang w:val="en-US"/>
        </w:rPr>
      </w:pPr>
      <w:r w:rsidRPr="00B93671">
        <w:rPr>
          <w:lang w:val="en-US"/>
        </w:rPr>
        <w:t xml:space="preserve"> 1420.4836</w:t>
      </w:r>
      <w:r w:rsidRPr="00B93671">
        <w:rPr>
          <w:lang w:val="en-US"/>
        </w:rPr>
        <w:tab/>
        <w:t xml:space="preserve"> 1423.9360</w:t>
      </w:r>
      <w:r w:rsidRPr="00B93671">
        <w:rPr>
          <w:lang w:val="en-US"/>
        </w:rPr>
        <w:tab/>
        <w:t xml:space="preserve"> 1454.7880</w:t>
      </w:r>
      <w:r w:rsidRPr="00B93671">
        <w:rPr>
          <w:lang w:val="en-US"/>
        </w:rPr>
        <w:tab/>
      </w:r>
    </w:p>
    <w:p w14:paraId="3E630FE8" w14:textId="77777777" w:rsidR="00B93671" w:rsidRPr="00B93671" w:rsidRDefault="00B93671" w:rsidP="00B93671">
      <w:pPr>
        <w:spacing w:after="0" w:line="240" w:lineRule="auto"/>
        <w:rPr>
          <w:lang w:val="en-US"/>
        </w:rPr>
      </w:pPr>
      <w:r w:rsidRPr="00B93671">
        <w:rPr>
          <w:lang w:val="en-US"/>
        </w:rPr>
        <w:t xml:space="preserve"> 1463.7566</w:t>
      </w:r>
      <w:r w:rsidRPr="00B93671">
        <w:rPr>
          <w:lang w:val="en-US"/>
        </w:rPr>
        <w:tab/>
        <w:t xml:space="preserve"> 1473.2467</w:t>
      </w:r>
      <w:r w:rsidRPr="00B93671">
        <w:rPr>
          <w:lang w:val="en-US"/>
        </w:rPr>
        <w:tab/>
        <w:t xml:space="preserve"> 1486.6216</w:t>
      </w:r>
      <w:r w:rsidRPr="00B93671">
        <w:rPr>
          <w:lang w:val="en-US"/>
        </w:rPr>
        <w:tab/>
      </w:r>
    </w:p>
    <w:p w14:paraId="7966183C" w14:textId="77777777" w:rsidR="00B93671" w:rsidRPr="00B93671" w:rsidRDefault="00B93671" w:rsidP="00B93671">
      <w:pPr>
        <w:spacing w:after="0" w:line="240" w:lineRule="auto"/>
        <w:rPr>
          <w:lang w:val="en-US"/>
        </w:rPr>
      </w:pPr>
      <w:r w:rsidRPr="00B93671">
        <w:rPr>
          <w:lang w:val="en-US"/>
        </w:rPr>
        <w:t xml:space="preserve"> 1491.8850</w:t>
      </w:r>
      <w:r w:rsidRPr="00B93671">
        <w:rPr>
          <w:lang w:val="en-US"/>
        </w:rPr>
        <w:tab/>
        <w:t xml:space="preserve"> 1497.9318</w:t>
      </w:r>
      <w:r w:rsidRPr="00B93671">
        <w:rPr>
          <w:lang w:val="en-US"/>
        </w:rPr>
        <w:tab/>
        <w:t xml:space="preserve"> 1710.9514</w:t>
      </w:r>
      <w:r w:rsidRPr="00B93671">
        <w:rPr>
          <w:lang w:val="en-US"/>
        </w:rPr>
        <w:tab/>
      </w:r>
    </w:p>
    <w:p w14:paraId="5CBCB7A5" w14:textId="77777777" w:rsidR="00B93671" w:rsidRPr="00B93671" w:rsidRDefault="00B93671" w:rsidP="00B93671">
      <w:pPr>
        <w:spacing w:after="0" w:line="240" w:lineRule="auto"/>
        <w:rPr>
          <w:lang w:val="en-US"/>
        </w:rPr>
      </w:pPr>
      <w:r w:rsidRPr="00B93671">
        <w:rPr>
          <w:lang w:val="en-US"/>
        </w:rPr>
        <w:t xml:space="preserve"> 3001.6553</w:t>
      </w:r>
      <w:r w:rsidRPr="00B93671">
        <w:rPr>
          <w:lang w:val="en-US"/>
        </w:rPr>
        <w:tab/>
        <w:t xml:space="preserve"> 3006.2002</w:t>
      </w:r>
      <w:r w:rsidRPr="00B93671">
        <w:rPr>
          <w:lang w:val="en-US"/>
        </w:rPr>
        <w:tab/>
        <w:t xml:space="preserve"> 3011.1052</w:t>
      </w:r>
      <w:r w:rsidRPr="00B93671">
        <w:rPr>
          <w:lang w:val="en-US"/>
        </w:rPr>
        <w:tab/>
      </w:r>
    </w:p>
    <w:p w14:paraId="4EDE2CE7" w14:textId="77777777" w:rsidR="00B93671" w:rsidRPr="00B93671" w:rsidRDefault="00B93671" w:rsidP="00B93671">
      <w:pPr>
        <w:spacing w:after="0" w:line="240" w:lineRule="auto"/>
        <w:rPr>
          <w:lang w:val="en-US"/>
        </w:rPr>
      </w:pPr>
      <w:r w:rsidRPr="00B93671">
        <w:rPr>
          <w:lang w:val="en-US"/>
        </w:rPr>
        <w:t xml:space="preserve"> 3041.3220</w:t>
      </w:r>
      <w:r w:rsidRPr="00B93671">
        <w:rPr>
          <w:lang w:val="en-US"/>
        </w:rPr>
        <w:tab/>
        <w:t xml:space="preserve"> 3048.1069</w:t>
      </w:r>
      <w:r w:rsidRPr="00B93671">
        <w:rPr>
          <w:lang w:val="en-US"/>
        </w:rPr>
        <w:tab/>
        <w:t xml:space="preserve"> 3064.3447</w:t>
      </w:r>
      <w:r w:rsidRPr="00B93671">
        <w:rPr>
          <w:lang w:val="en-US"/>
        </w:rPr>
        <w:tab/>
      </w:r>
    </w:p>
    <w:p w14:paraId="3C6D6C57" w14:textId="77777777" w:rsidR="00B93671" w:rsidRPr="00B93671" w:rsidRDefault="00B93671" w:rsidP="00B93671">
      <w:pPr>
        <w:spacing w:after="0" w:line="240" w:lineRule="auto"/>
        <w:rPr>
          <w:lang w:val="en-US"/>
        </w:rPr>
      </w:pPr>
      <w:r w:rsidRPr="00B93671">
        <w:rPr>
          <w:lang w:val="en-US"/>
        </w:rPr>
        <w:t xml:space="preserve"> 3102.0190</w:t>
      </w:r>
      <w:r w:rsidRPr="00B93671">
        <w:rPr>
          <w:lang w:val="en-US"/>
        </w:rPr>
        <w:tab/>
        <w:t xml:space="preserve"> 3113.2285</w:t>
      </w:r>
      <w:r w:rsidRPr="00B93671">
        <w:rPr>
          <w:lang w:val="en-US"/>
        </w:rPr>
        <w:tab/>
        <w:t xml:space="preserve"> 3135.6418</w:t>
      </w:r>
      <w:r w:rsidRPr="00B93671">
        <w:rPr>
          <w:lang w:val="en-US"/>
        </w:rPr>
        <w:tab/>
      </w:r>
    </w:p>
    <w:p w14:paraId="4CE217F4" w14:textId="77777777" w:rsidR="00B93671" w:rsidRPr="00B93671" w:rsidRDefault="00B93671" w:rsidP="00B93671">
      <w:pPr>
        <w:spacing w:after="0" w:line="240" w:lineRule="auto"/>
        <w:rPr>
          <w:lang w:val="en-US"/>
        </w:rPr>
      </w:pPr>
      <w:r w:rsidRPr="00B93671">
        <w:rPr>
          <w:lang w:val="en-US"/>
        </w:rPr>
        <w:t xml:space="preserve"> 3206.2876</w:t>
      </w:r>
      <w:r w:rsidRPr="00B93671">
        <w:rPr>
          <w:lang w:val="en-US"/>
        </w:rPr>
        <w:tab/>
        <w:t xml:space="preserve"> 3212.6785</w:t>
      </w:r>
      <w:r w:rsidRPr="00B93671">
        <w:rPr>
          <w:lang w:val="en-US"/>
        </w:rPr>
        <w:tab/>
        <w:t xml:space="preserve"> 3829.7590</w:t>
      </w:r>
    </w:p>
    <w:p w14:paraId="18BDB705" w14:textId="7E36035F" w:rsidR="00B93671" w:rsidRPr="00B93671" w:rsidRDefault="00B93671" w:rsidP="00B93671">
      <w:pPr>
        <w:spacing w:after="0" w:line="240" w:lineRule="auto"/>
        <w:rPr>
          <w:lang w:val="en-US"/>
        </w:rPr>
      </w:pPr>
    </w:p>
    <w:p w14:paraId="481879E0" w14:textId="792C4CE4" w:rsidR="00507BDB" w:rsidRDefault="00507BDB" w:rsidP="00B93671">
      <w:pPr>
        <w:spacing w:after="0" w:line="240" w:lineRule="auto"/>
        <w:rPr>
          <w:b/>
          <w:lang w:val="en-US"/>
        </w:rPr>
      </w:pPr>
      <w:r>
        <w:rPr>
          <w:noProof/>
          <w:lang w:eastAsia="nl-BE"/>
        </w:rPr>
        <w:drawing>
          <wp:anchor distT="0" distB="0" distL="114300" distR="114300" simplePos="0" relativeHeight="251680768" behindDoc="0" locked="0" layoutInCell="1" allowOverlap="1" wp14:anchorId="636FAA3F" wp14:editId="338ED0EC">
            <wp:simplePos x="0" y="0"/>
            <wp:positionH relativeFrom="column">
              <wp:posOffset>3763645</wp:posOffset>
            </wp:positionH>
            <wp:positionV relativeFrom="paragraph">
              <wp:posOffset>104775</wp:posOffset>
            </wp:positionV>
            <wp:extent cx="1513840" cy="961390"/>
            <wp:effectExtent l="0" t="0" r="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513840" cy="961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30A51" w14:textId="2BD02C4F" w:rsidR="00B93671" w:rsidRPr="00B93671" w:rsidRDefault="00B93671" w:rsidP="00B93671">
      <w:pPr>
        <w:spacing w:after="0" w:line="240" w:lineRule="auto"/>
        <w:rPr>
          <w:b/>
          <w:lang w:val="en-US"/>
        </w:rPr>
      </w:pPr>
      <w:r w:rsidRPr="00B93671">
        <w:rPr>
          <w:b/>
          <w:lang w:val="en-US"/>
        </w:rPr>
        <w:t>Rxn22 (cis)</w:t>
      </w:r>
    </w:p>
    <w:p w14:paraId="784F948C" w14:textId="77777777" w:rsidR="00B93671" w:rsidRPr="00B93671" w:rsidRDefault="00B93671" w:rsidP="00B93671">
      <w:pPr>
        <w:spacing w:after="0" w:line="240" w:lineRule="auto"/>
        <w:rPr>
          <w:lang w:val="en-US"/>
        </w:rPr>
      </w:pPr>
      <w:r w:rsidRPr="00B93671">
        <w:rPr>
          <w:b/>
          <w:lang w:val="en-US"/>
        </w:rPr>
        <w:t>TS  HO2+C2C=CCOH =&gt; H2O2+c-CC(C)=CCJOH</w:t>
      </w:r>
      <w:r w:rsidRPr="00B93671">
        <w:rPr>
          <w:lang w:val="en-US"/>
        </w:rPr>
        <w:t xml:space="preserve">   </w:t>
      </w:r>
    </w:p>
    <w:p w14:paraId="2002B7DF" w14:textId="77777777" w:rsidR="00B93671" w:rsidRPr="00B93671" w:rsidRDefault="00B93671" w:rsidP="00B93671">
      <w:pPr>
        <w:spacing w:after="0" w:line="240" w:lineRule="auto"/>
        <w:rPr>
          <w:lang w:val="en-US"/>
        </w:rPr>
      </w:pPr>
    </w:p>
    <w:p w14:paraId="2354A6FA" w14:textId="77777777" w:rsidR="00B93671" w:rsidRPr="00B93671" w:rsidRDefault="00B93671" w:rsidP="00B93671">
      <w:pPr>
        <w:spacing w:after="0" w:line="240" w:lineRule="auto"/>
        <w:rPr>
          <w:lang w:val="en-US"/>
        </w:rPr>
      </w:pPr>
      <w:r w:rsidRPr="00B93671">
        <w:rPr>
          <w:lang w:val="en-US"/>
        </w:rPr>
        <w:t>Geometry [Angstroms]</w:t>
      </w:r>
    </w:p>
    <w:p w14:paraId="01968ACF" w14:textId="77777777" w:rsidR="00B93671" w:rsidRPr="00B93671" w:rsidRDefault="00B93671" w:rsidP="00B93671">
      <w:pPr>
        <w:spacing w:after="0" w:line="240" w:lineRule="auto"/>
        <w:rPr>
          <w:lang w:val="en-US"/>
        </w:rPr>
      </w:pPr>
      <w:r w:rsidRPr="00B93671">
        <w:rPr>
          <w:lang w:val="en-US"/>
        </w:rPr>
        <w:t xml:space="preserve">  6     -0.024153    0.065091    0.000023</w:t>
      </w:r>
    </w:p>
    <w:p w14:paraId="0757CD57" w14:textId="77777777" w:rsidR="00B93671" w:rsidRPr="00B93671" w:rsidRDefault="00B93671" w:rsidP="00B93671">
      <w:pPr>
        <w:spacing w:after="0" w:line="240" w:lineRule="auto"/>
        <w:rPr>
          <w:lang w:val="en-US"/>
        </w:rPr>
      </w:pPr>
      <w:r w:rsidRPr="00B93671">
        <w:rPr>
          <w:lang w:val="en-US"/>
        </w:rPr>
        <w:t xml:space="preserve">  1     -0.039766    0.024843    1.247722</w:t>
      </w:r>
    </w:p>
    <w:p w14:paraId="4E6D478A" w14:textId="77777777" w:rsidR="00B93671" w:rsidRPr="00B93671" w:rsidRDefault="00B93671" w:rsidP="00B93671">
      <w:pPr>
        <w:spacing w:after="0" w:line="240" w:lineRule="auto"/>
        <w:rPr>
          <w:lang w:val="en-US"/>
        </w:rPr>
      </w:pPr>
      <w:r w:rsidRPr="00B93671">
        <w:rPr>
          <w:lang w:val="en-US"/>
        </w:rPr>
        <w:t xml:space="preserve">  1      1.056059   -0.033040   -0.189057</w:t>
      </w:r>
    </w:p>
    <w:p w14:paraId="515E62AB" w14:textId="77777777" w:rsidR="00B93671" w:rsidRPr="00B93671" w:rsidRDefault="00B93671" w:rsidP="00B93671">
      <w:pPr>
        <w:spacing w:after="0" w:line="240" w:lineRule="auto"/>
        <w:rPr>
          <w:lang w:val="en-US"/>
        </w:rPr>
      </w:pPr>
      <w:r w:rsidRPr="00B93671">
        <w:rPr>
          <w:lang w:val="en-US"/>
        </w:rPr>
        <w:t xml:space="preserve">  8     -0.508692    1.333246   -0.312834</w:t>
      </w:r>
    </w:p>
    <w:p w14:paraId="2CFC2113" w14:textId="77777777" w:rsidR="00B93671" w:rsidRPr="00B93671" w:rsidRDefault="00B93671" w:rsidP="00B93671">
      <w:pPr>
        <w:spacing w:after="0" w:line="240" w:lineRule="auto"/>
        <w:rPr>
          <w:lang w:val="en-US"/>
        </w:rPr>
      </w:pPr>
      <w:r w:rsidRPr="00B93671">
        <w:rPr>
          <w:lang w:val="en-US"/>
        </w:rPr>
        <w:t xml:space="preserve">  1     -0.181943    1.936199    0.373872</w:t>
      </w:r>
    </w:p>
    <w:p w14:paraId="5F8D9F68" w14:textId="77777777" w:rsidR="00B93671" w:rsidRPr="00B93671" w:rsidRDefault="00B93671" w:rsidP="00B93671">
      <w:pPr>
        <w:spacing w:after="0" w:line="240" w:lineRule="auto"/>
        <w:rPr>
          <w:lang w:val="en-US"/>
        </w:rPr>
      </w:pPr>
      <w:r w:rsidRPr="00B93671">
        <w:rPr>
          <w:lang w:val="en-US"/>
        </w:rPr>
        <w:t xml:space="preserve">  8     -0.003614    0.485870    2.512246</w:t>
      </w:r>
    </w:p>
    <w:p w14:paraId="572939E3" w14:textId="77777777" w:rsidR="00B93671" w:rsidRPr="00B93671" w:rsidRDefault="00B93671" w:rsidP="00B93671">
      <w:pPr>
        <w:spacing w:after="0" w:line="240" w:lineRule="auto"/>
        <w:rPr>
          <w:lang w:val="en-US"/>
        </w:rPr>
      </w:pPr>
      <w:r w:rsidRPr="00B93671">
        <w:rPr>
          <w:lang w:val="en-US"/>
        </w:rPr>
        <w:t xml:space="preserve">  8      0.326851    1.845502    2.345919</w:t>
      </w:r>
    </w:p>
    <w:p w14:paraId="639EA2E3" w14:textId="77777777" w:rsidR="00B93671" w:rsidRPr="00B93671" w:rsidRDefault="00B93671" w:rsidP="00B93671">
      <w:pPr>
        <w:spacing w:after="0" w:line="240" w:lineRule="auto"/>
        <w:rPr>
          <w:lang w:val="en-US"/>
        </w:rPr>
      </w:pPr>
      <w:r w:rsidRPr="00B93671">
        <w:rPr>
          <w:lang w:val="en-US"/>
        </w:rPr>
        <w:t xml:space="preserve">  1      1.275404    1.865919    2.542161</w:t>
      </w:r>
    </w:p>
    <w:p w14:paraId="57DBCE1B" w14:textId="77777777" w:rsidR="00B93671" w:rsidRPr="00B93671" w:rsidRDefault="00B93671" w:rsidP="00B93671">
      <w:pPr>
        <w:spacing w:after="0" w:line="240" w:lineRule="auto"/>
        <w:rPr>
          <w:lang w:val="en-US"/>
        </w:rPr>
      </w:pPr>
      <w:r w:rsidRPr="00B93671">
        <w:rPr>
          <w:lang w:val="en-US"/>
        </w:rPr>
        <w:t xml:space="preserve">  6     -0.772825   -1.087237   -0.504873</w:t>
      </w:r>
    </w:p>
    <w:p w14:paraId="267ED460" w14:textId="77777777" w:rsidR="00B93671" w:rsidRPr="00B93671" w:rsidRDefault="00B93671" w:rsidP="00B93671">
      <w:pPr>
        <w:spacing w:after="0" w:line="240" w:lineRule="auto"/>
        <w:rPr>
          <w:lang w:val="en-US"/>
        </w:rPr>
      </w:pPr>
      <w:r w:rsidRPr="00B93671">
        <w:rPr>
          <w:lang w:val="en-US"/>
        </w:rPr>
        <w:t xml:space="preserve">  1     -0.169934   -1.992425   -0.539285</w:t>
      </w:r>
    </w:p>
    <w:p w14:paraId="6AA6364C" w14:textId="77777777" w:rsidR="00B93671" w:rsidRPr="00B93671" w:rsidRDefault="00B93671" w:rsidP="00B93671">
      <w:pPr>
        <w:spacing w:after="0" w:line="240" w:lineRule="auto"/>
        <w:rPr>
          <w:lang w:val="en-US"/>
        </w:rPr>
      </w:pPr>
      <w:r w:rsidRPr="00B93671">
        <w:rPr>
          <w:lang w:val="en-US"/>
        </w:rPr>
        <w:t xml:space="preserve">  6     -2.071427   -1.203572   -0.861293</w:t>
      </w:r>
    </w:p>
    <w:p w14:paraId="057DF022" w14:textId="77777777" w:rsidR="00B93671" w:rsidRPr="00B93671" w:rsidRDefault="00B93671" w:rsidP="00B93671">
      <w:pPr>
        <w:spacing w:after="0" w:line="240" w:lineRule="auto"/>
        <w:rPr>
          <w:lang w:val="en-US"/>
        </w:rPr>
      </w:pPr>
      <w:r w:rsidRPr="00B93671">
        <w:rPr>
          <w:lang w:val="en-US"/>
        </w:rPr>
        <w:t xml:space="preserve">  6     -2.600168   -2.531713   -1.337190</w:t>
      </w:r>
    </w:p>
    <w:p w14:paraId="4B71F8C1" w14:textId="77777777" w:rsidR="00B93671" w:rsidRPr="00B93671" w:rsidRDefault="00B93671" w:rsidP="00B93671">
      <w:pPr>
        <w:spacing w:after="0" w:line="240" w:lineRule="auto"/>
        <w:rPr>
          <w:lang w:val="en-US"/>
        </w:rPr>
      </w:pPr>
      <w:r w:rsidRPr="00B93671">
        <w:rPr>
          <w:lang w:val="en-US"/>
        </w:rPr>
        <w:t xml:space="preserve">  1     -1.830745   -3.305650   -1.345789</w:t>
      </w:r>
    </w:p>
    <w:p w14:paraId="6E60EAFD" w14:textId="77777777" w:rsidR="00B93671" w:rsidRPr="00B93671" w:rsidRDefault="00B93671" w:rsidP="00B93671">
      <w:pPr>
        <w:spacing w:after="0" w:line="240" w:lineRule="auto"/>
        <w:rPr>
          <w:lang w:val="en-US"/>
        </w:rPr>
      </w:pPr>
      <w:r w:rsidRPr="00B93671">
        <w:rPr>
          <w:lang w:val="en-US"/>
        </w:rPr>
        <w:t xml:space="preserve">  1     -3.011278   -2.444574   -2.349915</w:t>
      </w:r>
    </w:p>
    <w:p w14:paraId="1723D4D0" w14:textId="77777777" w:rsidR="00B93671" w:rsidRPr="00B93671" w:rsidRDefault="00B93671" w:rsidP="00B93671">
      <w:pPr>
        <w:spacing w:after="0" w:line="240" w:lineRule="auto"/>
        <w:rPr>
          <w:lang w:val="en-US"/>
        </w:rPr>
      </w:pPr>
      <w:r w:rsidRPr="00B93671">
        <w:rPr>
          <w:lang w:val="en-US"/>
        </w:rPr>
        <w:t xml:space="preserve">  1     -3.423571   -2.870881   -0.697384</w:t>
      </w:r>
    </w:p>
    <w:p w14:paraId="54A7EE6D" w14:textId="77777777" w:rsidR="00B93671" w:rsidRPr="00B93671" w:rsidRDefault="00B93671" w:rsidP="00B93671">
      <w:pPr>
        <w:spacing w:after="0" w:line="240" w:lineRule="auto"/>
        <w:rPr>
          <w:lang w:val="en-US"/>
        </w:rPr>
      </w:pPr>
      <w:r w:rsidRPr="00B93671">
        <w:rPr>
          <w:lang w:val="en-US"/>
        </w:rPr>
        <w:lastRenderedPageBreak/>
        <w:t xml:space="preserve">  6     -3.086269   -0.093978   -0.831028</w:t>
      </w:r>
    </w:p>
    <w:p w14:paraId="4972B4A6" w14:textId="77777777" w:rsidR="00B93671" w:rsidRPr="00B93671" w:rsidRDefault="00B93671" w:rsidP="00B93671">
      <w:pPr>
        <w:spacing w:after="0" w:line="240" w:lineRule="auto"/>
        <w:rPr>
          <w:lang w:val="en-US"/>
        </w:rPr>
      </w:pPr>
      <w:r w:rsidRPr="00B93671">
        <w:rPr>
          <w:lang w:val="en-US"/>
        </w:rPr>
        <w:t xml:space="preserve">  1     -3.450703    0.110959   -1.845366</w:t>
      </w:r>
    </w:p>
    <w:p w14:paraId="5089111B" w14:textId="77777777" w:rsidR="00B93671" w:rsidRPr="00B93671" w:rsidRDefault="00B93671" w:rsidP="00B93671">
      <w:pPr>
        <w:spacing w:after="0" w:line="240" w:lineRule="auto"/>
        <w:rPr>
          <w:lang w:val="en-US"/>
        </w:rPr>
      </w:pPr>
      <w:r w:rsidRPr="00B93671">
        <w:rPr>
          <w:lang w:val="en-US"/>
        </w:rPr>
        <w:t xml:space="preserve">  1     -3.959528   -0.407612   -0.247009</w:t>
      </w:r>
    </w:p>
    <w:p w14:paraId="3562199E" w14:textId="77777777" w:rsidR="00B93671" w:rsidRPr="00B93671" w:rsidRDefault="00B93671" w:rsidP="00B93671">
      <w:pPr>
        <w:spacing w:after="0" w:line="240" w:lineRule="auto"/>
        <w:rPr>
          <w:lang w:val="en-US"/>
        </w:rPr>
      </w:pPr>
      <w:r w:rsidRPr="00B93671">
        <w:rPr>
          <w:lang w:val="en-US"/>
        </w:rPr>
        <w:t xml:space="preserve">  1     -2.685648    0.825287   -0.416736</w:t>
      </w:r>
    </w:p>
    <w:p w14:paraId="0F7D8FF4" w14:textId="77777777" w:rsidR="00B93671" w:rsidRPr="00B93671" w:rsidRDefault="00B93671" w:rsidP="00B93671">
      <w:pPr>
        <w:spacing w:after="0" w:line="240" w:lineRule="auto"/>
        <w:rPr>
          <w:lang w:val="en-US"/>
        </w:rPr>
      </w:pPr>
      <w:r w:rsidRPr="00B93671">
        <w:rPr>
          <w:lang w:val="en-US"/>
        </w:rPr>
        <w:t>Rotational Constants [GHz] =                     0.815       0.851       3.676</w:t>
      </w:r>
    </w:p>
    <w:p w14:paraId="5F08370A" w14:textId="77777777" w:rsidR="00B93671" w:rsidRPr="00B93671" w:rsidRDefault="00B93671" w:rsidP="00B93671">
      <w:pPr>
        <w:spacing w:after="0" w:line="240" w:lineRule="auto"/>
        <w:rPr>
          <w:lang w:val="en-US"/>
        </w:rPr>
      </w:pPr>
      <w:r w:rsidRPr="00B93671">
        <w:rPr>
          <w:lang w:val="en-US"/>
        </w:rPr>
        <w:t>Frequencies [cm-1]</w:t>
      </w:r>
    </w:p>
    <w:p w14:paraId="59346BB3" w14:textId="77777777" w:rsidR="00B93671" w:rsidRPr="00B93671" w:rsidRDefault="00B93671" w:rsidP="00B93671">
      <w:pPr>
        <w:spacing w:after="0" w:line="240" w:lineRule="auto"/>
        <w:rPr>
          <w:lang w:val="en-US"/>
        </w:rPr>
      </w:pPr>
      <w:r w:rsidRPr="00B93671">
        <w:rPr>
          <w:lang w:val="en-US"/>
        </w:rPr>
        <w:t>-1234.7256</w:t>
      </w:r>
      <w:r w:rsidRPr="00B93671">
        <w:rPr>
          <w:lang w:val="en-US"/>
        </w:rPr>
        <w:tab/>
        <w:t xml:space="preserve">   33.4602</w:t>
      </w:r>
      <w:r w:rsidRPr="00B93671">
        <w:rPr>
          <w:lang w:val="en-US"/>
        </w:rPr>
        <w:tab/>
        <w:t xml:space="preserve">   62.6797</w:t>
      </w:r>
      <w:r w:rsidRPr="00B93671">
        <w:rPr>
          <w:lang w:val="en-US"/>
        </w:rPr>
        <w:tab/>
      </w:r>
    </w:p>
    <w:p w14:paraId="4B148F8A" w14:textId="77777777" w:rsidR="00B93671" w:rsidRPr="00B93671" w:rsidRDefault="00B93671" w:rsidP="00B93671">
      <w:pPr>
        <w:spacing w:after="0" w:line="240" w:lineRule="auto"/>
        <w:rPr>
          <w:lang w:val="en-US"/>
        </w:rPr>
      </w:pPr>
      <w:r w:rsidRPr="00B93671">
        <w:rPr>
          <w:lang w:val="en-US"/>
        </w:rPr>
        <w:t xml:space="preserve">   92.9078</w:t>
      </w:r>
      <w:r w:rsidRPr="00B93671">
        <w:rPr>
          <w:lang w:val="en-US"/>
        </w:rPr>
        <w:tab/>
        <w:t xml:space="preserve">  110.3208</w:t>
      </w:r>
      <w:r w:rsidRPr="00B93671">
        <w:rPr>
          <w:lang w:val="en-US"/>
        </w:rPr>
        <w:tab/>
        <w:t xml:space="preserve">  172.3608</w:t>
      </w:r>
      <w:r w:rsidRPr="00B93671">
        <w:rPr>
          <w:lang w:val="en-US"/>
        </w:rPr>
        <w:tab/>
      </w:r>
    </w:p>
    <w:p w14:paraId="6ED36EFB" w14:textId="77777777" w:rsidR="00B93671" w:rsidRPr="00B93671" w:rsidRDefault="00B93671" w:rsidP="00B93671">
      <w:pPr>
        <w:spacing w:after="0" w:line="240" w:lineRule="auto"/>
        <w:rPr>
          <w:lang w:val="en-US"/>
        </w:rPr>
      </w:pPr>
      <w:r w:rsidRPr="00B93671">
        <w:rPr>
          <w:lang w:val="en-US"/>
        </w:rPr>
        <w:t xml:space="preserve">  190.6429</w:t>
      </w:r>
      <w:r w:rsidRPr="00B93671">
        <w:rPr>
          <w:lang w:val="en-US"/>
        </w:rPr>
        <w:tab/>
        <w:t xml:space="preserve">  245.5167</w:t>
      </w:r>
      <w:r w:rsidRPr="00B93671">
        <w:rPr>
          <w:lang w:val="en-US"/>
        </w:rPr>
        <w:tab/>
        <w:t xml:space="preserve">  271.4249</w:t>
      </w:r>
      <w:r w:rsidRPr="00B93671">
        <w:rPr>
          <w:lang w:val="en-US"/>
        </w:rPr>
        <w:tab/>
      </w:r>
    </w:p>
    <w:p w14:paraId="405588D2" w14:textId="77777777" w:rsidR="00B93671" w:rsidRPr="00B93671" w:rsidRDefault="00B93671" w:rsidP="00B93671">
      <w:pPr>
        <w:spacing w:after="0" w:line="240" w:lineRule="auto"/>
        <w:rPr>
          <w:lang w:val="en-US"/>
        </w:rPr>
      </w:pPr>
      <w:r w:rsidRPr="00B93671">
        <w:rPr>
          <w:lang w:val="en-US"/>
        </w:rPr>
        <w:t xml:space="preserve">  305.5137</w:t>
      </w:r>
      <w:r w:rsidRPr="00B93671">
        <w:rPr>
          <w:lang w:val="en-US"/>
        </w:rPr>
        <w:tab/>
        <w:t xml:space="preserve">  356.0374</w:t>
      </w:r>
      <w:r w:rsidRPr="00B93671">
        <w:rPr>
          <w:lang w:val="en-US"/>
        </w:rPr>
        <w:tab/>
        <w:t xml:space="preserve">  393.7926</w:t>
      </w:r>
      <w:r w:rsidRPr="00B93671">
        <w:rPr>
          <w:lang w:val="en-US"/>
        </w:rPr>
        <w:tab/>
      </w:r>
    </w:p>
    <w:p w14:paraId="2C6EC0E0" w14:textId="77777777" w:rsidR="00B93671" w:rsidRPr="00B93671" w:rsidRDefault="00B93671" w:rsidP="00B93671">
      <w:pPr>
        <w:spacing w:after="0" w:line="240" w:lineRule="auto"/>
        <w:rPr>
          <w:lang w:val="en-US"/>
        </w:rPr>
      </w:pPr>
      <w:r w:rsidRPr="00B93671">
        <w:rPr>
          <w:lang w:val="en-US"/>
        </w:rPr>
        <w:t xml:space="preserve">  436.0243</w:t>
      </w:r>
      <w:r w:rsidRPr="00B93671">
        <w:rPr>
          <w:lang w:val="en-US"/>
        </w:rPr>
        <w:tab/>
        <w:t xml:space="preserve">  477.4000</w:t>
      </w:r>
      <w:r w:rsidRPr="00B93671">
        <w:rPr>
          <w:lang w:val="en-US"/>
        </w:rPr>
        <w:tab/>
        <w:t xml:space="preserve">  581.0376</w:t>
      </w:r>
      <w:r w:rsidRPr="00B93671">
        <w:rPr>
          <w:lang w:val="en-US"/>
        </w:rPr>
        <w:tab/>
      </w:r>
    </w:p>
    <w:p w14:paraId="2FEA0A06" w14:textId="77777777" w:rsidR="00B93671" w:rsidRPr="00B93671" w:rsidRDefault="00B93671" w:rsidP="00B93671">
      <w:pPr>
        <w:spacing w:after="0" w:line="240" w:lineRule="auto"/>
        <w:rPr>
          <w:lang w:val="en-US"/>
        </w:rPr>
      </w:pPr>
      <w:r w:rsidRPr="00B93671">
        <w:rPr>
          <w:lang w:val="en-US"/>
        </w:rPr>
        <w:t xml:space="preserve">  600.2036</w:t>
      </w:r>
      <w:r w:rsidRPr="00B93671">
        <w:rPr>
          <w:lang w:val="en-US"/>
        </w:rPr>
        <w:tab/>
        <w:t xml:space="preserve">  702.5616</w:t>
      </w:r>
      <w:r w:rsidRPr="00B93671">
        <w:rPr>
          <w:lang w:val="en-US"/>
        </w:rPr>
        <w:tab/>
        <w:t xml:space="preserve">  798.7990</w:t>
      </w:r>
      <w:r w:rsidRPr="00B93671">
        <w:rPr>
          <w:lang w:val="en-US"/>
        </w:rPr>
        <w:tab/>
      </w:r>
    </w:p>
    <w:p w14:paraId="408F47F2" w14:textId="77777777" w:rsidR="00B93671" w:rsidRPr="00B93671" w:rsidRDefault="00B93671" w:rsidP="00B93671">
      <w:pPr>
        <w:spacing w:after="0" w:line="240" w:lineRule="auto"/>
        <w:rPr>
          <w:lang w:val="en-US"/>
        </w:rPr>
      </w:pPr>
      <w:r w:rsidRPr="00B93671">
        <w:rPr>
          <w:lang w:val="en-US"/>
        </w:rPr>
        <w:t xml:space="preserve">  843.1559</w:t>
      </w:r>
      <w:r w:rsidRPr="00B93671">
        <w:rPr>
          <w:lang w:val="en-US"/>
        </w:rPr>
        <w:tab/>
        <w:t xml:space="preserve">  959.4883</w:t>
      </w:r>
      <w:r w:rsidRPr="00B93671">
        <w:rPr>
          <w:lang w:val="en-US"/>
        </w:rPr>
        <w:tab/>
        <w:t xml:space="preserve">  976.3205</w:t>
      </w:r>
      <w:r w:rsidRPr="00B93671">
        <w:rPr>
          <w:lang w:val="en-US"/>
        </w:rPr>
        <w:tab/>
      </w:r>
    </w:p>
    <w:p w14:paraId="53C7D87E" w14:textId="77777777" w:rsidR="00B93671" w:rsidRPr="00B93671" w:rsidRDefault="00B93671" w:rsidP="00B93671">
      <w:pPr>
        <w:spacing w:after="0" w:line="240" w:lineRule="auto"/>
        <w:rPr>
          <w:lang w:val="en-US"/>
        </w:rPr>
      </w:pPr>
      <w:r w:rsidRPr="00B93671">
        <w:rPr>
          <w:lang w:val="en-US"/>
        </w:rPr>
        <w:t xml:space="preserve">  999.2780</w:t>
      </w:r>
      <w:r w:rsidRPr="00B93671">
        <w:rPr>
          <w:lang w:val="en-US"/>
        </w:rPr>
        <w:tab/>
        <w:t xml:space="preserve"> 1005.1023</w:t>
      </w:r>
      <w:r w:rsidRPr="00B93671">
        <w:rPr>
          <w:lang w:val="en-US"/>
        </w:rPr>
        <w:tab/>
        <w:t xml:space="preserve"> 1012.9154</w:t>
      </w:r>
      <w:r w:rsidRPr="00B93671">
        <w:rPr>
          <w:lang w:val="en-US"/>
        </w:rPr>
        <w:tab/>
      </w:r>
    </w:p>
    <w:p w14:paraId="34C941DA" w14:textId="77777777" w:rsidR="00B93671" w:rsidRPr="00B93671" w:rsidRDefault="00B93671" w:rsidP="00B93671">
      <w:pPr>
        <w:spacing w:after="0" w:line="240" w:lineRule="auto"/>
        <w:rPr>
          <w:lang w:val="en-US"/>
        </w:rPr>
      </w:pPr>
      <w:r w:rsidRPr="00B93671">
        <w:rPr>
          <w:lang w:val="en-US"/>
        </w:rPr>
        <w:t xml:space="preserve"> 1088.0970</w:t>
      </w:r>
      <w:r w:rsidRPr="00B93671">
        <w:rPr>
          <w:lang w:val="en-US"/>
        </w:rPr>
        <w:tab/>
        <w:t xml:space="preserve"> 1098.2722</w:t>
      </w:r>
      <w:r w:rsidRPr="00B93671">
        <w:rPr>
          <w:lang w:val="en-US"/>
        </w:rPr>
        <w:tab/>
        <w:t xml:space="preserve"> 1187.9225</w:t>
      </w:r>
      <w:r w:rsidRPr="00B93671">
        <w:rPr>
          <w:lang w:val="en-US"/>
        </w:rPr>
        <w:tab/>
      </w:r>
    </w:p>
    <w:p w14:paraId="27F00723" w14:textId="77777777" w:rsidR="00B93671" w:rsidRPr="00B93671" w:rsidRDefault="00B93671" w:rsidP="00B93671">
      <w:pPr>
        <w:spacing w:after="0" w:line="240" w:lineRule="auto"/>
        <w:rPr>
          <w:lang w:val="en-US"/>
        </w:rPr>
      </w:pPr>
      <w:r w:rsidRPr="00B93671">
        <w:rPr>
          <w:lang w:val="en-US"/>
        </w:rPr>
        <w:t xml:space="preserve"> 1226.3903</w:t>
      </w:r>
      <w:r w:rsidRPr="00B93671">
        <w:rPr>
          <w:lang w:val="en-US"/>
        </w:rPr>
        <w:tab/>
        <w:t xml:space="preserve"> 1300.8931</w:t>
      </w:r>
      <w:r w:rsidRPr="00B93671">
        <w:rPr>
          <w:lang w:val="en-US"/>
        </w:rPr>
        <w:tab/>
        <w:t xml:space="preserve"> 1340.0690</w:t>
      </w:r>
      <w:r w:rsidRPr="00B93671">
        <w:rPr>
          <w:lang w:val="en-US"/>
        </w:rPr>
        <w:tab/>
      </w:r>
    </w:p>
    <w:p w14:paraId="3E4E935F" w14:textId="77777777" w:rsidR="00B93671" w:rsidRPr="00B93671" w:rsidRDefault="00B93671" w:rsidP="00B93671">
      <w:pPr>
        <w:spacing w:after="0" w:line="240" w:lineRule="auto"/>
        <w:rPr>
          <w:lang w:val="en-US"/>
        </w:rPr>
      </w:pPr>
      <w:r w:rsidRPr="00B93671">
        <w:rPr>
          <w:lang w:val="en-US"/>
        </w:rPr>
        <w:t xml:space="preserve"> 1358.7679</w:t>
      </w:r>
      <w:r w:rsidRPr="00B93671">
        <w:rPr>
          <w:lang w:val="en-US"/>
        </w:rPr>
        <w:tab/>
        <w:t xml:space="preserve"> 1378.5599</w:t>
      </w:r>
      <w:r w:rsidRPr="00B93671">
        <w:rPr>
          <w:lang w:val="en-US"/>
        </w:rPr>
        <w:tab/>
        <w:t xml:space="preserve"> 1409.2889</w:t>
      </w:r>
      <w:r w:rsidRPr="00B93671">
        <w:rPr>
          <w:lang w:val="en-US"/>
        </w:rPr>
        <w:tab/>
      </w:r>
    </w:p>
    <w:p w14:paraId="67786C31" w14:textId="77777777" w:rsidR="00B93671" w:rsidRPr="00B93671" w:rsidRDefault="00B93671" w:rsidP="00B93671">
      <w:pPr>
        <w:spacing w:after="0" w:line="240" w:lineRule="auto"/>
        <w:rPr>
          <w:lang w:val="en-US"/>
        </w:rPr>
      </w:pPr>
      <w:r w:rsidRPr="00B93671">
        <w:rPr>
          <w:lang w:val="en-US"/>
        </w:rPr>
        <w:t xml:space="preserve"> 1418.1233</w:t>
      </w:r>
      <w:r w:rsidRPr="00B93671">
        <w:rPr>
          <w:lang w:val="en-US"/>
        </w:rPr>
        <w:tab/>
        <w:t xml:space="preserve"> 1429.6617</w:t>
      </w:r>
      <w:r w:rsidRPr="00B93671">
        <w:rPr>
          <w:lang w:val="en-US"/>
        </w:rPr>
        <w:tab/>
        <w:t xml:space="preserve"> 1472.3361</w:t>
      </w:r>
      <w:r w:rsidRPr="00B93671">
        <w:rPr>
          <w:lang w:val="en-US"/>
        </w:rPr>
        <w:tab/>
      </w:r>
    </w:p>
    <w:p w14:paraId="11DB74FC" w14:textId="77777777" w:rsidR="00B93671" w:rsidRPr="00B93671" w:rsidRDefault="00B93671" w:rsidP="00B93671">
      <w:pPr>
        <w:spacing w:after="0" w:line="240" w:lineRule="auto"/>
        <w:rPr>
          <w:lang w:val="en-US"/>
        </w:rPr>
      </w:pPr>
      <w:r w:rsidRPr="00B93671">
        <w:rPr>
          <w:lang w:val="en-US"/>
        </w:rPr>
        <w:t xml:space="preserve"> 1477.3136</w:t>
      </w:r>
      <w:r w:rsidRPr="00B93671">
        <w:rPr>
          <w:lang w:val="en-US"/>
        </w:rPr>
        <w:tab/>
        <w:t xml:space="preserve"> 1493.2821</w:t>
      </w:r>
      <w:r w:rsidRPr="00B93671">
        <w:rPr>
          <w:lang w:val="en-US"/>
        </w:rPr>
        <w:tab/>
        <w:t xml:space="preserve"> 1498.7887</w:t>
      </w:r>
      <w:r w:rsidRPr="00B93671">
        <w:rPr>
          <w:lang w:val="en-US"/>
        </w:rPr>
        <w:tab/>
      </w:r>
    </w:p>
    <w:p w14:paraId="2B23B194" w14:textId="77777777" w:rsidR="00B93671" w:rsidRPr="00B93671" w:rsidRDefault="00B93671" w:rsidP="00B93671">
      <w:pPr>
        <w:spacing w:after="0" w:line="240" w:lineRule="auto"/>
        <w:rPr>
          <w:lang w:val="en-US"/>
        </w:rPr>
      </w:pPr>
      <w:r w:rsidRPr="00B93671">
        <w:rPr>
          <w:lang w:val="en-US"/>
        </w:rPr>
        <w:t xml:space="preserve"> 1572.1884</w:t>
      </w:r>
      <w:r w:rsidRPr="00B93671">
        <w:rPr>
          <w:lang w:val="en-US"/>
        </w:rPr>
        <w:tab/>
        <w:t xml:space="preserve"> 1665.4935</w:t>
      </w:r>
      <w:r w:rsidRPr="00B93671">
        <w:rPr>
          <w:lang w:val="en-US"/>
        </w:rPr>
        <w:tab/>
        <w:t xml:space="preserve"> 2966.8191</w:t>
      </w:r>
      <w:r w:rsidRPr="00B93671">
        <w:rPr>
          <w:lang w:val="en-US"/>
        </w:rPr>
        <w:tab/>
      </w:r>
    </w:p>
    <w:p w14:paraId="13603FED" w14:textId="77777777" w:rsidR="00B93671" w:rsidRPr="00B93671" w:rsidRDefault="00B93671" w:rsidP="00B93671">
      <w:pPr>
        <w:spacing w:after="0" w:line="240" w:lineRule="auto"/>
        <w:rPr>
          <w:lang w:val="en-US"/>
        </w:rPr>
      </w:pPr>
      <w:r w:rsidRPr="00B93671">
        <w:rPr>
          <w:lang w:val="en-US"/>
        </w:rPr>
        <w:t xml:space="preserve"> 3004.1455</w:t>
      </w:r>
      <w:r w:rsidRPr="00B93671">
        <w:rPr>
          <w:lang w:val="en-US"/>
        </w:rPr>
        <w:tab/>
        <w:t xml:space="preserve"> 3010.4160</w:t>
      </w:r>
      <w:r w:rsidRPr="00B93671">
        <w:rPr>
          <w:lang w:val="en-US"/>
        </w:rPr>
        <w:tab/>
        <w:t xml:space="preserve"> 3043.8535</w:t>
      </w:r>
      <w:r w:rsidRPr="00B93671">
        <w:rPr>
          <w:lang w:val="en-US"/>
        </w:rPr>
        <w:tab/>
      </w:r>
    </w:p>
    <w:p w14:paraId="6E8133AC" w14:textId="77777777" w:rsidR="00B93671" w:rsidRPr="00B93671" w:rsidRDefault="00B93671" w:rsidP="00B93671">
      <w:pPr>
        <w:spacing w:after="0" w:line="240" w:lineRule="auto"/>
        <w:rPr>
          <w:lang w:val="en-US"/>
        </w:rPr>
      </w:pPr>
      <w:r w:rsidRPr="00B93671">
        <w:rPr>
          <w:lang w:val="en-US"/>
        </w:rPr>
        <w:t xml:space="preserve"> 3048.8245</w:t>
      </w:r>
      <w:r w:rsidRPr="00B93671">
        <w:rPr>
          <w:lang w:val="en-US"/>
        </w:rPr>
        <w:tab/>
        <w:t xml:space="preserve"> 3102.5276</w:t>
      </w:r>
      <w:r w:rsidRPr="00B93671">
        <w:rPr>
          <w:lang w:val="en-US"/>
        </w:rPr>
        <w:tab/>
        <w:t xml:space="preserve"> 3127.3403</w:t>
      </w:r>
      <w:r w:rsidRPr="00B93671">
        <w:rPr>
          <w:lang w:val="en-US"/>
        </w:rPr>
        <w:tab/>
      </w:r>
    </w:p>
    <w:p w14:paraId="6DA83FBF" w14:textId="77777777" w:rsidR="00B93671" w:rsidRPr="00B93671" w:rsidRDefault="00B93671" w:rsidP="00B93671">
      <w:pPr>
        <w:spacing w:after="0" w:line="240" w:lineRule="auto"/>
        <w:rPr>
          <w:lang w:val="en-US"/>
        </w:rPr>
      </w:pPr>
      <w:r w:rsidRPr="00B93671">
        <w:rPr>
          <w:lang w:val="en-US"/>
        </w:rPr>
        <w:t xml:space="preserve"> 3174.7878</w:t>
      </w:r>
      <w:r w:rsidRPr="00B93671">
        <w:rPr>
          <w:lang w:val="en-US"/>
        </w:rPr>
        <w:tab/>
        <w:t xml:space="preserve"> 3686.9937</w:t>
      </w:r>
      <w:r w:rsidRPr="00B93671">
        <w:rPr>
          <w:lang w:val="en-US"/>
        </w:rPr>
        <w:tab/>
        <w:t xml:space="preserve"> 3721.4375</w:t>
      </w:r>
    </w:p>
    <w:p w14:paraId="08F1BE96" w14:textId="77777777" w:rsidR="00507BDB" w:rsidRDefault="00507BDB" w:rsidP="00B93671">
      <w:pPr>
        <w:spacing w:after="0" w:line="240" w:lineRule="auto"/>
        <w:rPr>
          <w:b/>
          <w:lang w:val="en-US"/>
        </w:rPr>
      </w:pPr>
    </w:p>
    <w:p w14:paraId="3D293398" w14:textId="48353667" w:rsidR="00507BDB" w:rsidRDefault="00507BDB" w:rsidP="00B93671">
      <w:pPr>
        <w:spacing w:after="0" w:line="240" w:lineRule="auto"/>
        <w:rPr>
          <w:b/>
          <w:lang w:val="en-US"/>
        </w:rPr>
      </w:pPr>
      <w:r>
        <w:rPr>
          <w:noProof/>
          <w:lang w:eastAsia="nl-BE"/>
        </w:rPr>
        <w:drawing>
          <wp:anchor distT="0" distB="0" distL="114300" distR="114300" simplePos="0" relativeHeight="251681792" behindDoc="0" locked="0" layoutInCell="1" allowOverlap="1" wp14:anchorId="1E8AFDC8" wp14:editId="7427679B">
            <wp:simplePos x="0" y="0"/>
            <wp:positionH relativeFrom="column">
              <wp:posOffset>3896995</wp:posOffset>
            </wp:positionH>
            <wp:positionV relativeFrom="paragraph">
              <wp:posOffset>12700</wp:posOffset>
            </wp:positionV>
            <wp:extent cx="1316990" cy="859790"/>
            <wp:effectExtent l="0" t="0" r="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316990" cy="859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282BD" w14:textId="520C9822" w:rsidR="00B93671" w:rsidRPr="00B93671" w:rsidRDefault="00B93671" w:rsidP="00B93671">
      <w:pPr>
        <w:spacing w:after="0" w:line="240" w:lineRule="auto"/>
        <w:rPr>
          <w:b/>
          <w:lang w:val="en-US"/>
        </w:rPr>
      </w:pPr>
      <w:r w:rsidRPr="00B93671">
        <w:rPr>
          <w:b/>
          <w:lang w:val="en-US"/>
        </w:rPr>
        <w:t>Rxn22 (trans)</w:t>
      </w:r>
    </w:p>
    <w:p w14:paraId="777E6C57" w14:textId="77777777" w:rsidR="00B93671" w:rsidRPr="00B93671" w:rsidRDefault="00B93671" w:rsidP="00B93671">
      <w:pPr>
        <w:spacing w:after="0" w:line="240" w:lineRule="auto"/>
        <w:rPr>
          <w:b/>
          <w:lang w:val="en-US"/>
        </w:rPr>
      </w:pPr>
      <w:r w:rsidRPr="00B93671">
        <w:rPr>
          <w:b/>
          <w:lang w:val="en-US"/>
        </w:rPr>
        <w:t>TS  HO2+C2C=CCOH =&gt; H2O2+t-CC(C)=CCJOH</w:t>
      </w:r>
      <w:r w:rsidRPr="00B93671">
        <w:rPr>
          <w:lang w:val="en-US"/>
        </w:rPr>
        <w:t xml:space="preserve">     </w:t>
      </w:r>
    </w:p>
    <w:p w14:paraId="480F4416" w14:textId="77777777" w:rsidR="00B93671" w:rsidRPr="00B93671" w:rsidRDefault="00B93671" w:rsidP="00B93671">
      <w:pPr>
        <w:spacing w:after="0" w:line="240" w:lineRule="auto"/>
        <w:rPr>
          <w:lang w:val="en-US"/>
        </w:rPr>
      </w:pPr>
    </w:p>
    <w:p w14:paraId="0CB3CAD9" w14:textId="77777777" w:rsidR="00B93671" w:rsidRPr="00B93671" w:rsidRDefault="00B93671" w:rsidP="00B93671">
      <w:pPr>
        <w:spacing w:after="0" w:line="240" w:lineRule="auto"/>
        <w:rPr>
          <w:lang w:val="en-US"/>
        </w:rPr>
      </w:pPr>
      <w:r w:rsidRPr="00B93671">
        <w:rPr>
          <w:lang w:val="en-US"/>
        </w:rPr>
        <w:t>Geometry [Angstroms]</w:t>
      </w:r>
    </w:p>
    <w:p w14:paraId="6879ABEA" w14:textId="77777777" w:rsidR="00B93671" w:rsidRPr="00B93671" w:rsidRDefault="00B93671" w:rsidP="00B93671">
      <w:pPr>
        <w:spacing w:after="0" w:line="240" w:lineRule="auto"/>
        <w:rPr>
          <w:lang w:val="en-US"/>
        </w:rPr>
      </w:pPr>
      <w:r w:rsidRPr="00B93671">
        <w:rPr>
          <w:lang w:val="en-US"/>
        </w:rPr>
        <w:t xml:space="preserve">  6     -0.134778    0.097122   -0.025471</w:t>
      </w:r>
    </w:p>
    <w:p w14:paraId="1EC51BFB" w14:textId="77777777" w:rsidR="00B93671" w:rsidRPr="00B93671" w:rsidRDefault="00B93671" w:rsidP="00B93671">
      <w:pPr>
        <w:spacing w:after="0" w:line="240" w:lineRule="auto"/>
        <w:rPr>
          <w:lang w:val="en-US"/>
        </w:rPr>
      </w:pPr>
      <w:r w:rsidRPr="00B93671">
        <w:rPr>
          <w:lang w:val="en-US"/>
        </w:rPr>
        <w:t xml:space="preserve">  6     -0.019453    0.050868    1.474703</w:t>
      </w:r>
    </w:p>
    <w:p w14:paraId="0ACF3C36" w14:textId="77777777" w:rsidR="00B93671" w:rsidRPr="00B93671" w:rsidRDefault="00B93671" w:rsidP="00B93671">
      <w:pPr>
        <w:spacing w:after="0" w:line="240" w:lineRule="auto"/>
        <w:rPr>
          <w:lang w:val="en-US"/>
        </w:rPr>
      </w:pPr>
      <w:r w:rsidRPr="00B93671">
        <w:rPr>
          <w:lang w:val="en-US"/>
        </w:rPr>
        <w:t xml:space="preserve">  6      1.147747   -0.060096    2.141187</w:t>
      </w:r>
    </w:p>
    <w:p w14:paraId="4B4596CB" w14:textId="77777777" w:rsidR="00B93671" w:rsidRPr="00B93671" w:rsidRDefault="00B93671" w:rsidP="00B93671">
      <w:pPr>
        <w:spacing w:after="0" w:line="240" w:lineRule="auto"/>
        <w:rPr>
          <w:lang w:val="en-US"/>
        </w:rPr>
      </w:pPr>
      <w:r w:rsidRPr="00B93671">
        <w:rPr>
          <w:lang w:val="en-US"/>
        </w:rPr>
        <w:t xml:space="preserve">  6      2.488289   -0.183545    1.569791</w:t>
      </w:r>
    </w:p>
    <w:p w14:paraId="47B6C5E8" w14:textId="77777777" w:rsidR="00B93671" w:rsidRPr="00B93671" w:rsidRDefault="00B93671" w:rsidP="00B93671">
      <w:pPr>
        <w:spacing w:after="0" w:line="240" w:lineRule="auto"/>
        <w:rPr>
          <w:lang w:val="en-US"/>
        </w:rPr>
      </w:pPr>
      <w:r w:rsidRPr="00B93671">
        <w:rPr>
          <w:lang w:val="en-US"/>
        </w:rPr>
        <w:t xml:space="preserve">  8      3.486541    0.181228    2.471757</w:t>
      </w:r>
    </w:p>
    <w:p w14:paraId="49D33F28" w14:textId="77777777" w:rsidR="00B93671" w:rsidRPr="00B93671" w:rsidRDefault="00B93671" w:rsidP="00B93671">
      <w:pPr>
        <w:spacing w:after="0" w:line="240" w:lineRule="auto"/>
        <w:rPr>
          <w:lang w:val="en-US"/>
        </w:rPr>
      </w:pPr>
      <w:r w:rsidRPr="00B93671">
        <w:rPr>
          <w:lang w:val="en-US"/>
        </w:rPr>
        <w:t xml:space="preserve">  6     -1.325446    0.122196    2.218887</w:t>
      </w:r>
    </w:p>
    <w:p w14:paraId="482AAE42" w14:textId="77777777" w:rsidR="00B93671" w:rsidRPr="00B93671" w:rsidRDefault="00B93671" w:rsidP="00B93671">
      <w:pPr>
        <w:spacing w:after="0" w:line="240" w:lineRule="auto"/>
        <w:rPr>
          <w:lang w:val="en-US"/>
        </w:rPr>
      </w:pPr>
      <w:r w:rsidRPr="00B93671">
        <w:rPr>
          <w:lang w:val="en-US"/>
        </w:rPr>
        <w:t xml:space="preserve">  8      3.420116   -2.511534    1.136988</w:t>
      </w:r>
    </w:p>
    <w:p w14:paraId="286BF3D1" w14:textId="77777777" w:rsidR="00B93671" w:rsidRPr="00B93671" w:rsidRDefault="00B93671" w:rsidP="00B93671">
      <w:pPr>
        <w:spacing w:after="0" w:line="240" w:lineRule="auto"/>
        <w:rPr>
          <w:lang w:val="en-US"/>
        </w:rPr>
      </w:pPr>
      <w:r w:rsidRPr="00B93671">
        <w:rPr>
          <w:lang w:val="en-US"/>
        </w:rPr>
        <w:t xml:space="preserve">  8      4.752951   -2.078374    1.286989</w:t>
      </w:r>
    </w:p>
    <w:p w14:paraId="50756A99" w14:textId="77777777" w:rsidR="00B93671" w:rsidRPr="00B93671" w:rsidRDefault="00B93671" w:rsidP="00B93671">
      <w:pPr>
        <w:spacing w:after="0" w:line="240" w:lineRule="auto"/>
        <w:rPr>
          <w:lang w:val="en-US"/>
        </w:rPr>
      </w:pPr>
      <w:r w:rsidRPr="00B93671">
        <w:rPr>
          <w:lang w:val="en-US"/>
        </w:rPr>
        <w:t xml:space="preserve">  1      1.129864   -0.115246    3.226502</w:t>
      </w:r>
    </w:p>
    <w:p w14:paraId="438748F9" w14:textId="77777777" w:rsidR="00B93671" w:rsidRPr="00B93671" w:rsidRDefault="00B93671" w:rsidP="00B93671">
      <w:pPr>
        <w:spacing w:after="0" w:line="240" w:lineRule="auto"/>
        <w:rPr>
          <w:lang w:val="en-US"/>
        </w:rPr>
      </w:pPr>
      <w:r w:rsidRPr="00B93671">
        <w:rPr>
          <w:lang w:val="en-US"/>
        </w:rPr>
        <w:t xml:space="preserve">  1      0.829134    0.141493   -0.531783</w:t>
      </w:r>
    </w:p>
    <w:p w14:paraId="380746AF" w14:textId="77777777" w:rsidR="00B93671" w:rsidRPr="00B93671" w:rsidRDefault="00B93671" w:rsidP="00B93671">
      <w:pPr>
        <w:spacing w:after="0" w:line="240" w:lineRule="auto"/>
        <w:rPr>
          <w:lang w:val="en-US"/>
        </w:rPr>
      </w:pPr>
      <w:r w:rsidRPr="00B93671">
        <w:rPr>
          <w:lang w:val="en-US"/>
        </w:rPr>
        <w:t xml:space="preserve">  1     -0.663437   -0.789946   -0.393924</w:t>
      </w:r>
    </w:p>
    <w:p w14:paraId="0A2F7355" w14:textId="77777777" w:rsidR="00B93671" w:rsidRPr="00B93671" w:rsidRDefault="00B93671" w:rsidP="00B93671">
      <w:pPr>
        <w:spacing w:after="0" w:line="240" w:lineRule="auto"/>
        <w:rPr>
          <w:lang w:val="en-US"/>
        </w:rPr>
      </w:pPr>
      <w:r w:rsidRPr="00B93671">
        <w:rPr>
          <w:lang w:val="en-US"/>
        </w:rPr>
        <w:t xml:space="preserve">  1     -0.726372    0.964713   -0.338676</w:t>
      </w:r>
    </w:p>
    <w:p w14:paraId="5968297E" w14:textId="77777777" w:rsidR="00B93671" w:rsidRPr="00B93671" w:rsidRDefault="00B93671" w:rsidP="00B93671">
      <w:pPr>
        <w:spacing w:after="0" w:line="240" w:lineRule="auto"/>
        <w:rPr>
          <w:lang w:val="en-US"/>
        </w:rPr>
      </w:pPr>
      <w:r w:rsidRPr="00B93671">
        <w:rPr>
          <w:lang w:val="en-US"/>
        </w:rPr>
        <w:t xml:space="preserve">  1     -1.987289   -0.701758    1.925813</w:t>
      </w:r>
    </w:p>
    <w:p w14:paraId="0C0CA7A9" w14:textId="77777777" w:rsidR="00B93671" w:rsidRPr="00B93671" w:rsidRDefault="00B93671" w:rsidP="00B93671">
      <w:pPr>
        <w:spacing w:after="0" w:line="240" w:lineRule="auto"/>
        <w:rPr>
          <w:lang w:val="en-US"/>
        </w:rPr>
      </w:pPr>
      <w:r w:rsidRPr="00B93671">
        <w:rPr>
          <w:lang w:val="en-US"/>
        </w:rPr>
        <w:t xml:space="preserve">  1     -1.181442    0.076538    3.299368</w:t>
      </w:r>
    </w:p>
    <w:p w14:paraId="5C88AC8D" w14:textId="77777777" w:rsidR="00B93671" w:rsidRPr="00B93671" w:rsidRDefault="00B93671" w:rsidP="00B93671">
      <w:pPr>
        <w:spacing w:after="0" w:line="240" w:lineRule="auto"/>
        <w:rPr>
          <w:lang w:val="en-US"/>
        </w:rPr>
      </w:pPr>
      <w:r w:rsidRPr="00B93671">
        <w:rPr>
          <w:lang w:val="en-US"/>
        </w:rPr>
        <w:t xml:space="preserve">  1     -1.859858    1.049579    1.980831</w:t>
      </w:r>
    </w:p>
    <w:p w14:paraId="025072DF" w14:textId="77777777" w:rsidR="00B93671" w:rsidRPr="00B93671" w:rsidRDefault="00B93671" w:rsidP="00B93671">
      <w:pPr>
        <w:spacing w:after="0" w:line="240" w:lineRule="auto"/>
        <w:rPr>
          <w:lang w:val="en-US"/>
        </w:rPr>
      </w:pPr>
      <w:r w:rsidRPr="00B93671">
        <w:rPr>
          <w:lang w:val="en-US"/>
        </w:rPr>
        <w:t xml:space="preserve">  1      2.719177   -1.388896    1.327531</w:t>
      </w:r>
    </w:p>
    <w:p w14:paraId="635379BA" w14:textId="77777777" w:rsidR="00B93671" w:rsidRPr="00B93671" w:rsidRDefault="00B93671" w:rsidP="00B93671">
      <w:pPr>
        <w:spacing w:after="0" w:line="240" w:lineRule="auto"/>
        <w:rPr>
          <w:lang w:val="en-US"/>
        </w:rPr>
      </w:pPr>
      <w:r w:rsidRPr="00B93671">
        <w:rPr>
          <w:lang w:val="en-US"/>
        </w:rPr>
        <w:t xml:space="preserve">  1      2.622476    0.259692    0.573116</w:t>
      </w:r>
    </w:p>
    <w:p w14:paraId="1471AE91" w14:textId="77777777" w:rsidR="00B93671" w:rsidRPr="00B93671" w:rsidRDefault="00B93671" w:rsidP="00B93671">
      <w:pPr>
        <w:spacing w:after="0" w:line="240" w:lineRule="auto"/>
        <w:rPr>
          <w:lang w:val="en-US"/>
        </w:rPr>
      </w:pPr>
      <w:r w:rsidRPr="00B93671">
        <w:rPr>
          <w:lang w:val="en-US"/>
        </w:rPr>
        <w:t xml:space="preserve">  1      4.294113   -0.287043    2.209813</w:t>
      </w:r>
    </w:p>
    <w:p w14:paraId="68429A8F" w14:textId="77777777" w:rsidR="00B93671" w:rsidRPr="00B93671" w:rsidRDefault="00B93671" w:rsidP="00B93671">
      <w:pPr>
        <w:spacing w:after="0" w:line="240" w:lineRule="auto"/>
        <w:rPr>
          <w:lang w:val="en-US"/>
        </w:rPr>
      </w:pPr>
      <w:r w:rsidRPr="00B93671">
        <w:rPr>
          <w:lang w:val="en-US"/>
        </w:rPr>
        <w:t xml:space="preserve">  1      5.060392   -1.999763    0.371644</w:t>
      </w:r>
    </w:p>
    <w:p w14:paraId="5E304E64" w14:textId="77777777" w:rsidR="00B93671" w:rsidRPr="00B93671" w:rsidRDefault="00B93671" w:rsidP="00B93671">
      <w:pPr>
        <w:spacing w:after="0" w:line="240" w:lineRule="auto"/>
        <w:rPr>
          <w:lang w:val="en-US"/>
        </w:rPr>
      </w:pPr>
      <w:r w:rsidRPr="00B93671">
        <w:rPr>
          <w:lang w:val="en-US"/>
        </w:rPr>
        <w:t>Rotational Constants [GHz] =                     0.746       0.814       3.467</w:t>
      </w:r>
    </w:p>
    <w:p w14:paraId="7E3C487D" w14:textId="77777777" w:rsidR="00B93671" w:rsidRPr="00B93671" w:rsidRDefault="00B93671" w:rsidP="00B93671">
      <w:pPr>
        <w:spacing w:after="0" w:line="240" w:lineRule="auto"/>
        <w:rPr>
          <w:lang w:val="en-US"/>
        </w:rPr>
      </w:pPr>
      <w:r w:rsidRPr="00B93671">
        <w:rPr>
          <w:lang w:val="en-US"/>
        </w:rPr>
        <w:t>Frequencies [cm-1]</w:t>
      </w:r>
    </w:p>
    <w:p w14:paraId="69B5CE68" w14:textId="77777777" w:rsidR="00B93671" w:rsidRPr="00B93671" w:rsidRDefault="00B93671" w:rsidP="00B93671">
      <w:pPr>
        <w:spacing w:after="0" w:line="240" w:lineRule="auto"/>
        <w:rPr>
          <w:lang w:val="en-US"/>
        </w:rPr>
      </w:pPr>
      <w:r w:rsidRPr="00B93671">
        <w:rPr>
          <w:lang w:val="en-US"/>
        </w:rPr>
        <w:t>-1262.9999</w:t>
      </w:r>
      <w:r w:rsidRPr="00B93671">
        <w:rPr>
          <w:lang w:val="en-US"/>
        </w:rPr>
        <w:tab/>
        <w:t xml:space="preserve">   43.3089</w:t>
      </w:r>
      <w:r w:rsidRPr="00B93671">
        <w:rPr>
          <w:lang w:val="en-US"/>
        </w:rPr>
        <w:tab/>
        <w:t xml:space="preserve">   66.2281</w:t>
      </w:r>
      <w:r w:rsidRPr="00B93671">
        <w:rPr>
          <w:lang w:val="en-US"/>
        </w:rPr>
        <w:tab/>
      </w:r>
    </w:p>
    <w:p w14:paraId="7EBC544D" w14:textId="77777777" w:rsidR="00B93671" w:rsidRPr="00B93671" w:rsidRDefault="00B93671" w:rsidP="00B93671">
      <w:pPr>
        <w:spacing w:after="0" w:line="240" w:lineRule="auto"/>
        <w:rPr>
          <w:lang w:val="en-US"/>
        </w:rPr>
      </w:pPr>
      <w:r w:rsidRPr="00B93671">
        <w:rPr>
          <w:lang w:val="en-US"/>
        </w:rPr>
        <w:t xml:space="preserve">   86.8729</w:t>
      </w:r>
      <w:r w:rsidRPr="00B93671">
        <w:rPr>
          <w:lang w:val="en-US"/>
        </w:rPr>
        <w:tab/>
        <w:t xml:space="preserve">  116.1027</w:t>
      </w:r>
      <w:r w:rsidRPr="00B93671">
        <w:rPr>
          <w:lang w:val="en-US"/>
        </w:rPr>
        <w:tab/>
        <w:t xml:space="preserve">  170.7544</w:t>
      </w:r>
      <w:r w:rsidRPr="00B93671">
        <w:rPr>
          <w:lang w:val="en-US"/>
        </w:rPr>
        <w:tab/>
      </w:r>
    </w:p>
    <w:p w14:paraId="19FB1D17" w14:textId="77777777" w:rsidR="00B93671" w:rsidRPr="00B93671" w:rsidRDefault="00B93671" w:rsidP="00B93671">
      <w:pPr>
        <w:spacing w:after="0" w:line="240" w:lineRule="auto"/>
        <w:rPr>
          <w:lang w:val="en-US"/>
        </w:rPr>
      </w:pPr>
      <w:r w:rsidRPr="00B93671">
        <w:rPr>
          <w:lang w:val="en-US"/>
        </w:rPr>
        <w:t xml:space="preserve">  195.3581</w:t>
      </w:r>
      <w:r w:rsidRPr="00B93671">
        <w:rPr>
          <w:lang w:val="en-US"/>
        </w:rPr>
        <w:tab/>
        <w:t xml:space="preserve">  200.4452</w:t>
      </w:r>
      <w:r w:rsidRPr="00B93671">
        <w:rPr>
          <w:lang w:val="en-US"/>
        </w:rPr>
        <w:tab/>
        <w:t xml:space="preserve">  271.6172</w:t>
      </w:r>
      <w:r w:rsidRPr="00B93671">
        <w:rPr>
          <w:lang w:val="en-US"/>
        </w:rPr>
        <w:tab/>
      </w:r>
    </w:p>
    <w:p w14:paraId="5197AC48" w14:textId="77777777" w:rsidR="00B93671" w:rsidRPr="00B93671" w:rsidRDefault="00B93671" w:rsidP="00B93671">
      <w:pPr>
        <w:spacing w:after="0" w:line="240" w:lineRule="auto"/>
        <w:rPr>
          <w:lang w:val="en-US"/>
        </w:rPr>
      </w:pPr>
      <w:r w:rsidRPr="00B93671">
        <w:rPr>
          <w:lang w:val="en-US"/>
        </w:rPr>
        <w:t xml:space="preserve">  295.7166</w:t>
      </w:r>
      <w:r w:rsidRPr="00B93671">
        <w:rPr>
          <w:lang w:val="en-US"/>
        </w:rPr>
        <w:tab/>
        <w:t xml:space="preserve">  355.5277</w:t>
      </w:r>
      <w:r w:rsidRPr="00B93671">
        <w:rPr>
          <w:lang w:val="en-US"/>
        </w:rPr>
        <w:tab/>
        <w:t xml:space="preserve">  419.5837</w:t>
      </w:r>
      <w:r w:rsidRPr="00B93671">
        <w:rPr>
          <w:lang w:val="en-US"/>
        </w:rPr>
        <w:tab/>
      </w:r>
    </w:p>
    <w:p w14:paraId="42B93773" w14:textId="77777777" w:rsidR="00B93671" w:rsidRPr="00B93671" w:rsidRDefault="00B93671" w:rsidP="00B93671">
      <w:pPr>
        <w:spacing w:after="0" w:line="240" w:lineRule="auto"/>
        <w:rPr>
          <w:lang w:val="en-US"/>
        </w:rPr>
      </w:pPr>
      <w:r w:rsidRPr="00B93671">
        <w:rPr>
          <w:lang w:val="en-US"/>
        </w:rPr>
        <w:t xml:space="preserve">  458.5129</w:t>
      </w:r>
      <w:r w:rsidRPr="00B93671">
        <w:rPr>
          <w:lang w:val="en-US"/>
        </w:rPr>
        <w:tab/>
        <w:t xml:space="preserve">  468.9524</w:t>
      </w:r>
      <w:r w:rsidRPr="00B93671">
        <w:rPr>
          <w:lang w:val="en-US"/>
        </w:rPr>
        <w:tab/>
        <w:t xml:space="preserve">  518.4820</w:t>
      </w:r>
      <w:r w:rsidRPr="00B93671">
        <w:rPr>
          <w:lang w:val="en-US"/>
        </w:rPr>
        <w:tab/>
      </w:r>
    </w:p>
    <w:p w14:paraId="569102D4" w14:textId="77777777" w:rsidR="00B93671" w:rsidRPr="00B93671" w:rsidRDefault="00B93671" w:rsidP="00B93671">
      <w:pPr>
        <w:spacing w:after="0" w:line="240" w:lineRule="auto"/>
        <w:rPr>
          <w:lang w:val="en-US"/>
        </w:rPr>
      </w:pPr>
      <w:r w:rsidRPr="00B93671">
        <w:rPr>
          <w:lang w:val="en-US"/>
        </w:rPr>
        <w:lastRenderedPageBreak/>
        <w:t xml:space="preserve">  572.4368</w:t>
      </w:r>
      <w:r w:rsidRPr="00B93671">
        <w:rPr>
          <w:lang w:val="en-US"/>
        </w:rPr>
        <w:tab/>
        <w:t xml:space="preserve">  609.1164</w:t>
      </w:r>
      <w:r w:rsidRPr="00B93671">
        <w:rPr>
          <w:lang w:val="en-US"/>
        </w:rPr>
        <w:tab/>
        <w:t xml:space="preserve">  824.3916</w:t>
      </w:r>
      <w:r w:rsidRPr="00B93671">
        <w:rPr>
          <w:lang w:val="en-US"/>
        </w:rPr>
        <w:tab/>
      </w:r>
    </w:p>
    <w:p w14:paraId="142666DF" w14:textId="77777777" w:rsidR="00B93671" w:rsidRPr="00B93671" w:rsidRDefault="00B93671" w:rsidP="00B93671">
      <w:pPr>
        <w:spacing w:after="0" w:line="240" w:lineRule="auto"/>
        <w:rPr>
          <w:lang w:val="en-US"/>
        </w:rPr>
      </w:pPr>
      <w:r w:rsidRPr="00B93671">
        <w:rPr>
          <w:lang w:val="en-US"/>
        </w:rPr>
        <w:t xml:space="preserve">  859.5575</w:t>
      </w:r>
      <w:r w:rsidRPr="00B93671">
        <w:rPr>
          <w:lang w:val="en-US"/>
        </w:rPr>
        <w:tab/>
        <w:t xml:space="preserve">  961.4686</w:t>
      </w:r>
      <w:r w:rsidRPr="00B93671">
        <w:rPr>
          <w:lang w:val="en-US"/>
        </w:rPr>
        <w:tab/>
        <w:t xml:space="preserve">  984.2647</w:t>
      </w:r>
      <w:r w:rsidRPr="00B93671">
        <w:rPr>
          <w:lang w:val="en-US"/>
        </w:rPr>
        <w:tab/>
      </w:r>
    </w:p>
    <w:p w14:paraId="2045230C" w14:textId="77777777" w:rsidR="00B93671" w:rsidRPr="00B93671" w:rsidRDefault="00B93671" w:rsidP="00B93671">
      <w:pPr>
        <w:spacing w:after="0" w:line="240" w:lineRule="auto"/>
        <w:rPr>
          <w:lang w:val="en-US"/>
        </w:rPr>
      </w:pPr>
      <w:r w:rsidRPr="00B93671">
        <w:rPr>
          <w:lang w:val="en-US"/>
        </w:rPr>
        <w:t xml:space="preserve"> 1002.3051</w:t>
      </w:r>
      <w:r w:rsidRPr="00B93671">
        <w:rPr>
          <w:lang w:val="en-US"/>
        </w:rPr>
        <w:tab/>
        <w:t xml:space="preserve"> 1007.9543</w:t>
      </w:r>
      <w:r w:rsidRPr="00B93671">
        <w:rPr>
          <w:lang w:val="en-US"/>
        </w:rPr>
        <w:tab/>
        <w:t xml:space="preserve"> 1056.8921</w:t>
      </w:r>
      <w:r w:rsidRPr="00B93671">
        <w:rPr>
          <w:lang w:val="en-US"/>
        </w:rPr>
        <w:tab/>
      </w:r>
    </w:p>
    <w:p w14:paraId="175E5961" w14:textId="77777777" w:rsidR="00B93671" w:rsidRPr="00B93671" w:rsidRDefault="00B93671" w:rsidP="00B93671">
      <w:pPr>
        <w:spacing w:after="0" w:line="240" w:lineRule="auto"/>
        <w:rPr>
          <w:lang w:val="en-US"/>
        </w:rPr>
      </w:pPr>
      <w:r w:rsidRPr="00B93671">
        <w:rPr>
          <w:lang w:val="en-US"/>
        </w:rPr>
        <w:t xml:space="preserve"> 1095.2601</w:t>
      </w:r>
      <w:r w:rsidRPr="00B93671">
        <w:rPr>
          <w:lang w:val="en-US"/>
        </w:rPr>
        <w:tab/>
        <w:t xml:space="preserve"> 1109.9731</w:t>
      </w:r>
      <w:r w:rsidRPr="00B93671">
        <w:rPr>
          <w:lang w:val="en-US"/>
        </w:rPr>
        <w:tab/>
        <w:t xml:space="preserve"> 1144.1136</w:t>
      </w:r>
      <w:r w:rsidRPr="00B93671">
        <w:rPr>
          <w:lang w:val="en-US"/>
        </w:rPr>
        <w:tab/>
      </w:r>
    </w:p>
    <w:p w14:paraId="1997A5CC" w14:textId="77777777" w:rsidR="00B93671" w:rsidRPr="00B93671" w:rsidRDefault="00B93671" w:rsidP="00B93671">
      <w:pPr>
        <w:spacing w:after="0" w:line="240" w:lineRule="auto"/>
        <w:rPr>
          <w:lang w:val="en-US"/>
        </w:rPr>
      </w:pPr>
      <w:r w:rsidRPr="00B93671">
        <w:rPr>
          <w:lang w:val="en-US"/>
        </w:rPr>
        <w:t xml:space="preserve"> 1216.5005</w:t>
      </w:r>
      <w:r w:rsidRPr="00B93671">
        <w:rPr>
          <w:lang w:val="en-US"/>
        </w:rPr>
        <w:tab/>
        <w:t xml:space="preserve"> 1290.6855</w:t>
      </w:r>
      <w:r w:rsidRPr="00B93671">
        <w:rPr>
          <w:lang w:val="en-US"/>
        </w:rPr>
        <w:tab/>
        <w:t xml:space="preserve"> 1327.6182</w:t>
      </w:r>
      <w:r w:rsidRPr="00B93671">
        <w:rPr>
          <w:lang w:val="en-US"/>
        </w:rPr>
        <w:tab/>
      </w:r>
    </w:p>
    <w:p w14:paraId="69C0487E" w14:textId="77777777" w:rsidR="00B93671" w:rsidRPr="00B93671" w:rsidRDefault="00B93671" w:rsidP="00B93671">
      <w:pPr>
        <w:spacing w:after="0" w:line="240" w:lineRule="auto"/>
        <w:rPr>
          <w:lang w:val="en-US"/>
        </w:rPr>
      </w:pPr>
      <w:r w:rsidRPr="00B93671">
        <w:rPr>
          <w:lang w:val="en-US"/>
        </w:rPr>
        <w:t xml:space="preserve"> 1356.1130</w:t>
      </w:r>
      <w:r w:rsidRPr="00B93671">
        <w:rPr>
          <w:lang w:val="en-US"/>
        </w:rPr>
        <w:tab/>
        <w:t xml:space="preserve"> 1360.2328</w:t>
      </w:r>
      <w:r w:rsidRPr="00B93671">
        <w:rPr>
          <w:lang w:val="en-US"/>
        </w:rPr>
        <w:tab/>
        <w:t xml:space="preserve"> 1410.1736</w:t>
      </w:r>
      <w:r w:rsidRPr="00B93671">
        <w:rPr>
          <w:lang w:val="en-US"/>
        </w:rPr>
        <w:tab/>
      </w:r>
    </w:p>
    <w:p w14:paraId="10A9EB42" w14:textId="77777777" w:rsidR="00B93671" w:rsidRPr="00B93671" w:rsidRDefault="00B93671" w:rsidP="00B93671">
      <w:pPr>
        <w:spacing w:after="0" w:line="240" w:lineRule="auto"/>
        <w:rPr>
          <w:lang w:val="en-US"/>
        </w:rPr>
      </w:pPr>
      <w:r w:rsidRPr="00B93671">
        <w:rPr>
          <w:lang w:val="en-US"/>
        </w:rPr>
        <w:t xml:space="preserve"> 1419.0295</w:t>
      </w:r>
      <w:r w:rsidRPr="00B93671">
        <w:rPr>
          <w:lang w:val="en-US"/>
        </w:rPr>
        <w:tab/>
        <w:t xml:space="preserve"> 1424.2773</w:t>
      </w:r>
      <w:r w:rsidRPr="00B93671">
        <w:rPr>
          <w:lang w:val="en-US"/>
        </w:rPr>
        <w:tab/>
        <w:t xml:space="preserve"> 1470.9980</w:t>
      </w:r>
      <w:r w:rsidRPr="00B93671">
        <w:rPr>
          <w:lang w:val="en-US"/>
        </w:rPr>
        <w:tab/>
      </w:r>
    </w:p>
    <w:p w14:paraId="61B30284" w14:textId="77777777" w:rsidR="00B93671" w:rsidRPr="00B93671" w:rsidRDefault="00B93671" w:rsidP="00B93671">
      <w:pPr>
        <w:spacing w:after="0" w:line="240" w:lineRule="auto"/>
        <w:rPr>
          <w:lang w:val="en-US"/>
        </w:rPr>
      </w:pPr>
      <w:r w:rsidRPr="00B93671">
        <w:rPr>
          <w:lang w:val="en-US"/>
        </w:rPr>
        <w:t xml:space="preserve"> 1483.1971</w:t>
      </w:r>
      <w:r w:rsidRPr="00B93671">
        <w:rPr>
          <w:lang w:val="en-US"/>
        </w:rPr>
        <w:tab/>
        <w:t xml:space="preserve"> 1490.0292</w:t>
      </w:r>
      <w:r w:rsidRPr="00B93671">
        <w:rPr>
          <w:lang w:val="en-US"/>
        </w:rPr>
        <w:tab/>
        <w:t xml:space="preserve"> 1492.8735</w:t>
      </w:r>
      <w:r w:rsidRPr="00B93671">
        <w:rPr>
          <w:lang w:val="en-US"/>
        </w:rPr>
        <w:tab/>
      </w:r>
    </w:p>
    <w:p w14:paraId="2B745CFE" w14:textId="77777777" w:rsidR="00B93671" w:rsidRPr="00B93671" w:rsidRDefault="00B93671" w:rsidP="00B93671">
      <w:pPr>
        <w:spacing w:after="0" w:line="240" w:lineRule="auto"/>
        <w:rPr>
          <w:lang w:val="en-US"/>
        </w:rPr>
      </w:pPr>
      <w:r w:rsidRPr="00B93671">
        <w:rPr>
          <w:lang w:val="en-US"/>
        </w:rPr>
        <w:t xml:space="preserve"> 1560.2354</w:t>
      </w:r>
      <w:r w:rsidRPr="00B93671">
        <w:rPr>
          <w:lang w:val="en-US"/>
        </w:rPr>
        <w:tab/>
        <w:t xml:space="preserve"> 1681.2645</w:t>
      </w:r>
      <w:r w:rsidRPr="00B93671">
        <w:rPr>
          <w:lang w:val="en-US"/>
        </w:rPr>
        <w:tab/>
        <w:t xml:space="preserve"> 2986.0044</w:t>
      </w:r>
      <w:r w:rsidRPr="00B93671">
        <w:rPr>
          <w:lang w:val="en-US"/>
        </w:rPr>
        <w:tab/>
      </w:r>
    </w:p>
    <w:p w14:paraId="2A204A5A" w14:textId="77777777" w:rsidR="00B93671" w:rsidRPr="00B93671" w:rsidRDefault="00B93671" w:rsidP="00B93671">
      <w:pPr>
        <w:spacing w:after="0" w:line="240" w:lineRule="auto"/>
        <w:rPr>
          <w:lang w:val="en-US"/>
        </w:rPr>
      </w:pPr>
      <w:r w:rsidRPr="00B93671">
        <w:rPr>
          <w:lang w:val="en-US"/>
        </w:rPr>
        <w:t xml:space="preserve"> 3004.9731</w:t>
      </w:r>
      <w:r w:rsidRPr="00B93671">
        <w:rPr>
          <w:lang w:val="en-US"/>
        </w:rPr>
        <w:tab/>
        <w:t xml:space="preserve"> 3014.2256</w:t>
      </w:r>
      <w:r w:rsidRPr="00B93671">
        <w:rPr>
          <w:lang w:val="en-US"/>
        </w:rPr>
        <w:tab/>
        <w:t xml:space="preserve"> 3045.5945</w:t>
      </w:r>
      <w:r w:rsidRPr="00B93671">
        <w:rPr>
          <w:lang w:val="en-US"/>
        </w:rPr>
        <w:tab/>
      </w:r>
    </w:p>
    <w:p w14:paraId="33D11C83" w14:textId="77777777" w:rsidR="00B93671" w:rsidRPr="00B93671" w:rsidRDefault="00B93671" w:rsidP="00B93671">
      <w:pPr>
        <w:spacing w:after="0" w:line="240" w:lineRule="auto"/>
        <w:rPr>
          <w:lang w:val="en-US"/>
        </w:rPr>
      </w:pPr>
      <w:r w:rsidRPr="00B93671">
        <w:rPr>
          <w:lang w:val="en-US"/>
        </w:rPr>
        <w:t xml:space="preserve"> 3053.3386</w:t>
      </w:r>
      <w:r w:rsidRPr="00B93671">
        <w:rPr>
          <w:lang w:val="en-US"/>
        </w:rPr>
        <w:tab/>
        <w:t xml:space="preserve"> 3107.5388</w:t>
      </w:r>
      <w:r w:rsidRPr="00B93671">
        <w:rPr>
          <w:lang w:val="en-US"/>
        </w:rPr>
        <w:tab/>
        <w:t xml:space="preserve"> 3119.2578</w:t>
      </w:r>
      <w:r w:rsidRPr="00B93671">
        <w:rPr>
          <w:lang w:val="en-US"/>
        </w:rPr>
        <w:tab/>
      </w:r>
    </w:p>
    <w:p w14:paraId="783FA1CE" w14:textId="77777777" w:rsidR="00B93671" w:rsidRPr="00B93671" w:rsidRDefault="00B93671" w:rsidP="00B93671">
      <w:pPr>
        <w:spacing w:after="0" w:line="240" w:lineRule="auto"/>
        <w:rPr>
          <w:lang w:val="en-US"/>
        </w:rPr>
      </w:pPr>
      <w:r w:rsidRPr="00B93671">
        <w:rPr>
          <w:lang w:val="en-US"/>
        </w:rPr>
        <w:t xml:space="preserve"> 3147.3611</w:t>
      </w:r>
      <w:r w:rsidRPr="00B93671">
        <w:rPr>
          <w:lang w:val="en-US"/>
        </w:rPr>
        <w:tab/>
        <w:t xml:space="preserve"> 3704.1230</w:t>
      </w:r>
      <w:r w:rsidRPr="00B93671">
        <w:rPr>
          <w:lang w:val="en-US"/>
        </w:rPr>
        <w:tab/>
        <w:t xml:space="preserve"> 3721.9021</w:t>
      </w:r>
      <w:r w:rsidRPr="00B93671">
        <w:rPr>
          <w:lang w:val="en-US"/>
        </w:rPr>
        <w:tab/>
      </w:r>
    </w:p>
    <w:p w14:paraId="3C2F6255" w14:textId="77777777" w:rsidR="00B93671" w:rsidRPr="00B93671" w:rsidRDefault="00B93671" w:rsidP="00B93671">
      <w:pPr>
        <w:spacing w:after="0" w:line="240" w:lineRule="auto"/>
        <w:rPr>
          <w:b/>
          <w:lang w:val="en-US"/>
        </w:rPr>
      </w:pPr>
    </w:p>
    <w:p w14:paraId="00DC3285" w14:textId="2F4099F8" w:rsidR="00B93671" w:rsidRPr="00B93671" w:rsidRDefault="00B93671" w:rsidP="00B93671">
      <w:pPr>
        <w:spacing w:after="0" w:line="240" w:lineRule="auto"/>
        <w:rPr>
          <w:b/>
          <w:lang w:val="en-US"/>
        </w:rPr>
      </w:pPr>
    </w:p>
    <w:p w14:paraId="1A8AD16A" w14:textId="5C5F96FC" w:rsidR="00B93671" w:rsidRPr="00B93671" w:rsidRDefault="00507BDB" w:rsidP="00B93671">
      <w:pPr>
        <w:spacing w:after="0" w:line="240" w:lineRule="auto"/>
        <w:rPr>
          <w:b/>
          <w:lang w:val="en-US"/>
        </w:rPr>
      </w:pPr>
      <w:r w:rsidRPr="00D253E9">
        <w:rPr>
          <w:noProof/>
          <w:lang w:eastAsia="nl-BE"/>
        </w:rPr>
        <w:drawing>
          <wp:anchor distT="0" distB="0" distL="114300" distR="114300" simplePos="0" relativeHeight="251682816" behindDoc="0" locked="0" layoutInCell="1" allowOverlap="1" wp14:anchorId="2D42C5A6" wp14:editId="3EC2CAFF">
            <wp:simplePos x="0" y="0"/>
            <wp:positionH relativeFrom="column">
              <wp:posOffset>2987040</wp:posOffset>
            </wp:positionH>
            <wp:positionV relativeFrom="paragraph">
              <wp:posOffset>34925</wp:posOffset>
            </wp:positionV>
            <wp:extent cx="559435" cy="416560"/>
            <wp:effectExtent l="0" t="0" r="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59435" cy="416560"/>
                    </a:xfrm>
                    <a:prstGeom prst="rect">
                      <a:avLst/>
                    </a:prstGeom>
                    <a:noFill/>
                    <a:ln>
                      <a:noFill/>
                    </a:ln>
                  </pic:spPr>
                </pic:pic>
              </a:graphicData>
            </a:graphic>
            <wp14:sizeRelH relativeFrom="page">
              <wp14:pctWidth>0</wp14:pctWidth>
            </wp14:sizeRelH>
            <wp14:sizeRelV relativeFrom="page">
              <wp14:pctHeight>0</wp14:pctHeight>
            </wp14:sizeRelV>
          </wp:anchor>
        </w:drawing>
      </w:r>
      <w:r w:rsidR="00B93671" w:rsidRPr="00B93671">
        <w:rPr>
          <w:b/>
          <w:lang w:val="en-US"/>
        </w:rPr>
        <w:t xml:space="preserve">C=C(C)C=C  </w:t>
      </w:r>
    </w:p>
    <w:p w14:paraId="5A9092B8" w14:textId="77777777" w:rsidR="00B93671" w:rsidRPr="00B93671" w:rsidRDefault="00B93671" w:rsidP="00B93671">
      <w:pPr>
        <w:spacing w:after="0" w:line="240" w:lineRule="auto"/>
        <w:rPr>
          <w:lang w:val="en-US"/>
        </w:rPr>
      </w:pPr>
    </w:p>
    <w:p w14:paraId="77597F8F" w14:textId="77777777" w:rsidR="00B93671" w:rsidRPr="00B93671" w:rsidRDefault="00B93671" w:rsidP="00B93671">
      <w:pPr>
        <w:spacing w:after="0" w:line="240" w:lineRule="auto"/>
        <w:rPr>
          <w:lang w:val="en-US"/>
        </w:rPr>
      </w:pPr>
      <w:r w:rsidRPr="00B93671">
        <w:rPr>
          <w:lang w:val="en-US"/>
        </w:rPr>
        <w:t>Geometry [Angstroms]</w:t>
      </w:r>
    </w:p>
    <w:p w14:paraId="3F7F89F5" w14:textId="77777777" w:rsidR="00B93671" w:rsidRPr="00B93671" w:rsidRDefault="00B93671" w:rsidP="00B93671">
      <w:pPr>
        <w:spacing w:after="0" w:line="240" w:lineRule="auto"/>
        <w:rPr>
          <w:lang w:val="en-US"/>
        </w:rPr>
      </w:pPr>
      <w:r w:rsidRPr="00B93671">
        <w:rPr>
          <w:lang w:val="en-US"/>
        </w:rPr>
        <w:t xml:space="preserve">  6     -0.000028    0.000084    0.000040</w:t>
      </w:r>
    </w:p>
    <w:p w14:paraId="1ADC6355" w14:textId="77777777" w:rsidR="00B93671" w:rsidRPr="00B93671" w:rsidRDefault="00B93671" w:rsidP="00B93671">
      <w:pPr>
        <w:spacing w:after="0" w:line="240" w:lineRule="auto"/>
        <w:rPr>
          <w:lang w:val="en-US"/>
        </w:rPr>
      </w:pPr>
      <w:r w:rsidRPr="00B93671">
        <w:rPr>
          <w:lang w:val="en-US"/>
        </w:rPr>
        <w:t xml:space="preserve">  1     -0.002707    0.000342    1.094796</w:t>
      </w:r>
    </w:p>
    <w:p w14:paraId="13DB79DD" w14:textId="77777777" w:rsidR="00B93671" w:rsidRPr="00B93671" w:rsidRDefault="00B93671" w:rsidP="00B93671">
      <w:pPr>
        <w:spacing w:after="0" w:line="240" w:lineRule="auto"/>
        <w:rPr>
          <w:lang w:val="en-US"/>
        </w:rPr>
      </w:pPr>
      <w:r w:rsidRPr="00B93671">
        <w:rPr>
          <w:lang w:val="en-US"/>
        </w:rPr>
        <w:t xml:space="preserve">  1      1.047434    0.002647   -0.318265</w:t>
      </w:r>
    </w:p>
    <w:p w14:paraId="65DEDFC9" w14:textId="77777777" w:rsidR="00B93671" w:rsidRPr="00B93671" w:rsidRDefault="00B93671" w:rsidP="00B93671">
      <w:pPr>
        <w:spacing w:after="0" w:line="240" w:lineRule="auto"/>
        <w:rPr>
          <w:lang w:val="en-US"/>
        </w:rPr>
      </w:pPr>
      <w:r w:rsidRPr="00B93671">
        <w:rPr>
          <w:lang w:val="en-US"/>
        </w:rPr>
        <w:t xml:space="preserve">  1     -0.457899   -0.929122   -0.341765</w:t>
      </w:r>
    </w:p>
    <w:p w14:paraId="323C0D51" w14:textId="77777777" w:rsidR="00B93671" w:rsidRPr="00B93671" w:rsidRDefault="00B93671" w:rsidP="00B93671">
      <w:pPr>
        <w:spacing w:after="0" w:line="240" w:lineRule="auto"/>
        <w:rPr>
          <w:lang w:val="en-US"/>
        </w:rPr>
      </w:pPr>
      <w:r w:rsidRPr="00B93671">
        <w:rPr>
          <w:lang w:val="en-US"/>
        </w:rPr>
        <w:t xml:space="preserve">  6     -0.735498    1.198756   -0.544613</w:t>
      </w:r>
    </w:p>
    <w:p w14:paraId="44D7BA76" w14:textId="77777777" w:rsidR="00B93671" w:rsidRPr="00B93671" w:rsidRDefault="00B93671" w:rsidP="00B93671">
      <w:pPr>
        <w:spacing w:after="0" w:line="240" w:lineRule="auto"/>
        <w:rPr>
          <w:lang w:val="en-US"/>
        </w:rPr>
      </w:pPr>
      <w:r w:rsidRPr="00B93671">
        <w:rPr>
          <w:lang w:val="en-US"/>
        </w:rPr>
        <w:t xml:space="preserve">  6     -1.805780    1.062633   -1.340946</w:t>
      </w:r>
    </w:p>
    <w:p w14:paraId="23191923" w14:textId="77777777" w:rsidR="00B93671" w:rsidRPr="00B93671" w:rsidRDefault="00B93671" w:rsidP="00B93671">
      <w:pPr>
        <w:spacing w:after="0" w:line="240" w:lineRule="auto"/>
        <w:rPr>
          <w:lang w:val="en-US"/>
        </w:rPr>
      </w:pPr>
      <w:r w:rsidRPr="00B93671">
        <w:rPr>
          <w:lang w:val="en-US"/>
        </w:rPr>
        <w:t xml:space="preserve">  6     -0.259797    2.540325   -0.188221</w:t>
      </w:r>
    </w:p>
    <w:p w14:paraId="14E60625" w14:textId="77777777" w:rsidR="00B93671" w:rsidRPr="00B93671" w:rsidRDefault="00B93671" w:rsidP="00B93671">
      <w:pPr>
        <w:spacing w:after="0" w:line="240" w:lineRule="auto"/>
        <w:rPr>
          <w:lang w:val="en-US"/>
        </w:rPr>
      </w:pPr>
      <w:r w:rsidRPr="00B93671">
        <w:rPr>
          <w:lang w:val="en-US"/>
        </w:rPr>
        <w:t xml:space="preserve">  1     -2.332435    1.927005   -1.731022</w:t>
      </w:r>
    </w:p>
    <w:p w14:paraId="57867648" w14:textId="77777777" w:rsidR="00B93671" w:rsidRPr="00B93671" w:rsidRDefault="00B93671" w:rsidP="00B93671">
      <w:pPr>
        <w:spacing w:after="0" w:line="240" w:lineRule="auto"/>
        <w:rPr>
          <w:lang w:val="en-US"/>
        </w:rPr>
      </w:pPr>
      <w:r w:rsidRPr="00B93671">
        <w:rPr>
          <w:lang w:val="en-US"/>
        </w:rPr>
        <w:t xml:space="preserve">  1     -2.185484    0.087906   -1.625255</w:t>
      </w:r>
    </w:p>
    <w:p w14:paraId="5C7494E0" w14:textId="77777777" w:rsidR="00B93671" w:rsidRPr="00B93671" w:rsidRDefault="00B93671" w:rsidP="00B93671">
      <w:pPr>
        <w:spacing w:after="0" w:line="240" w:lineRule="auto"/>
        <w:rPr>
          <w:lang w:val="en-US"/>
        </w:rPr>
      </w:pPr>
      <w:r w:rsidRPr="00B93671">
        <w:rPr>
          <w:lang w:val="en-US"/>
        </w:rPr>
        <w:t xml:space="preserve">  6      0.788149    2.824115    0.591616</w:t>
      </w:r>
    </w:p>
    <w:p w14:paraId="7F8044B7" w14:textId="77777777" w:rsidR="00B93671" w:rsidRPr="00B93671" w:rsidRDefault="00B93671" w:rsidP="00B93671">
      <w:pPr>
        <w:spacing w:after="0" w:line="240" w:lineRule="auto"/>
        <w:rPr>
          <w:lang w:val="en-US"/>
        </w:rPr>
      </w:pPr>
      <w:r w:rsidRPr="00B93671">
        <w:rPr>
          <w:lang w:val="en-US"/>
        </w:rPr>
        <w:t xml:space="preserve">  1     -0.832283    3.362291   -0.612348</w:t>
      </w:r>
    </w:p>
    <w:p w14:paraId="76D91D88" w14:textId="77777777" w:rsidR="00B93671" w:rsidRPr="00B93671" w:rsidRDefault="00B93671" w:rsidP="00B93671">
      <w:pPr>
        <w:spacing w:after="0" w:line="240" w:lineRule="auto"/>
        <w:rPr>
          <w:lang w:val="en-US"/>
        </w:rPr>
      </w:pPr>
      <w:r w:rsidRPr="00B93671">
        <w:rPr>
          <w:lang w:val="en-US"/>
        </w:rPr>
        <w:t xml:space="preserve">  1      1.067793    3.849652    0.801584</w:t>
      </w:r>
    </w:p>
    <w:p w14:paraId="024EF0C2" w14:textId="77777777" w:rsidR="00B93671" w:rsidRPr="00B93671" w:rsidRDefault="00B93671" w:rsidP="00B93671">
      <w:pPr>
        <w:spacing w:after="0" w:line="240" w:lineRule="auto"/>
        <w:rPr>
          <w:lang w:val="en-US"/>
        </w:rPr>
      </w:pPr>
      <w:r w:rsidRPr="00B93671">
        <w:rPr>
          <w:lang w:val="en-US"/>
        </w:rPr>
        <w:t xml:space="preserve">  1      1.400297    2.053036    1.045314</w:t>
      </w:r>
    </w:p>
    <w:p w14:paraId="2976E9D1" w14:textId="77777777" w:rsidR="00B93671" w:rsidRPr="00B93671" w:rsidRDefault="00B93671" w:rsidP="00B93671">
      <w:pPr>
        <w:spacing w:after="0" w:line="240" w:lineRule="auto"/>
        <w:rPr>
          <w:lang w:val="en-US"/>
        </w:rPr>
      </w:pPr>
      <w:r w:rsidRPr="00B93671">
        <w:rPr>
          <w:lang w:val="en-US"/>
        </w:rPr>
        <w:t>Rotational Constants [GHz] =                     2.850       4.168       8.537</w:t>
      </w:r>
    </w:p>
    <w:p w14:paraId="51F4B844" w14:textId="77777777" w:rsidR="00B93671" w:rsidRPr="00B93671" w:rsidRDefault="00B93671" w:rsidP="00B93671">
      <w:pPr>
        <w:spacing w:after="0" w:line="240" w:lineRule="auto"/>
        <w:rPr>
          <w:lang w:val="en-US"/>
        </w:rPr>
      </w:pPr>
      <w:r w:rsidRPr="00B93671">
        <w:rPr>
          <w:lang w:val="en-US"/>
        </w:rPr>
        <w:t>Frequencies [cm-1]</w:t>
      </w:r>
    </w:p>
    <w:p w14:paraId="344DE22B" w14:textId="77777777" w:rsidR="00B93671" w:rsidRPr="00B93671" w:rsidRDefault="00B93671" w:rsidP="00B93671">
      <w:pPr>
        <w:spacing w:after="0" w:line="240" w:lineRule="auto"/>
        <w:rPr>
          <w:lang w:val="en-US"/>
        </w:rPr>
      </w:pPr>
      <w:r w:rsidRPr="00B93671">
        <w:rPr>
          <w:lang w:val="en-US"/>
        </w:rPr>
        <w:t xml:space="preserve">  159.8516</w:t>
      </w:r>
      <w:r w:rsidRPr="00B93671">
        <w:rPr>
          <w:lang w:val="en-US"/>
        </w:rPr>
        <w:tab/>
        <w:t xml:space="preserve">  200.3661</w:t>
      </w:r>
      <w:r w:rsidRPr="00B93671">
        <w:rPr>
          <w:lang w:val="en-US"/>
        </w:rPr>
        <w:tab/>
        <w:t xml:space="preserve">  280.2193</w:t>
      </w:r>
      <w:r w:rsidRPr="00B93671">
        <w:rPr>
          <w:lang w:val="en-US"/>
        </w:rPr>
        <w:tab/>
      </w:r>
    </w:p>
    <w:p w14:paraId="2AEA60D1" w14:textId="77777777" w:rsidR="00B93671" w:rsidRPr="00B93671" w:rsidRDefault="00B93671" w:rsidP="00B93671">
      <w:pPr>
        <w:spacing w:after="0" w:line="240" w:lineRule="auto"/>
        <w:rPr>
          <w:lang w:val="en-US"/>
        </w:rPr>
      </w:pPr>
      <w:r w:rsidRPr="00B93671">
        <w:rPr>
          <w:lang w:val="en-US"/>
        </w:rPr>
        <w:t xml:space="preserve">  409.0172</w:t>
      </w:r>
      <w:r w:rsidRPr="00B93671">
        <w:rPr>
          <w:lang w:val="en-US"/>
        </w:rPr>
        <w:tab/>
        <w:t xml:space="preserve">  427.9214</w:t>
      </w:r>
      <w:r w:rsidRPr="00B93671">
        <w:rPr>
          <w:lang w:val="en-US"/>
        </w:rPr>
        <w:tab/>
        <w:t xml:space="preserve">  537.0587</w:t>
      </w:r>
      <w:r w:rsidRPr="00B93671">
        <w:rPr>
          <w:lang w:val="en-US"/>
        </w:rPr>
        <w:tab/>
      </w:r>
    </w:p>
    <w:p w14:paraId="7C90F98E" w14:textId="77777777" w:rsidR="00B93671" w:rsidRPr="00B93671" w:rsidRDefault="00B93671" w:rsidP="00B93671">
      <w:pPr>
        <w:spacing w:after="0" w:line="240" w:lineRule="auto"/>
        <w:rPr>
          <w:lang w:val="en-US"/>
        </w:rPr>
      </w:pPr>
      <w:r w:rsidRPr="00B93671">
        <w:rPr>
          <w:lang w:val="en-US"/>
        </w:rPr>
        <w:t xml:space="preserve">  643.8355</w:t>
      </w:r>
      <w:r w:rsidRPr="00B93671">
        <w:rPr>
          <w:lang w:val="en-US"/>
        </w:rPr>
        <w:tab/>
        <w:t xml:space="preserve">  786.1387</w:t>
      </w:r>
      <w:r w:rsidRPr="00B93671">
        <w:rPr>
          <w:lang w:val="en-US"/>
        </w:rPr>
        <w:tab/>
        <w:t xml:space="preserve">  791.0768</w:t>
      </w:r>
      <w:r w:rsidRPr="00B93671">
        <w:rPr>
          <w:lang w:val="en-US"/>
        </w:rPr>
        <w:tab/>
      </w:r>
    </w:p>
    <w:p w14:paraId="60C2AF4D" w14:textId="77777777" w:rsidR="00B93671" w:rsidRPr="00B93671" w:rsidRDefault="00B93671" w:rsidP="00B93671">
      <w:pPr>
        <w:spacing w:after="0" w:line="240" w:lineRule="auto"/>
        <w:rPr>
          <w:lang w:val="en-US"/>
        </w:rPr>
      </w:pPr>
      <w:r w:rsidRPr="00B93671">
        <w:rPr>
          <w:lang w:val="en-US"/>
        </w:rPr>
        <w:t xml:space="preserve">  922.0821</w:t>
      </w:r>
      <w:r w:rsidRPr="00B93671">
        <w:rPr>
          <w:lang w:val="en-US"/>
        </w:rPr>
        <w:tab/>
        <w:t xml:space="preserve">  933.4094</w:t>
      </w:r>
      <w:r w:rsidRPr="00B93671">
        <w:rPr>
          <w:lang w:val="en-US"/>
        </w:rPr>
        <w:tab/>
        <w:t xml:space="preserve">  959.7651</w:t>
      </w:r>
      <w:r w:rsidRPr="00B93671">
        <w:rPr>
          <w:lang w:val="en-US"/>
        </w:rPr>
        <w:tab/>
      </w:r>
    </w:p>
    <w:p w14:paraId="27CBFA69" w14:textId="77777777" w:rsidR="00B93671" w:rsidRPr="00B93671" w:rsidRDefault="00B93671" w:rsidP="00B93671">
      <w:pPr>
        <w:spacing w:after="0" w:line="240" w:lineRule="auto"/>
        <w:rPr>
          <w:lang w:val="en-US"/>
        </w:rPr>
      </w:pPr>
      <w:r w:rsidRPr="00B93671">
        <w:rPr>
          <w:lang w:val="en-US"/>
        </w:rPr>
        <w:t xml:space="preserve"> 1010.8891</w:t>
      </w:r>
      <w:r w:rsidRPr="00B93671">
        <w:rPr>
          <w:lang w:val="en-US"/>
        </w:rPr>
        <w:tab/>
        <w:t xml:space="preserve"> 1028.3893</w:t>
      </w:r>
      <w:r w:rsidRPr="00B93671">
        <w:rPr>
          <w:lang w:val="en-US"/>
        </w:rPr>
        <w:tab/>
        <w:t xml:space="preserve"> 1070.3127</w:t>
      </w:r>
      <w:r w:rsidRPr="00B93671">
        <w:rPr>
          <w:lang w:val="en-US"/>
        </w:rPr>
        <w:tab/>
      </w:r>
    </w:p>
    <w:p w14:paraId="57525507" w14:textId="77777777" w:rsidR="00B93671" w:rsidRPr="00B93671" w:rsidRDefault="00B93671" w:rsidP="00B93671">
      <w:pPr>
        <w:spacing w:after="0" w:line="240" w:lineRule="auto"/>
        <w:rPr>
          <w:lang w:val="en-US"/>
        </w:rPr>
      </w:pPr>
      <w:r w:rsidRPr="00B93671">
        <w:rPr>
          <w:lang w:val="en-US"/>
        </w:rPr>
        <w:t xml:space="preserve"> 1088.4780</w:t>
      </w:r>
      <w:r w:rsidRPr="00B93671">
        <w:rPr>
          <w:lang w:val="en-US"/>
        </w:rPr>
        <w:tab/>
        <w:t xml:space="preserve"> 1325.5746</w:t>
      </w:r>
      <w:r w:rsidRPr="00B93671">
        <w:rPr>
          <w:lang w:val="en-US"/>
        </w:rPr>
        <w:tab/>
        <w:t xml:space="preserve"> 1328.3258</w:t>
      </w:r>
      <w:r w:rsidRPr="00B93671">
        <w:rPr>
          <w:lang w:val="en-US"/>
        </w:rPr>
        <w:tab/>
      </w:r>
    </w:p>
    <w:p w14:paraId="0C94C0F1" w14:textId="77777777" w:rsidR="00B93671" w:rsidRPr="00B93671" w:rsidRDefault="00B93671" w:rsidP="00B93671">
      <w:pPr>
        <w:spacing w:after="0" w:line="240" w:lineRule="auto"/>
        <w:rPr>
          <w:lang w:val="en-US"/>
        </w:rPr>
      </w:pPr>
      <w:r w:rsidRPr="00B93671">
        <w:rPr>
          <w:lang w:val="en-US"/>
        </w:rPr>
        <w:t xml:space="preserve"> 1411.0972</w:t>
      </w:r>
      <w:r w:rsidRPr="00B93671">
        <w:rPr>
          <w:lang w:val="en-US"/>
        </w:rPr>
        <w:tab/>
        <w:t xml:space="preserve"> 1429.7859</w:t>
      </w:r>
      <w:r w:rsidRPr="00B93671">
        <w:rPr>
          <w:lang w:val="en-US"/>
        </w:rPr>
        <w:tab/>
        <w:t xml:space="preserve"> 1458.8708</w:t>
      </w:r>
      <w:r w:rsidRPr="00B93671">
        <w:rPr>
          <w:lang w:val="en-US"/>
        </w:rPr>
        <w:tab/>
      </w:r>
    </w:p>
    <w:p w14:paraId="41BA9765" w14:textId="77777777" w:rsidR="00B93671" w:rsidRPr="00B93671" w:rsidRDefault="00B93671" w:rsidP="00B93671">
      <w:pPr>
        <w:spacing w:after="0" w:line="240" w:lineRule="auto"/>
        <w:rPr>
          <w:lang w:val="en-US"/>
        </w:rPr>
      </w:pPr>
      <w:r w:rsidRPr="00B93671">
        <w:rPr>
          <w:lang w:val="en-US"/>
        </w:rPr>
        <w:t xml:space="preserve"> 1482.9919</w:t>
      </w:r>
      <w:r w:rsidRPr="00B93671">
        <w:rPr>
          <w:lang w:val="en-US"/>
        </w:rPr>
        <w:tab/>
        <w:t xml:space="preserve"> 1503.0266</w:t>
      </w:r>
      <w:r w:rsidRPr="00B93671">
        <w:rPr>
          <w:lang w:val="en-US"/>
        </w:rPr>
        <w:tab/>
        <w:t xml:space="preserve"> 1659.3724</w:t>
      </w:r>
      <w:r w:rsidRPr="00B93671">
        <w:rPr>
          <w:lang w:val="en-US"/>
        </w:rPr>
        <w:tab/>
      </w:r>
    </w:p>
    <w:p w14:paraId="2E4EE039" w14:textId="77777777" w:rsidR="00B93671" w:rsidRPr="00B93671" w:rsidRDefault="00B93671" w:rsidP="00B93671">
      <w:pPr>
        <w:spacing w:after="0" w:line="240" w:lineRule="auto"/>
        <w:rPr>
          <w:lang w:val="en-US"/>
        </w:rPr>
      </w:pPr>
      <w:r w:rsidRPr="00B93671">
        <w:rPr>
          <w:lang w:val="en-US"/>
        </w:rPr>
        <w:t xml:space="preserve"> 1698.7388</w:t>
      </w:r>
      <w:r w:rsidRPr="00B93671">
        <w:rPr>
          <w:lang w:val="en-US"/>
        </w:rPr>
        <w:tab/>
        <w:t xml:space="preserve"> 3022.3003</w:t>
      </w:r>
      <w:r w:rsidRPr="00B93671">
        <w:rPr>
          <w:lang w:val="en-US"/>
        </w:rPr>
        <w:tab/>
        <w:t xml:space="preserve"> 3069.6616</w:t>
      </w:r>
      <w:r w:rsidRPr="00B93671">
        <w:rPr>
          <w:lang w:val="en-US"/>
        </w:rPr>
        <w:tab/>
      </w:r>
    </w:p>
    <w:p w14:paraId="22FCBF14" w14:textId="77777777" w:rsidR="00B93671" w:rsidRPr="00B93671" w:rsidRDefault="00B93671" w:rsidP="00B93671">
      <w:pPr>
        <w:spacing w:after="0" w:line="240" w:lineRule="auto"/>
        <w:rPr>
          <w:lang w:val="en-US"/>
        </w:rPr>
      </w:pPr>
      <w:r w:rsidRPr="00B93671">
        <w:rPr>
          <w:lang w:val="en-US"/>
        </w:rPr>
        <w:t xml:space="preserve"> 3109.9868</w:t>
      </w:r>
      <w:r w:rsidRPr="00B93671">
        <w:rPr>
          <w:lang w:val="en-US"/>
        </w:rPr>
        <w:tab/>
        <w:t xml:space="preserve"> 3128.9170</w:t>
      </w:r>
      <w:r w:rsidRPr="00B93671">
        <w:rPr>
          <w:lang w:val="en-US"/>
        </w:rPr>
        <w:tab/>
        <w:t xml:space="preserve"> 3134.0471</w:t>
      </w:r>
      <w:r w:rsidRPr="00B93671">
        <w:rPr>
          <w:lang w:val="en-US"/>
        </w:rPr>
        <w:tab/>
      </w:r>
    </w:p>
    <w:p w14:paraId="553B29F9" w14:textId="77777777" w:rsidR="00B93671" w:rsidRPr="00B93671" w:rsidRDefault="00B93671" w:rsidP="00B93671">
      <w:pPr>
        <w:spacing w:after="0" w:line="240" w:lineRule="auto"/>
        <w:rPr>
          <w:lang w:val="en-US"/>
        </w:rPr>
      </w:pPr>
      <w:r w:rsidRPr="00B93671">
        <w:rPr>
          <w:lang w:val="en-US"/>
        </w:rPr>
        <w:t xml:space="preserve"> 3143.9062</w:t>
      </w:r>
      <w:r w:rsidRPr="00B93671">
        <w:rPr>
          <w:lang w:val="en-US"/>
        </w:rPr>
        <w:tab/>
        <w:t xml:space="preserve"> 3215.2292</w:t>
      </w:r>
      <w:r w:rsidRPr="00B93671">
        <w:rPr>
          <w:lang w:val="en-US"/>
        </w:rPr>
        <w:tab/>
        <w:t xml:space="preserve"> 3222.3938</w:t>
      </w:r>
      <w:r w:rsidRPr="00B93671">
        <w:rPr>
          <w:lang w:val="en-US"/>
        </w:rPr>
        <w:tab/>
      </w:r>
    </w:p>
    <w:p w14:paraId="59C608C7" w14:textId="77777777" w:rsidR="00B93671" w:rsidRPr="00B93671" w:rsidRDefault="00B93671" w:rsidP="00B93671">
      <w:pPr>
        <w:spacing w:after="0" w:line="240" w:lineRule="auto"/>
        <w:rPr>
          <w:b/>
          <w:lang w:val="en-US"/>
        </w:rPr>
      </w:pPr>
    </w:p>
    <w:p w14:paraId="1D4B9389" w14:textId="77777777" w:rsidR="00B93671" w:rsidRPr="00B93671" w:rsidRDefault="00B93671" w:rsidP="00B93671">
      <w:pPr>
        <w:spacing w:after="0" w:line="240" w:lineRule="auto"/>
        <w:rPr>
          <w:b/>
          <w:lang w:val="en-US"/>
        </w:rPr>
      </w:pPr>
      <w:r>
        <w:rPr>
          <w:b/>
          <w:noProof/>
          <w:lang w:eastAsia="nl-BE"/>
        </w:rPr>
        <w:drawing>
          <wp:anchor distT="0" distB="0" distL="114300" distR="114300" simplePos="0" relativeHeight="251683840" behindDoc="0" locked="0" layoutInCell="1" allowOverlap="1" wp14:anchorId="60ED3FDD" wp14:editId="08B7DF2D">
            <wp:simplePos x="0" y="0"/>
            <wp:positionH relativeFrom="column">
              <wp:posOffset>3552825</wp:posOffset>
            </wp:positionH>
            <wp:positionV relativeFrom="paragraph">
              <wp:posOffset>113030</wp:posOffset>
            </wp:positionV>
            <wp:extent cx="1705610" cy="962025"/>
            <wp:effectExtent l="0" t="0" r="8890" b="952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705610" cy="962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31 (cis)</w:t>
      </w:r>
    </w:p>
    <w:p w14:paraId="7767AF0E" w14:textId="77777777" w:rsidR="00B93671" w:rsidRPr="00B93671" w:rsidRDefault="00B93671" w:rsidP="00B93671">
      <w:pPr>
        <w:spacing w:after="0" w:line="240" w:lineRule="auto"/>
        <w:rPr>
          <w:lang w:val="en-US"/>
        </w:rPr>
      </w:pPr>
      <w:r w:rsidRPr="00B93671">
        <w:rPr>
          <w:b/>
          <w:lang w:val="en-US"/>
        </w:rPr>
        <w:t xml:space="preserve">TS  c-C=C(C)CJCOH =&gt; C=C(C)C=C+OH   </w:t>
      </w:r>
    </w:p>
    <w:p w14:paraId="51F2733A" w14:textId="77777777" w:rsidR="00507BDB" w:rsidRDefault="00507BDB" w:rsidP="00B93671">
      <w:pPr>
        <w:spacing w:after="0" w:line="240" w:lineRule="auto"/>
        <w:rPr>
          <w:lang w:val="en-US"/>
        </w:rPr>
      </w:pPr>
    </w:p>
    <w:p w14:paraId="5FB3A671" w14:textId="77777777" w:rsidR="00B93671" w:rsidRPr="00B93671" w:rsidRDefault="00B93671" w:rsidP="00B93671">
      <w:pPr>
        <w:spacing w:after="0" w:line="240" w:lineRule="auto"/>
        <w:rPr>
          <w:lang w:val="en-US"/>
        </w:rPr>
      </w:pPr>
      <w:r w:rsidRPr="00B93671">
        <w:rPr>
          <w:lang w:val="en-US"/>
        </w:rPr>
        <w:t xml:space="preserve">Geometry [Angstroms]  @  </w:t>
      </w:r>
      <w:r w:rsidRPr="00B93671">
        <w:rPr>
          <w:rFonts w:ascii="Courier New" w:hAnsi="Courier New" w:cs="Courier New"/>
          <w:lang w:val="en-US"/>
        </w:rPr>
        <w:t>UQCISD-FC\6-31G(d)</w:t>
      </w:r>
    </w:p>
    <w:p w14:paraId="0A052EB8" w14:textId="77777777" w:rsidR="00B93671" w:rsidRPr="00B93671" w:rsidRDefault="00B93671" w:rsidP="00B93671">
      <w:pPr>
        <w:spacing w:after="0" w:line="240" w:lineRule="auto"/>
        <w:rPr>
          <w:lang w:val="en-US"/>
        </w:rPr>
      </w:pPr>
      <w:r w:rsidRPr="00B93671">
        <w:rPr>
          <w:lang w:val="en-US"/>
        </w:rPr>
        <w:t xml:space="preserve">  6      0.029378    0.036668    0.009547</w:t>
      </w:r>
    </w:p>
    <w:p w14:paraId="03DE1161" w14:textId="77777777" w:rsidR="00B93671" w:rsidRPr="00B93671" w:rsidRDefault="00B93671" w:rsidP="00B93671">
      <w:pPr>
        <w:spacing w:after="0" w:line="240" w:lineRule="auto"/>
        <w:rPr>
          <w:lang w:val="en-US"/>
        </w:rPr>
      </w:pPr>
      <w:r w:rsidRPr="00B93671">
        <w:rPr>
          <w:lang w:val="en-US"/>
        </w:rPr>
        <w:t xml:space="preserve">  6      0.037283    0.010137    1.351354</w:t>
      </w:r>
    </w:p>
    <w:p w14:paraId="794D631E" w14:textId="77777777" w:rsidR="00B93671" w:rsidRPr="00B93671" w:rsidRDefault="00B93671" w:rsidP="00B93671">
      <w:pPr>
        <w:spacing w:after="0" w:line="240" w:lineRule="auto"/>
        <w:rPr>
          <w:lang w:val="en-US"/>
        </w:rPr>
      </w:pPr>
      <w:r w:rsidRPr="00B93671">
        <w:rPr>
          <w:lang w:val="en-US"/>
        </w:rPr>
        <w:t xml:space="preserve">  6      1.300883    0.128667    2.113788</w:t>
      </w:r>
    </w:p>
    <w:p w14:paraId="28E06E89" w14:textId="77777777" w:rsidR="00B93671" w:rsidRPr="00B93671" w:rsidRDefault="00B93671" w:rsidP="00B93671">
      <w:pPr>
        <w:spacing w:after="0" w:line="240" w:lineRule="auto"/>
        <w:rPr>
          <w:lang w:val="en-US"/>
        </w:rPr>
      </w:pPr>
      <w:r w:rsidRPr="00B93671">
        <w:rPr>
          <w:lang w:val="en-US"/>
        </w:rPr>
        <w:t xml:space="preserve">  6      2.339147    0.928075    1.755583</w:t>
      </w:r>
    </w:p>
    <w:p w14:paraId="44FD422E" w14:textId="77777777" w:rsidR="00B93671" w:rsidRPr="00B93671" w:rsidRDefault="00B93671" w:rsidP="00B93671">
      <w:pPr>
        <w:spacing w:after="0" w:line="240" w:lineRule="auto"/>
        <w:rPr>
          <w:lang w:val="en-US"/>
        </w:rPr>
      </w:pPr>
      <w:r w:rsidRPr="00B93671">
        <w:rPr>
          <w:lang w:val="en-US"/>
        </w:rPr>
        <w:t xml:space="preserve">  8      3.357851   -0.354701    0.295226</w:t>
      </w:r>
    </w:p>
    <w:p w14:paraId="42E0B255" w14:textId="77777777" w:rsidR="00B93671" w:rsidRPr="00B93671" w:rsidRDefault="00B93671" w:rsidP="00B93671">
      <w:pPr>
        <w:spacing w:after="0" w:line="240" w:lineRule="auto"/>
        <w:rPr>
          <w:lang w:val="en-US"/>
        </w:rPr>
      </w:pPr>
      <w:r w:rsidRPr="00B93671">
        <w:rPr>
          <w:lang w:val="en-US"/>
        </w:rPr>
        <w:t xml:space="preserve">  6     -1.218331   -0.159329    2.174309</w:t>
      </w:r>
    </w:p>
    <w:p w14:paraId="412635A1" w14:textId="77777777" w:rsidR="00B93671" w:rsidRPr="00B93671" w:rsidRDefault="00B93671" w:rsidP="00B93671">
      <w:pPr>
        <w:spacing w:after="0" w:line="240" w:lineRule="auto"/>
        <w:rPr>
          <w:lang w:val="en-US"/>
        </w:rPr>
      </w:pPr>
      <w:r w:rsidRPr="00B93671">
        <w:rPr>
          <w:lang w:val="en-US"/>
        </w:rPr>
        <w:t xml:space="preserve">  1      1.391123   -0.484527    3.014284</w:t>
      </w:r>
    </w:p>
    <w:p w14:paraId="71E437A7" w14:textId="77777777" w:rsidR="00B93671" w:rsidRPr="00B93671" w:rsidRDefault="00B93671" w:rsidP="00B93671">
      <w:pPr>
        <w:spacing w:after="0" w:line="240" w:lineRule="auto"/>
        <w:rPr>
          <w:lang w:val="en-US"/>
        </w:rPr>
      </w:pPr>
      <w:r w:rsidRPr="00B93671">
        <w:rPr>
          <w:lang w:val="en-US"/>
        </w:rPr>
        <w:lastRenderedPageBreak/>
        <w:t xml:space="preserve">  1      0.954299    0.106634   -0.557619</w:t>
      </w:r>
    </w:p>
    <w:p w14:paraId="5B37FD86" w14:textId="77777777" w:rsidR="00B93671" w:rsidRPr="00B93671" w:rsidRDefault="00B93671" w:rsidP="00B93671">
      <w:pPr>
        <w:spacing w:after="0" w:line="240" w:lineRule="auto"/>
        <w:rPr>
          <w:lang w:val="en-US"/>
        </w:rPr>
      </w:pPr>
      <w:r w:rsidRPr="00B93671">
        <w:rPr>
          <w:lang w:val="en-US"/>
        </w:rPr>
        <w:t xml:space="preserve">  1     -0.899891   -0.032240   -0.553463</w:t>
      </w:r>
    </w:p>
    <w:p w14:paraId="0E05E143" w14:textId="77777777" w:rsidR="00B93671" w:rsidRPr="00B93671" w:rsidRDefault="00B93671" w:rsidP="00B93671">
      <w:pPr>
        <w:spacing w:after="0" w:line="240" w:lineRule="auto"/>
        <w:rPr>
          <w:lang w:val="en-US"/>
        </w:rPr>
      </w:pPr>
      <w:r w:rsidRPr="00B93671">
        <w:rPr>
          <w:lang w:val="en-US"/>
        </w:rPr>
        <w:t xml:space="preserve">  1     -2.100943   -0.262688    1.533423</w:t>
      </w:r>
    </w:p>
    <w:p w14:paraId="129F8A2E" w14:textId="77777777" w:rsidR="00B93671" w:rsidRPr="00B93671" w:rsidRDefault="00B93671" w:rsidP="00B93671">
      <w:pPr>
        <w:spacing w:after="0" w:line="240" w:lineRule="auto"/>
        <w:rPr>
          <w:lang w:val="en-US"/>
        </w:rPr>
      </w:pPr>
      <w:r w:rsidRPr="00B93671">
        <w:rPr>
          <w:lang w:val="en-US"/>
        </w:rPr>
        <w:t xml:space="preserve">  1     -1.149568   -1.052923    2.810774</w:t>
      </w:r>
    </w:p>
    <w:p w14:paraId="0D84BB17" w14:textId="77777777" w:rsidR="00B93671" w:rsidRPr="00B93671" w:rsidRDefault="00B93671" w:rsidP="00B93671">
      <w:pPr>
        <w:spacing w:after="0" w:line="240" w:lineRule="auto"/>
        <w:rPr>
          <w:lang w:val="en-US"/>
        </w:rPr>
      </w:pPr>
      <w:r w:rsidRPr="00B93671">
        <w:rPr>
          <w:lang w:val="en-US"/>
        </w:rPr>
        <w:t xml:space="preserve">  1     -1.370695    0.700981    2.839876</w:t>
      </w:r>
    </w:p>
    <w:p w14:paraId="380A138F" w14:textId="77777777" w:rsidR="00B93671" w:rsidRPr="00B93671" w:rsidRDefault="00B93671" w:rsidP="00B93671">
      <w:pPr>
        <w:spacing w:after="0" w:line="240" w:lineRule="auto"/>
        <w:rPr>
          <w:lang w:val="en-US"/>
        </w:rPr>
      </w:pPr>
      <w:r w:rsidRPr="00B93671">
        <w:rPr>
          <w:lang w:val="en-US"/>
        </w:rPr>
        <w:t xml:space="preserve">  1      2.236964    1.654830    0.955493</w:t>
      </w:r>
    </w:p>
    <w:p w14:paraId="759D233F" w14:textId="77777777" w:rsidR="00B93671" w:rsidRPr="00B93671" w:rsidRDefault="00B93671" w:rsidP="00B93671">
      <w:pPr>
        <w:spacing w:after="0" w:line="240" w:lineRule="auto"/>
        <w:rPr>
          <w:lang w:val="en-US"/>
        </w:rPr>
      </w:pPr>
      <w:r w:rsidRPr="00B93671">
        <w:rPr>
          <w:lang w:val="en-US"/>
        </w:rPr>
        <w:t xml:space="preserve">  1      2.929212   -1.190865    0.580998</w:t>
      </w:r>
    </w:p>
    <w:p w14:paraId="285E20F9" w14:textId="77777777" w:rsidR="00B93671" w:rsidRPr="00B93671" w:rsidRDefault="00B93671" w:rsidP="00B93671">
      <w:pPr>
        <w:spacing w:after="0" w:line="240" w:lineRule="auto"/>
        <w:rPr>
          <w:lang w:val="en-US"/>
        </w:rPr>
      </w:pPr>
      <w:r w:rsidRPr="00B93671">
        <w:rPr>
          <w:lang w:val="en-US"/>
        </w:rPr>
        <w:t xml:space="preserve">  1      3.226048    1.007237    2.377322</w:t>
      </w:r>
    </w:p>
    <w:p w14:paraId="3E23B850" w14:textId="77777777" w:rsidR="00B93671" w:rsidRPr="00B93671" w:rsidRDefault="00B93671" w:rsidP="00B93671">
      <w:pPr>
        <w:spacing w:after="0" w:line="240" w:lineRule="auto"/>
        <w:rPr>
          <w:lang w:val="en-US"/>
        </w:rPr>
      </w:pPr>
      <w:r w:rsidRPr="00B93671">
        <w:rPr>
          <w:lang w:val="en-US"/>
        </w:rPr>
        <w:t>Rotational Constants [GHz] =                     1.673       1.998       6.152</w:t>
      </w:r>
    </w:p>
    <w:p w14:paraId="7B62B651" w14:textId="77777777" w:rsidR="00B93671" w:rsidRPr="00B93671" w:rsidRDefault="00B93671" w:rsidP="00B93671">
      <w:pPr>
        <w:spacing w:after="0" w:line="240" w:lineRule="auto"/>
        <w:rPr>
          <w:lang w:val="en-US"/>
        </w:rPr>
      </w:pPr>
      <w:r w:rsidRPr="00B93671">
        <w:rPr>
          <w:lang w:val="en-US"/>
        </w:rPr>
        <w:t xml:space="preserve">Frequencies [cm-1]  @  </w:t>
      </w:r>
      <w:r w:rsidRPr="00B93671">
        <w:rPr>
          <w:rFonts w:ascii="Courier New" w:hAnsi="Courier New" w:cs="Courier New"/>
          <w:lang w:val="en-US"/>
        </w:rPr>
        <w:t>UQCISD-FC\6-31G(d)</w:t>
      </w:r>
    </w:p>
    <w:p w14:paraId="14F938CA" w14:textId="77777777" w:rsidR="00B93671" w:rsidRPr="00B93671" w:rsidRDefault="00B93671" w:rsidP="00B93671">
      <w:pPr>
        <w:spacing w:after="0" w:line="240" w:lineRule="auto"/>
        <w:rPr>
          <w:lang w:val="en-US"/>
        </w:rPr>
      </w:pPr>
      <w:r w:rsidRPr="00B93671">
        <w:rPr>
          <w:lang w:val="en-US"/>
        </w:rPr>
        <w:t xml:space="preserve"> -323.0577</w:t>
      </w:r>
      <w:r w:rsidRPr="00B93671">
        <w:rPr>
          <w:lang w:val="en-US"/>
        </w:rPr>
        <w:tab/>
        <w:t xml:space="preserve">   73.5137</w:t>
      </w:r>
      <w:r w:rsidRPr="00B93671">
        <w:rPr>
          <w:lang w:val="en-US"/>
        </w:rPr>
        <w:tab/>
        <w:t xml:space="preserve">  124.7225</w:t>
      </w:r>
      <w:r w:rsidRPr="00B93671">
        <w:rPr>
          <w:lang w:val="en-US"/>
        </w:rPr>
        <w:tab/>
      </w:r>
    </w:p>
    <w:p w14:paraId="38045E7F" w14:textId="77777777" w:rsidR="00B93671" w:rsidRPr="00B93671" w:rsidRDefault="00B93671" w:rsidP="00B93671">
      <w:pPr>
        <w:spacing w:after="0" w:line="240" w:lineRule="auto"/>
        <w:rPr>
          <w:lang w:val="en-US"/>
        </w:rPr>
      </w:pPr>
      <w:r w:rsidRPr="00B93671">
        <w:rPr>
          <w:lang w:val="en-US"/>
        </w:rPr>
        <w:t xml:space="preserve">  177.9684</w:t>
      </w:r>
      <w:r w:rsidRPr="00B93671">
        <w:rPr>
          <w:lang w:val="en-US"/>
        </w:rPr>
        <w:tab/>
        <w:t xml:space="preserve">  192.1577</w:t>
      </w:r>
      <w:r w:rsidRPr="00B93671">
        <w:rPr>
          <w:lang w:val="en-US"/>
        </w:rPr>
        <w:tab/>
        <w:t xml:space="preserve">  204.9022</w:t>
      </w:r>
      <w:r w:rsidRPr="00B93671">
        <w:rPr>
          <w:lang w:val="en-US"/>
        </w:rPr>
        <w:tab/>
      </w:r>
    </w:p>
    <w:p w14:paraId="1AAA020F" w14:textId="77777777" w:rsidR="00B93671" w:rsidRPr="00B93671" w:rsidRDefault="00B93671" w:rsidP="00B93671">
      <w:pPr>
        <w:spacing w:after="0" w:line="240" w:lineRule="auto"/>
        <w:rPr>
          <w:lang w:val="en-US"/>
        </w:rPr>
      </w:pPr>
      <w:r w:rsidRPr="00B93671">
        <w:rPr>
          <w:lang w:val="en-US"/>
        </w:rPr>
        <w:t xml:space="preserve">  282.3913</w:t>
      </w:r>
      <w:r w:rsidRPr="00B93671">
        <w:rPr>
          <w:lang w:val="en-US"/>
        </w:rPr>
        <w:tab/>
        <w:t xml:space="preserve">  395.0139</w:t>
      </w:r>
      <w:r w:rsidRPr="00B93671">
        <w:rPr>
          <w:lang w:val="en-US"/>
        </w:rPr>
        <w:tab/>
        <w:t xml:space="preserve">  436.7675</w:t>
      </w:r>
      <w:r w:rsidRPr="00B93671">
        <w:rPr>
          <w:lang w:val="en-US"/>
        </w:rPr>
        <w:tab/>
      </w:r>
    </w:p>
    <w:p w14:paraId="071DBDB6" w14:textId="77777777" w:rsidR="00B93671" w:rsidRPr="00B93671" w:rsidRDefault="00B93671" w:rsidP="00B93671">
      <w:pPr>
        <w:spacing w:after="0" w:line="240" w:lineRule="auto"/>
        <w:rPr>
          <w:lang w:val="en-US"/>
        </w:rPr>
      </w:pPr>
      <w:r w:rsidRPr="00B93671">
        <w:rPr>
          <w:lang w:val="en-US"/>
        </w:rPr>
        <w:t xml:space="preserve">  555.6780</w:t>
      </w:r>
      <w:r w:rsidRPr="00B93671">
        <w:rPr>
          <w:lang w:val="en-US"/>
        </w:rPr>
        <w:tab/>
        <w:t xml:space="preserve">  696.8066</w:t>
      </w:r>
      <w:r w:rsidRPr="00B93671">
        <w:rPr>
          <w:lang w:val="en-US"/>
        </w:rPr>
        <w:tab/>
        <w:t xml:space="preserve">  700.6796</w:t>
      </w:r>
      <w:r w:rsidRPr="00B93671">
        <w:rPr>
          <w:lang w:val="en-US"/>
        </w:rPr>
        <w:tab/>
      </w:r>
    </w:p>
    <w:p w14:paraId="1B03B4CE" w14:textId="77777777" w:rsidR="00B93671" w:rsidRPr="00B93671" w:rsidRDefault="00B93671" w:rsidP="00B93671">
      <w:pPr>
        <w:spacing w:after="0" w:line="240" w:lineRule="auto"/>
        <w:rPr>
          <w:lang w:val="en-US"/>
        </w:rPr>
      </w:pPr>
      <w:r w:rsidRPr="00B93671">
        <w:rPr>
          <w:lang w:val="en-US"/>
        </w:rPr>
        <w:t xml:space="preserve">  798.5319</w:t>
      </w:r>
      <w:r w:rsidRPr="00B93671">
        <w:rPr>
          <w:lang w:val="en-US"/>
        </w:rPr>
        <w:tab/>
        <w:t xml:space="preserve">  821.0638</w:t>
      </w:r>
      <w:r w:rsidRPr="00B93671">
        <w:rPr>
          <w:lang w:val="en-US"/>
        </w:rPr>
        <w:tab/>
        <w:t xml:space="preserve">  937.1937</w:t>
      </w:r>
      <w:r w:rsidRPr="00B93671">
        <w:rPr>
          <w:lang w:val="en-US"/>
        </w:rPr>
        <w:tab/>
      </w:r>
    </w:p>
    <w:p w14:paraId="783BF376" w14:textId="77777777" w:rsidR="00B93671" w:rsidRPr="00B93671" w:rsidRDefault="00B93671" w:rsidP="00B93671">
      <w:pPr>
        <w:spacing w:after="0" w:line="240" w:lineRule="auto"/>
        <w:rPr>
          <w:lang w:val="en-US"/>
        </w:rPr>
      </w:pPr>
      <w:r w:rsidRPr="00B93671">
        <w:rPr>
          <w:lang w:val="en-US"/>
        </w:rPr>
        <w:t xml:space="preserve">  956.0150</w:t>
      </w:r>
      <w:r w:rsidRPr="00B93671">
        <w:rPr>
          <w:lang w:val="en-US"/>
        </w:rPr>
        <w:tab/>
        <w:t xml:space="preserve">  989.1354</w:t>
      </w:r>
      <w:r w:rsidRPr="00B93671">
        <w:rPr>
          <w:lang w:val="en-US"/>
        </w:rPr>
        <w:tab/>
        <w:t xml:space="preserve"> 1002.2410</w:t>
      </w:r>
      <w:r w:rsidRPr="00B93671">
        <w:rPr>
          <w:lang w:val="en-US"/>
        </w:rPr>
        <w:tab/>
      </w:r>
    </w:p>
    <w:p w14:paraId="2EF7F1A6" w14:textId="77777777" w:rsidR="00B93671" w:rsidRPr="00B93671" w:rsidRDefault="00B93671" w:rsidP="00B93671">
      <w:pPr>
        <w:spacing w:after="0" w:line="240" w:lineRule="auto"/>
        <w:rPr>
          <w:lang w:val="en-US"/>
        </w:rPr>
      </w:pPr>
      <w:r w:rsidRPr="00B93671">
        <w:rPr>
          <w:lang w:val="en-US"/>
        </w:rPr>
        <w:t xml:space="preserve"> 1043.6943</w:t>
      </w:r>
      <w:r w:rsidRPr="00B93671">
        <w:rPr>
          <w:lang w:val="en-US"/>
        </w:rPr>
        <w:tab/>
        <w:t xml:space="preserve"> 1090.5936</w:t>
      </w:r>
      <w:r w:rsidRPr="00B93671">
        <w:rPr>
          <w:lang w:val="en-US"/>
        </w:rPr>
        <w:tab/>
        <w:t xml:space="preserve"> 1125.2086</w:t>
      </w:r>
      <w:r w:rsidRPr="00B93671">
        <w:rPr>
          <w:lang w:val="en-US"/>
        </w:rPr>
        <w:tab/>
      </w:r>
    </w:p>
    <w:p w14:paraId="78FE49D7" w14:textId="77777777" w:rsidR="00B93671" w:rsidRPr="00B93671" w:rsidRDefault="00B93671" w:rsidP="00B93671">
      <w:pPr>
        <w:spacing w:after="0" w:line="240" w:lineRule="auto"/>
        <w:rPr>
          <w:lang w:val="en-US"/>
        </w:rPr>
      </w:pPr>
      <w:r w:rsidRPr="00B93671">
        <w:rPr>
          <w:lang w:val="en-US"/>
        </w:rPr>
        <w:t xml:space="preserve"> 1303.2581</w:t>
      </w:r>
      <w:r w:rsidRPr="00B93671">
        <w:rPr>
          <w:lang w:val="en-US"/>
        </w:rPr>
        <w:tab/>
        <w:t xml:space="preserve"> 1330.0590</w:t>
      </w:r>
      <w:r w:rsidRPr="00B93671">
        <w:rPr>
          <w:lang w:val="en-US"/>
        </w:rPr>
        <w:tab/>
        <w:t xml:space="preserve"> 1457.0175</w:t>
      </w:r>
      <w:r w:rsidRPr="00B93671">
        <w:rPr>
          <w:lang w:val="en-US"/>
        </w:rPr>
        <w:tab/>
      </w:r>
    </w:p>
    <w:p w14:paraId="4E63A375" w14:textId="77777777" w:rsidR="00B93671" w:rsidRPr="00B93671" w:rsidRDefault="00B93671" w:rsidP="00B93671">
      <w:pPr>
        <w:spacing w:after="0" w:line="240" w:lineRule="auto"/>
        <w:rPr>
          <w:lang w:val="en-US"/>
        </w:rPr>
      </w:pPr>
      <w:r w:rsidRPr="00B93671">
        <w:rPr>
          <w:lang w:val="en-US"/>
        </w:rPr>
        <w:t xml:space="preserve"> 1482.5591</w:t>
      </w:r>
      <w:r w:rsidRPr="00B93671">
        <w:rPr>
          <w:lang w:val="en-US"/>
        </w:rPr>
        <w:tab/>
        <w:t xml:space="preserve"> 1493.3809</w:t>
      </w:r>
      <w:r w:rsidRPr="00B93671">
        <w:rPr>
          <w:lang w:val="en-US"/>
        </w:rPr>
        <w:tab/>
        <w:t xml:space="preserve"> 1530.0306</w:t>
      </w:r>
      <w:r w:rsidRPr="00B93671">
        <w:rPr>
          <w:lang w:val="en-US"/>
        </w:rPr>
        <w:tab/>
      </w:r>
    </w:p>
    <w:p w14:paraId="5F829DFD" w14:textId="77777777" w:rsidR="00B93671" w:rsidRPr="00B93671" w:rsidRDefault="00B93671" w:rsidP="00B93671">
      <w:pPr>
        <w:spacing w:after="0" w:line="240" w:lineRule="auto"/>
        <w:rPr>
          <w:lang w:val="en-US"/>
        </w:rPr>
      </w:pPr>
      <w:r w:rsidRPr="00B93671">
        <w:rPr>
          <w:lang w:val="en-US"/>
        </w:rPr>
        <w:t xml:space="preserve"> 1545.9164</w:t>
      </w:r>
      <w:r w:rsidRPr="00B93671">
        <w:rPr>
          <w:lang w:val="en-US"/>
        </w:rPr>
        <w:tab/>
        <w:t xml:space="preserve"> 1641.1469</w:t>
      </w:r>
      <w:r w:rsidRPr="00B93671">
        <w:rPr>
          <w:lang w:val="en-US"/>
        </w:rPr>
        <w:tab/>
        <w:t xml:space="preserve"> 1739.1357</w:t>
      </w:r>
      <w:r w:rsidRPr="00B93671">
        <w:rPr>
          <w:lang w:val="en-US"/>
        </w:rPr>
        <w:tab/>
      </w:r>
    </w:p>
    <w:p w14:paraId="30F3CEA0" w14:textId="77777777" w:rsidR="00B93671" w:rsidRPr="00B93671" w:rsidRDefault="00B93671" w:rsidP="00B93671">
      <w:pPr>
        <w:spacing w:after="0" w:line="240" w:lineRule="auto"/>
        <w:rPr>
          <w:lang w:val="en-US"/>
        </w:rPr>
      </w:pPr>
      <w:r w:rsidRPr="00B93671">
        <w:rPr>
          <w:lang w:val="en-US"/>
        </w:rPr>
        <w:t xml:space="preserve"> 3056.3911</w:t>
      </w:r>
      <w:r w:rsidRPr="00B93671">
        <w:rPr>
          <w:lang w:val="en-US"/>
        </w:rPr>
        <w:tab/>
        <w:t xml:space="preserve"> 3117.8601</w:t>
      </w:r>
      <w:r w:rsidRPr="00B93671">
        <w:rPr>
          <w:lang w:val="en-US"/>
        </w:rPr>
        <w:tab/>
        <w:t xml:space="preserve"> 3151.7400</w:t>
      </w:r>
      <w:r w:rsidRPr="00B93671">
        <w:rPr>
          <w:lang w:val="en-US"/>
        </w:rPr>
        <w:tab/>
      </w:r>
    </w:p>
    <w:p w14:paraId="144A9031" w14:textId="77777777" w:rsidR="00B93671" w:rsidRPr="00B93671" w:rsidRDefault="00B93671" w:rsidP="00B93671">
      <w:pPr>
        <w:spacing w:after="0" w:line="240" w:lineRule="auto"/>
        <w:rPr>
          <w:lang w:val="en-US"/>
        </w:rPr>
      </w:pPr>
      <w:r w:rsidRPr="00B93671">
        <w:rPr>
          <w:lang w:val="en-US"/>
        </w:rPr>
        <w:t xml:space="preserve"> 3161.0869</w:t>
      </w:r>
      <w:r w:rsidRPr="00B93671">
        <w:rPr>
          <w:lang w:val="en-US"/>
        </w:rPr>
        <w:tab/>
        <w:t xml:space="preserve"> 3180.9905</w:t>
      </w:r>
      <w:r w:rsidRPr="00B93671">
        <w:rPr>
          <w:lang w:val="en-US"/>
        </w:rPr>
        <w:tab/>
        <w:t xml:space="preserve"> 3204.7549</w:t>
      </w:r>
      <w:r w:rsidRPr="00B93671">
        <w:rPr>
          <w:lang w:val="en-US"/>
        </w:rPr>
        <w:tab/>
      </w:r>
    </w:p>
    <w:p w14:paraId="0B8A66E5" w14:textId="77777777" w:rsidR="00B93671" w:rsidRPr="00B93671" w:rsidRDefault="00B93671" w:rsidP="00B93671">
      <w:pPr>
        <w:spacing w:after="0" w:line="240" w:lineRule="auto"/>
        <w:rPr>
          <w:b/>
          <w:lang w:val="en-US"/>
        </w:rPr>
      </w:pPr>
      <w:r w:rsidRPr="00B93671">
        <w:rPr>
          <w:lang w:val="en-US"/>
        </w:rPr>
        <w:t xml:space="preserve"> 3271.2244</w:t>
      </w:r>
      <w:r w:rsidRPr="00B93671">
        <w:rPr>
          <w:lang w:val="en-US"/>
        </w:rPr>
        <w:tab/>
        <w:t xml:space="preserve"> 3293.6365</w:t>
      </w:r>
      <w:r w:rsidRPr="00B93671">
        <w:rPr>
          <w:lang w:val="en-US"/>
        </w:rPr>
        <w:tab/>
        <w:t xml:space="preserve"> 3664.4814</w:t>
      </w:r>
      <w:r w:rsidRPr="00B93671">
        <w:rPr>
          <w:lang w:val="en-US"/>
        </w:rPr>
        <w:tab/>
      </w:r>
    </w:p>
    <w:p w14:paraId="579A106B" w14:textId="77777777" w:rsidR="00B93671" w:rsidRPr="00B93671" w:rsidRDefault="00B93671" w:rsidP="00B93671">
      <w:pPr>
        <w:spacing w:after="0" w:line="240" w:lineRule="auto"/>
        <w:rPr>
          <w:b/>
          <w:lang w:val="en-US"/>
        </w:rPr>
      </w:pPr>
    </w:p>
    <w:p w14:paraId="5D3B59B3" w14:textId="77777777" w:rsidR="00507BDB" w:rsidRDefault="00507BDB" w:rsidP="00B93671">
      <w:pPr>
        <w:spacing w:after="0" w:line="240" w:lineRule="auto"/>
        <w:rPr>
          <w:b/>
          <w:lang w:val="en-US"/>
        </w:rPr>
      </w:pPr>
    </w:p>
    <w:p w14:paraId="4C74BFAC" w14:textId="77777777" w:rsidR="00B93671" w:rsidRPr="00B93671" w:rsidRDefault="00B93671" w:rsidP="00B93671">
      <w:pPr>
        <w:spacing w:after="0" w:line="240" w:lineRule="auto"/>
        <w:rPr>
          <w:b/>
          <w:lang w:val="en-US"/>
        </w:rPr>
      </w:pPr>
      <w:r>
        <w:rPr>
          <w:b/>
          <w:noProof/>
          <w:lang w:eastAsia="nl-BE"/>
        </w:rPr>
        <w:drawing>
          <wp:anchor distT="0" distB="0" distL="114300" distR="114300" simplePos="0" relativeHeight="251684864" behindDoc="0" locked="0" layoutInCell="1" allowOverlap="1" wp14:anchorId="10F96551" wp14:editId="4AB08F18">
            <wp:simplePos x="0" y="0"/>
            <wp:positionH relativeFrom="column">
              <wp:posOffset>3372485</wp:posOffset>
            </wp:positionH>
            <wp:positionV relativeFrom="paragraph">
              <wp:posOffset>-57150</wp:posOffset>
            </wp:positionV>
            <wp:extent cx="1398270" cy="958850"/>
            <wp:effectExtent l="0" t="0" r="0" b="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398270" cy="95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Rxn31 (trans)</w:t>
      </w:r>
    </w:p>
    <w:p w14:paraId="35EA0B6B" w14:textId="77777777" w:rsidR="00B93671" w:rsidRPr="00B93671" w:rsidRDefault="00B93671" w:rsidP="00B93671">
      <w:pPr>
        <w:spacing w:after="0" w:line="240" w:lineRule="auto"/>
        <w:rPr>
          <w:lang w:val="en-US"/>
        </w:rPr>
      </w:pPr>
      <w:r w:rsidRPr="00B93671">
        <w:rPr>
          <w:b/>
          <w:lang w:val="en-US"/>
        </w:rPr>
        <w:t xml:space="preserve">TS  t-C=C(C)CJCOH =&gt; C=C(C)C=C+OH    </w:t>
      </w:r>
    </w:p>
    <w:p w14:paraId="6EC4CADB" w14:textId="77777777" w:rsidR="00B93671" w:rsidRPr="00B93671" w:rsidRDefault="00B93671" w:rsidP="00B93671">
      <w:pPr>
        <w:spacing w:after="0" w:line="240" w:lineRule="auto"/>
        <w:rPr>
          <w:lang w:val="en-US"/>
        </w:rPr>
      </w:pPr>
    </w:p>
    <w:p w14:paraId="0EA71C3D" w14:textId="77777777" w:rsidR="00B93671" w:rsidRPr="00B93671" w:rsidRDefault="00B93671" w:rsidP="00B93671">
      <w:pPr>
        <w:spacing w:after="0" w:line="240" w:lineRule="auto"/>
        <w:rPr>
          <w:lang w:val="en-US"/>
        </w:rPr>
      </w:pPr>
      <w:r w:rsidRPr="00B93671">
        <w:rPr>
          <w:lang w:val="en-US"/>
        </w:rPr>
        <w:t xml:space="preserve">Geometry [Angstroms] @  </w:t>
      </w:r>
      <w:r w:rsidRPr="00B93671">
        <w:rPr>
          <w:rFonts w:ascii="Courier New" w:hAnsi="Courier New" w:cs="Courier New"/>
          <w:lang w:val="en-US"/>
        </w:rPr>
        <w:t>UQCISD-FC\6-31G(d)</w:t>
      </w:r>
    </w:p>
    <w:p w14:paraId="3BF2FA32" w14:textId="77777777" w:rsidR="00B93671" w:rsidRPr="00B93671" w:rsidRDefault="00B93671" w:rsidP="00B93671">
      <w:pPr>
        <w:spacing w:after="0" w:line="240" w:lineRule="auto"/>
        <w:rPr>
          <w:lang w:val="en-US"/>
        </w:rPr>
      </w:pPr>
      <w:r w:rsidRPr="00B93671">
        <w:rPr>
          <w:lang w:val="en-US"/>
        </w:rPr>
        <w:t xml:space="preserve">  6      0.022072    0.135337    0.092898</w:t>
      </w:r>
    </w:p>
    <w:p w14:paraId="7375262E" w14:textId="77777777" w:rsidR="00B93671" w:rsidRPr="00B93671" w:rsidRDefault="00B93671" w:rsidP="00B93671">
      <w:pPr>
        <w:spacing w:after="0" w:line="240" w:lineRule="auto"/>
        <w:rPr>
          <w:lang w:val="en-US"/>
        </w:rPr>
      </w:pPr>
      <w:r w:rsidRPr="00B93671">
        <w:rPr>
          <w:lang w:val="en-US"/>
        </w:rPr>
        <w:t xml:space="preserve">  6     -0.028746    0.034969    1.432476</w:t>
      </w:r>
    </w:p>
    <w:p w14:paraId="7046A0A1" w14:textId="77777777" w:rsidR="00B93671" w:rsidRPr="00B93671" w:rsidRDefault="00B93671" w:rsidP="00B93671">
      <w:pPr>
        <w:spacing w:after="0" w:line="240" w:lineRule="auto"/>
        <w:rPr>
          <w:lang w:val="en-US"/>
        </w:rPr>
      </w:pPr>
      <w:r w:rsidRPr="00B93671">
        <w:rPr>
          <w:lang w:val="en-US"/>
        </w:rPr>
        <w:t xml:space="preserve">  6      1.216553   -0.010442    2.284058</w:t>
      </w:r>
    </w:p>
    <w:p w14:paraId="608D2C4F" w14:textId="77777777" w:rsidR="00B93671" w:rsidRPr="00B93671" w:rsidRDefault="00B93671" w:rsidP="00B93671">
      <w:pPr>
        <w:spacing w:after="0" w:line="240" w:lineRule="auto"/>
        <w:rPr>
          <w:lang w:val="en-US"/>
        </w:rPr>
      </w:pPr>
      <w:r w:rsidRPr="00B93671">
        <w:rPr>
          <w:lang w:val="en-US"/>
        </w:rPr>
        <w:t xml:space="preserve">  6     -1.334237   -0.011330    2.109581</w:t>
      </w:r>
    </w:p>
    <w:p w14:paraId="22E9BB3A" w14:textId="77777777" w:rsidR="00B93671" w:rsidRPr="00B93671" w:rsidRDefault="00B93671" w:rsidP="00B93671">
      <w:pPr>
        <w:spacing w:after="0" w:line="240" w:lineRule="auto"/>
        <w:rPr>
          <w:lang w:val="en-US"/>
        </w:rPr>
      </w:pPr>
      <w:r w:rsidRPr="00B93671">
        <w:rPr>
          <w:lang w:val="en-US"/>
        </w:rPr>
        <w:t xml:space="preserve">  6     -1.510584   -0.132854    3.449069</w:t>
      </w:r>
    </w:p>
    <w:p w14:paraId="7BC06274" w14:textId="77777777" w:rsidR="00B93671" w:rsidRPr="00B93671" w:rsidRDefault="00B93671" w:rsidP="00B93671">
      <w:pPr>
        <w:spacing w:after="0" w:line="240" w:lineRule="auto"/>
        <w:rPr>
          <w:lang w:val="en-US"/>
        </w:rPr>
      </w:pPr>
      <w:r w:rsidRPr="00B93671">
        <w:rPr>
          <w:lang w:val="en-US"/>
        </w:rPr>
        <w:t xml:space="preserve">  8     -1.129927    1.986094    4.056404</w:t>
      </w:r>
    </w:p>
    <w:p w14:paraId="1E8DF9CC" w14:textId="77777777" w:rsidR="00B93671" w:rsidRPr="00B93671" w:rsidRDefault="00B93671" w:rsidP="00B93671">
      <w:pPr>
        <w:spacing w:after="0" w:line="240" w:lineRule="auto"/>
        <w:rPr>
          <w:lang w:val="en-US"/>
        </w:rPr>
      </w:pPr>
      <w:r w:rsidRPr="00B93671">
        <w:rPr>
          <w:lang w:val="en-US"/>
        </w:rPr>
        <w:t xml:space="preserve">  1     -2.212821    0.100066    1.470343</w:t>
      </w:r>
    </w:p>
    <w:p w14:paraId="47B4D21D" w14:textId="77777777" w:rsidR="00B93671" w:rsidRPr="00B93671" w:rsidRDefault="00B93671" w:rsidP="00B93671">
      <w:pPr>
        <w:spacing w:after="0" w:line="240" w:lineRule="auto"/>
        <w:rPr>
          <w:lang w:val="en-US"/>
        </w:rPr>
      </w:pPr>
      <w:r w:rsidRPr="00B93671">
        <w:rPr>
          <w:lang w:val="en-US"/>
        </w:rPr>
        <w:t xml:space="preserve">  1     -0.882352    0.175226   -0.512494</w:t>
      </w:r>
    </w:p>
    <w:p w14:paraId="7EED758D" w14:textId="77777777" w:rsidR="00B93671" w:rsidRPr="00B93671" w:rsidRDefault="00B93671" w:rsidP="00B93671">
      <w:pPr>
        <w:spacing w:after="0" w:line="240" w:lineRule="auto"/>
        <w:rPr>
          <w:lang w:val="en-US"/>
        </w:rPr>
      </w:pPr>
      <w:r w:rsidRPr="00B93671">
        <w:rPr>
          <w:lang w:val="en-US"/>
        </w:rPr>
        <w:t xml:space="preserve">  1      0.967480    0.176527   -0.444145</w:t>
      </w:r>
    </w:p>
    <w:p w14:paraId="76C3AC50" w14:textId="77777777" w:rsidR="00B93671" w:rsidRPr="00B93671" w:rsidRDefault="00B93671" w:rsidP="00B93671">
      <w:pPr>
        <w:spacing w:after="0" w:line="240" w:lineRule="auto"/>
        <w:rPr>
          <w:lang w:val="en-US"/>
        </w:rPr>
      </w:pPr>
      <w:r w:rsidRPr="00B93671">
        <w:rPr>
          <w:lang w:val="en-US"/>
        </w:rPr>
        <w:t xml:space="preserve">  1      2.114470    0.103826    1.667334</w:t>
      </w:r>
    </w:p>
    <w:p w14:paraId="4BB67046" w14:textId="77777777" w:rsidR="00B93671" w:rsidRPr="00B93671" w:rsidRDefault="00B93671" w:rsidP="00B93671">
      <w:pPr>
        <w:spacing w:after="0" w:line="240" w:lineRule="auto"/>
        <w:rPr>
          <w:lang w:val="en-US"/>
        </w:rPr>
      </w:pPr>
      <w:r w:rsidRPr="00B93671">
        <w:rPr>
          <w:lang w:val="en-US"/>
        </w:rPr>
        <w:t xml:space="preserve">  1      1.190920    0.792276    3.031308</w:t>
      </w:r>
    </w:p>
    <w:p w14:paraId="30FE06F8" w14:textId="77777777" w:rsidR="00B93671" w:rsidRPr="00B93671" w:rsidRDefault="00B93671" w:rsidP="00B93671">
      <w:pPr>
        <w:spacing w:after="0" w:line="240" w:lineRule="auto"/>
        <w:rPr>
          <w:lang w:val="en-US"/>
        </w:rPr>
      </w:pPr>
      <w:r w:rsidRPr="00B93671">
        <w:rPr>
          <w:lang w:val="en-US"/>
        </w:rPr>
        <w:t xml:space="preserve">  1      1.291012   -0.963835    2.824200</w:t>
      </w:r>
    </w:p>
    <w:p w14:paraId="1C5E3442" w14:textId="77777777" w:rsidR="00B93671" w:rsidRPr="00B93671" w:rsidRDefault="00B93671" w:rsidP="00B93671">
      <w:pPr>
        <w:spacing w:after="0" w:line="240" w:lineRule="auto"/>
        <w:rPr>
          <w:lang w:val="en-US"/>
        </w:rPr>
      </w:pPr>
      <w:r w:rsidRPr="00B93671">
        <w:rPr>
          <w:lang w:val="en-US"/>
        </w:rPr>
        <w:t xml:space="preserve">  1     -2.508133   -0.189270    3.875375</w:t>
      </w:r>
    </w:p>
    <w:p w14:paraId="65078B7C" w14:textId="77777777" w:rsidR="00B93671" w:rsidRPr="00B93671" w:rsidRDefault="00B93671" w:rsidP="00B93671">
      <w:pPr>
        <w:spacing w:after="0" w:line="240" w:lineRule="auto"/>
        <w:rPr>
          <w:lang w:val="en-US"/>
        </w:rPr>
      </w:pPr>
      <w:r w:rsidRPr="00B93671">
        <w:rPr>
          <w:lang w:val="en-US"/>
        </w:rPr>
        <w:t xml:space="preserve">  1     -1.393169    2.374735    3.193807</w:t>
      </w:r>
    </w:p>
    <w:p w14:paraId="6D7F0722" w14:textId="77777777" w:rsidR="00B93671" w:rsidRPr="00B93671" w:rsidRDefault="00B93671" w:rsidP="00B93671">
      <w:pPr>
        <w:spacing w:after="0" w:line="240" w:lineRule="auto"/>
        <w:rPr>
          <w:lang w:val="en-US"/>
        </w:rPr>
      </w:pPr>
      <w:r w:rsidRPr="00B93671">
        <w:rPr>
          <w:lang w:val="en-US"/>
        </w:rPr>
        <w:t xml:space="preserve">  1     -0.688252   -0.341473    4.125238</w:t>
      </w:r>
    </w:p>
    <w:p w14:paraId="3D41A38E" w14:textId="77777777" w:rsidR="00B93671" w:rsidRPr="00B93671" w:rsidRDefault="00B93671" w:rsidP="00B93671">
      <w:pPr>
        <w:spacing w:after="0" w:line="240" w:lineRule="auto"/>
        <w:rPr>
          <w:lang w:val="en-US"/>
        </w:rPr>
      </w:pPr>
      <w:r w:rsidRPr="00B93671">
        <w:rPr>
          <w:lang w:val="en-US"/>
        </w:rPr>
        <w:t>Rotational Constants [GHz] =                     1.877       2.076       5.100</w:t>
      </w:r>
    </w:p>
    <w:p w14:paraId="1A2C5056" w14:textId="77777777" w:rsidR="00B93671" w:rsidRPr="00B93671" w:rsidRDefault="00B93671" w:rsidP="00B93671">
      <w:pPr>
        <w:spacing w:after="0" w:line="240" w:lineRule="auto"/>
        <w:rPr>
          <w:lang w:val="en-US"/>
        </w:rPr>
      </w:pPr>
      <w:r w:rsidRPr="00B93671">
        <w:rPr>
          <w:lang w:val="en-US"/>
        </w:rPr>
        <w:t xml:space="preserve">Frequencies [cm-1] @  </w:t>
      </w:r>
      <w:r w:rsidRPr="00B93671">
        <w:rPr>
          <w:rFonts w:ascii="Courier New" w:hAnsi="Courier New" w:cs="Courier New"/>
          <w:lang w:val="en-US"/>
        </w:rPr>
        <w:t>UQCISD-FC\6-31G(d)</w:t>
      </w:r>
    </w:p>
    <w:p w14:paraId="3112AD3D" w14:textId="77777777" w:rsidR="00B93671" w:rsidRPr="00B93671" w:rsidRDefault="00B93671" w:rsidP="00B93671">
      <w:pPr>
        <w:spacing w:after="0" w:line="240" w:lineRule="auto"/>
        <w:rPr>
          <w:lang w:val="en-US"/>
        </w:rPr>
      </w:pPr>
      <w:r w:rsidRPr="00B93671">
        <w:rPr>
          <w:lang w:val="en-US"/>
        </w:rPr>
        <w:t xml:space="preserve"> -274.1259</w:t>
      </w:r>
      <w:r w:rsidRPr="00B93671">
        <w:rPr>
          <w:lang w:val="en-US"/>
        </w:rPr>
        <w:tab/>
        <w:t xml:space="preserve">   76.0016</w:t>
      </w:r>
      <w:r w:rsidRPr="00B93671">
        <w:rPr>
          <w:lang w:val="en-US"/>
        </w:rPr>
        <w:tab/>
        <w:t xml:space="preserve">   95.5481</w:t>
      </w:r>
      <w:r w:rsidRPr="00B93671">
        <w:rPr>
          <w:lang w:val="en-US"/>
        </w:rPr>
        <w:tab/>
      </w:r>
    </w:p>
    <w:p w14:paraId="348CC744" w14:textId="77777777" w:rsidR="00B93671" w:rsidRPr="00B93671" w:rsidRDefault="00B93671" w:rsidP="00B93671">
      <w:pPr>
        <w:spacing w:after="0" w:line="240" w:lineRule="auto"/>
        <w:rPr>
          <w:lang w:val="en-US"/>
        </w:rPr>
      </w:pPr>
      <w:r w:rsidRPr="00B93671">
        <w:rPr>
          <w:lang w:val="en-US"/>
        </w:rPr>
        <w:t xml:space="preserve">  184.5604</w:t>
      </w:r>
      <w:r w:rsidRPr="00B93671">
        <w:rPr>
          <w:lang w:val="en-US"/>
        </w:rPr>
        <w:tab/>
        <w:t xml:space="preserve">  232.6282</w:t>
      </w:r>
      <w:r w:rsidRPr="00B93671">
        <w:rPr>
          <w:lang w:val="en-US"/>
        </w:rPr>
        <w:tab/>
        <w:t xml:space="preserve">  239.5029</w:t>
      </w:r>
      <w:r w:rsidRPr="00B93671">
        <w:rPr>
          <w:lang w:val="en-US"/>
        </w:rPr>
        <w:tab/>
      </w:r>
    </w:p>
    <w:p w14:paraId="17C547D5" w14:textId="77777777" w:rsidR="00B93671" w:rsidRPr="00B93671" w:rsidRDefault="00B93671" w:rsidP="00B93671">
      <w:pPr>
        <w:spacing w:after="0" w:line="240" w:lineRule="auto"/>
        <w:rPr>
          <w:lang w:val="en-US"/>
        </w:rPr>
      </w:pPr>
      <w:r w:rsidRPr="00B93671">
        <w:rPr>
          <w:lang w:val="en-US"/>
        </w:rPr>
        <w:t xml:space="preserve">  292.4149</w:t>
      </w:r>
      <w:r w:rsidRPr="00B93671">
        <w:rPr>
          <w:lang w:val="en-US"/>
        </w:rPr>
        <w:tab/>
        <w:t xml:space="preserve">  427.2358</w:t>
      </w:r>
      <w:r w:rsidRPr="00B93671">
        <w:rPr>
          <w:lang w:val="en-US"/>
        </w:rPr>
        <w:tab/>
        <w:t xml:space="preserve">  444.0406</w:t>
      </w:r>
      <w:r w:rsidRPr="00B93671">
        <w:rPr>
          <w:lang w:val="en-US"/>
        </w:rPr>
        <w:tab/>
      </w:r>
    </w:p>
    <w:p w14:paraId="06617ED7" w14:textId="77777777" w:rsidR="00B93671" w:rsidRPr="00B93671" w:rsidRDefault="00B93671" w:rsidP="00B93671">
      <w:pPr>
        <w:spacing w:after="0" w:line="240" w:lineRule="auto"/>
        <w:rPr>
          <w:lang w:val="en-US"/>
        </w:rPr>
      </w:pPr>
      <w:r w:rsidRPr="00B93671">
        <w:rPr>
          <w:lang w:val="en-US"/>
        </w:rPr>
        <w:t xml:space="preserve">  538.5678</w:t>
      </w:r>
      <w:r w:rsidRPr="00B93671">
        <w:rPr>
          <w:lang w:val="en-US"/>
        </w:rPr>
        <w:tab/>
        <w:t xml:space="preserve">  663.9436</w:t>
      </w:r>
      <w:r w:rsidRPr="00B93671">
        <w:rPr>
          <w:lang w:val="en-US"/>
        </w:rPr>
        <w:tab/>
        <w:t xml:space="preserve">  667.6134</w:t>
      </w:r>
      <w:r w:rsidRPr="00B93671">
        <w:rPr>
          <w:lang w:val="en-US"/>
        </w:rPr>
        <w:tab/>
      </w:r>
    </w:p>
    <w:p w14:paraId="654BA404" w14:textId="77777777" w:rsidR="00B93671" w:rsidRPr="00B93671" w:rsidRDefault="00B93671" w:rsidP="00B93671">
      <w:pPr>
        <w:spacing w:after="0" w:line="240" w:lineRule="auto"/>
        <w:rPr>
          <w:lang w:val="en-US"/>
        </w:rPr>
      </w:pPr>
      <w:r w:rsidRPr="00B93671">
        <w:rPr>
          <w:lang w:val="en-US"/>
        </w:rPr>
        <w:t xml:space="preserve">  786.8163</w:t>
      </w:r>
      <w:r w:rsidRPr="00B93671">
        <w:rPr>
          <w:lang w:val="en-US"/>
        </w:rPr>
        <w:tab/>
        <w:t xml:space="preserve">  809.7228</w:t>
      </w:r>
      <w:r w:rsidRPr="00B93671">
        <w:rPr>
          <w:lang w:val="en-US"/>
        </w:rPr>
        <w:tab/>
        <w:t xml:space="preserve">  923.7290</w:t>
      </w:r>
      <w:r w:rsidRPr="00B93671">
        <w:rPr>
          <w:lang w:val="en-US"/>
        </w:rPr>
        <w:tab/>
      </w:r>
    </w:p>
    <w:p w14:paraId="21E02A36" w14:textId="77777777" w:rsidR="00B93671" w:rsidRPr="00B93671" w:rsidRDefault="00B93671" w:rsidP="00B93671">
      <w:pPr>
        <w:spacing w:after="0" w:line="240" w:lineRule="auto"/>
        <w:rPr>
          <w:lang w:val="en-US"/>
        </w:rPr>
      </w:pPr>
      <w:r w:rsidRPr="00B93671">
        <w:rPr>
          <w:lang w:val="en-US"/>
        </w:rPr>
        <w:t xml:space="preserve">  931.5377</w:t>
      </w:r>
      <w:r w:rsidRPr="00B93671">
        <w:rPr>
          <w:lang w:val="en-US"/>
        </w:rPr>
        <w:tab/>
        <w:t xml:space="preserve">  985.1123</w:t>
      </w:r>
      <w:r w:rsidRPr="00B93671">
        <w:rPr>
          <w:lang w:val="en-US"/>
        </w:rPr>
        <w:tab/>
        <w:t xml:space="preserve"> 1002.4285</w:t>
      </w:r>
      <w:r w:rsidRPr="00B93671">
        <w:rPr>
          <w:lang w:val="en-US"/>
        </w:rPr>
        <w:tab/>
      </w:r>
    </w:p>
    <w:p w14:paraId="2FC01DA7" w14:textId="77777777" w:rsidR="00B93671" w:rsidRPr="00B93671" w:rsidRDefault="00B93671" w:rsidP="00B93671">
      <w:pPr>
        <w:spacing w:after="0" w:line="240" w:lineRule="auto"/>
        <w:rPr>
          <w:lang w:val="en-US"/>
        </w:rPr>
      </w:pPr>
      <w:r w:rsidRPr="00B93671">
        <w:rPr>
          <w:lang w:val="en-US"/>
        </w:rPr>
        <w:t xml:space="preserve"> 1036.1259</w:t>
      </w:r>
      <w:r w:rsidRPr="00B93671">
        <w:rPr>
          <w:lang w:val="en-US"/>
        </w:rPr>
        <w:tab/>
        <w:t xml:space="preserve"> 1101.3770</w:t>
      </w:r>
      <w:r w:rsidRPr="00B93671">
        <w:rPr>
          <w:lang w:val="en-US"/>
        </w:rPr>
        <w:tab/>
        <w:t xml:space="preserve"> 1114.4768</w:t>
      </w:r>
      <w:r w:rsidRPr="00B93671">
        <w:rPr>
          <w:lang w:val="en-US"/>
        </w:rPr>
        <w:tab/>
      </w:r>
    </w:p>
    <w:p w14:paraId="783E66CE" w14:textId="77777777" w:rsidR="00B93671" w:rsidRPr="00B93671" w:rsidRDefault="00B93671" w:rsidP="00B93671">
      <w:pPr>
        <w:spacing w:after="0" w:line="240" w:lineRule="auto"/>
        <w:rPr>
          <w:lang w:val="en-US"/>
        </w:rPr>
      </w:pPr>
      <w:r w:rsidRPr="00B93671">
        <w:rPr>
          <w:lang w:val="en-US"/>
        </w:rPr>
        <w:t xml:space="preserve"> 1334.0709</w:t>
      </w:r>
      <w:r w:rsidRPr="00B93671">
        <w:rPr>
          <w:lang w:val="en-US"/>
        </w:rPr>
        <w:tab/>
        <w:t xml:space="preserve"> 1364.3702</w:t>
      </w:r>
      <w:r w:rsidRPr="00B93671">
        <w:rPr>
          <w:lang w:val="en-US"/>
        </w:rPr>
        <w:tab/>
        <w:t xml:space="preserve"> 1452.5186</w:t>
      </w:r>
      <w:r w:rsidRPr="00B93671">
        <w:rPr>
          <w:lang w:val="en-US"/>
        </w:rPr>
        <w:tab/>
      </w:r>
    </w:p>
    <w:p w14:paraId="0CFAF68F" w14:textId="77777777" w:rsidR="00B93671" w:rsidRPr="00B93671" w:rsidRDefault="00B93671" w:rsidP="00B93671">
      <w:pPr>
        <w:spacing w:after="0" w:line="240" w:lineRule="auto"/>
        <w:rPr>
          <w:lang w:val="en-US"/>
        </w:rPr>
      </w:pPr>
      <w:r w:rsidRPr="00B93671">
        <w:rPr>
          <w:lang w:val="en-US"/>
        </w:rPr>
        <w:t xml:space="preserve"> 1470.0251</w:t>
      </w:r>
      <w:r w:rsidRPr="00B93671">
        <w:rPr>
          <w:lang w:val="en-US"/>
        </w:rPr>
        <w:tab/>
        <w:t xml:space="preserve"> 1499.8521</w:t>
      </w:r>
      <w:r w:rsidRPr="00B93671">
        <w:rPr>
          <w:lang w:val="en-US"/>
        </w:rPr>
        <w:tab/>
        <w:t xml:space="preserve"> 1530.5630</w:t>
      </w:r>
      <w:r w:rsidRPr="00B93671">
        <w:rPr>
          <w:lang w:val="en-US"/>
        </w:rPr>
        <w:tab/>
      </w:r>
    </w:p>
    <w:p w14:paraId="12D179E2" w14:textId="77777777" w:rsidR="00B93671" w:rsidRPr="00B93671" w:rsidRDefault="00B93671" w:rsidP="00B93671">
      <w:pPr>
        <w:spacing w:after="0" w:line="240" w:lineRule="auto"/>
        <w:rPr>
          <w:lang w:val="en-US"/>
        </w:rPr>
      </w:pPr>
      <w:r w:rsidRPr="00B93671">
        <w:rPr>
          <w:lang w:val="en-US"/>
        </w:rPr>
        <w:lastRenderedPageBreak/>
        <w:t xml:space="preserve"> 1558.4108</w:t>
      </w:r>
      <w:r w:rsidRPr="00B93671">
        <w:rPr>
          <w:lang w:val="en-US"/>
        </w:rPr>
        <w:tab/>
        <w:t xml:space="preserve"> 1640.6559</w:t>
      </w:r>
      <w:r w:rsidRPr="00B93671">
        <w:rPr>
          <w:lang w:val="en-US"/>
        </w:rPr>
        <w:tab/>
        <w:t xml:space="preserve"> 1714.8140</w:t>
      </w:r>
      <w:r w:rsidRPr="00B93671">
        <w:rPr>
          <w:lang w:val="en-US"/>
        </w:rPr>
        <w:tab/>
      </w:r>
    </w:p>
    <w:p w14:paraId="093D93D8" w14:textId="77777777" w:rsidR="00B93671" w:rsidRPr="00B93671" w:rsidRDefault="00B93671" w:rsidP="00B93671">
      <w:pPr>
        <w:spacing w:after="0" w:line="240" w:lineRule="auto"/>
        <w:rPr>
          <w:lang w:val="en-US"/>
        </w:rPr>
      </w:pPr>
      <w:r w:rsidRPr="00B93671">
        <w:rPr>
          <w:lang w:val="en-US"/>
        </w:rPr>
        <w:t xml:space="preserve"> 3065.4114</w:t>
      </w:r>
      <w:r w:rsidRPr="00B93671">
        <w:rPr>
          <w:lang w:val="en-US"/>
        </w:rPr>
        <w:tab/>
        <w:t xml:space="preserve"> 3133.9507</w:t>
      </w:r>
      <w:r w:rsidRPr="00B93671">
        <w:rPr>
          <w:lang w:val="en-US"/>
        </w:rPr>
        <w:tab/>
        <w:t xml:space="preserve"> 3158.9751</w:t>
      </w:r>
      <w:r w:rsidRPr="00B93671">
        <w:rPr>
          <w:lang w:val="en-US"/>
        </w:rPr>
        <w:tab/>
      </w:r>
    </w:p>
    <w:p w14:paraId="1A5D768D" w14:textId="77777777" w:rsidR="00B93671" w:rsidRPr="00B93671" w:rsidRDefault="00B93671" w:rsidP="00B93671">
      <w:pPr>
        <w:spacing w:after="0" w:line="240" w:lineRule="auto"/>
        <w:rPr>
          <w:lang w:val="en-US"/>
        </w:rPr>
      </w:pPr>
      <w:r w:rsidRPr="00B93671">
        <w:rPr>
          <w:lang w:val="en-US"/>
        </w:rPr>
        <w:t xml:space="preserve"> 3168.7593</w:t>
      </w:r>
      <w:r w:rsidRPr="00B93671">
        <w:rPr>
          <w:lang w:val="en-US"/>
        </w:rPr>
        <w:tab/>
        <w:t xml:space="preserve"> 3176.0601</w:t>
      </w:r>
      <w:r w:rsidRPr="00B93671">
        <w:rPr>
          <w:lang w:val="en-US"/>
        </w:rPr>
        <w:tab/>
        <w:t xml:space="preserve"> 3210.0288</w:t>
      </w:r>
      <w:r w:rsidRPr="00B93671">
        <w:rPr>
          <w:lang w:val="en-US"/>
        </w:rPr>
        <w:tab/>
      </w:r>
    </w:p>
    <w:p w14:paraId="0E99B1BA" w14:textId="77777777" w:rsidR="00B93671" w:rsidRPr="00B93671" w:rsidRDefault="00B93671" w:rsidP="00B93671">
      <w:pPr>
        <w:spacing w:after="0" w:line="240" w:lineRule="auto"/>
        <w:rPr>
          <w:b/>
          <w:lang w:val="en-US"/>
        </w:rPr>
      </w:pPr>
      <w:r w:rsidRPr="00B93671">
        <w:rPr>
          <w:lang w:val="en-US"/>
        </w:rPr>
        <w:t xml:space="preserve"> 3257.0847</w:t>
      </w:r>
      <w:r w:rsidRPr="00B93671">
        <w:rPr>
          <w:lang w:val="en-US"/>
        </w:rPr>
        <w:tab/>
        <w:t xml:space="preserve"> 3295.6533</w:t>
      </w:r>
      <w:r w:rsidRPr="00B93671">
        <w:rPr>
          <w:lang w:val="en-US"/>
        </w:rPr>
        <w:tab/>
        <w:t xml:space="preserve"> 3665.1511</w:t>
      </w:r>
      <w:r w:rsidRPr="00B93671">
        <w:rPr>
          <w:lang w:val="en-US"/>
        </w:rPr>
        <w:tab/>
      </w:r>
    </w:p>
    <w:p w14:paraId="3943F062" w14:textId="77777777" w:rsidR="00B93671" w:rsidRPr="00B93671" w:rsidRDefault="00B93671" w:rsidP="00B93671">
      <w:pPr>
        <w:spacing w:after="0" w:line="240" w:lineRule="auto"/>
        <w:rPr>
          <w:lang w:val="en-US"/>
        </w:rPr>
      </w:pPr>
    </w:p>
    <w:p w14:paraId="7E69A1D6" w14:textId="465F723D" w:rsidR="00B93671" w:rsidRPr="00B93671" w:rsidRDefault="00B93671" w:rsidP="00B93671">
      <w:pPr>
        <w:spacing w:after="0" w:line="240" w:lineRule="auto"/>
        <w:rPr>
          <w:lang w:val="en-US"/>
        </w:rPr>
      </w:pPr>
    </w:p>
    <w:p w14:paraId="35727E76" w14:textId="56AE6B4C" w:rsidR="00B93671" w:rsidRPr="00B93671" w:rsidRDefault="00507BDB" w:rsidP="00B93671">
      <w:pPr>
        <w:spacing w:after="0" w:line="240" w:lineRule="auto"/>
        <w:rPr>
          <w:b/>
          <w:lang w:val="en-US"/>
        </w:rPr>
      </w:pPr>
      <w:r w:rsidRPr="00DB5E15">
        <w:rPr>
          <w:noProof/>
          <w:lang w:eastAsia="nl-BE"/>
        </w:rPr>
        <w:drawing>
          <wp:anchor distT="0" distB="0" distL="114300" distR="114300" simplePos="0" relativeHeight="251685888" behindDoc="0" locked="0" layoutInCell="1" allowOverlap="1" wp14:anchorId="726E6E2C" wp14:editId="7C5713FA">
            <wp:simplePos x="0" y="0"/>
            <wp:positionH relativeFrom="column">
              <wp:posOffset>2869565</wp:posOffset>
            </wp:positionH>
            <wp:positionV relativeFrom="paragraph">
              <wp:posOffset>73660</wp:posOffset>
            </wp:positionV>
            <wp:extent cx="812165" cy="770890"/>
            <wp:effectExtent l="0" t="0" r="6985" b="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812165" cy="770890"/>
                    </a:xfrm>
                    <a:prstGeom prst="rect">
                      <a:avLst/>
                    </a:prstGeom>
                    <a:noFill/>
                    <a:ln>
                      <a:noFill/>
                    </a:ln>
                  </pic:spPr>
                </pic:pic>
              </a:graphicData>
            </a:graphic>
            <wp14:sizeRelH relativeFrom="page">
              <wp14:pctWidth>0</wp14:pctWidth>
            </wp14:sizeRelH>
            <wp14:sizeRelV relativeFrom="page">
              <wp14:pctHeight>0</wp14:pctHeight>
            </wp14:sizeRelV>
          </wp:anchor>
        </w:drawing>
      </w:r>
      <w:r w:rsidR="00B93671" w:rsidRPr="00B93671">
        <w:rPr>
          <w:b/>
          <w:lang w:val="en-US"/>
        </w:rPr>
        <w:t xml:space="preserve">c-CC(C)=CC=O          </w:t>
      </w:r>
    </w:p>
    <w:p w14:paraId="046A481E" w14:textId="77777777" w:rsidR="00B93671" w:rsidRPr="00B93671" w:rsidRDefault="00B93671" w:rsidP="00B93671">
      <w:pPr>
        <w:spacing w:after="0" w:line="240" w:lineRule="auto"/>
        <w:rPr>
          <w:lang w:val="en-US"/>
        </w:rPr>
      </w:pPr>
    </w:p>
    <w:p w14:paraId="7C5D52CE" w14:textId="77777777" w:rsidR="00B93671" w:rsidRPr="00B93671" w:rsidRDefault="00B93671" w:rsidP="00B93671">
      <w:pPr>
        <w:spacing w:after="0" w:line="240" w:lineRule="auto"/>
        <w:rPr>
          <w:lang w:val="en-US"/>
        </w:rPr>
      </w:pPr>
      <w:r w:rsidRPr="00B93671">
        <w:rPr>
          <w:lang w:val="en-US"/>
        </w:rPr>
        <w:t>Geometry [Angstroms]</w:t>
      </w:r>
    </w:p>
    <w:p w14:paraId="233E939C" w14:textId="77777777" w:rsidR="00B93671" w:rsidRPr="00B93671" w:rsidRDefault="00B93671" w:rsidP="00B93671">
      <w:pPr>
        <w:spacing w:after="0" w:line="240" w:lineRule="auto"/>
        <w:rPr>
          <w:lang w:val="en-US"/>
        </w:rPr>
      </w:pPr>
      <w:r w:rsidRPr="00B93671">
        <w:rPr>
          <w:lang w:val="en-US"/>
        </w:rPr>
        <w:t xml:space="preserve">  6      0.002914   -0.002165    0.003644</w:t>
      </w:r>
    </w:p>
    <w:p w14:paraId="32B19B5E" w14:textId="77777777" w:rsidR="00B93671" w:rsidRPr="00B93671" w:rsidRDefault="00B93671" w:rsidP="00B93671">
      <w:pPr>
        <w:spacing w:after="0" w:line="240" w:lineRule="auto"/>
        <w:rPr>
          <w:lang w:val="en-US"/>
        </w:rPr>
      </w:pPr>
      <w:r w:rsidRPr="00B93671">
        <w:rPr>
          <w:lang w:val="en-US"/>
        </w:rPr>
        <w:t xml:space="preserve">  6     -0.001770   -0.008115    1.508183</w:t>
      </w:r>
    </w:p>
    <w:p w14:paraId="62A23ADD" w14:textId="77777777" w:rsidR="00B93671" w:rsidRPr="00B93671" w:rsidRDefault="00B93671" w:rsidP="00B93671">
      <w:pPr>
        <w:spacing w:after="0" w:line="240" w:lineRule="auto"/>
        <w:rPr>
          <w:lang w:val="en-US"/>
        </w:rPr>
      </w:pPr>
      <w:r w:rsidRPr="00B93671">
        <w:rPr>
          <w:lang w:val="en-US"/>
        </w:rPr>
        <w:t xml:space="preserve">  6      1.171665    0.003181   -0.671340</w:t>
      </w:r>
    </w:p>
    <w:p w14:paraId="04B928B3" w14:textId="77777777" w:rsidR="00B93671" w:rsidRPr="00B93671" w:rsidRDefault="00B93671" w:rsidP="00B93671">
      <w:pPr>
        <w:spacing w:after="0" w:line="240" w:lineRule="auto"/>
        <w:rPr>
          <w:lang w:val="en-US"/>
        </w:rPr>
      </w:pPr>
      <w:r w:rsidRPr="00B93671">
        <w:rPr>
          <w:lang w:val="en-US"/>
        </w:rPr>
        <w:t xml:space="preserve">  6     -1.353259   -0.002734   -0.642417</w:t>
      </w:r>
    </w:p>
    <w:p w14:paraId="4E5B0A88" w14:textId="77777777" w:rsidR="00B93671" w:rsidRPr="00B93671" w:rsidRDefault="00B93671" w:rsidP="00B93671">
      <w:pPr>
        <w:spacing w:after="0" w:line="240" w:lineRule="auto"/>
        <w:rPr>
          <w:lang w:val="en-US"/>
        </w:rPr>
      </w:pPr>
      <w:r w:rsidRPr="00B93671">
        <w:rPr>
          <w:lang w:val="en-US"/>
        </w:rPr>
        <w:t xml:space="preserve">  6      1.375477    0.009437   -2.129611</w:t>
      </w:r>
    </w:p>
    <w:p w14:paraId="15AFE364" w14:textId="77777777" w:rsidR="00B93671" w:rsidRPr="00B93671" w:rsidRDefault="00B93671" w:rsidP="00B93671">
      <w:pPr>
        <w:spacing w:after="0" w:line="240" w:lineRule="auto"/>
        <w:rPr>
          <w:lang w:val="en-US"/>
        </w:rPr>
      </w:pPr>
      <w:r w:rsidRPr="00B93671">
        <w:rPr>
          <w:lang w:val="en-US"/>
        </w:rPr>
        <w:t xml:space="preserve">  1      2.095812    0.003026   -0.098343</w:t>
      </w:r>
    </w:p>
    <w:p w14:paraId="17B340F5" w14:textId="77777777" w:rsidR="00B93671" w:rsidRPr="00B93671" w:rsidRDefault="00B93671" w:rsidP="00B93671">
      <w:pPr>
        <w:spacing w:after="0" w:line="240" w:lineRule="auto"/>
        <w:rPr>
          <w:lang w:val="en-US"/>
        </w:rPr>
      </w:pPr>
      <w:r w:rsidRPr="00B93671">
        <w:rPr>
          <w:lang w:val="en-US"/>
        </w:rPr>
        <w:t xml:space="preserve">  1     -0.535284   -0.888252    1.884693</w:t>
      </w:r>
    </w:p>
    <w:p w14:paraId="52CFB15F" w14:textId="77777777" w:rsidR="00B93671" w:rsidRPr="00B93671" w:rsidRDefault="00B93671" w:rsidP="00B93671">
      <w:pPr>
        <w:spacing w:after="0" w:line="240" w:lineRule="auto"/>
        <w:rPr>
          <w:lang w:val="en-US"/>
        </w:rPr>
      </w:pPr>
      <w:r w:rsidRPr="00B93671">
        <w:rPr>
          <w:lang w:val="en-US"/>
        </w:rPr>
        <w:t xml:space="preserve">  1      1.005648   -0.007586    1.926355</w:t>
      </w:r>
    </w:p>
    <w:p w14:paraId="04D47676" w14:textId="77777777" w:rsidR="00B93671" w:rsidRPr="00B93671" w:rsidRDefault="00B93671" w:rsidP="00B93671">
      <w:pPr>
        <w:spacing w:after="0" w:line="240" w:lineRule="auto"/>
        <w:rPr>
          <w:lang w:val="en-US"/>
        </w:rPr>
      </w:pPr>
      <w:r w:rsidRPr="00B93671">
        <w:rPr>
          <w:lang w:val="en-US"/>
        </w:rPr>
        <w:t xml:space="preserve">  1     -0.539069    0.866718    1.891610</w:t>
      </w:r>
    </w:p>
    <w:p w14:paraId="65D14463" w14:textId="77777777" w:rsidR="00B93671" w:rsidRPr="00B93671" w:rsidRDefault="00B93671" w:rsidP="00B93671">
      <w:pPr>
        <w:spacing w:after="0" w:line="240" w:lineRule="auto"/>
        <w:rPr>
          <w:lang w:val="en-US"/>
        </w:rPr>
      </w:pPr>
      <w:r w:rsidRPr="00B93671">
        <w:rPr>
          <w:lang w:val="en-US"/>
        </w:rPr>
        <w:t xml:space="preserve">  1     -1.922879    0.871590   -0.305905</w:t>
      </w:r>
    </w:p>
    <w:p w14:paraId="28397AA9" w14:textId="77777777" w:rsidR="00B93671" w:rsidRPr="00B93671" w:rsidRDefault="00B93671" w:rsidP="00B93671">
      <w:pPr>
        <w:spacing w:after="0" w:line="240" w:lineRule="auto"/>
        <w:rPr>
          <w:lang w:val="en-US"/>
        </w:rPr>
      </w:pPr>
      <w:r w:rsidRPr="00B93671">
        <w:rPr>
          <w:lang w:val="en-US"/>
        </w:rPr>
        <w:t xml:space="preserve">  1     -1.291653    0.001943   -1.726107</w:t>
      </w:r>
    </w:p>
    <w:p w14:paraId="40236010" w14:textId="77777777" w:rsidR="00B93671" w:rsidRPr="00B93671" w:rsidRDefault="00B93671" w:rsidP="00B93671">
      <w:pPr>
        <w:spacing w:after="0" w:line="240" w:lineRule="auto"/>
        <w:rPr>
          <w:lang w:val="en-US"/>
        </w:rPr>
      </w:pPr>
      <w:r w:rsidRPr="00B93671">
        <w:rPr>
          <w:lang w:val="en-US"/>
        </w:rPr>
        <w:t xml:space="preserve">  1     -1.918601   -0.882627   -0.313281</w:t>
      </w:r>
    </w:p>
    <w:p w14:paraId="28292845" w14:textId="77777777" w:rsidR="00B93671" w:rsidRPr="00B93671" w:rsidRDefault="00B93671" w:rsidP="00B93671">
      <w:pPr>
        <w:spacing w:after="0" w:line="240" w:lineRule="auto"/>
        <w:rPr>
          <w:lang w:val="en-US"/>
        </w:rPr>
      </w:pPr>
      <w:r w:rsidRPr="00B93671">
        <w:rPr>
          <w:lang w:val="en-US"/>
        </w:rPr>
        <w:t xml:space="preserve">  1      2.449976    0.013079   -2.416873</w:t>
      </w:r>
    </w:p>
    <w:p w14:paraId="4DFAAC78" w14:textId="77777777" w:rsidR="00B93671" w:rsidRPr="00B93671" w:rsidRDefault="00B93671" w:rsidP="00B93671">
      <w:pPr>
        <w:spacing w:after="0" w:line="240" w:lineRule="auto"/>
        <w:rPr>
          <w:lang w:val="en-US"/>
        </w:rPr>
      </w:pPr>
      <w:r w:rsidRPr="00B93671">
        <w:rPr>
          <w:lang w:val="en-US"/>
        </w:rPr>
        <w:t xml:space="preserve">  8      0.527333    0.010910   -2.999293</w:t>
      </w:r>
    </w:p>
    <w:p w14:paraId="24B7436C" w14:textId="77777777" w:rsidR="00B93671" w:rsidRPr="00B93671" w:rsidRDefault="00B93671" w:rsidP="00B93671">
      <w:pPr>
        <w:spacing w:after="0" w:line="240" w:lineRule="auto"/>
        <w:rPr>
          <w:lang w:val="en-US"/>
        </w:rPr>
      </w:pPr>
      <w:r w:rsidRPr="00B93671">
        <w:rPr>
          <w:lang w:val="en-US"/>
        </w:rPr>
        <w:t>Rotational Constants [GHz] =                     1.817       2.351       7.281</w:t>
      </w:r>
    </w:p>
    <w:p w14:paraId="25A2592F" w14:textId="77777777" w:rsidR="00B93671" w:rsidRPr="00B93671" w:rsidRDefault="00B93671" w:rsidP="00B93671">
      <w:pPr>
        <w:spacing w:after="0" w:line="240" w:lineRule="auto"/>
        <w:rPr>
          <w:lang w:val="es-ES_tradnl"/>
        </w:rPr>
      </w:pPr>
      <w:r w:rsidRPr="00B93671">
        <w:rPr>
          <w:lang w:val="es-ES_tradnl"/>
        </w:rPr>
        <w:t>Frequencies [cm-1]</w:t>
      </w:r>
    </w:p>
    <w:p w14:paraId="60441678" w14:textId="77777777" w:rsidR="00B93671" w:rsidRPr="00B93671" w:rsidRDefault="00B93671" w:rsidP="00B93671">
      <w:pPr>
        <w:spacing w:after="0" w:line="240" w:lineRule="auto"/>
        <w:rPr>
          <w:lang w:val="es-ES_tradnl"/>
        </w:rPr>
      </w:pPr>
      <w:r w:rsidRPr="00B93671">
        <w:rPr>
          <w:lang w:val="es-ES_tradnl"/>
        </w:rPr>
        <w:t xml:space="preserve">   83.2772</w:t>
      </w:r>
      <w:r w:rsidRPr="00B93671">
        <w:rPr>
          <w:lang w:val="es-ES_tradnl"/>
        </w:rPr>
        <w:tab/>
        <w:t xml:space="preserve">  113.3168</w:t>
      </w:r>
      <w:r w:rsidRPr="00B93671">
        <w:rPr>
          <w:lang w:val="es-ES_tradnl"/>
        </w:rPr>
        <w:tab/>
        <w:t xml:space="preserve">  168.0311</w:t>
      </w:r>
      <w:r w:rsidRPr="00B93671">
        <w:rPr>
          <w:lang w:val="es-ES_tradnl"/>
        </w:rPr>
        <w:tab/>
      </w:r>
    </w:p>
    <w:p w14:paraId="2F1EF4DA" w14:textId="77777777" w:rsidR="00B93671" w:rsidRPr="00B93671" w:rsidRDefault="00B93671" w:rsidP="00B93671">
      <w:pPr>
        <w:spacing w:after="0" w:line="240" w:lineRule="auto"/>
        <w:rPr>
          <w:lang w:val="es-ES_tradnl"/>
        </w:rPr>
      </w:pPr>
      <w:r w:rsidRPr="00B93671">
        <w:rPr>
          <w:lang w:val="es-ES_tradnl"/>
        </w:rPr>
        <w:t xml:space="preserve">  242.1650</w:t>
      </w:r>
      <w:r w:rsidRPr="00B93671">
        <w:rPr>
          <w:lang w:val="es-ES_tradnl"/>
        </w:rPr>
        <w:tab/>
        <w:t xml:space="preserve">  242.1786</w:t>
      </w:r>
      <w:r w:rsidRPr="00B93671">
        <w:rPr>
          <w:lang w:val="es-ES_tradnl"/>
        </w:rPr>
        <w:tab/>
        <w:t xml:space="preserve">  375.2135</w:t>
      </w:r>
      <w:r w:rsidRPr="00B93671">
        <w:rPr>
          <w:lang w:val="es-ES_tradnl"/>
        </w:rPr>
        <w:tab/>
      </w:r>
    </w:p>
    <w:p w14:paraId="51A42151" w14:textId="77777777" w:rsidR="00B93671" w:rsidRPr="00B93671" w:rsidRDefault="00B93671" w:rsidP="00B93671">
      <w:pPr>
        <w:spacing w:after="0" w:line="240" w:lineRule="auto"/>
        <w:rPr>
          <w:lang w:val="es-ES_tradnl"/>
        </w:rPr>
      </w:pPr>
      <w:r w:rsidRPr="00B93671">
        <w:rPr>
          <w:lang w:val="es-ES_tradnl"/>
        </w:rPr>
        <w:t xml:space="preserve">  395.8217</w:t>
      </w:r>
      <w:r w:rsidRPr="00B93671">
        <w:rPr>
          <w:lang w:val="es-ES_tradnl"/>
        </w:rPr>
        <w:tab/>
        <w:t xml:space="preserve">  486.5647</w:t>
      </w:r>
      <w:r w:rsidRPr="00B93671">
        <w:rPr>
          <w:lang w:val="es-ES_tradnl"/>
        </w:rPr>
        <w:tab/>
        <w:t xml:space="preserve">  731.4472</w:t>
      </w:r>
      <w:r w:rsidRPr="00B93671">
        <w:rPr>
          <w:lang w:val="es-ES_tradnl"/>
        </w:rPr>
        <w:tab/>
      </w:r>
    </w:p>
    <w:p w14:paraId="209EFD44" w14:textId="77777777" w:rsidR="00B93671" w:rsidRPr="00B93671" w:rsidRDefault="00B93671" w:rsidP="00B93671">
      <w:pPr>
        <w:spacing w:after="0" w:line="240" w:lineRule="auto"/>
        <w:rPr>
          <w:lang w:val="es-ES_tradnl"/>
        </w:rPr>
      </w:pPr>
      <w:r w:rsidRPr="00B93671">
        <w:rPr>
          <w:lang w:val="es-ES_tradnl"/>
        </w:rPr>
        <w:t xml:space="preserve">  833.9577</w:t>
      </w:r>
      <w:r w:rsidRPr="00B93671">
        <w:rPr>
          <w:lang w:val="es-ES_tradnl"/>
        </w:rPr>
        <w:tab/>
        <w:t xml:space="preserve">  849.4372</w:t>
      </w:r>
      <w:r w:rsidRPr="00B93671">
        <w:rPr>
          <w:lang w:val="es-ES_tradnl"/>
        </w:rPr>
        <w:tab/>
        <w:t xml:space="preserve">  955.0478</w:t>
      </w:r>
      <w:r w:rsidRPr="00B93671">
        <w:rPr>
          <w:lang w:val="es-ES_tradnl"/>
        </w:rPr>
        <w:tab/>
      </w:r>
    </w:p>
    <w:p w14:paraId="0E66CF35" w14:textId="77777777" w:rsidR="00B93671" w:rsidRPr="00B93671" w:rsidRDefault="00B93671" w:rsidP="00B93671">
      <w:pPr>
        <w:spacing w:after="0" w:line="240" w:lineRule="auto"/>
        <w:rPr>
          <w:lang w:val="es-ES_tradnl"/>
        </w:rPr>
      </w:pPr>
      <w:r w:rsidRPr="00B93671">
        <w:rPr>
          <w:lang w:val="es-ES_tradnl"/>
        </w:rPr>
        <w:t xml:space="preserve">  993.6698</w:t>
      </w:r>
      <w:r w:rsidRPr="00B93671">
        <w:rPr>
          <w:lang w:val="es-ES_tradnl"/>
        </w:rPr>
        <w:tab/>
        <w:t xml:space="preserve"> 1003.0093</w:t>
      </w:r>
      <w:r w:rsidRPr="00B93671">
        <w:rPr>
          <w:lang w:val="es-ES_tradnl"/>
        </w:rPr>
        <w:tab/>
        <w:t xml:space="preserve"> 1037.5189</w:t>
      </w:r>
      <w:r w:rsidRPr="00B93671">
        <w:rPr>
          <w:lang w:val="es-ES_tradnl"/>
        </w:rPr>
        <w:tab/>
      </w:r>
    </w:p>
    <w:p w14:paraId="1927CBE5" w14:textId="77777777" w:rsidR="00B93671" w:rsidRPr="00B93671" w:rsidRDefault="00B93671" w:rsidP="00B93671">
      <w:pPr>
        <w:spacing w:after="0" w:line="240" w:lineRule="auto"/>
        <w:rPr>
          <w:lang w:val="es-ES_tradnl"/>
        </w:rPr>
      </w:pPr>
      <w:r w:rsidRPr="00B93671">
        <w:rPr>
          <w:lang w:val="es-ES_tradnl"/>
        </w:rPr>
        <w:t xml:space="preserve"> 1107.0259</w:t>
      </w:r>
      <w:r w:rsidRPr="00B93671">
        <w:rPr>
          <w:lang w:val="es-ES_tradnl"/>
        </w:rPr>
        <w:tab/>
        <w:t xml:space="preserve"> 1116.7750</w:t>
      </w:r>
      <w:r w:rsidRPr="00B93671">
        <w:rPr>
          <w:lang w:val="es-ES_tradnl"/>
        </w:rPr>
        <w:tab/>
        <w:t xml:space="preserve"> 1228.4399</w:t>
      </w:r>
      <w:r w:rsidRPr="00B93671">
        <w:rPr>
          <w:lang w:val="es-ES_tradnl"/>
        </w:rPr>
        <w:tab/>
      </w:r>
    </w:p>
    <w:p w14:paraId="26C5C70A" w14:textId="77777777" w:rsidR="00B93671" w:rsidRPr="00B93671" w:rsidRDefault="00B93671" w:rsidP="00B93671">
      <w:pPr>
        <w:spacing w:after="0" w:line="240" w:lineRule="auto"/>
        <w:rPr>
          <w:lang w:val="es-ES_tradnl"/>
        </w:rPr>
      </w:pPr>
      <w:r w:rsidRPr="00B93671">
        <w:rPr>
          <w:lang w:val="es-ES_tradnl"/>
        </w:rPr>
        <w:t xml:space="preserve"> 1377.2880</w:t>
      </w:r>
      <w:r w:rsidRPr="00B93671">
        <w:rPr>
          <w:lang w:val="es-ES_tradnl"/>
        </w:rPr>
        <w:tab/>
        <w:t xml:space="preserve"> 1408.8529</w:t>
      </w:r>
      <w:r w:rsidRPr="00B93671">
        <w:rPr>
          <w:lang w:val="es-ES_tradnl"/>
        </w:rPr>
        <w:tab/>
        <w:t xml:space="preserve"> 1413.2703</w:t>
      </w:r>
      <w:r w:rsidRPr="00B93671">
        <w:rPr>
          <w:lang w:val="es-ES_tradnl"/>
        </w:rPr>
        <w:tab/>
      </w:r>
    </w:p>
    <w:p w14:paraId="0C71A2FA" w14:textId="77777777" w:rsidR="00B93671" w:rsidRPr="00B93671" w:rsidRDefault="00B93671" w:rsidP="00B93671">
      <w:pPr>
        <w:spacing w:after="0" w:line="240" w:lineRule="auto"/>
        <w:rPr>
          <w:lang w:val="es-ES_tradnl"/>
        </w:rPr>
      </w:pPr>
      <w:r w:rsidRPr="00B93671">
        <w:rPr>
          <w:lang w:val="es-ES_tradnl"/>
        </w:rPr>
        <w:t xml:space="preserve"> 1442.7145</w:t>
      </w:r>
      <w:r w:rsidRPr="00B93671">
        <w:rPr>
          <w:lang w:val="es-ES_tradnl"/>
        </w:rPr>
        <w:tab/>
        <w:t xml:space="preserve"> 1468.4056</w:t>
      </w:r>
      <w:r w:rsidRPr="00B93671">
        <w:rPr>
          <w:lang w:val="es-ES_tradnl"/>
        </w:rPr>
        <w:tab/>
        <w:t xml:space="preserve"> 1474.5212</w:t>
      </w:r>
      <w:r w:rsidRPr="00B93671">
        <w:rPr>
          <w:lang w:val="es-ES_tradnl"/>
        </w:rPr>
        <w:tab/>
      </w:r>
    </w:p>
    <w:p w14:paraId="7E860A36" w14:textId="77777777" w:rsidR="00B93671" w:rsidRPr="00B93671" w:rsidRDefault="00B93671" w:rsidP="00B93671">
      <w:pPr>
        <w:spacing w:after="0" w:line="240" w:lineRule="auto"/>
        <w:rPr>
          <w:lang w:val="es-ES_tradnl"/>
        </w:rPr>
      </w:pPr>
      <w:r w:rsidRPr="00B93671">
        <w:rPr>
          <w:lang w:val="es-ES_tradnl"/>
        </w:rPr>
        <w:t xml:space="preserve"> 1486.7332</w:t>
      </w:r>
      <w:r w:rsidRPr="00B93671">
        <w:rPr>
          <w:lang w:val="es-ES_tradnl"/>
        </w:rPr>
        <w:tab/>
        <w:t xml:space="preserve"> 1506.8606</w:t>
      </w:r>
      <w:r w:rsidRPr="00B93671">
        <w:rPr>
          <w:lang w:val="es-ES_tradnl"/>
        </w:rPr>
        <w:tab/>
        <w:t xml:space="preserve"> 1663.9999</w:t>
      </w:r>
      <w:r w:rsidRPr="00B93671">
        <w:rPr>
          <w:lang w:val="es-ES_tradnl"/>
        </w:rPr>
        <w:tab/>
      </w:r>
    </w:p>
    <w:p w14:paraId="7742BF10" w14:textId="77777777" w:rsidR="00B93671" w:rsidRPr="00B93671" w:rsidRDefault="00B93671" w:rsidP="00B93671">
      <w:pPr>
        <w:spacing w:after="0" w:line="240" w:lineRule="auto"/>
        <w:rPr>
          <w:lang w:val="es-ES_tradnl"/>
        </w:rPr>
      </w:pPr>
      <w:r w:rsidRPr="00B93671">
        <w:rPr>
          <w:lang w:val="es-ES_tradnl"/>
        </w:rPr>
        <w:t xml:space="preserve"> 1771.2211</w:t>
      </w:r>
      <w:r w:rsidRPr="00B93671">
        <w:rPr>
          <w:lang w:val="es-ES_tradnl"/>
        </w:rPr>
        <w:tab/>
        <w:t xml:space="preserve"> 2867.7417</w:t>
      </w:r>
      <w:r w:rsidRPr="00B93671">
        <w:rPr>
          <w:lang w:val="es-ES_tradnl"/>
        </w:rPr>
        <w:tab/>
        <w:t xml:space="preserve"> 3010.4285</w:t>
      </w:r>
      <w:r w:rsidRPr="00B93671">
        <w:rPr>
          <w:lang w:val="es-ES_tradnl"/>
        </w:rPr>
        <w:tab/>
      </w:r>
    </w:p>
    <w:p w14:paraId="56A8B5FB" w14:textId="77777777" w:rsidR="00B93671" w:rsidRPr="00B93671" w:rsidRDefault="00B93671" w:rsidP="00B93671">
      <w:pPr>
        <w:spacing w:after="0" w:line="240" w:lineRule="auto"/>
        <w:rPr>
          <w:lang w:val="es-ES_tradnl"/>
        </w:rPr>
      </w:pPr>
      <w:r w:rsidRPr="00B93671">
        <w:rPr>
          <w:lang w:val="es-ES_tradnl"/>
        </w:rPr>
        <w:t xml:space="preserve"> 3017.1609</w:t>
      </w:r>
      <w:r w:rsidRPr="00B93671">
        <w:rPr>
          <w:lang w:val="es-ES_tradnl"/>
        </w:rPr>
        <w:tab/>
        <w:t xml:space="preserve"> 3051.4685</w:t>
      </w:r>
      <w:r w:rsidRPr="00B93671">
        <w:rPr>
          <w:lang w:val="es-ES_tradnl"/>
        </w:rPr>
        <w:tab/>
        <w:t xml:space="preserve"> 3059.9746</w:t>
      </w:r>
      <w:r w:rsidRPr="00B93671">
        <w:rPr>
          <w:lang w:val="es-ES_tradnl"/>
        </w:rPr>
        <w:tab/>
      </w:r>
    </w:p>
    <w:p w14:paraId="215A510D" w14:textId="77777777" w:rsidR="00B93671" w:rsidRPr="00B93671" w:rsidRDefault="00B93671" w:rsidP="00B93671">
      <w:pPr>
        <w:spacing w:after="0" w:line="240" w:lineRule="auto"/>
        <w:rPr>
          <w:lang w:val="es-ES_tradnl"/>
        </w:rPr>
      </w:pPr>
      <w:r w:rsidRPr="00B93671">
        <w:rPr>
          <w:lang w:val="es-ES_tradnl"/>
        </w:rPr>
        <w:t xml:space="preserve"> 3111.3999</w:t>
      </w:r>
      <w:r w:rsidRPr="00B93671">
        <w:rPr>
          <w:lang w:val="es-ES_tradnl"/>
        </w:rPr>
        <w:tab/>
        <w:t xml:space="preserve"> 3136.8274</w:t>
      </w:r>
      <w:r w:rsidRPr="00B93671">
        <w:rPr>
          <w:lang w:val="es-ES_tradnl"/>
        </w:rPr>
        <w:tab/>
        <w:t xml:space="preserve"> 3169.9500</w:t>
      </w:r>
    </w:p>
    <w:p w14:paraId="20E424A9" w14:textId="77777777" w:rsidR="00B93671" w:rsidRPr="00B93671" w:rsidRDefault="00B93671" w:rsidP="00B93671">
      <w:pPr>
        <w:spacing w:after="0" w:line="240" w:lineRule="auto"/>
        <w:rPr>
          <w:lang w:val="es-ES_tradnl"/>
        </w:rPr>
      </w:pPr>
    </w:p>
    <w:p w14:paraId="3B37A771" w14:textId="77777777" w:rsidR="00B93671" w:rsidRPr="00B93671" w:rsidRDefault="00B93671" w:rsidP="00B93671">
      <w:pPr>
        <w:spacing w:after="0" w:line="240" w:lineRule="auto"/>
        <w:rPr>
          <w:b/>
          <w:lang w:val="es-ES_tradnl"/>
        </w:rPr>
      </w:pPr>
    </w:p>
    <w:p w14:paraId="611F72D7" w14:textId="410C26C7" w:rsidR="00B93671" w:rsidRPr="00B93671" w:rsidRDefault="00507BDB" w:rsidP="00B93671">
      <w:pPr>
        <w:spacing w:after="0" w:line="240" w:lineRule="auto"/>
        <w:rPr>
          <w:lang w:val="es-ES_tradnl"/>
        </w:rPr>
      </w:pPr>
      <w:r w:rsidRPr="0028033C">
        <w:rPr>
          <w:noProof/>
          <w:lang w:eastAsia="nl-BE"/>
        </w:rPr>
        <w:drawing>
          <wp:anchor distT="0" distB="0" distL="114300" distR="114300" simplePos="0" relativeHeight="251686912" behindDoc="0" locked="0" layoutInCell="1" allowOverlap="1" wp14:anchorId="49CF6EA7" wp14:editId="39D7EE70">
            <wp:simplePos x="0" y="0"/>
            <wp:positionH relativeFrom="column">
              <wp:posOffset>2869565</wp:posOffset>
            </wp:positionH>
            <wp:positionV relativeFrom="paragraph">
              <wp:posOffset>12065</wp:posOffset>
            </wp:positionV>
            <wp:extent cx="839470" cy="743585"/>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839470" cy="743585"/>
                    </a:xfrm>
                    <a:prstGeom prst="rect">
                      <a:avLst/>
                    </a:prstGeom>
                    <a:noFill/>
                    <a:ln>
                      <a:noFill/>
                    </a:ln>
                  </pic:spPr>
                </pic:pic>
              </a:graphicData>
            </a:graphic>
            <wp14:sizeRelH relativeFrom="page">
              <wp14:pctWidth>0</wp14:pctWidth>
            </wp14:sizeRelH>
            <wp14:sizeRelV relativeFrom="page">
              <wp14:pctHeight>0</wp14:pctHeight>
            </wp14:sizeRelV>
          </wp:anchor>
        </w:drawing>
      </w:r>
      <w:r w:rsidR="00B93671" w:rsidRPr="00B93671">
        <w:rPr>
          <w:b/>
          <w:lang w:val="es-ES_tradnl"/>
        </w:rPr>
        <w:t xml:space="preserve">t-CC(C)=CC=O                          </w:t>
      </w:r>
    </w:p>
    <w:p w14:paraId="0E858550" w14:textId="77777777" w:rsidR="00B93671" w:rsidRPr="00B93671" w:rsidRDefault="00B93671" w:rsidP="00B93671">
      <w:pPr>
        <w:spacing w:after="0" w:line="240" w:lineRule="auto"/>
        <w:rPr>
          <w:lang w:val="es-ES_tradnl"/>
        </w:rPr>
      </w:pPr>
    </w:p>
    <w:p w14:paraId="3358146C" w14:textId="77777777" w:rsidR="00B93671" w:rsidRPr="00B93671" w:rsidRDefault="00B93671" w:rsidP="00B93671">
      <w:pPr>
        <w:spacing w:after="0" w:line="240" w:lineRule="auto"/>
        <w:rPr>
          <w:lang w:val="en-US"/>
        </w:rPr>
      </w:pPr>
      <w:r w:rsidRPr="00B93671">
        <w:rPr>
          <w:lang w:val="en-US"/>
        </w:rPr>
        <w:t>Geometry [Angstroms]</w:t>
      </w:r>
    </w:p>
    <w:p w14:paraId="55143C37" w14:textId="77777777" w:rsidR="00B93671" w:rsidRPr="00B93671" w:rsidRDefault="00B93671" w:rsidP="00B93671">
      <w:pPr>
        <w:spacing w:after="0" w:line="240" w:lineRule="auto"/>
        <w:rPr>
          <w:lang w:val="en-US"/>
        </w:rPr>
      </w:pPr>
      <w:r w:rsidRPr="00B93671">
        <w:rPr>
          <w:lang w:val="en-US"/>
        </w:rPr>
        <w:t xml:space="preserve">  6      0.016661   -0.002129   -0.000090</w:t>
      </w:r>
    </w:p>
    <w:p w14:paraId="0456E0AD" w14:textId="77777777" w:rsidR="00B93671" w:rsidRPr="00B93671" w:rsidRDefault="00B93671" w:rsidP="00B93671">
      <w:pPr>
        <w:spacing w:after="0" w:line="240" w:lineRule="auto"/>
        <w:rPr>
          <w:lang w:val="en-US"/>
        </w:rPr>
      </w:pPr>
      <w:r w:rsidRPr="00B93671">
        <w:rPr>
          <w:lang w:val="en-US"/>
        </w:rPr>
        <w:t xml:space="preserve">  6     -0.002063   -0.008224    1.504627</w:t>
      </w:r>
    </w:p>
    <w:p w14:paraId="13F60665" w14:textId="77777777" w:rsidR="00B93671" w:rsidRPr="00B93671" w:rsidRDefault="00B93671" w:rsidP="00B93671">
      <w:pPr>
        <w:spacing w:after="0" w:line="240" w:lineRule="auto"/>
        <w:rPr>
          <w:lang w:val="en-US"/>
        </w:rPr>
      </w:pPr>
      <w:r w:rsidRPr="00B93671">
        <w:rPr>
          <w:lang w:val="en-US"/>
        </w:rPr>
        <w:t xml:space="preserve">  6      1.187160    0.003007   -0.666997</w:t>
      </w:r>
    </w:p>
    <w:p w14:paraId="60601759" w14:textId="77777777" w:rsidR="00B93671" w:rsidRPr="00B93671" w:rsidRDefault="00B93671" w:rsidP="00B93671">
      <w:pPr>
        <w:spacing w:after="0" w:line="240" w:lineRule="auto"/>
        <w:rPr>
          <w:lang w:val="en-US"/>
        </w:rPr>
      </w:pPr>
      <w:r w:rsidRPr="00B93671">
        <w:rPr>
          <w:lang w:val="en-US"/>
        </w:rPr>
        <w:t xml:space="preserve">  6     -1.346180   -0.002412   -0.641320</w:t>
      </w:r>
    </w:p>
    <w:p w14:paraId="616C962F" w14:textId="77777777" w:rsidR="00B93671" w:rsidRPr="00B93671" w:rsidRDefault="00B93671" w:rsidP="00B93671">
      <w:pPr>
        <w:spacing w:after="0" w:line="240" w:lineRule="auto"/>
        <w:rPr>
          <w:lang w:val="en-US"/>
        </w:rPr>
      </w:pPr>
      <w:r w:rsidRPr="00B93671">
        <w:rPr>
          <w:lang w:val="en-US"/>
        </w:rPr>
        <w:t xml:space="preserve">  6      1.367580    0.009269   -2.121612</w:t>
      </w:r>
    </w:p>
    <w:p w14:paraId="1DCA75A6" w14:textId="77777777" w:rsidR="00B93671" w:rsidRPr="00B93671" w:rsidRDefault="00B93671" w:rsidP="00B93671">
      <w:pPr>
        <w:spacing w:after="0" w:line="240" w:lineRule="auto"/>
        <w:rPr>
          <w:lang w:val="en-US"/>
        </w:rPr>
      </w:pPr>
      <w:r w:rsidRPr="00B93671">
        <w:rPr>
          <w:lang w:val="en-US"/>
        </w:rPr>
        <w:t xml:space="preserve">  1      2.120894    0.002708   -0.111218</w:t>
      </w:r>
    </w:p>
    <w:p w14:paraId="7B101C58" w14:textId="77777777" w:rsidR="00B93671" w:rsidRPr="00B93671" w:rsidRDefault="00B93671" w:rsidP="00B93671">
      <w:pPr>
        <w:spacing w:after="0" w:line="240" w:lineRule="auto"/>
        <w:rPr>
          <w:lang w:val="en-US"/>
        </w:rPr>
      </w:pPr>
      <w:r w:rsidRPr="00B93671">
        <w:rPr>
          <w:lang w:val="en-US"/>
        </w:rPr>
        <w:t xml:space="preserve">  1     -0.536288   -0.888870    1.879272</w:t>
      </w:r>
    </w:p>
    <w:p w14:paraId="341C6144" w14:textId="77777777" w:rsidR="00B93671" w:rsidRPr="00B93671" w:rsidRDefault="00B93671" w:rsidP="00B93671">
      <w:pPr>
        <w:spacing w:after="0" w:line="240" w:lineRule="auto"/>
        <w:rPr>
          <w:lang w:val="en-US"/>
        </w:rPr>
      </w:pPr>
      <w:r w:rsidRPr="00B93671">
        <w:rPr>
          <w:lang w:val="en-US"/>
        </w:rPr>
        <w:t xml:space="preserve">  1      1.003545   -0.007901    1.926282</w:t>
      </w:r>
    </w:p>
    <w:p w14:paraId="3FCC4CF0" w14:textId="77777777" w:rsidR="00B93671" w:rsidRPr="00B93671" w:rsidRDefault="00B93671" w:rsidP="00B93671">
      <w:pPr>
        <w:spacing w:after="0" w:line="240" w:lineRule="auto"/>
        <w:rPr>
          <w:lang w:val="en-US"/>
        </w:rPr>
      </w:pPr>
      <w:r w:rsidRPr="00B93671">
        <w:rPr>
          <w:lang w:val="en-US"/>
        </w:rPr>
        <w:t xml:space="preserve">  1     -0.539807    0.867235    1.886330</w:t>
      </w:r>
    </w:p>
    <w:p w14:paraId="1BB067DC" w14:textId="77777777" w:rsidR="00B93671" w:rsidRPr="00B93671" w:rsidRDefault="00B93671" w:rsidP="00B93671">
      <w:pPr>
        <w:spacing w:after="0" w:line="240" w:lineRule="auto"/>
        <w:rPr>
          <w:lang w:val="en-US"/>
        </w:rPr>
      </w:pPr>
      <w:r w:rsidRPr="00B93671">
        <w:rPr>
          <w:lang w:val="en-US"/>
        </w:rPr>
        <w:t xml:space="preserve">  1     -1.915285    0.872533   -0.308325</w:t>
      </w:r>
    </w:p>
    <w:p w14:paraId="598D2023" w14:textId="77777777" w:rsidR="00B93671" w:rsidRPr="00B93671" w:rsidRDefault="00B93671" w:rsidP="00B93671">
      <w:pPr>
        <w:spacing w:after="0" w:line="240" w:lineRule="auto"/>
        <w:rPr>
          <w:lang w:val="en-US"/>
        </w:rPr>
      </w:pPr>
      <w:r w:rsidRPr="00B93671">
        <w:rPr>
          <w:lang w:val="en-US"/>
        </w:rPr>
        <w:t xml:space="preserve">  1     -1.322962    0.002136   -1.728912</w:t>
      </w:r>
    </w:p>
    <w:p w14:paraId="1616C7EB" w14:textId="77777777" w:rsidR="00B93671" w:rsidRPr="00B93671" w:rsidRDefault="00B93671" w:rsidP="00B93671">
      <w:pPr>
        <w:spacing w:after="0" w:line="240" w:lineRule="auto"/>
        <w:rPr>
          <w:lang w:val="en-US"/>
        </w:rPr>
      </w:pPr>
      <w:r w:rsidRPr="00B93671">
        <w:rPr>
          <w:lang w:val="en-US"/>
        </w:rPr>
        <w:t xml:space="preserve">  1     -1.911490   -0.882538   -0.315590</w:t>
      </w:r>
    </w:p>
    <w:p w14:paraId="030036C0" w14:textId="77777777" w:rsidR="00B93671" w:rsidRPr="00B93671" w:rsidRDefault="00B93671" w:rsidP="00B93671">
      <w:pPr>
        <w:spacing w:after="0" w:line="240" w:lineRule="auto"/>
        <w:rPr>
          <w:lang w:val="en-US"/>
        </w:rPr>
      </w:pPr>
      <w:r w:rsidRPr="00B93671">
        <w:rPr>
          <w:lang w:val="en-US"/>
        </w:rPr>
        <w:t xml:space="preserve">  1      0.448240    0.009888   -2.741570</w:t>
      </w:r>
    </w:p>
    <w:p w14:paraId="3A4115F4" w14:textId="77777777" w:rsidR="00B93671" w:rsidRPr="00B93671" w:rsidRDefault="00B93671" w:rsidP="00B93671">
      <w:pPr>
        <w:spacing w:after="0" w:line="240" w:lineRule="auto"/>
        <w:rPr>
          <w:lang w:val="en-US"/>
        </w:rPr>
      </w:pPr>
      <w:r w:rsidRPr="00B93671">
        <w:rPr>
          <w:lang w:val="en-US"/>
        </w:rPr>
        <w:lastRenderedPageBreak/>
        <w:t xml:space="preserve">  8      2.457672    0.013680   -2.655402</w:t>
      </w:r>
    </w:p>
    <w:p w14:paraId="6DF3FFF1" w14:textId="77777777" w:rsidR="00B93671" w:rsidRPr="00B93671" w:rsidRDefault="00B93671" w:rsidP="00B93671">
      <w:pPr>
        <w:spacing w:after="0" w:line="240" w:lineRule="auto"/>
        <w:rPr>
          <w:lang w:val="en-US"/>
        </w:rPr>
      </w:pPr>
      <w:r w:rsidRPr="00B93671">
        <w:rPr>
          <w:lang w:val="en-US"/>
        </w:rPr>
        <w:t>Rotational Constants [GHz] =                     1.592       1.944       7.941</w:t>
      </w:r>
    </w:p>
    <w:p w14:paraId="44AEAA46" w14:textId="77777777" w:rsidR="00B93671" w:rsidRPr="00B93671" w:rsidRDefault="00B93671" w:rsidP="00B93671">
      <w:pPr>
        <w:spacing w:after="0" w:line="240" w:lineRule="auto"/>
        <w:rPr>
          <w:lang w:val="en-US"/>
        </w:rPr>
      </w:pPr>
      <w:r w:rsidRPr="00B93671">
        <w:rPr>
          <w:lang w:val="en-US"/>
        </w:rPr>
        <w:t>Frequencies [cm-1]</w:t>
      </w:r>
    </w:p>
    <w:p w14:paraId="7BC724A8" w14:textId="77777777" w:rsidR="00B93671" w:rsidRPr="00B93671" w:rsidRDefault="00B93671" w:rsidP="00B93671">
      <w:pPr>
        <w:spacing w:after="0" w:line="240" w:lineRule="auto"/>
        <w:rPr>
          <w:lang w:val="en-US"/>
        </w:rPr>
      </w:pPr>
      <w:r w:rsidRPr="00B93671">
        <w:rPr>
          <w:lang w:val="en-US"/>
        </w:rPr>
        <w:t xml:space="preserve">  117.2768</w:t>
      </w:r>
      <w:r w:rsidRPr="00B93671">
        <w:rPr>
          <w:lang w:val="en-US"/>
        </w:rPr>
        <w:tab/>
        <w:t xml:space="preserve">  130.3355</w:t>
      </w:r>
      <w:r w:rsidRPr="00B93671">
        <w:rPr>
          <w:lang w:val="en-US"/>
        </w:rPr>
        <w:tab/>
        <w:t xml:space="preserve">  185.8472</w:t>
      </w:r>
      <w:r w:rsidRPr="00B93671">
        <w:rPr>
          <w:lang w:val="en-US"/>
        </w:rPr>
        <w:tab/>
      </w:r>
    </w:p>
    <w:p w14:paraId="21D62A15" w14:textId="77777777" w:rsidR="00B93671" w:rsidRPr="00B93671" w:rsidRDefault="00B93671" w:rsidP="00B93671">
      <w:pPr>
        <w:spacing w:after="0" w:line="240" w:lineRule="auto"/>
        <w:rPr>
          <w:lang w:val="en-US"/>
        </w:rPr>
      </w:pPr>
      <w:r w:rsidRPr="00B93671">
        <w:rPr>
          <w:lang w:val="en-US"/>
        </w:rPr>
        <w:t xml:space="preserve">  222.9414</w:t>
      </w:r>
      <w:r w:rsidRPr="00B93671">
        <w:rPr>
          <w:lang w:val="en-US"/>
        </w:rPr>
        <w:tab/>
        <w:t xml:space="preserve">  232.6464</w:t>
      </w:r>
      <w:r w:rsidRPr="00B93671">
        <w:rPr>
          <w:lang w:val="en-US"/>
        </w:rPr>
        <w:tab/>
        <w:t xml:space="preserve">  367.2280</w:t>
      </w:r>
      <w:r w:rsidRPr="00B93671">
        <w:rPr>
          <w:lang w:val="en-US"/>
        </w:rPr>
        <w:tab/>
      </w:r>
    </w:p>
    <w:p w14:paraId="3019346F" w14:textId="77777777" w:rsidR="00B93671" w:rsidRPr="00B93671" w:rsidRDefault="00B93671" w:rsidP="00B93671">
      <w:pPr>
        <w:spacing w:after="0" w:line="240" w:lineRule="auto"/>
        <w:rPr>
          <w:lang w:val="en-US"/>
        </w:rPr>
      </w:pPr>
      <w:r w:rsidRPr="00B93671">
        <w:rPr>
          <w:lang w:val="en-US"/>
        </w:rPr>
        <w:t xml:space="preserve">  470.5475</w:t>
      </w:r>
      <w:r w:rsidRPr="00B93671">
        <w:rPr>
          <w:lang w:val="en-US"/>
        </w:rPr>
        <w:tab/>
        <w:t xml:space="preserve">  477.4172</w:t>
      </w:r>
      <w:r w:rsidRPr="00B93671">
        <w:rPr>
          <w:lang w:val="en-US"/>
        </w:rPr>
        <w:tab/>
        <w:t xml:space="preserve">  535.9862</w:t>
      </w:r>
      <w:r w:rsidRPr="00B93671">
        <w:rPr>
          <w:lang w:val="en-US"/>
        </w:rPr>
        <w:tab/>
      </w:r>
    </w:p>
    <w:p w14:paraId="51FD40C4" w14:textId="77777777" w:rsidR="00B93671" w:rsidRPr="00B93671" w:rsidRDefault="00B93671" w:rsidP="00B93671">
      <w:pPr>
        <w:spacing w:after="0" w:line="240" w:lineRule="auto"/>
        <w:rPr>
          <w:lang w:val="en-US"/>
        </w:rPr>
      </w:pPr>
      <w:r w:rsidRPr="00B93671">
        <w:rPr>
          <w:lang w:val="en-US"/>
        </w:rPr>
        <w:t xml:space="preserve">  847.5639</w:t>
      </w:r>
      <w:r w:rsidRPr="00B93671">
        <w:rPr>
          <w:lang w:val="en-US"/>
        </w:rPr>
        <w:tab/>
        <w:t xml:space="preserve">  866.2675</w:t>
      </w:r>
      <w:r w:rsidRPr="00B93671">
        <w:rPr>
          <w:lang w:val="en-US"/>
        </w:rPr>
        <w:tab/>
        <w:t xml:space="preserve">  956.3340</w:t>
      </w:r>
      <w:r w:rsidRPr="00B93671">
        <w:rPr>
          <w:lang w:val="en-US"/>
        </w:rPr>
        <w:tab/>
      </w:r>
    </w:p>
    <w:p w14:paraId="7BAA931D" w14:textId="77777777" w:rsidR="00B93671" w:rsidRPr="00B93671" w:rsidRDefault="00B93671" w:rsidP="00B93671">
      <w:pPr>
        <w:spacing w:after="0" w:line="240" w:lineRule="auto"/>
        <w:rPr>
          <w:lang w:val="en-US"/>
        </w:rPr>
      </w:pPr>
      <w:r w:rsidRPr="00B93671">
        <w:rPr>
          <w:lang w:val="en-US"/>
        </w:rPr>
        <w:t xml:space="preserve"> 1006.1034</w:t>
      </w:r>
      <w:r w:rsidRPr="00B93671">
        <w:rPr>
          <w:lang w:val="en-US"/>
        </w:rPr>
        <w:tab/>
        <w:t xml:space="preserve"> 1021.9833</w:t>
      </w:r>
      <w:r w:rsidRPr="00B93671">
        <w:rPr>
          <w:lang w:val="en-US"/>
        </w:rPr>
        <w:tab/>
        <w:t xml:space="preserve"> 1062.2509</w:t>
      </w:r>
      <w:r w:rsidRPr="00B93671">
        <w:rPr>
          <w:lang w:val="en-US"/>
        </w:rPr>
        <w:tab/>
      </w:r>
    </w:p>
    <w:p w14:paraId="59DABFA9" w14:textId="77777777" w:rsidR="00B93671" w:rsidRPr="00B93671" w:rsidRDefault="00B93671" w:rsidP="00B93671">
      <w:pPr>
        <w:spacing w:after="0" w:line="240" w:lineRule="auto"/>
        <w:rPr>
          <w:lang w:val="en-US"/>
        </w:rPr>
      </w:pPr>
      <w:r w:rsidRPr="00B93671">
        <w:rPr>
          <w:lang w:val="en-US"/>
        </w:rPr>
        <w:t xml:space="preserve"> 1102.6460</w:t>
      </w:r>
      <w:r w:rsidRPr="00B93671">
        <w:rPr>
          <w:lang w:val="en-US"/>
        </w:rPr>
        <w:tab/>
        <w:t xml:space="preserve"> 1141.9362</w:t>
      </w:r>
      <w:r w:rsidRPr="00B93671">
        <w:rPr>
          <w:lang w:val="en-US"/>
        </w:rPr>
        <w:tab/>
        <w:t xml:space="preserve"> 1215.1062</w:t>
      </w:r>
      <w:r w:rsidRPr="00B93671">
        <w:rPr>
          <w:lang w:val="en-US"/>
        </w:rPr>
        <w:tab/>
      </w:r>
    </w:p>
    <w:p w14:paraId="37F7A776" w14:textId="77777777" w:rsidR="00B93671" w:rsidRPr="00B93671" w:rsidRDefault="00B93671" w:rsidP="00B93671">
      <w:pPr>
        <w:spacing w:after="0" w:line="240" w:lineRule="auto"/>
        <w:rPr>
          <w:lang w:val="en-US"/>
        </w:rPr>
      </w:pPr>
      <w:r w:rsidRPr="00B93671">
        <w:rPr>
          <w:lang w:val="en-US"/>
        </w:rPr>
        <w:t xml:space="preserve"> 1341.2762</w:t>
      </w:r>
      <w:r w:rsidRPr="00B93671">
        <w:rPr>
          <w:lang w:val="en-US"/>
        </w:rPr>
        <w:tab/>
        <w:t xml:space="preserve"> 1409.5958</w:t>
      </w:r>
      <w:r w:rsidRPr="00B93671">
        <w:rPr>
          <w:lang w:val="en-US"/>
        </w:rPr>
        <w:tab/>
        <w:t xml:space="preserve"> 1415.0789</w:t>
      </w:r>
      <w:r w:rsidRPr="00B93671">
        <w:rPr>
          <w:lang w:val="en-US"/>
        </w:rPr>
        <w:tab/>
      </w:r>
    </w:p>
    <w:p w14:paraId="32E03761" w14:textId="77777777" w:rsidR="00B93671" w:rsidRPr="00B93671" w:rsidRDefault="00B93671" w:rsidP="00B93671">
      <w:pPr>
        <w:spacing w:after="0" w:line="240" w:lineRule="auto"/>
        <w:rPr>
          <w:lang w:val="en-US"/>
        </w:rPr>
      </w:pPr>
      <w:r w:rsidRPr="00B93671">
        <w:rPr>
          <w:lang w:val="en-US"/>
        </w:rPr>
        <w:t xml:space="preserve"> 1433.0081</w:t>
      </w:r>
      <w:r w:rsidRPr="00B93671">
        <w:rPr>
          <w:lang w:val="en-US"/>
        </w:rPr>
        <w:tab/>
        <w:t xml:space="preserve"> 1470.7183</w:t>
      </w:r>
      <w:r w:rsidRPr="00B93671">
        <w:rPr>
          <w:lang w:val="en-US"/>
        </w:rPr>
        <w:tab/>
        <w:t xml:space="preserve"> 1482.7563</w:t>
      </w:r>
      <w:r w:rsidRPr="00B93671">
        <w:rPr>
          <w:lang w:val="en-US"/>
        </w:rPr>
        <w:tab/>
      </w:r>
    </w:p>
    <w:p w14:paraId="5EB95216" w14:textId="77777777" w:rsidR="00B93671" w:rsidRPr="00B93671" w:rsidRDefault="00B93671" w:rsidP="00B93671">
      <w:pPr>
        <w:spacing w:after="0" w:line="240" w:lineRule="auto"/>
        <w:rPr>
          <w:lang w:val="en-US"/>
        </w:rPr>
      </w:pPr>
      <w:r w:rsidRPr="00B93671">
        <w:rPr>
          <w:lang w:val="en-US"/>
        </w:rPr>
        <w:t xml:space="preserve"> 1489.5219</w:t>
      </w:r>
      <w:r w:rsidRPr="00B93671">
        <w:rPr>
          <w:lang w:val="en-US"/>
        </w:rPr>
        <w:tab/>
        <w:t xml:space="preserve"> 1492.4940</w:t>
      </w:r>
      <w:r w:rsidRPr="00B93671">
        <w:rPr>
          <w:lang w:val="en-US"/>
        </w:rPr>
        <w:tab/>
        <w:t xml:space="preserve"> 1692.8730</w:t>
      </w:r>
      <w:r w:rsidRPr="00B93671">
        <w:rPr>
          <w:lang w:val="en-US"/>
        </w:rPr>
        <w:tab/>
      </w:r>
    </w:p>
    <w:p w14:paraId="068F0BA2" w14:textId="77777777" w:rsidR="00B93671" w:rsidRPr="00B93671" w:rsidRDefault="00B93671" w:rsidP="00B93671">
      <w:pPr>
        <w:spacing w:after="0" w:line="240" w:lineRule="auto"/>
        <w:rPr>
          <w:lang w:val="en-US"/>
        </w:rPr>
      </w:pPr>
      <w:r w:rsidRPr="00B93671">
        <w:rPr>
          <w:lang w:val="en-US"/>
        </w:rPr>
        <w:t xml:space="preserve"> 1758.5513</w:t>
      </w:r>
      <w:r w:rsidRPr="00B93671">
        <w:rPr>
          <w:lang w:val="en-US"/>
        </w:rPr>
        <w:tab/>
        <w:t xml:space="preserve"> 2898.4189</w:t>
      </w:r>
      <w:r w:rsidRPr="00B93671">
        <w:rPr>
          <w:lang w:val="en-US"/>
        </w:rPr>
        <w:tab/>
        <w:t xml:space="preserve"> 3012.5752</w:t>
      </w:r>
      <w:r w:rsidRPr="00B93671">
        <w:rPr>
          <w:lang w:val="en-US"/>
        </w:rPr>
        <w:tab/>
      </w:r>
    </w:p>
    <w:p w14:paraId="38BE0012" w14:textId="77777777" w:rsidR="00B93671" w:rsidRPr="00B93671" w:rsidRDefault="00B93671" w:rsidP="00B93671">
      <w:pPr>
        <w:spacing w:after="0" w:line="240" w:lineRule="auto"/>
        <w:rPr>
          <w:lang w:val="en-US"/>
        </w:rPr>
      </w:pPr>
      <w:r w:rsidRPr="00B93671">
        <w:rPr>
          <w:lang w:val="en-US"/>
        </w:rPr>
        <w:t xml:space="preserve"> 3022.2473</w:t>
      </w:r>
      <w:r w:rsidRPr="00B93671">
        <w:rPr>
          <w:lang w:val="en-US"/>
        </w:rPr>
        <w:tab/>
        <w:t xml:space="preserve"> 3056.0779</w:t>
      </w:r>
      <w:r w:rsidRPr="00B93671">
        <w:rPr>
          <w:lang w:val="en-US"/>
        </w:rPr>
        <w:tab/>
        <w:t xml:space="preserve"> 3062.7104</w:t>
      </w:r>
      <w:r w:rsidRPr="00B93671">
        <w:rPr>
          <w:lang w:val="en-US"/>
        </w:rPr>
        <w:tab/>
      </w:r>
    </w:p>
    <w:p w14:paraId="6C15918C" w14:textId="77777777" w:rsidR="00B93671" w:rsidRPr="00B93671" w:rsidRDefault="00B93671" w:rsidP="00B93671">
      <w:pPr>
        <w:spacing w:after="0" w:line="240" w:lineRule="auto"/>
        <w:rPr>
          <w:lang w:val="en-US"/>
        </w:rPr>
      </w:pPr>
      <w:r w:rsidRPr="00B93671">
        <w:rPr>
          <w:lang w:val="en-US"/>
        </w:rPr>
        <w:t xml:space="preserve"> 3115.2695</w:t>
      </w:r>
      <w:r w:rsidRPr="00B93671">
        <w:rPr>
          <w:lang w:val="en-US"/>
        </w:rPr>
        <w:tab/>
        <w:t xml:space="preserve"> 3139.9353</w:t>
      </w:r>
      <w:r w:rsidRPr="00B93671">
        <w:rPr>
          <w:lang w:val="en-US"/>
        </w:rPr>
        <w:tab/>
        <w:t xml:space="preserve"> 3150.7830</w:t>
      </w:r>
      <w:r w:rsidRPr="00B93671">
        <w:rPr>
          <w:lang w:val="en-US"/>
        </w:rPr>
        <w:tab/>
      </w:r>
    </w:p>
    <w:p w14:paraId="127D8DFD" w14:textId="3D6BF099" w:rsidR="00B93671" w:rsidRPr="00B93671" w:rsidRDefault="00B93671" w:rsidP="00B93671">
      <w:pPr>
        <w:spacing w:after="0" w:line="240" w:lineRule="auto"/>
        <w:rPr>
          <w:b/>
          <w:lang w:val="en-US"/>
        </w:rPr>
      </w:pPr>
    </w:p>
    <w:p w14:paraId="2BE301C0" w14:textId="70F9E5BC" w:rsidR="00507BDB" w:rsidRDefault="00507BDB" w:rsidP="00B93671">
      <w:pPr>
        <w:spacing w:after="0" w:line="240" w:lineRule="auto"/>
        <w:rPr>
          <w:b/>
          <w:lang w:val="en-US"/>
        </w:rPr>
      </w:pPr>
      <w:r>
        <w:rPr>
          <w:b/>
          <w:noProof/>
          <w:lang w:eastAsia="nl-BE"/>
        </w:rPr>
        <w:drawing>
          <wp:anchor distT="0" distB="0" distL="114300" distR="114300" simplePos="0" relativeHeight="251687936" behindDoc="0" locked="0" layoutInCell="1" allowOverlap="1" wp14:anchorId="4138EAC5" wp14:editId="3DEF5A6D">
            <wp:simplePos x="0" y="0"/>
            <wp:positionH relativeFrom="column">
              <wp:posOffset>2983865</wp:posOffset>
            </wp:positionH>
            <wp:positionV relativeFrom="paragraph">
              <wp:posOffset>152400</wp:posOffset>
            </wp:positionV>
            <wp:extent cx="1372235" cy="859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372235" cy="859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CEC90" w14:textId="77777777" w:rsidR="00B93671" w:rsidRPr="00B93671" w:rsidRDefault="00B93671" w:rsidP="00B93671">
      <w:pPr>
        <w:spacing w:after="0" w:line="240" w:lineRule="auto"/>
        <w:rPr>
          <w:b/>
          <w:lang w:val="en-US"/>
        </w:rPr>
      </w:pPr>
      <w:r w:rsidRPr="00B93671">
        <w:rPr>
          <w:b/>
          <w:lang w:val="en-US"/>
        </w:rPr>
        <w:t>Rxn33 (cis)</w:t>
      </w:r>
    </w:p>
    <w:p w14:paraId="6BCC3F5B" w14:textId="77777777" w:rsidR="00B93671" w:rsidRPr="00B93671" w:rsidRDefault="00B93671" w:rsidP="00B93671">
      <w:pPr>
        <w:spacing w:after="0" w:line="240" w:lineRule="auto"/>
        <w:rPr>
          <w:b/>
          <w:lang w:val="en-US"/>
        </w:rPr>
      </w:pPr>
      <w:r w:rsidRPr="00B93671">
        <w:rPr>
          <w:b/>
          <w:lang w:val="en-US"/>
        </w:rPr>
        <w:t xml:space="preserve">TS  CC(C)=CCJOH =&gt; c-CC(C)=CC=O+H   </w:t>
      </w:r>
    </w:p>
    <w:p w14:paraId="15A7673E" w14:textId="77777777" w:rsidR="00B93671" w:rsidRPr="00B93671" w:rsidRDefault="00B93671" w:rsidP="00B93671">
      <w:pPr>
        <w:spacing w:after="0" w:line="240" w:lineRule="auto"/>
        <w:rPr>
          <w:lang w:val="en-US"/>
        </w:rPr>
      </w:pPr>
    </w:p>
    <w:p w14:paraId="52307FA0" w14:textId="77777777" w:rsidR="00B93671" w:rsidRPr="00B93671" w:rsidRDefault="00B93671" w:rsidP="00B93671">
      <w:pPr>
        <w:spacing w:after="0" w:line="240" w:lineRule="auto"/>
        <w:rPr>
          <w:lang w:val="en-US"/>
        </w:rPr>
      </w:pPr>
      <w:r w:rsidRPr="00B93671">
        <w:rPr>
          <w:lang w:val="en-US"/>
        </w:rPr>
        <w:t>Geometry [Angstroms]</w:t>
      </w:r>
    </w:p>
    <w:p w14:paraId="299D0F9E" w14:textId="77777777" w:rsidR="00B93671" w:rsidRPr="00B93671" w:rsidRDefault="00B93671" w:rsidP="00B93671">
      <w:pPr>
        <w:spacing w:after="0" w:line="240" w:lineRule="auto"/>
        <w:rPr>
          <w:lang w:val="en-US"/>
        </w:rPr>
      </w:pPr>
      <w:r w:rsidRPr="00B93671">
        <w:rPr>
          <w:lang w:val="en-US"/>
        </w:rPr>
        <w:t xml:space="preserve">  6      0.036584   -0.007135   -0.019053</w:t>
      </w:r>
    </w:p>
    <w:p w14:paraId="096CE8DC" w14:textId="77777777" w:rsidR="00B93671" w:rsidRPr="00B93671" w:rsidRDefault="00B93671" w:rsidP="00B93671">
      <w:pPr>
        <w:spacing w:after="0" w:line="240" w:lineRule="auto"/>
        <w:rPr>
          <w:lang w:val="en-US"/>
        </w:rPr>
      </w:pPr>
      <w:r w:rsidRPr="00B93671">
        <w:rPr>
          <w:lang w:val="en-US"/>
        </w:rPr>
        <w:t xml:space="preserve">  6     -0.012085    0.006822    1.483962</w:t>
      </w:r>
    </w:p>
    <w:p w14:paraId="322DE5D6" w14:textId="77777777" w:rsidR="00B93671" w:rsidRPr="00B93671" w:rsidRDefault="00B93671" w:rsidP="00B93671">
      <w:pPr>
        <w:spacing w:after="0" w:line="240" w:lineRule="auto"/>
        <w:rPr>
          <w:lang w:val="en-US"/>
        </w:rPr>
      </w:pPr>
      <w:r w:rsidRPr="00B93671">
        <w:rPr>
          <w:lang w:val="en-US"/>
        </w:rPr>
        <w:t xml:space="preserve">  6      1.231160    0.008763   -0.658473</w:t>
      </w:r>
    </w:p>
    <w:p w14:paraId="25D71923" w14:textId="77777777" w:rsidR="00B93671" w:rsidRPr="00B93671" w:rsidRDefault="00B93671" w:rsidP="00B93671">
      <w:pPr>
        <w:spacing w:after="0" w:line="240" w:lineRule="auto"/>
        <w:rPr>
          <w:lang w:val="en-US"/>
        </w:rPr>
      </w:pPr>
      <w:r w:rsidRPr="00B93671">
        <w:rPr>
          <w:lang w:val="en-US"/>
        </w:rPr>
        <w:t xml:space="preserve">  6     -1.299784   -0.039646   -0.703201</w:t>
      </w:r>
    </w:p>
    <w:p w14:paraId="47EC17C0" w14:textId="77777777" w:rsidR="00B93671" w:rsidRPr="00B93671" w:rsidRDefault="00B93671" w:rsidP="00B93671">
      <w:pPr>
        <w:spacing w:after="0" w:line="240" w:lineRule="auto"/>
        <w:rPr>
          <w:lang w:val="en-US"/>
        </w:rPr>
      </w:pPr>
      <w:r w:rsidRPr="00B93671">
        <w:rPr>
          <w:lang w:val="en-US"/>
        </w:rPr>
        <w:t xml:space="preserve">  6      1.494946   -0.001417   -2.088718</w:t>
      </w:r>
    </w:p>
    <w:p w14:paraId="4757F7E4" w14:textId="77777777" w:rsidR="00B93671" w:rsidRPr="00B93671" w:rsidRDefault="00B93671" w:rsidP="00B93671">
      <w:pPr>
        <w:spacing w:after="0" w:line="240" w:lineRule="auto"/>
        <w:rPr>
          <w:lang w:val="en-US"/>
        </w:rPr>
      </w:pPr>
      <w:r w:rsidRPr="00B93671">
        <w:rPr>
          <w:lang w:val="en-US"/>
        </w:rPr>
        <w:t xml:space="preserve">  1      2.130807    0.037902   -0.048342</w:t>
      </w:r>
    </w:p>
    <w:p w14:paraId="14CDC930" w14:textId="77777777" w:rsidR="00B93671" w:rsidRPr="00B93671" w:rsidRDefault="00B93671" w:rsidP="00B93671">
      <w:pPr>
        <w:spacing w:after="0" w:line="240" w:lineRule="auto"/>
        <w:rPr>
          <w:lang w:val="en-US"/>
        </w:rPr>
      </w:pPr>
      <w:r w:rsidRPr="00B93671">
        <w:rPr>
          <w:lang w:val="en-US"/>
        </w:rPr>
        <w:t xml:space="preserve">  1     -0.550382   -0.871639    1.858192</w:t>
      </w:r>
    </w:p>
    <w:p w14:paraId="35ABE45F" w14:textId="77777777" w:rsidR="00B93671" w:rsidRPr="00B93671" w:rsidRDefault="00B93671" w:rsidP="00B93671">
      <w:pPr>
        <w:spacing w:after="0" w:line="240" w:lineRule="auto"/>
        <w:rPr>
          <w:lang w:val="en-US"/>
        </w:rPr>
      </w:pPr>
      <w:r w:rsidRPr="00B93671">
        <w:rPr>
          <w:lang w:val="en-US"/>
        </w:rPr>
        <w:t xml:space="preserve">  1      0.982344    0.020492    1.932031</w:t>
      </w:r>
    </w:p>
    <w:p w14:paraId="1E64D141" w14:textId="77777777" w:rsidR="00B93671" w:rsidRPr="00B93671" w:rsidRDefault="00B93671" w:rsidP="00B93671">
      <w:pPr>
        <w:spacing w:after="0" w:line="240" w:lineRule="auto"/>
        <w:rPr>
          <w:lang w:val="en-US"/>
        </w:rPr>
      </w:pPr>
      <w:r w:rsidRPr="00B93671">
        <w:rPr>
          <w:lang w:val="en-US"/>
        </w:rPr>
        <w:t xml:space="preserve">  1     -0.566668    0.882831    1.839968</w:t>
      </w:r>
    </w:p>
    <w:p w14:paraId="1CBC5BB2" w14:textId="77777777" w:rsidR="00B93671" w:rsidRPr="00B93671" w:rsidRDefault="00B93671" w:rsidP="00B93671">
      <w:pPr>
        <w:spacing w:after="0" w:line="240" w:lineRule="auto"/>
        <w:rPr>
          <w:lang w:val="en-US"/>
        </w:rPr>
      </w:pPr>
      <w:r w:rsidRPr="00B93671">
        <w:rPr>
          <w:lang w:val="en-US"/>
        </w:rPr>
        <w:t xml:space="preserve">  1     -1.919817    0.790080   -0.343852</w:t>
      </w:r>
    </w:p>
    <w:p w14:paraId="01166E2B" w14:textId="77777777" w:rsidR="00B93671" w:rsidRPr="00B93671" w:rsidRDefault="00B93671" w:rsidP="00B93671">
      <w:pPr>
        <w:spacing w:after="0" w:line="240" w:lineRule="auto"/>
        <w:rPr>
          <w:lang w:val="en-US"/>
        </w:rPr>
      </w:pPr>
      <w:r w:rsidRPr="00B93671">
        <w:rPr>
          <w:lang w:val="en-US"/>
        </w:rPr>
        <w:t xml:space="preserve">  1     -1.211520    0.014027   -1.783619</w:t>
      </w:r>
    </w:p>
    <w:p w14:paraId="548D2B6E" w14:textId="77777777" w:rsidR="00B93671" w:rsidRPr="00B93671" w:rsidRDefault="00B93671" w:rsidP="00B93671">
      <w:pPr>
        <w:spacing w:after="0" w:line="240" w:lineRule="auto"/>
        <w:rPr>
          <w:lang w:val="en-US"/>
        </w:rPr>
      </w:pPr>
      <w:r w:rsidRPr="00B93671">
        <w:rPr>
          <w:lang w:val="en-US"/>
        </w:rPr>
        <w:t xml:space="preserve">  1     -1.832105   -0.959498   -0.432539</w:t>
      </w:r>
    </w:p>
    <w:p w14:paraId="46C80390" w14:textId="77777777" w:rsidR="00B93671" w:rsidRPr="00B93671" w:rsidRDefault="00B93671" w:rsidP="00B93671">
      <w:pPr>
        <w:spacing w:after="0" w:line="240" w:lineRule="auto"/>
        <w:rPr>
          <w:lang w:val="en-US"/>
        </w:rPr>
      </w:pPr>
      <w:r w:rsidRPr="00B93671">
        <w:rPr>
          <w:lang w:val="en-US"/>
        </w:rPr>
        <w:t xml:space="preserve">  1      2.568505   -0.016982   -2.350971</w:t>
      </w:r>
    </w:p>
    <w:p w14:paraId="023D8023" w14:textId="77777777" w:rsidR="00B93671" w:rsidRPr="00B93671" w:rsidRDefault="00B93671" w:rsidP="00B93671">
      <w:pPr>
        <w:spacing w:after="0" w:line="240" w:lineRule="auto"/>
        <w:rPr>
          <w:lang w:val="en-US"/>
        </w:rPr>
      </w:pPr>
      <w:r w:rsidRPr="00B93671">
        <w:rPr>
          <w:lang w:val="en-US"/>
        </w:rPr>
        <w:t xml:space="preserve">  8      0.658373   -0.015232   -3.003921</w:t>
      </w:r>
    </w:p>
    <w:p w14:paraId="0C696382" w14:textId="77777777" w:rsidR="00B93671" w:rsidRPr="00B93671" w:rsidRDefault="00B93671" w:rsidP="00B93671">
      <w:pPr>
        <w:spacing w:after="0" w:line="240" w:lineRule="auto"/>
        <w:rPr>
          <w:lang w:val="en-US"/>
        </w:rPr>
      </w:pPr>
      <w:r w:rsidRPr="00B93671">
        <w:rPr>
          <w:lang w:val="en-US"/>
        </w:rPr>
        <w:t xml:space="preserve">  1      0.313427   -1.405140   -3.772853</w:t>
      </w:r>
    </w:p>
    <w:p w14:paraId="421B2CD3" w14:textId="77777777" w:rsidR="00B93671" w:rsidRPr="00B93671" w:rsidRDefault="00B93671" w:rsidP="00B93671">
      <w:pPr>
        <w:spacing w:after="0" w:line="240" w:lineRule="auto"/>
        <w:rPr>
          <w:lang w:val="en-US"/>
        </w:rPr>
      </w:pPr>
      <w:r w:rsidRPr="00B93671">
        <w:rPr>
          <w:lang w:val="en-US"/>
        </w:rPr>
        <w:t>Rotational Constants [GHz] =                     1.761       2.257       6.937</w:t>
      </w:r>
    </w:p>
    <w:p w14:paraId="279366C6" w14:textId="77777777" w:rsidR="00B93671" w:rsidRPr="00B93671" w:rsidRDefault="00B93671" w:rsidP="00B93671">
      <w:pPr>
        <w:spacing w:after="0" w:line="240" w:lineRule="auto"/>
        <w:rPr>
          <w:lang w:val="en-US"/>
        </w:rPr>
      </w:pPr>
      <w:r w:rsidRPr="00B93671">
        <w:rPr>
          <w:lang w:val="en-US"/>
        </w:rPr>
        <w:t>Frequencies [cm-1]</w:t>
      </w:r>
    </w:p>
    <w:p w14:paraId="5CDA7319" w14:textId="77777777" w:rsidR="00B93671" w:rsidRPr="00B93671" w:rsidRDefault="00B93671" w:rsidP="00B93671">
      <w:pPr>
        <w:spacing w:after="0" w:line="240" w:lineRule="auto"/>
        <w:rPr>
          <w:lang w:val="en-US"/>
        </w:rPr>
      </w:pPr>
      <w:r w:rsidRPr="00B93671">
        <w:rPr>
          <w:lang w:val="en-US"/>
        </w:rPr>
        <w:t>-1055.6949</w:t>
      </w:r>
      <w:r w:rsidRPr="00B93671">
        <w:rPr>
          <w:lang w:val="en-US"/>
        </w:rPr>
        <w:tab/>
        <w:t xml:space="preserve">   74.5718</w:t>
      </w:r>
      <w:r w:rsidRPr="00B93671">
        <w:rPr>
          <w:lang w:val="en-US"/>
        </w:rPr>
        <w:tab/>
        <w:t xml:space="preserve">  106.3125</w:t>
      </w:r>
      <w:r w:rsidRPr="00B93671">
        <w:rPr>
          <w:lang w:val="en-US"/>
        </w:rPr>
        <w:tab/>
      </w:r>
    </w:p>
    <w:p w14:paraId="437E76A0" w14:textId="77777777" w:rsidR="00B93671" w:rsidRPr="00B93671" w:rsidRDefault="00B93671" w:rsidP="00B93671">
      <w:pPr>
        <w:spacing w:after="0" w:line="240" w:lineRule="auto"/>
        <w:rPr>
          <w:lang w:val="en-US"/>
        </w:rPr>
      </w:pPr>
      <w:r w:rsidRPr="00B93671">
        <w:rPr>
          <w:lang w:val="en-US"/>
        </w:rPr>
        <w:t xml:space="preserve">  113.5507</w:t>
      </w:r>
      <w:r w:rsidRPr="00B93671">
        <w:rPr>
          <w:lang w:val="en-US"/>
        </w:rPr>
        <w:tab/>
        <w:t xml:space="preserve">  167.8923</w:t>
      </w:r>
      <w:r w:rsidRPr="00B93671">
        <w:rPr>
          <w:lang w:val="en-US"/>
        </w:rPr>
        <w:tab/>
        <w:t xml:space="preserve">  241.9655</w:t>
      </w:r>
      <w:r w:rsidRPr="00B93671">
        <w:rPr>
          <w:lang w:val="en-US"/>
        </w:rPr>
        <w:tab/>
      </w:r>
    </w:p>
    <w:p w14:paraId="6599AB38" w14:textId="77777777" w:rsidR="00B93671" w:rsidRPr="00B93671" w:rsidRDefault="00B93671" w:rsidP="00B93671">
      <w:pPr>
        <w:spacing w:after="0" w:line="240" w:lineRule="auto"/>
        <w:rPr>
          <w:lang w:val="en-US"/>
        </w:rPr>
      </w:pPr>
      <w:r w:rsidRPr="00B93671">
        <w:rPr>
          <w:lang w:val="en-US"/>
        </w:rPr>
        <w:t xml:space="preserve">  258.8773</w:t>
      </w:r>
      <w:r w:rsidRPr="00B93671">
        <w:rPr>
          <w:lang w:val="en-US"/>
        </w:rPr>
        <w:tab/>
        <w:t xml:space="preserve">  372.2068</w:t>
      </w:r>
      <w:r w:rsidRPr="00B93671">
        <w:rPr>
          <w:lang w:val="en-US"/>
        </w:rPr>
        <w:tab/>
        <w:t xml:space="preserve">  395.4566</w:t>
      </w:r>
      <w:r w:rsidRPr="00B93671">
        <w:rPr>
          <w:lang w:val="en-US"/>
        </w:rPr>
        <w:tab/>
      </w:r>
    </w:p>
    <w:p w14:paraId="534A6E0A" w14:textId="77777777" w:rsidR="00B93671" w:rsidRPr="00B93671" w:rsidRDefault="00B93671" w:rsidP="00B93671">
      <w:pPr>
        <w:spacing w:after="0" w:line="240" w:lineRule="auto"/>
        <w:rPr>
          <w:lang w:val="en-US"/>
        </w:rPr>
      </w:pPr>
      <w:r w:rsidRPr="00B93671">
        <w:rPr>
          <w:lang w:val="en-US"/>
        </w:rPr>
        <w:t xml:space="preserve">  485.8950</w:t>
      </w:r>
      <w:r w:rsidRPr="00B93671">
        <w:rPr>
          <w:lang w:val="en-US"/>
        </w:rPr>
        <w:tab/>
        <w:t xml:space="preserve">  496.7398</w:t>
      </w:r>
      <w:r w:rsidRPr="00B93671">
        <w:rPr>
          <w:lang w:val="en-US"/>
        </w:rPr>
        <w:tab/>
        <w:t xml:space="preserve">  729.2581</w:t>
      </w:r>
      <w:r w:rsidRPr="00B93671">
        <w:rPr>
          <w:lang w:val="en-US"/>
        </w:rPr>
        <w:tab/>
      </w:r>
    </w:p>
    <w:p w14:paraId="696C68A5" w14:textId="77777777" w:rsidR="00B93671" w:rsidRPr="00B93671" w:rsidRDefault="00B93671" w:rsidP="00B93671">
      <w:pPr>
        <w:spacing w:after="0" w:line="240" w:lineRule="auto"/>
        <w:rPr>
          <w:lang w:val="en-US"/>
        </w:rPr>
      </w:pPr>
      <w:r w:rsidRPr="00B93671">
        <w:rPr>
          <w:lang w:val="en-US"/>
        </w:rPr>
        <w:t xml:space="preserve">  839.6325</w:t>
      </w:r>
      <w:r w:rsidRPr="00B93671">
        <w:rPr>
          <w:lang w:val="en-US"/>
        </w:rPr>
        <w:tab/>
        <w:t xml:space="preserve">  846.0785</w:t>
      </w:r>
      <w:r w:rsidRPr="00B93671">
        <w:rPr>
          <w:lang w:val="en-US"/>
        </w:rPr>
        <w:tab/>
        <w:t xml:space="preserve">  957.2410</w:t>
      </w:r>
      <w:r w:rsidRPr="00B93671">
        <w:rPr>
          <w:lang w:val="en-US"/>
        </w:rPr>
        <w:tab/>
      </w:r>
    </w:p>
    <w:p w14:paraId="7EF77B2C" w14:textId="77777777" w:rsidR="00B93671" w:rsidRPr="00B93671" w:rsidRDefault="00B93671" w:rsidP="00B93671">
      <w:pPr>
        <w:spacing w:after="0" w:line="240" w:lineRule="auto"/>
        <w:rPr>
          <w:lang w:val="en-US"/>
        </w:rPr>
      </w:pPr>
      <w:r w:rsidRPr="00B93671">
        <w:rPr>
          <w:lang w:val="en-US"/>
        </w:rPr>
        <w:t xml:space="preserve">  997.0938</w:t>
      </w:r>
      <w:r w:rsidRPr="00B93671">
        <w:rPr>
          <w:lang w:val="en-US"/>
        </w:rPr>
        <w:tab/>
        <w:t xml:space="preserve"> 1003.3203</w:t>
      </w:r>
      <w:r w:rsidRPr="00B93671">
        <w:rPr>
          <w:lang w:val="en-US"/>
        </w:rPr>
        <w:tab/>
        <w:t xml:space="preserve"> 1011.8020</w:t>
      </w:r>
      <w:r w:rsidRPr="00B93671">
        <w:rPr>
          <w:lang w:val="en-US"/>
        </w:rPr>
        <w:tab/>
      </w:r>
    </w:p>
    <w:p w14:paraId="773D4323" w14:textId="77777777" w:rsidR="00B93671" w:rsidRPr="00B93671" w:rsidRDefault="00B93671" w:rsidP="00B93671">
      <w:pPr>
        <w:spacing w:after="0" w:line="240" w:lineRule="auto"/>
        <w:rPr>
          <w:lang w:val="en-US"/>
        </w:rPr>
      </w:pPr>
      <w:r w:rsidRPr="00B93671">
        <w:rPr>
          <w:lang w:val="en-US"/>
        </w:rPr>
        <w:t xml:space="preserve"> 1102.6395</w:t>
      </w:r>
      <w:r w:rsidRPr="00B93671">
        <w:rPr>
          <w:lang w:val="en-US"/>
        </w:rPr>
        <w:tab/>
        <w:t xml:space="preserve"> 1120.7715</w:t>
      </w:r>
      <w:r w:rsidRPr="00B93671">
        <w:rPr>
          <w:lang w:val="en-US"/>
        </w:rPr>
        <w:tab/>
        <w:t xml:space="preserve"> 1230.2917</w:t>
      </w:r>
      <w:r w:rsidRPr="00B93671">
        <w:rPr>
          <w:lang w:val="en-US"/>
        </w:rPr>
        <w:tab/>
      </w:r>
    </w:p>
    <w:p w14:paraId="0445952C" w14:textId="77777777" w:rsidR="00B93671" w:rsidRPr="00B93671" w:rsidRDefault="00B93671" w:rsidP="00B93671">
      <w:pPr>
        <w:spacing w:after="0" w:line="240" w:lineRule="auto"/>
        <w:rPr>
          <w:lang w:val="en-US"/>
        </w:rPr>
      </w:pPr>
      <w:r w:rsidRPr="00B93671">
        <w:rPr>
          <w:lang w:val="en-US"/>
        </w:rPr>
        <w:t xml:space="preserve"> 1378.7035</w:t>
      </w:r>
      <w:r w:rsidRPr="00B93671">
        <w:rPr>
          <w:lang w:val="en-US"/>
        </w:rPr>
        <w:tab/>
        <w:t xml:space="preserve"> 1406.6552</w:t>
      </w:r>
      <w:r w:rsidRPr="00B93671">
        <w:rPr>
          <w:lang w:val="en-US"/>
        </w:rPr>
        <w:tab/>
        <w:t xml:space="preserve"> 1413.6199</w:t>
      </w:r>
      <w:r w:rsidRPr="00B93671">
        <w:rPr>
          <w:lang w:val="en-US"/>
        </w:rPr>
        <w:tab/>
      </w:r>
    </w:p>
    <w:p w14:paraId="7C786B68" w14:textId="77777777" w:rsidR="00B93671" w:rsidRPr="00B93671" w:rsidRDefault="00B93671" w:rsidP="00B93671">
      <w:pPr>
        <w:spacing w:after="0" w:line="240" w:lineRule="auto"/>
        <w:rPr>
          <w:lang w:val="en-US"/>
        </w:rPr>
      </w:pPr>
      <w:r w:rsidRPr="00B93671">
        <w:rPr>
          <w:lang w:val="en-US"/>
        </w:rPr>
        <w:t xml:space="preserve"> 1426.8636</w:t>
      </w:r>
      <w:r w:rsidRPr="00B93671">
        <w:rPr>
          <w:lang w:val="en-US"/>
        </w:rPr>
        <w:tab/>
        <w:t xml:space="preserve"> 1467.3044</w:t>
      </w:r>
      <w:r w:rsidRPr="00B93671">
        <w:rPr>
          <w:lang w:val="en-US"/>
        </w:rPr>
        <w:tab/>
        <w:t xml:space="preserve"> 1473.4956</w:t>
      </w:r>
      <w:r w:rsidRPr="00B93671">
        <w:rPr>
          <w:lang w:val="en-US"/>
        </w:rPr>
        <w:tab/>
      </w:r>
    </w:p>
    <w:p w14:paraId="32BD7E5A" w14:textId="77777777" w:rsidR="00B93671" w:rsidRPr="00B93671" w:rsidRDefault="00B93671" w:rsidP="00B93671">
      <w:pPr>
        <w:spacing w:after="0" w:line="240" w:lineRule="auto"/>
        <w:rPr>
          <w:lang w:val="en-US"/>
        </w:rPr>
      </w:pPr>
      <w:r w:rsidRPr="00B93671">
        <w:rPr>
          <w:lang w:val="en-US"/>
        </w:rPr>
        <w:t xml:space="preserve"> 1485.9210</w:t>
      </w:r>
      <w:r w:rsidRPr="00B93671">
        <w:rPr>
          <w:lang w:val="en-US"/>
        </w:rPr>
        <w:tab/>
        <w:t xml:space="preserve"> 1504.1072</w:t>
      </w:r>
      <w:r w:rsidRPr="00B93671">
        <w:rPr>
          <w:lang w:val="en-US"/>
        </w:rPr>
        <w:tab/>
        <w:t xml:space="preserve"> 1590.1923</w:t>
      </w:r>
      <w:r w:rsidRPr="00B93671">
        <w:rPr>
          <w:lang w:val="en-US"/>
        </w:rPr>
        <w:tab/>
      </w:r>
    </w:p>
    <w:p w14:paraId="2AA5090E" w14:textId="77777777" w:rsidR="00B93671" w:rsidRPr="00B93671" w:rsidRDefault="00B93671" w:rsidP="00B93671">
      <w:pPr>
        <w:spacing w:after="0" w:line="240" w:lineRule="auto"/>
        <w:rPr>
          <w:lang w:val="en-US"/>
        </w:rPr>
      </w:pPr>
      <w:r w:rsidRPr="00B93671">
        <w:rPr>
          <w:lang w:val="en-US"/>
        </w:rPr>
        <w:t xml:space="preserve"> 1675.7863</w:t>
      </w:r>
      <w:r w:rsidRPr="00B93671">
        <w:rPr>
          <w:lang w:val="en-US"/>
        </w:rPr>
        <w:tab/>
        <w:t xml:space="preserve"> 2940.3872</w:t>
      </w:r>
      <w:r w:rsidRPr="00B93671">
        <w:rPr>
          <w:lang w:val="en-US"/>
        </w:rPr>
        <w:tab/>
        <w:t xml:space="preserve"> 3008.5647</w:t>
      </w:r>
      <w:r w:rsidRPr="00B93671">
        <w:rPr>
          <w:lang w:val="en-US"/>
        </w:rPr>
        <w:tab/>
      </w:r>
    </w:p>
    <w:p w14:paraId="18592712" w14:textId="77777777" w:rsidR="00B93671" w:rsidRPr="00B93671" w:rsidRDefault="00B93671" w:rsidP="00B93671">
      <w:pPr>
        <w:spacing w:after="0" w:line="240" w:lineRule="auto"/>
        <w:rPr>
          <w:lang w:val="en-US"/>
        </w:rPr>
      </w:pPr>
      <w:r w:rsidRPr="00B93671">
        <w:rPr>
          <w:lang w:val="en-US"/>
        </w:rPr>
        <w:t xml:space="preserve"> 3015.0342</w:t>
      </w:r>
      <w:r w:rsidRPr="00B93671">
        <w:rPr>
          <w:lang w:val="en-US"/>
        </w:rPr>
        <w:tab/>
        <w:t xml:space="preserve"> 3048.9204</w:t>
      </w:r>
      <w:r w:rsidRPr="00B93671">
        <w:rPr>
          <w:lang w:val="en-US"/>
        </w:rPr>
        <w:tab/>
        <w:t xml:space="preserve"> 3055.9609</w:t>
      </w:r>
      <w:r w:rsidRPr="00B93671">
        <w:rPr>
          <w:lang w:val="en-US"/>
        </w:rPr>
        <w:tab/>
      </w:r>
    </w:p>
    <w:p w14:paraId="2F3C8DDF" w14:textId="77777777" w:rsidR="00B93671" w:rsidRPr="00B93671" w:rsidRDefault="00B93671" w:rsidP="00B93671">
      <w:pPr>
        <w:spacing w:after="0" w:line="240" w:lineRule="auto"/>
        <w:rPr>
          <w:lang w:val="en-US"/>
        </w:rPr>
      </w:pPr>
      <w:r w:rsidRPr="00B93671">
        <w:rPr>
          <w:lang w:val="en-US"/>
        </w:rPr>
        <w:t xml:space="preserve"> 3110.4988</w:t>
      </w:r>
      <w:r w:rsidRPr="00B93671">
        <w:rPr>
          <w:lang w:val="en-US"/>
        </w:rPr>
        <w:tab/>
        <w:t xml:space="preserve"> 3136.3040</w:t>
      </w:r>
      <w:r w:rsidRPr="00B93671">
        <w:rPr>
          <w:lang w:val="en-US"/>
        </w:rPr>
        <w:tab/>
        <w:t xml:space="preserve"> 3171.4612</w:t>
      </w:r>
      <w:r w:rsidRPr="00B93671">
        <w:rPr>
          <w:lang w:val="en-US"/>
        </w:rPr>
        <w:tab/>
      </w:r>
    </w:p>
    <w:p w14:paraId="411B5D8F" w14:textId="77777777" w:rsidR="00B93671" w:rsidRPr="00B93671" w:rsidRDefault="00B93671" w:rsidP="00B93671">
      <w:pPr>
        <w:spacing w:after="0" w:line="240" w:lineRule="auto"/>
        <w:rPr>
          <w:b/>
          <w:lang w:val="en-US"/>
        </w:rPr>
      </w:pPr>
    </w:p>
    <w:p w14:paraId="51E0FD9B" w14:textId="713ECD56" w:rsidR="00B93671" w:rsidRPr="00B93671" w:rsidRDefault="00B93671" w:rsidP="00B93671">
      <w:pPr>
        <w:spacing w:after="0" w:line="240" w:lineRule="auto"/>
        <w:rPr>
          <w:b/>
          <w:lang w:val="en-US"/>
        </w:rPr>
      </w:pPr>
    </w:p>
    <w:p w14:paraId="480580DB" w14:textId="77777777" w:rsidR="00507BDB" w:rsidRDefault="00507BDB">
      <w:pPr>
        <w:jc w:val="left"/>
        <w:rPr>
          <w:b/>
          <w:lang w:val="en-US"/>
        </w:rPr>
      </w:pPr>
      <w:r>
        <w:rPr>
          <w:b/>
          <w:lang w:val="en-US"/>
        </w:rPr>
        <w:br w:type="page"/>
      </w:r>
    </w:p>
    <w:p w14:paraId="3F6E082A" w14:textId="1158636A" w:rsidR="00B93671" w:rsidRPr="00B93671" w:rsidRDefault="00507BDB" w:rsidP="00B93671">
      <w:pPr>
        <w:spacing w:after="0" w:line="240" w:lineRule="auto"/>
        <w:rPr>
          <w:b/>
          <w:lang w:val="en-US"/>
        </w:rPr>
      </w:pPr>
      <w:r>
        <w:rPr>
          <w:b/>
          <w:noProof/>
          <w:lang w:eastAsia="nl-BE"/>
        </w:rPr>
        <w:lastRenderedPageBreak/>
        <w:drawing>
          <wp:anchor distT="0" distB="0" distL="114300" distR="114300" simplePos="0" relativeHeight="251688960" behindDoc="0" locked="0" layoutInCell="1" allowOverlap="1" wp14:anchorId="135D4C58" wp14:editId="06EAA710">
            <wp:simplePos x="0" y="0"/>
            <wp:positionH relativeFrom="column">
              <wp:posOffset>3485515</wp:posOffset>
            </wp:positionH>
            <wp:positionV relativeFrom="paragraph">
              <wp:posOffset>6985</wp:posOffset>
            </wp:positionV>
            <wp:extent cx="1293495" cy="893445"/>
            <wp:effectExtent l="0" t="0" r="1905" b="190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293495" cy="893445"/>
                    </a:xfrm>
                    <a:prstGeom prst="rect">
                      <a:avLst/>
                    </a:prstGeom>
                    <a:noFill/>
                    <a:ln>
                      <a:noFill/>
                    </a:ln>
                  </pic:spPr>
                </pic:pic>
              </a:graphicData>
            </a:graphic>
            <wp14:sizeRelH relativeFrom="page">
              <wp14:pctWidth>0</wp14:pctWidth>
            </wp14:sizeRelH>
            <wp14:sizeRelV relativeFrom="page">
              <wp14:pctHeight>0</wp14:pctHeight>
            </wp14:sizeRelV>
          </wp:anchor>
        </w:drawing>
      </w:r>
      <w:r w:rsidR="00B93671" w:rsidRPr="00B93671">
        <w:rPr>
          <w:b/>
          <w:lang w:val="en-US"/>
        </w:rPr>
        <w:t>Rxn33 (trans)</w:t>
      </w:r>
    </w:p>
    <w:p w14:paraId="7B3BF976" w14:textId="77777777" w:rsidR="00B93671" w:rsidRPr="00B93671" w:rsidRDefault="00B93671" w:rsidP="00B93671">
      <w:pPr>
        <w:spacing w:after="0" w:line="240" w:lineRule="auto"/>
        <w:rPr>
          <w:lang w:val="en-US"/>
        </w:rPr>
      </w:pPr>
      <w:r w:rsidRPr="00B93671">
        <w:rPr>
          <w:b/>
          <w:lang w:val="en-US"/>
        </w:rPr>
        <w:t xml:space="preserve">TS  CC(C)=CCJOH =&gt; t-CC(C)=CC=O+H             </w:t>
      </w:r>
    </w:p>
    <w:p w14:paraId="46DE2BA3" w14:textId="77777777" w:rsidR="00B93671" w:rsidRPr="00B93671" w:rsidRDefault="00B93671" w:rsidP="00B93671">
      <w:pPr>
        <w:spacing w:after="0" w:line="240" w:lineRule="auto"/>
        <w:rPr>
          <w:lang w:val="en-US"/>
        </w:rPr>
      </w:pPr>
    </w:p>
    <w:p w14:paraId="543CEB26" w14:textId="77777777" w:rsidR="00B93671" w:rsidRPr="00B93671" w:rsidRDefault="00B93671" w:rsidP="00B93671">
      <w:pPr>
        <w:spacing w:after="0" w:line="240" w:lineRule="auto"/>
        <w:rPr>
          <w:lang w:val="en-US"/>
        </w:rPr>
      </w:pPr>
      <w:r w:rsidRPr="00B93671">
        <w:rPr>
          <w:lang w:val="en-US"/>
        </w:rPr>
        <w:t>Geometry [Angstroms]</w:t>
      </w:r>
    </w:p>
    <w:p w14:paraId="4015EFF7" w14:textId="77777777" w:rsidR="00B93671" w:rsidRPr="00B93671" w:rsidRDefault="00B93671" w:rsidP="00B93671">
      <w:pPr>
        <w:spacing w:after="0" w:line="240" w:lineRule="auto"/>
        <w:rPr>
          <w:lang w:val="en-US"/>
        </w:rPr>
      </w:pPr>
      <w:r w:rsidRPr="00B93671">
        <w:rPr>
          <w:lang w:val="en-US"/>
        </w:rPr>
        <w:t xml:space="preserve">  6      0.011911    0.008053    0.006127</w:t>
      </w:r>
    </w:p>
    <w:p w14:paraId="24A3A46F" w14:textId="77777777" w:rsidR="00B93671" w:rsidRPr="00B93671" w:rsidRDefault="00B93671" w:rsidP="00B93671">
      <w:pPr>
        <w:spacing w:after="0" w:line="240" w:lineRule="auto"/>
        <w:rPr>
          <w:lang w:val="en-US"/>
        </w:rPr>
      </w:pPr>
      <w:r w:rsidRPr="00B93671">
        <w:rPr>
          <w:lang w:val="en-US"/>
        </w:rPr>
        <w:t xml:space="preserve">  6     -0.008236   -0.016216    1.509531</w:t>
      </w:r>
    </w:p>
    <w:p w14:paraId="34E7F7AA" w14:textId="77777777" w:rsidR="00B93671" w:rsidRPr="00B93671" w:rsidRDefault="00B93671" w:rsidP="00B93671">
      <w:pPr>
        <w:spacing w:after="0" w:line="240" w:lineRule="auto"/>
        <w:rPr>
          <w:lang w:val="en-US"/>
        </w:rPr>
      </w:pPr>
      <w:r w:rsidRPr="00B93671">
        <w:rPr>
          <w:lang w:val="en-US"/>
        </w:rPr>
        <w:t xml:space="preserve">  6      1.187875    0.030665   -0.661423</w:t>
      </w:r>
    </w:p>
    <w:p w14:paraId="4214F738" w14:textId="77777777" w:rsidR="00B93671" w:rsidRPr="00B93671" w:rsidRDefault="00B93671" w:rsidP="00B93671">
      <w:pPr>
        <w:spacing w:after="0" w:line="240" w:lineRule="auto"/>
        <w:rPr>
          <w:lang w:val="en-US"/>
        </w:rPr>
      </w:pPr>
      <w:r w:rsidRPr="00B93671">
        <w:rPr>
          <w:lang w:val="en-US"/>
        </w:rPr>
        <w:t xml:space="preserve">  6     -1.346485   -0.001757   -0.641553</w:t>
      </w:r>
    </w:p>
    <w:p w14:paraId="395CFD9B" w14:textId="77777777" w:rsidR="00B93671" w:rsidRPr="00B93671" w:rsidRDefault="00B93671" w:rsidP="00B93671">
      <w:pPr>
        <w:spacing w:after="0" w:line="240" w:lineRule="auto"/>
        <w:rPr>
          <w:lang w:val="en-US"/>
        </w:rPr>
      </w:pPr>
      <w:r w:rsidRPr="00B93671">
        <w:rPr>
          <w:lang w:val="en-US"/>
        </w:rPr>
        <w:t xml:space="preserve">  6      1.369247    0.030777   -2.098506</w:t>
      </w:r>
    </w:p>
    <w:p w14:paraId="3F79EA1E" w14:textId="77777777" w:rsidR="00B93671" w:rsidRPr="00B93671" w:rsidRDefault="00B93671" w:rsidP="00B93671">
      <w:pPr>
        <w:spacing w:after="0" w:line="240" w:lineRule="auto"/>
        <w:rPr>
          <w:lang w:val="en-US"/>
        </w:rPr>
      </w:pPr>
      <w:r w:rsidRPr="00B93671">
        <w:rPr>
          <w:lang w:val="en-US"/>
        </w:rPr>
        <w:t xml:space="preserve">  1      2.117928    0.027485   -0.099533</w:t>
      </w:r>
    </w:p>
    <w:p w14:paraId="43174D53" w14:textId="77777777" w:rsidR="00B93671" w:rsidRPr="00B93671" w:rsidRDefault="00B93671" w:rsidP="00B93671">
      <w:pPr>
        <w:spacing w:after="0" w:line="240" w:lineRule="auto"/>
        <w:rPr>
          <w:lang w:val="en-US"/>
        </w:rPr>
      </w:pPr>
      <w:r w:rsidRPr="00B93671">
        <w:rPr>
          <w:lang w:val="en-US"/>
        </w:rPr>
        <w:t xml:space="preserve">  1     -0.528847   -0.909392    1.874530</w:t>
      </w:r>
    </w:p>
    <w:p w14:paraId="6FFE4D7B" w14:textId="77777777" w:rsidR="00B93671" w:rsidRPr="00B93671" w:rsidRDefault="00B93671" w:rsidP="00B93671">
      <w:pPr>
        <w:spacing w:after="0" w:line="240" w:lineRule="auto"/>
        <w:rPr>
          <w:lang w:val="en-US"/>
        </w:rPr>
      </w:pPr>
      <w:r w:rsidRPr="00B93671">
        <w:rPr>
          <w:lang w:val="en-US"/>
        </w:rPr>
        <w:t xml:space="preserve">  1      0.996726   -0.005493    1.932765</w:t>
      </w:r>
    </w:p>
    <w:p w14:paraId="09EF49D8" w14:textId="77777777" w:rsidR="00B93671" w:rsidRPr="00B93671" w:rsidRDefault="00B93671" w:rsidP="00B93671">
      <w:pPr>
        <w:spacing w:after="0" w:line="240" w:lineRule="auto"/>
        <w:rPr>
          <w:lang w:val="en-US"/>
        </w:rPr>
      </w:pPr>
      <w:r w:rsidRPr="00B93671">
        <w:rPr>
          <w:lang w:val="en-US"/>
        </w:rPr>
        <w:t xml:space="preserve">  1     -0.560039    0.845927    1.901932</w:t>
      </w:r>
    </w:p>
    <w:p w14:paraId="3BF094FF" w14:textId="77777777" w:rsidR="00B93671" w:rsidRPr="00B93671" w:rsidRDefault="00B93671" w:rsidP="00B93671">
      <w:pPr>
        <w:spacing w:after="0" w:line="240" w:lineRule="auto"/>
        <w:rPr>
          <w:lang w:val="en-US"/>
        </w:rPr>
      </w:pPr>
      <w:r w:rsidRPr="00B93671">
        <w:rPr>
          <w:lang w:val="en-US"/>
        </w:rPr>
        <w:t xml:space="preserve">  1     -1.934792    0.853584   -0.291054</w:t>
      </w:r>
    </w:p>
    <w:p w14:paraId="1790D6F3" w14:textId="77777777" w:rsidR="00B93671" w:rsidRPr="00B93671" w:rsidRDefault="00B93671" w:rsidP="00B93671">
      <w:pPr>
        <w:spacing w:after="0" w:line="240" w:lineRule="auto"/>
        <w:rPr>
          <w:lang w:val="en-US"/>
        </w:rPr>
      </w:pPr>
      <w:r w:rsidRPr="00B93671">
        <w:rPr>
          <w:lang w:val="en-US"/>
        </w:rPr>
        <w:t xml:space="preserve">  1     -1.317166    0.029617   -1.728794</w:t>
      </w:r>
    </w:p>
    <w:p w14:paraId="2A92F9BA" w14:textId="77777777" w:rsidR="00B93671" w:rsidRPr="00B93671" w:rsidRDefault="00B93671" w:rsidP="00B93671">
      <w:pPr>
        <w:spacing w:after="0" w:line="240" w:lineRule="auto"/>
        <w:rPr>
          <w:lang w:val="en-US"/>
        </w:rPr>
      </w:pPr>
      <w:r w:rsidRPr="00B93671">
        <w:rPr>
          <w:lang w:val="en-US"/>
        </w:rPr>
        <w:t xml:space="preserve">  1     -1.897871   -0.900344   -0.342432</w:t>
      </w:r>
    </w:p>
    <w:p w14:paraId="6383190E" w14:textId="77777777" w:rsidR="00B93671" w:rsidRPr="00B93671" w:rsidRDefault="00B93671" w:rsidP="00B93671">
      <w:pPr>
        <w:spacing w:after="0" w:line="240" w:lineRule="auto"/>
        <w:rPr>
          <w:lang w:val="en-US"/>
        </w:rPr>
      </w:pPr>
      <w:r w:rsidRPr="00B93671">
        <w:rPr>
          <w:lang w:val="en-US"/>
        </w:rPr>
        <w:t xml:space="preserve">  1      0.472766    0.078429   -2.737871</w:t>
      </w:r>
    </w:p>
    <w:p w14:paraId="376508AD" w14:textId="77777777" w:rsidR="00B93671" w:rsidRPr="00B93671" w:rsidRDefault="00B93671" w:rsidP="00B93671">
      <w:pPr>
        <w:spacing w:after="0" w:line="240" w:lineRule="auto"/>
        <w:rPr>
          <w:lang w:val="en-US"/>
        </w:rPr>
      </w:pPr>
      <w:r w:rsidRPr="00B93671">
        <w:rPr>
          <w:lang w:val="en-US"/>
        </w:rPr>
        <w:t xml:space="preserve">  8      2.489564   -0.002417   -2.625804</w:t>
      </w:r>
    </w:p>
    <w:p w14:paraId="3A0A9F7A" w14:textId="77777777" w:rsidR="00B93671" w:rsidRPr="00B93671" w:rsidRDefault="00B93671" w:rsidP="00B93671">
      <w:pPr>
        <w:spacing w:after="0" w:line="240" w:lineRule="auto"/>
        <w:rPr>
          <w:lang w:val="en-US"/>
        </w:rPr>
      </w:pPr>
      <w:r w:rsidRPr="00B93671">
        <w:rPr>
          <w:lang w:val="en-US"/>
        </w:rPr>
        <w:t xml:space="preserve">  1      3.045100    1.299150   -3.423377</w:t>
      </w:r>
    </w:p>
    <w:p w14:paraId="4494E1DD" w14:textId="77777777" w:rsidR="00B93671" w:rsidRPr="00B93671" w:rsidRDefault="00B93671" w:rsidP="00B93671">
      <w:pPr>
        <w:spacing w:after="0" w:line="240" w:lineRule="auto"/>
        <w:rPr>
          <w:lang w:val="en-US"/>
        </w:rPr>
      </w:pPr>
      <w:r w:rsidRPr="00B93671">
        <w:rPr>
          <w:lang w:val="en-US"/>
        </w:rPr>
        <w:t>Rotational Constants [GHz] =                     1.529       1.841       7.730</w:t>
      </w:r>
    </w:p>
    <w:p w14:paraId="1EA9AD42" w14:textId="77777777" w:rsidR="00B93671" w:rsidRPr="00B93671" w:rsidRDefault="00B93671" w:rsidP="00B93671">
      <w:pPr>
        <w:spacing w:after="0" w:line="240" w:lineRule="auto"/>
        <w:rPr>
          <w:lang w:val="en-US"/>
        </w:rPr>
      </w:pPr>
      <w:r w:rsidRPr="00B93671">
        <w:rPr>
          <w:lang w:val="en-US"/>
        </w:rPr>
        <w:t>Frequencies [cm-1]</w:t>
      </w:r>
    </w:p>
    <w:p w14:paraId="6E688BE0" w14:textId="77777777" w:rsidR="00B93671" w:rsidRPr="00B93671" w:rsidRDefault="00B93671" w:rsidP="00B93671">
      <w:pPr>
        <w:spacing w:after="0" w:line="240" w:lineRule="auto"/>
        <w:rPr>
          <w:lang w:val="en-US"/>
        </w:rPr>
      </w:pPr>
      <w:r w:rsidRPr="00B93671">
        <w:rPr>
          <w:lang w:val="en-US"/>
        </w:rPr>
        <w:t>-1061.4971</w:t>
      </w:r>
      <w:r w:rsidRPr="00B93671">
        <w:rPr>
          <w:lang w:val="en-US"/>
        </w:rPr>
        <w:tab/>
        <w:t xml:space="preserve">  104.9615</w:t>
      </w:r>
      <w:r w:rsidRPr="00B93671">
        <w:rPr>
          <w:lang w:val="en-US"/>
        </w:rPr>
        <w:tab/>
        <w:t xml:space="preserve">  116.6559</w:t>
      </w:r>
      <w:r w:rsidRPr="00B93671">
        <w:rPr>
          <w:lang w:val="en-US"/>
        </w:rPr>
        <w:tab/>
      </w:r>
    </w:p>
    <w:p w14:paraId="3BCAF47B" w14:textId="77777777" w:rsidR="00B93671" w:rsidRPr="00B93671" w:rsidRDefault="00B93671" w:rsidP="00B93671">
      <w:pPr>
        <w:spacing w:after="0" w:line="240" w:lineRule="auto"/>
        <w:rPr>
          <w:lang w:val="en-US"/>
        </w:rPr>
      </w:pPr>
      <w:r w:rsidRPr="00B93671">
        <w:rPr>
          <w:lang w:val="en-US"/>
        </w:rPr>
        <w:t xml:space="preserve">  133.0586</w:t>
      </w:r>
      <w:r w:rsidRPr="00B93671">
        <w:rPr>
          <w:lang w:val="en-US"/>
        </w:rPr>
        <w:tab/>
        <w:t xml:space="preserve">  177.7832</w:t>
      </w:r>
      <w:r w:rsidRPr="00B93671">
        <w:rPr>
          <w:lang w:val="en-US"/>
        </w:rPr>
        <w:tab/>
        <w:t xml:space="preserve">  219.1968</w:t>
      </w:r>
      <w:r w:rsidRPr="00B93671">
        <w:rPr>
          <w:lang w:val="en-US"/>
        </w:rPr>
        <w:tab/>
      </w:r>
    </w:p>
    <w:p w14:paraId="7411DFEF" w14:textId="77777777" w:rsidR="00B93671" w:rsidRPr="00B93671" w:rsidRDefault="00B93671" w:rsidP="00B93671">
      <w:pPr>
        <w:spacing w:after="0" w:line="240" w:lineRule="auto"/>
        <w:rPr>
          <w:lang w:val="en-US"/>
        </w:rPr>
      </w:pPr>
      <w:r w:rsidRPr="00B93671">
        <w:rPr>
          <w:lang w:val="en-US"/>
        </w:rPr>
        <w:t xml:space="preserve">  243.6553</w:t>
      </w:r>
      <w:r w:rsidRPr="00B93671">
        <w:rPr>
          <w:lang w:val="en-US"/>
        </w:rPr>
        <w:tab/>
        <w:t xml:space="preserve">  364.0088</w:t>
      </w:r>
      <w:r w:rsidRPr="00B93671">
        <w:rPr>
          <w:lang w:val="en-US"/>
        </w:rPr>
        <w:tab/>
        <w:t xml:space="preserve">  453.4223</w:t>
      </w:r>
      <w:r w:rsidRPr="00B93671">
        <w:rPr>
          <w:lang w:val="en-US"/>
        </w:rPr>
        <w:tab/>
      </w:r>
    </w:p>
    <w:p w14:paraId="6CC8B813" w14:textId="77777777" w:rsidR="00B93671" w:rsidRPr="00B93671" w:rsidRDefault="00B93671" w:rsidP="00B93671">
      <w:pPr>
        <w:spacing w:after="0" w:line="240" w:lineRule="auto"/>
        <w:rPr>
          <w:lang w:val="en-US"/>
        </w:rPr>
      </w:pPr>
      <w:r w:rsidRPr="00B93671">
        <w:rPr>
          <w:lang w:val="en-US"/>
        </w:rPr>
        <w:t xml:space="preserve">  475.5626</w:t>
      </w:r>
      <w:r w:rsidRPr="00B93671">
        <w:rPr>
          <w:lang w:val="en-US"/>
        </w:rPr>
        <w:tab/>
        <w:t xml:space="preserve">  512.5404</w:t>
      </w:r>
      <w:r w:rsidRPr="00B93671">
        <w:rPr>
          <w:lang w:val="en-US"/>
        </w:rPr>
        <w:tab/>
        <w:t xml:space="preserve">  536.0450</w:t>
      </w:r>
      <w:r w:rsidRPr="00B93671">
        <w:rPr>
          <w:lang w:val="en-US"/>
        </w:rPr>
        <w:tab/>
      </w:r>
    </w:p>
    <w:p w14:paraId="6B4AB273" w14:textId="77777777" w:rsidR="00B93671" w:rsidRPr="00B93671" w:rsidRDefault="00B93671" w:rsidP="00B93671">
      <w:pPr>
        <w:spacing w:after="0" w:line="240" w:lineRule="auto"/>
        <w:rPr>
          <w:lang w:val="en-US"/>
        </w:rPr>
      </w:pPr>
      <w:r w:rsidRPr="00B93671">
        <w:rPr>
          <w:lang w:val="en-US"/>
        </w:rPr>
        <w:t xml:space="preserve">  846.7097</w:t>
      </w:r>
      <w:r w:rsidRPr="00B93671">
        <w:rPr>
          <w:lang w:val="en-US"/>
        </w:rPr>
        <w:tab/>
        <w:t xml:space="preserve">  874.4831</w:t>
      </w:r>
      <w:r w:rsidRPr="00B93671">
        <w:rPr>
          <w:lang w:val="en-US"/>
        </w:rPr>
        <w:tab/>
        <w:t xml:space="preserve">  957.6596</w:t>
      </w:r>
      <w:r w:rsidRPr="00B93671">
        <w:rPr>
          <w:lang w:val="en-US"/>
        </w:rPr>
        <w:tab/>
      </w:r>
    </w:p>
    <w:p w14:paraId="2BACE83B" w14:textId="77777777" w:rsidR="00B93671" w:rsidRPr="00B93671" w:rsidRDefault="00B93671" w:rsidP="00B93671">
      <w:pPr>
        <w:spacing w:after="0" w:line="240" w:lineRule="auto"/>
        <w:rPr>
          <w:lang w:val="en-US"/>
        </w:rPr>
      </w:pPr>
      <w:r w:rsidRPr="00B93671">
        <w:rPr>
          <w:lang w:val="en-US"/>
        </w:rPr>
        <w:t xml:space="preserve">  982.9819</w:t>
      </w:r>
      <w:r w:rsidRPr="00B93671">
        <w:rPr>
          <w:lang w:val="en-US"/>
        </w:rPr>
        <w:tab/>
        <w:t xml:space="preserve"> 1008.7309</w:t>
      </w:r>
      <w:r w:rsidRPr="00B93671">
        <w:rPr>
          <w:lang w:val="en-US"/>
        </w:rPr>
        <w:tab/>
        <w:t xml:space="preserve"> 1066.1711</w:t>
      </w:r>
      <w:r w:rsidRPr="00B93671">
        <w:rPr>
          <w:lang w:val="en-US"/>
        </w:rPr>
        <w:tab/>
      </w:r>
    </w:p>
    <w:p w14:paraId="2355DC0D" w14:textId="77777777" w:rsidR="00B93671" w:rsidRPr="00B93671" w:rsidRDefault="00B93671" w:rsidP="00B93671">
      <w:pPr>
        <w:spacing w:after="0" w:line="240" w:lineRule="auto"/>
        <w:rPr>
          <w:lang w:val="en-US"/>
        </w:rPr>
      </w:pPr>
      <w:r w:rsidRPr="00B93671">
        <w:rPr>
          <w:lang w:val="en-US"/>
        </w:rPr>
        <w:t xml:space="preserve"> 1098.1840</w:t>
      </w:r>
      <w:r w:rsidRPr="00B93671">
        <w:rPr>
          <w:lang w:val="en-US"/>
        </w:rPr>
        <w:tab/>
        <w:t xml:space="preserve"> 1157.0479</w:t>
      </w:r>
      <w:r w:rsidRPr="00B93671">
        <w:rPr>
          <w:lang w:val="en-US"/>
        </w:rPr>
        <w:tab/>
        <w:t xml:space="preserve"> 1217.4359</w:t>
      </w:r>
      <w:r w:rsidRPr="00B93671">
        <w:rPr>
          <w:lang w:val="en-US"/>
        </w:rPr>
        <w:tab/>
      </w:r>
    </w:p>
    <w:p w14:paraId="2FE7B68A" w14:textId="77777777" w:rsidR="00B93671" w:rsidRPr="00B93671" w:rsidRDefault="00B93671" w:rsidP="00B93671">
      <w:pPr>
        <w:spacing w:after="0" w:line="240" w:lineRule="auto"/>
        <w:rPr>
          <w:lang w:val="en-US"/>
        </w:rPr>
      </w:pPr>
      <w:r w:rsidRPr="00B93671">
        <w:rPr>
          <w:lang w:val="en-US"/>
        </w:rPr>
        <w:t xml:space="preserve"> 1342.8398</w:t>
      </w:r>
      <w:r w:rsidRPr="00B93671">
        <w:rPr>
          <w:lang w:val="en-US"/>
        </w:rPr>
        <w:tab/>
        <w:t xml:space="preserve"> 1406.2208</w:t>
      </w:r>
      <w:r w:rsidRPr="00B93671">
        <w:rPr>
          <w:lang w:val="en-US"/>
        </w:rPr>
        <w:tab/>
        <w:t xml:space="preserve"> 1410.2616</w:t>
      </w:r>
      <w:r w:rsidRPr="00B93671">
        <w:rPr>
          <w:lang w:val="en-US"/>
        </w:rPr>
        <w:tab/>
      </w:r>
    </w:p>
    <w:p w14:paraId="6752A179" w14:textId="77777777" w:rsidR="00B93671" w:rsidRPr="00B93671" w:rsidRDefault="00B93671" w:rsidP="00B93671">
      <w:pPr>
        <w:spacing w:after="0" w:line="240" w:lineRule="auto"/>
        <w:rPr>
          <w:lang w:val="en-US"/>
        </w:rPr>
      </w:pPr>
      <w:r w:rsidRPr="00B93671">
        <w:rPr>
          <w:lang w:val="en-US"/>
        </w:rPr>
        <w:t xml:space="preserve"> 1423.3777</w:t>
      </w:r>
      <w:r w:rsidRPr="00B93671">
        <w:rPr>
          <w:lang w:val="en-US"/>
        </w:rPr>
        <w:tab/>
        <w:t xml:space="preserve"> 1469.7069</w:t>
      </w:r>
      <w:r w:rsidRPr="00B93671">
        <w:rPr>
          <w:lang w:val="en-US"/>
        </w:rPr>
        <w:tab/>
        <w:t xml:space="preserve"> 1481.6998</w:t>
      </w:r>
      <w:r w:rsidRPr="00B93671">
        <w:rPr>
          <w:lang w:val="en-US"/>
        </w:rPr>
        <w:tab/>
      </w:r>
    </w:p>
    <w:p w14:paraId="68099AE3" w14:textId="77777777" w:rsidR="00B93671" w:rsidRPr="00B93671" w:rsidRDefault="00B93671" w:rsidP="00B93671">
      <w:pPr>
        <w:spacing w:after="0" w:line="240" w:lineRule="auto"/>
        <w:rPr>
          <w:lang w:val="en-US"/>
        </w:rPr>
      </w:pPr>
      <w:r w:rsidRPr="00B93671">
        <w:rPr>
          <w:lang w:val="en-US"/>
        </w:rPr>
        <w:t xml:space="preserve"> 1487.9645</w:t>
      </w:r>
      <w:r w:rsidRPr="00B93671">
        <w:rPr>
          <w:lang w:val="en-US"/>
        </w:rPr>
        <w:tab/>
        <w:t xml:space="preserve"> 1491.1118</w:t>
      </w:r>
      <w:r w:rsidRPr="00B93671">
        <w:rPr>
          <w:lang w:val="en-US"/>
        </w:rPr>
        <w:tab/>
        <w:t xml:space="preserve"> 1611.2811</w:t>
      </w:r>
      <w:r w:rsidRPr="00B93671">
        <w:rPr>
          <w:lang w:val="en-US"/>
        </w:rPr>
        <w:tab/>
      </w:r>
    </w:p>
    <w:p w14:paraId="5387E0F0" w14:textId="77777777" w:rsidR="00B93671" w:rsidRPr="00B93671" w:rsidRDefault="00B93671" w:rsidP="00B93671">
      <w:pPr>
        <w:spacing w:after="0" w:line="240" w:lineRule="auto"/>
        <w:rPr>
          <w:lang w:val="en-US"/>
        </w:rPr>
      </w:pPr>
      <w:r w:rsidRPr="00B93671">
        <w:rPr>
          <w:lang w:val="en-US"/>
        </w:rPr>
        <w:t xml:space="preserve"> 1667.4026</w:t>
      </w:r>
      <w:r w:rsidRPr="00B93671">
        <w:rPr>
          <w:lang w:val="en-US"/>
        </w:rPr>
        <w:tab/>
        <w:t xml:space="preserve"> 2969.4480</w:t>
      </w:r>
      <w:r w:rsidRPr="00B93671">
        <w:rPr>
          <w:lang w:val="en-US"/>
        </w:rPr>
        <w:tab/>
        <w:t xml:space="preserve"> 3009.6953</w:t>
      </w:r>
      <w:r w:rsidRPr="00B93671">
        <w:rPr>
          <w:lang w:val="en-US"/>
        </w:rPr>
        <w:tab/>
      </w:r>
    </w:p>
    <w:p w14:paraId="1ECD354D" w14:textId="77777777" w:rsidR="00B93671" w:rsidRPr="00B93671" w:rsidRDefault="00B93671" w:rsidP="00B93671">
      <w:pPr>
        <w:spacing w:after="0" w:line="240" w:lineRule="auto"/>
        <w:rPr>
          <w:lang w:val="en-US"/>
        </w:rPr>
      </w:pPr>
      <w:r w:rsidRPr="00B93671">
        <w:rPr>
          <w:lang w:val="en-US"/>
        </w:rPr>
        <w:t xml:space="preserve"> 3019.7942</w:t>
      </w:r>
      <w:r w:rsidRPr="00B93671">
        <w:rPr>
          <w:lang w:val="en-US"/>
        </w:rPr>
        <w:tab/>
        <w:t xml:space="preserve"> 3051.8721</w:t>
      </w:r>
      <w:r w:rsidRPr="00B93671">
        <w:rPr>
          <w:lang w:val="en-US"/>
        </w:rPr>
        <w:tab/>
        <w:t xml:space="preserve"> 3059.2107</w:t>
      </w:r>
      <w:r w:rsidRPr="00B93671">
        <w:rPr>
          <w:lang w:val="en-US"/>
        </w:rPr>
        <w:tab/>
      </w:r>
    </w:p>
    <w:p w14:paraId="418283D8" w14:textId="77777777" w:rsidR="00B93671" w:rsidRPr="00B93671" w:rsidRDefault="00B93671" w:rsidP="00B93671">
      <w:pPr>
        <w:spacing w:after="0" w:line="240" w:lineRule="auto"/>
        <w:rPr>
          <w:lang w:val="en-US"/>
        </w:rPr>
      </w:pPr>
      <w:r w:rsidRPr="00B93671">
        <w:rPr>
          <w:lang w:val="en-US"/>
        </w:rPr>
        <w:t xml:space="preserve"> 3114.1267</w:t>
      </w:r>
      <w:r w:rsidRPr="00B93671">
        <w:rPr>
          <w:lang w:val="en-US"/>
        </w:rPr>
        <w:tab/>
        <w:t xml:space="preserve"> 3137.6921</w:t>
      </w:r>
      <w:r w:rsidRPr="00B93671">
        <w:rPr>
          <w:lang w:val="en-US"/>
        </w:rPr>
        <w:tab/>
        <w:t xml:space="preserve"> 3151.1665</w:t>
      </w:r>
    </w:p>
    <w:p w14:paraId="4708CA23" w14:textId="77777777" w:rsidR="00B93671" w:rsidRPr="00B93671" w:rsidRDefault="00B93671" w:rsidP="00B93671">
      <w:pPr>
        <w:spacing w:after="0" w:line="240" w:lineRule="auto"/>
        <w:rPr>
          <w:b/>
          <w:lang w:val="en-US"/>
        </w:rPr>
      </w:pPr>
    </w:p>
    <w:p w14:paraId="373F844C" w14:textId="77777777" w:rsidR="00B93671" w:rsidRPr="00B93671" w:rsidRDefault="00B93671" w:rsidP="00B93671">
      <w:pPr>
        <w:spacing w:after="0" w:line="240" w:lineRule="auto"/>
        <w:rPr>
          <w:lang w:val="en-US"/>
        </w:rPr>
      </w:pPr>
      <w:r>
        <w:rPr>
          <w:b/>
          <w:noProof/>
          <w:lang w:eastAsia="nl-BE"/>
        </w:rPr>
        <w:drawing>
          <wp:anchor distT="0" distB="0" distL="114300" distR="114300" simplePos="0" relativeHeight="251689984" behindDoc="0" locked="0" layoutInCell="1" allowOverlap="1" wp14:anchorId="17B04644" wp14:editId="71CF3CAE">
            <wp:simplePos x="0" y="0"/>
            <wp:positionH relativeFrom="column">
              <wp:posOffset>3140075</wp:posOffset>
            </wp:positionH>
            <wp:positionV relativeFrom="paragraph">
              <wp:posOffset>92075</wp:posOffset>
            </wp:positionV>
            <wp:extent cx="1108710" cy="907415"/>
            <wp:effectExtent l="0" t="0" r="0" b="698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108710" cy="907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C31A73" w14:textId="77777777" w:rsidR="00B93671" w:rsidRPr="00B93671" w:rsidRDefault="00B93671" w:rsidP="00B93671">
      <w:pPr>
        <w:spacing w:after="0" w:line="240" w:lineRule="auto"/>
        <w:rPr>
          <w:b/>
          <w:lang w:val="en-US"/>
        </w:rPr>
      </w:pPr>
      <w:r w:rsidRPr="00B93671">
        <w:rPr>
          <w:b/>
          <w:lang w:val="en-US"/>
        </w:rPr>
        <w:t>Rxn34</w:t>
      </w:r>
    </w:p>
    <w:p w14:paraId="49DA6227" w14:textId="77777777" w:rsidR="00B93671" w:rsidRPr="00B93671" w:rsidRDefault="00B93671" w:rsidP="00B93671">
      <w:pPr>
        <w:spacing w:after="0" w:line="240" w:lineRule="auto"/>
        <w:rPr>
          <w:lang w:val="en-US"/>
        </w:rPr>
      </w:pPr>
      <w:r w:rsidRPr="00B93671">
        <w:rPr>
          <w:b/>
          <w:lang w:val="en-US"/>
        </w:rPr>
        <w:t xml:space="preserve">TS  CC(C)=CCJOH =&gt; C=C(C)CJCOH       </w:t>
      </w:r>
    </w:p>
    <w:p w14:paraId="59F44ABB" w14:textId="77777777" w:rsidR="00B93671" w:rsidRPr="00B93671" w:rsidRDefault="00B93671" w:rsidP="00B93671">
      <w:pPr>
        <w:spacing w:after="0" w:line="240" w:lineRule="auto"/>
        <w:rPr>
          <w:lang w:val="en-US"/>
        </w:rPr>
      </w:pPr>
    </w:p>
    <w:p w14:paraId="0BE3DC9A" w14:textId="77777777" w:rsidR="00B93671" w:rsidRPr="00B93671" w:rsidRDefault="00B93671" w:rsidP="00B93671">
      <w:pPr>
        <w:spacing w:after="0" w:line="240" w:lineRule="auto"/>
        <w:rPr>
          <w:lang w:val="en-US"/>
        </w:rPr>
      </w:pPr>
      <w:r w:rsidRPr="00B93671">
        <w:rPr>
          <w:lang w:val="en-US"/>
        </w:rPr>
        <w:t>Geometry [Angstroms]</w:t>
      </w:r>
    </w:p>
    <w:p w14:paraId="3F92AC4E" w14:textId="77777777" w:rsidR="00B93671" w:rsidRPr="00B93671" w:rsidRDefault="00B93671" w:rsidP="00B93671">
      <w:pPr>
        <w:spacing w:after="0" w:line="240" w:lineRule="auto"/>
        <w:rPr>
          <w:lang w:val="en-US"/>
        </w:rPr>
      </w:pPr>
      <w:r w:rsidRPr="00B93671">
        <w:rPr>
          <w:lang w:val="en-US"/>
        </w:rPr>
        <w:t>-1783.2719</w:t>
      </w:r>
      <w:r w:rsidRPr="00B93671">
        <w:rPr>
          <w:lang w:val="en-US"/>
        </w:rPr>
        <w:tab/>
        <w:t xml:space="preserve">  127.2646</w:t>
      </w:r>
      <w:r w:rsidRPr="00B93671">
        <w:rPr>
          <w:lang w:val="en-US"/>
        </w:rPr>
        <w:tab/>
        <w:t xml:space="preserve">  156.4852</w:t>
      </w:r>
      <w:r w:rsidRPr="00B93671">
        <w:rPr>
          <w:lang w:val="en-US"/>
        </w:rPr>
        <w:tab/>
      </w:r>
    </w:p>
    <w:p w14:paraId="78E8F430" w14:textId="77777777" w:rsidR="00B93671" w:rsidRPr="00B93671" w:rsidRDefault="00B93671" w:rsidP="00B93671">
      <w:pPr>
        <w:spacing w:after="0" w:line="240" w:lineRule="auto"/>
        <w:rPr>
          <w:lang w:val="en-US"/>
        </w:rPr>
      </w:pPr>
      <w:r w:rsidRPr="00B93671">
        <w:rPr>
          <w:lang w:val="en-US"/>
        </w:rPr>
        <w:t xml:space="preserve">  193.8014</w:t>
      </w:r>
      <w:r w:rsidRPr="00B93671">
        <w:rPr>
          <w:lang w:val="en-US"/>
        </w:rPr>
        <w:tab/>
        <w:t xml:space="preserve">  305.2725</w:t>
      </w:r>
      <w:r w:rsidRPr="00B93671">
        <w:rPr>
          <w:lang w:val="en-US"/>
        </w:rPr>
        <w:tab/>
        <w:t xml:space="preserve">  394.1734</w:t>
      </w:r>
      <w:r w:rsidRPr="00B93671">
        <w:rPr>
          <w:lang w:val="en-US"/>
        </w:rPr>
        <w:tab/>
      </w:r>
    </w:p>
    <w:p w14:paraId="1BECDD0F" w14:textId="77777777" w:rsidR="00B93671" w:rsidRPr="00B93671" w:rsidRDefault="00B93671" w:rsidP="00B93671">
      <w:pPr>
        <w:spacing w:after="0" w:line="240" w:lineRule="auto"/>
        <w:rPr>
          <w:lang w:val="en-US"/>
        </w:rPr>
      </w:pPr>
      <w:r w:rsidRPr="00B93671">
        <w:rPr>
          <w:lang w:val="en-US"/>
        </w:rPr>
        <w:t xml:space="preserve">  408.4386</w:t>
      </w:r>
      <w:r w:rsidRPr="00B93671">
        <w:rPr>
          <w:lang w:val="en-US"/>
        </w:rPr>
        <w:tab/>
        <w:t xml:space="preserve">  438.3267</w:t>
      </w:r>
      <w:r w:rsidRPr="00B93671">
        <w:rPr>
          <w:lang w:val="en-US"/>
        </w:rPr>
        <w:tab/>
        <w:t xml:space="preserve">  522.1052</w:t>
      </w:r>
      <w:r w:rsidRPr="00B93671">
        <w:rPr>
          <w:lang w:val="en-US"/>
        </w:rPr>
        <w:tab/>
      </w:r>
    </w:p>
    <w:p w14:paraId="68E95972" w14:textId="77777777" w:rsidR="00B93671" w:rsidRPr="00B93671" w:rsidRDefault="00B93671" w:rsidP="00B93671">
      <w:pPr>
        <w:spacing w:after="0" w:line="240" w:lineRule="auto"/>
        <w:rPr>
          <w:lang w:val="en-US"/>
        </w:rPr>
      </w:pPr>
      <w:r w:rsidRPr="00B93671">
        <w:rPr>
          <w:lang w:val="en-US"/>
        </w:rPr>
        <w:t xml:space="preserve">  560.0742</w:t>
      </w:r>
      <w:r w:rsidRPr="00B93671">
        <w:rPr>
          <w:lang w:val="en-US"/>
        </w:rPr>
        <w:tab/>
        <w:t xml:space="preserve">  633.1541</w:t>
      </w:r>
      <w:r w:rsidRPr="00B93671">
        <w:rPr>
          <w:lang w:val="en-US"/>
        </w:rPr>
        <w:tab/>
        <w:t xml:space="preserve">  827.2442</w:t>
      </w:r>
      <w:r w:rsidRPr="00B93671">
        <w:rPr>
          <w:lang w:val="en-US"/>
        </w:rPr>
        <w:tab/>
      </w:r>
    </w:p>
    <w:p w14:paraId="5B1951D0" w14:textId="77777777" w:rsidR="00B93671" w:rsidRPr="00B93671" w:rsidRDefault="00B93671" w:rsidP="00B93671">
      <w:pPr>
        <w:spacing w:after="0" w:line="240" w:lineRule="auto"/>
        <w:rPr>
          <w:lang w:val="en-US"/>
        </w:rPr>
      </w:pPr>
      <w:r w:rsidRPr="00B93671">
        <w:rPr>
          <w:lang w:val="en-US"/>
        </w:rPr>
        <w:t xml:space="preserve">  876.7899</w:t>
      </w:r>
      <w:r w:rsidRPr="00B93671">
        <w:rPr>
          <w:lang w:val="en-US"/>
        </w:rPr>
        <w:tab/>
        <w:t xml:space="preserve">  928.1936</w:t>
      </w:r>
      <w:r w:rsidRPr="00B93671">
        <w:rPr>
          <w:lang w:val="en-US"/>
        </w:rPr>
        <w:tab/>
        <w:t xml:space="preserve">  964.8164</w:t>
      </w:r>
      <w:r w:rsidRPr="00B93671">
        <w:rPr>
          <w:lang w:val="en-US"/>
        </w:rPr>
        <w:tab/>
      </w:r>
    </w:p>
    <w:p w14:paraId="75648BE0" w14:textId="77777777" w:rsidR="00B93671" w:rsidRPr="00B93671" w:rsidRDefault="00B93671" w:rsidP="00B93671">
      <w:pPr>
        <w:spacing w:after="0" w:line="240" w:lineRule="auto"/>
        <w:rPr>
          <w:lang w:val="en-US"/>
        </w:rPr>
      </w:pPr>
      <w:r w:rsidRPr="00B93671">
        <w:rPr>
          <w:lang w:val="en-US"/>
        </w:rPr>
        <w:t xml:space="preserve">  986.6165</w:t>
      </w:r>
      <w:r w:rsidRPr="00B93671">
        <w:rPr>
          <w:lang w:val="en-US"/>
        </w:rPr>
        <w:tab/>
        <w:t xml:space="preserve"> 1032.2192</w:t>
      </w:r>
      <w:r w:rsidRPr="00B93671">
        <w:rPr>
          <w:lang w:val="en-US"/>
        </w:rPr>
        <w:tab/>
        <w:t xml:space="preserve"> 1049.9836</w:t>
      </w:r>
      <w:r w:rsidRPr="00B93671">
        <w:rPr>
          <w:lang w:val="en-US"/>
        </w:rPr>
        <w:tab/>
      </w:r>
    </w:p>
    <w:p w14:paraId="2D56FF1F" w14:textId="77777777" w:rsidR="00B93671" w:rsidRPr="00B93671" w:rsidRDefault="00B93671" w:rsidP="00B93671">
      <w:pPr>
        <w:spacing w:after="0" w:line="240" w:lineRule="auto"/>
        <w:rPr>
          <w:lang w:val="en-US"/>
        </w:rPr>
      </w:pPr>
      <w:r w:rsidRPr="00B93671">
        <w:rPr>
          <w:lang w:val="en-US"/>
        </w:rPr>
        <w:t xml:space="preserve"> 1101.7760</w:t>
      </w:r>
      <w:r w:rsidRPr="00B93671">
        <w:rPr>
          <w:lang w:val="en-US"/>
        </w:rPr>
        <w:tab/>
        <w:t xml:space="preserve"> 1132.3596</w:t>
      </w:r>
      <w:r w:rsidRPr="00B93671">
        <w:rPr>
          <w:lang w:val="en-US"/>
        </w:rPr>
        <w:tab/>
        <w:t xml:space="preserve"> 1206.2129</w:t>
      </w:r>
      <w:r w:rsidRPr="00B93671">
        <w:rPr>
          <w:lang w:val="en-US"/>
        </w:rPr>
        <w:tab/>
      </w:r>
    </w:p>
    <w:p w14:paraId="7D860D91" w14:textId="77777777" w:rsidR="00B93671" w:rsidRPr="00B93671" w:rsidRDefault="00B93671" w:rsidP="00B93671">
      <w:pPr>
        <w:spacing w:after="0" w:line="240" w:lineRule="auto"/>
        <w:rPr>
          <w:lang w:val="en-US"/>
        </w:rPr>
      </w:pPr>
      <w:r w:rsidRPr="00B93671">
        <w:rPr>
          <w:lang w:val="en-US"/>
        </w:rPr>
        <w:t xml:space="preserve"> 1241.2953</w:t>
      </w:r>
      <w:r w:rsidRPr="00B93671">
        <w:rPr>
          <w:lang w:val="en-US"/>
        </w:rPr>
        <w:tab/>
        <w:t xml:space="preserve"> 1315.5890</w:t>
      </w:r>
      <w:r w:rsidRPr="00B93671">
        <w:rPr>
          <w:lang w:val="en-US"/>
        </w:rPr>
        <w:tab/>
        <w:t xml:space="preserve"> 1392.0754</w:t>
      </w:r>
      <w:r w:rsidRPr="00B93671">
        <w:rPr>
          <w:lang w:val="en-US"/>
        </w:rPr>
        <w:tab/>
      </w:r>
    </w:p>
    <w:p w14:paraId="1AC3748E" w14:textId="77777777" w:rsidR="00B93671" w:rsidRPr="00B93671" w:rsidRDefault="00B93671" w:rsidP="00B93671">
      <w:pPr>
        <w:spacing w:after="0" w:line="240" w:lineRule="auto"/>
        <w:rPr>
          <w:lang w:val="en-US"/>
        </w:rPr>
      </w:pPr>
      <w:r w:rsidRPr="00B93671">
        <w:rPr>
          <w:lang w:val="en-US"/>
        </w:rPr>
        <w:t xml:space="preserve"> 1409.7472</w:t>
      </w:r>
      <w:r w:rsidRPr="00B93671">
        <w:rPr>
          <w:lang w:val="en-US"/>
        </w:rPr>
        <w:tab/>
        <w:t xml:space="preserve"> 1426.8165</w:t>
      </w:r>
      <w:r w:rsidRPr="00B93671">
        <w:rPr>
          <w:lang w:val="en-US"/>
        </w:rPr>
        <w:tab/>
        <w:t xml:space="preserve"> 1441.0721</w:t>
      </w:r>
      <w:r w:rsidRPr="00B93671">
        <w:rPr>
          <w:lang w:val="en-US"/>
        </w:rPr>
        <w:tab/>
      </w:r>
    </w:p>
    <w:p w14:paraId="575B2F3F" w14:textId="77777777" w:rsidR="00B93671" w:rsidRPr="00B93671" w:rsidRDefault="00B93671" w:rsidP="00B93671">
      <w:pPr>
        <w:spacing w:after="0" w:line="240" w:lineRule="auto"/>
        <w:rPr>
          <w:lang w:val="en-US"/>
        </w:rPr>
      </w:pPr>
      <w:r w:rsidRPr="00B93671">
        <w:rPr>
          <w:lang w:val="en-US"/>
        </w:rPr>
        <w:t xml:space="preserve"> 1477.5972</w:t>
      </w:r>
      <w:r w:rsidRPr="00B93671">
        <w:rPr>
          <w:lang w:val="en-US"/>
        </w:rPr>
        <w:tab/>
        <w:t xml:space="preserve"> 1485.5046</w:t>
      </w:r>
      <w:r w:rsidRPr="00B93671">
        <w:rPr>
          <w:lang w:val="en-US"/>
        </w:rPr>
        <w:tab/>
        <w:t xml:space="preserve"> 1639.2054</w:t>
      </w:r>
      <w:r w:rsidRPr="00B93671">
        <w:rPr>
          <w:lang w:val="en-US"/>
        </w:rPr>
        <w:tab/>
      </w:r>
    </w:p>
    <w:p w14:paraId="60305E8C" w14:textId="77777777" w:rsidR="00B93671" w:rsidRPr="00B93671" w:rsidRDefault="00B93671" w:rsidP="00B93671">
      <w:pPr>
        <w:spacing w:after="0" w:line="240" w:lineRule="auto"/>
        <w:rPr>
          <w:lang w:val="en-US"/>
        </w:rPr>
      </w:pPr>
      <w:r w:rsidRPr="00B93671">
        <w:rPr>
          <w:lang w:val="en-US"/>
        </w:rPr>
        <w:t xml:space="preserve"> 1703.4283</w:t>
      </w:r>
      <w:r w:rsidRPr="00B93671">
        <w:rPr>
          <w:lang w:val="en-US"/>
        </w:rPr>
        <w:tab/>
        <w:t xml:space="preserve"> 3011.7617</w:t>
      </w:r>
      <w:r w:rsidRPr="00B93671">
        <w:rPr>
          <w:lang w:val="en-US"/>
        </w:rPr>
        <w:tab/>
        <w:t xml:space="preserve"> 3058.2595</w:t>
      </w:r>
      <w:r w:rsidRPr="00B93671">
        <w:rPr>
          <w:lang w:val="en-US"/>
        </w:rPr>
        <w:tab/>
      </w:r>
    </w:p>
    <w:p w14:paraId="3AA818D2" w14:textId="77777777" w:rsidR="00B93671" w:rsidRPr="00B93671" w:rsidRDefault="00B93671" w:rsidP="00B93671">
      <w:pPr>
        <w:spacing w:after="0" w:line="240" w:lineRule="auto"/>
        <w:rPr>
          <w:lang w:val="en-US"/>
        </w:rPr>
      </w:pPr>
      <w:r w:rsidRPr="00B93671">
        <w:rPr>
          <w:lang w:val="en-US"/>
        </w:rPr>
        <w:t xml:space="preserve"> 3059.6448</w:t>
      </w:r>
      <w:r w:rsidRPr="00B93671">
        <w:rPr>
          <w:lang w:val="en-US"/>
        </w:rPr>
        <w:tab/>
        <w:t xml:space="preserve"> 3081.4395</w:t>
      </w:r>
      <w:r w:rsidRPr="00B93671">
        <w:rPr>
          <w:lang w:val="en-US"/>
        </w:rPr>
        <w:tab/>
        <w:t xml:space="preserve"> 3091.7405</w:t>
      </w:r>
      <w:r w:rsidRPr="00B93671">
        <w:rPr>
          <w:lang w:val="en-US"/>
        </w:rPr>
        <w:tab/>
      </w:r>
    </w:p>
    <w:p w14:paraId="5DCD02B5" w14:textId="77777777" w:rsidR="00B93671" w:rsidRPr="00B93671" w:rsidRDefault="00B93671" w:rsidP="00B93671">
      <w:pPr>
        <w:spacing w:after="0" w:line="240" w:lineRule="auto"/>
        <w:rPr>
          <w:lang w:val="en-US"/>
        </w:rPr>
      </w:pPr>
      <w:r w:rsidRPr="00B93671">
        <w:rPr>
          <w:lang w:val="en-US"/>
        </w:rPr>
        <w:t xml:space="preserve"> 3128.3064</w:t>
      </w:r>
      <w:r w:rsidRPr="00B93671">
        <w:rPr>
          <w:lang w:val="en-US"/>
        </w:rPr>
        <w:tab/>
        <w:t xml:space="preserve"> 3142.6667</w:t>
      </w:r>
      <w:r w:rsidRPr="00B93671">
        <w:rPr>
          <w:lang w:val="en-US"/>
        </w:rPr>
        <w:tab/>
        <w:t xml:space="preserve"> 3804.5623</w:t>
      </w:r>
      <w:r w:rsidRPr="00B93671">
        <w:rPr>
          <w:lang w:val="en-US"/>
        </w:rPr>
        <w:tab/>
      </w:r>
    </w:p>
    <w:p w14:paraId="1CEDD277" w14:textId="77777777" w:rsidR="00B93671" w:rsidRPr="00B93671" w:rsidRDefault="00B93671" w:rsidP="00B93671">
      <w:pPr>
        <w:spacing w:after="0" w:line="240" w:lineRule="auto"/>
        <w:rPr>
          <w:lang w:val="en-US"/>
        </w:rPr>
      </w:pPr>
      <w:r w:rsidRPr="00B93671">
        <w:rPr>
          <w:lang w:val="en-US"/>
        </w:rPr>
        <w:t>Rotational Constants [GHz] =                     1.762       2.041       7.657</w:t>
      </w:r>
    </w:p>
    <w:p w14:paraId="6AAFEA9B" w14:textId="77777777" w:rsidR="00B93671" w:rsidRPr="00B93671" w:rsidRDefault="00B93671" w:rsidP="00B93671">
      <w:pPr>
        <w:spacing w:after="0" w:line="240" w:lineRule="auto"/>
        <w:rPr>
          <w:lang w:val="en-US"/>
        </w:rPr>
      </w:pPr>
      <w:r w:rsidRPr="00B93671">
        <w:rPr>
          <w:lang w:val="en-US"/>
        </w:rPr>
        <w:t>Frequencies [cm-1]</w:t>
      </w:r>
    </w:p>
    <w:p w14:paraId="79C8322B" w14:textId="77777777" w:rsidR="00B93671" w:rsidRPr="00B93671" w:rsidRDefault="00B93671" w:rsidP="00B93671">
      <w:pPr>
        <w:spacing w:after="0" w:line="240" w:lineRule="auto"/>
        <w:rPr>
          <w:lang w:val="en-US"/>
        </w:rPr>
      </w:pPr>
      <w:r w:rsidRPr="00B93671">
        <w:rPr>
          <w:lang w:val="en-US"/>
        </w:rPr>
        <w:lastRenderedPageBreak/>
        <w:t xml:space="preserve">  6      0.002407   -0.000101    0.000664</w:t>
      </w:r>
    </w:p>
    <w:p w14:paraId="1039911D" w14:textId="77777777" w:rsidR="00B93671" w:rsidRPr="00B93671" w:rsidRDefault="00B93671" w:rsidP="00B93671">
      <w:pPr>
        <w:spacing w:after="0" w:line="240" w:lineRule="auto"/>
        <w:rPr>
          <w:lang w:val="en-US"/>
        </w:rPr>
      </w:pPr>
      <w:r w:rsidRPr="00B93671">
        <w:rPr>
          <w:lang w:val="en-US"/>
        </w:rPr>
        <w:t xml:space="preserve">  6     -0.000470   -0.004295    1.499329</w:t>
      </w:r>
    </w:p>
    <w:p w14:paraId="0B80B1D2" w14:textId="77777777" w:rsidR="00B93671" w:rsidRPr="00B93671" w:rsidRDefault="00B93671" w:rsidP="00B93671">
      <w:pPr>
        <w:spacing w:after="0" w:line="240" w:lineRule="auto"/>
        <w:rPr>
          <w:lang w:val="en-US"/>
        </w:rPr>
      </w:pPr>
      <w:r w:rsidRPr="00B93671">
        <w:rPr>
          <w:lang w:val="en-US"/>
        </w:rPr>
        <w:t xml:space="preserve">  6      1.235678    0.000629   -0.529256</w:t>
      </w:r>
    </w:p>
    <w:p w14:paraId="6332862D" w14:textId="77777777" w:rsidR="00B93671" w:rsidRPr="00B93671" w:rsidRDefault="00B93671" w:rsidP="00B93671">
      <w:pPr>
        <w:spacing w:after="0" w:line="240" w:lineRule="auto"/>
        <w:rPr>
          <w:lang w:val="en-US"/>
        </w:rPr>
      </w:pPr>
      <w:r w:rsidRPr="00B93671">
        <w:rPr>
          <w:lang w:val="en-US"/>
        </w:rPr>
        <w:t xml:space="preserve">  6     -1.281755   -0.012465   -0.775464</w:t>
      </w:r>
    </w:p>
    <w:p w14:paraId="245251BA" w14:textId="77777777" w:rsidR="00B93671" w:rsidRPr="00B93671" w:rsidRDefault="00B93671" w:rsidP="00B93671">
      <w:pPr>
        <w:spacing w:after="0" w:line="240" w:lineRule="auto"/>
        <w:rPr>
          <w:lang w:val="en-US"/>
        </w:rPr>
      </w:pPr>
      <w:r w:rsidRPr="00B93671">
        <w:rPr>
          <w:lang w:val="en-US"/>
        </w:rPr>
        <w:t xml:space="preserve">  6      2.327715   -0.016332    0.489182</w:t>
      </w:r>
    </w:p>
    <w:p w14:paraId="05161D32" w14:textId="77777777" w:rsidR="00B93671" w:rsidRPr="00B93671" w:rsidRDefault="00B93671" w:rsidP="00B93671">
      <w:pPr>
        <w:spacing w:after="0" w:line="240" w:lineRule="auto"/>
        <w:rPr>
          <w:lang w:val="en-US"/>
        </w:rPr>
      </w:pPr>
      <w:r w:rsidRPr="00B93671">
        <w:rPr>
          <w:lang w:val="en-US"/>
        </w:rPr>
        <w:t xml:space="preserve">  1      1.442675    0.009299   -1.596499</w:t>
      </w:r>
    </w:p>
    <w:p w14:paraId="3C6ACBB9" w14:textId="77777777" w:rsidR="00B93671" w:rsidRPr="00B93671" w:rsidRDefault="00B93671" w:rsidP="00B93671">
      <w:pPr>
        <w:spacing w:after="0" w:line="240" w:lineRule="auto"/>
        <w:rPr>
          <w:lang w:val="en-US"/>
        </w:rPr>
      </w:pPr>
      <w:r w:rsidRPr="00B93671">
        <w:rPr>
          <w:lang w:val="en-US"/>
        </w:rPr>
        <w:t xml:space="preserve">  1     -0.344150   -0.917616    1.986375</w:t>
      </w:r>
    </w:p>
    <w:p w14:paraId="681659C3" w14:textId="77777777" w:rsidR="00B93671" w:rsidRPr="00B93671" w:rsidRDefault="00B93671" w:rsidP="00B93671">
      <w:pPr>
        <w:spacing w:after="0" w:line="240" w:lineRule="auto"/>
        <w:rPr>
          <w:lang w:val="en-US"/>
        </w:rPr>
      </w:pPr>
      <w:r w:rsidRPr="00B93671">
        <w:rPr>
          <w:lang w:val="en-US"/>
        </w:rPr>
        <w:t xml:space="preserve">  1      1.447011    0.028789    1.497636</w:t>
      </w:r>
    </w:p>
    <w:p w14:paraId="3C7E7AB6" w14:textId="77777777" w:rsidR="00B93671" w:rsidRPr="00B93671" w:rsidRDefault="00B93671" w:rsidP="00B93671">
      <w:pPr>
        <w:spacing w:after="0" w:line="240" w:lineRule="auto"/>
        <w:rPr>
          <w:lang w:val="en-US"/>
        </w:rPr>
      </w:pPr>
      <w:r w:rsidRPr="00B93671">
        <w:rPr>
          <w:lang w:val="en-US"/>
        </w:rPr>
        <w:t xml:space="preserve">  1     -0.381285    0.892861    1.990481</w:t>
      </w:r>
    </w:p>
    <w:p w14:paraId="5B366F08" w14:textId="77777777" w:rsidR="00B93671" w:rsidRPr="00B93671" w:rsidRDefault="00B93671" w:rsidP="00B93671">
      <w:pPr>
        <w:spacing w:after="0" w:line="240" w:lineRule="auto"/>
        <w:rPr>
          <w:lang w:val="en-US"/>
        </w:rPr>
      </w:pPr>
      <w:r w:rsidRPr="00B93671">
        <w:rPr>
          <w:lang w:val="en-US"/>
        </w:rPr>
        <w:t xml:space="preserve">  1     -1.909293    0.842306   -0.499939</w:t>
      </w:r>
    </w:p>
    <w:p w14:paraId="524E7AB8" w14:textId="77777777" w:rsidR="00B93671" w:rsidRPr="00B93671" w:rsidRDefault="00B93671" w:rsidP="00B93671">
      <w:pPr>
        <w:spacing w:after="0" w:line="240" w:lineRule="auto"/>
        <w:rPr>
          <w:lang w:val="en-US"/>
        </w:rPr>
      </w:pPr>
      <w:r w:rsidRPr="00B93671">
        <w:rPr>
          <w:lang w:val="en-US"/>
        </w:rPr>
        <w:t xml:space="preserve">  1     -1.104644    0.018994   -1.853322</w:t>
      </w:r>
    </w:p>
    <w:p w14:paraId="27C6C581" w14:textId="77777777" w:rsidR="00B93671" w:rsidRPr="00B93671" w:rsidRDefault="00B93671" w:rsidP="00B93671">
      <w:pPr>
        <w:spacing w:after="0" w:line="240" w:lineRule="auto"/>
        <w:rPr>
          <w:lang w:val="en-US"/>
        </w:rPr>
      </w:pPr>
      <w:r w:rsidRPr="00B93671">
        <w:rPr>
          <w:lang w:val="en-US"/>
        </w:rPr>
        <w:t xml:space="preserve">  1     -1.864272   -0.912324   -0.548753</w:t>
      </w:r>
    </w:p>
    <w:p w14:paraId="0F93A57B" w14:textId="77777777" w:rsidR="00B93671" w:rsidRPr="00B93671" w:rsidRDefault="00B93671" w:rsidP="00B93671">
      <w:pPr>
        <w:spacing w:after="0" w:line="240" w:lineRule="auto"/>
        <w:rPr>
          <w:lang w:val="en-US"/>
        </w:rPr>
      </w:pPr>
      <w:r w:rsidRPr="00B93671">
        <w:rPr>
          <w:lang w:val="en-US"/>
        </w:rPr>
        <w:t xml:space="preserve">  1      2.877590   -0.951693    0.609376</w:t>
      </w:r>
    </w:p>
    <w:p w14:paraId="2E401B54" w14:textId="77777777" w:rsidR="00B93671" w:rsidRPr="00B93671" w:rsidRDefault="00B93671" w:rsidP="00B93671">
      <w:pPr>
        <w:spacing w:after="0" w:line="240" w:lineRule="auto"/>
        <w:rPr>
          <w:lang w:val="en-US"/>
        </w:rPr>
      </w:pPr>
      <w:r w:rsidRPr="00B93671">
        <w:rPr>
          <w:lang w:val="en-US"/>
        </w:rPr>
        <w:t xml:space="preserve">  8      3.259565    1.020768    0.445913</w:t>
      </w:r>
    </w:p>
    <w:p w14:paraId="6C652F78" w14:textId="77777777" w:rsidR="00B93671" w:rsidRPr="00B93671" w:rsidRDefault="00B93671" w:rsidP="00B93671">
      <w:pPr>
        <w:spacing w:after="0" w:line="240" w:lineRule="auto"/>
        <w:rPr>
          <w:lang w:val="en-US"/>
        </w:rPr>
      </w:pPr>
      <w:r w:rsidRPr="00B93671">
        <w:rPr>
          <w:lang w:val="en-US"/>
        </w:rPr>
        <w:t xml:space="preserve">  1      2.788373    1.828410    0.211493</w:t>
      </w:r>
    </w:p>
    <w:p w14:paraId="00DAF327" w14:textId="77777777" w:rsidR="00B93671" w:rsidRPr="00B93671" w:rsidRDefault="00B93671" w:rsidP="00B93671">
      <w:pPr>
        <w:spacing w:after="0" w:line="240" w:lineRule="auto"/>
        <w:rPr>
          <w:b/>
          <w:lang w:val="en-US"/>
        </w:rPr>
      </w:pPr>
    </w:p>
    <w:p w14:paraId="6AAEC980" w14:textId="77777777" w:rsidR="00B93671" w:rsidRPr="00B93671" w:rsidRDefault="00B93671" w:rsidP="00B93671">
      <w:pPr>
        <w:spacing w:after="0" w:line="240" w:lineRule="auto"/>
        <w:rPr>
          <w:b/>
          <w:lang w:val="en-US"/>
        </w:rPr>
      </w:pPr>
    </w:p>
    <w:p w14:paraId="4E752564" w14:textId="2C9DC781" w:rsidR="00B93671" w:rsidRPr="00B93671" w:rsidRDefault="00B93671" w:rsidP="00B93671">
      <w:pPr>
        <w:spacing w:after="0" w:line="240" w:lineRule="auto"/>
        <w:rPr>
          <w:b/>
          <w:lang w:val="en-US"/>
        </w:rPr>
      </w:pPr>
      <w:r w:rsidRPr="00B93671">
        <w:rPr>
          <w:b/>
          <w:lang w:val="en-US"/>
        </w:rPr>
        <w:t xml:space="preserve">C2CJC(OH)COH          </w:t>
      </w:r>
    </w:p>
    <w:p w14:paraId="7F285639" w14:textId="3BFB7CB3" w:rsidR="00B93671" w:rsidRPr="00B93671" w:rsidRDefault="00507BDB" w:rsidP="00B93671">
      <w:pPr>
        <w:spacing w:after="0" w:line="240" w:lineRule="auto"/>
        <w:rPr>
          <w:lang w:val="en-US"/>
        </w:rPr>
      </w:pPr>
      <w:r w:rsidRPr="003D2018">
        <w:rPr>
          <w:noProof/>
          <w:lang w:eastAsia="nl-BE"/>
        </w:rPr>
        <w:drawing>
          <wp:anchor distT="0" distB="0" distL="114300" distR="114300" simplePos="0" relativeHeight="251691008" behindDoc="0" locked="0" layoutInCell="1" allowOverlap="1" wp14:anchorId="50AA70DD" wp14:editId="39EBBAE4">
            <wp:simplePos x="0" y="0"/>
            <wp:positionH relativeFrom="column">
              <wp:posOffset>2896870</wp:posOffset>
            </wp:positionH>
            <wp:positionV relativeFrom="paragraph">
              <wp:posOffset>36195</wp:posOffset>
            </wp:positionV>
            <wp:extent cx="907415" cy="579755"/>
            <wp:effectExtent l="0" t="0" r="6985"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907415" cy="579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80D44C" w14:textId="77777777" w:rsidR="00B93671" w:rsidRPr="00B93671" w:rsidRDefault="00B93671" w:rsidP="00B93671">
      <w:pPr>
        <w:spacing w:after="0" w:line="240" w:lineRule="auto"/>
        <w:rPr>
          <w:b/>
          <w:lang w:val="en-US"/>
        </w:rPr>
      </w:pPr>
      <w:r w:rsidRPr="00B93671">
        <w:rPr>
          <w:lang w:val="en-US"/>
        </w:rPr>
        <w:t>Geometry [Angstroms]</w:t>
      </w:r>
    </w:p>
    <w:p w14:paraId="6E5D50BB" w14:textId="77777777" w:rsidR="00B93671" w:rsidRPr="00B93671" w:rsidRDefault="00B93671" w:rsidP="00B93671">
      <w:pPr>
        <w:spacing w:after="0" w:line="240" w:lineRule="auto"/>
        <w:rPr>
          <w:lang w:val="en-US"/>
        </w:rPr>
      </w:pPr>
      <w:r w:rsidRPr="00B93671">
        <w:rPr>
          <w:lang w:val="en-US"/>
        </w:rPr>
        <w:t xml:space="preserve">  6      0.258031   -0.249291    0.223321</w:t>
      </w:r>
    </w:p>
    <w:p w14:paraId="0CEF1012" w14:textId="77777777" w:rsidR="00B93671" w:rsidRPr="00B93671" w:rsidRDefault="00B93671" w:rsidP="00B93671">
      <w:pPr>
        <w:spacing w:after="0" w:line="240" w:lineRule="auto"/>
        <w:rPr>
          <w:lang w:val="en-US"/>
        </w:rPr>
      </w:pPr>
      <w:r w:rsidRPr="00B93671">
        <w:rPr>
          <w:lang w:val="en-US"/>
        </w:rPr>
        <w:t xml:space="preserve">  6     -0.099112    0.446002    1.496540</w:t>
      </w:r>
    </w:p>
    <w:p w14:paraId="4A4838DD" w14:textId="77777777" w:rsidR="00B93671" w:rsidRPr="00B93671" w:rsidRDefault="00B93671" w:rsidP="00B93671">
      <w:pPr>
        <w:spacing w:after="0" w:line="240" w:lineRule="auto"/>
        <w:rPr>
          <w:lang w:val="en-US"/>
        </w:rPr>
      </w:pPr>
      <w:r w:rsidRPr="00B93671">
        <w:rPr>
          <w:lang w:val="en-US"/>
        </w:rPr>
        <w:t xml:space="preserve">  6      1.630075   -0.082688   -0.341920</w:t>
      </w:r>
    </w:p>
    <w:p w14:paraId="4FBA4436" w14:textId="77777777" w:rsidR="00B93671" w:rsidRPr="00B93671" w:rsidRDefault="00B93671" w:rsidP="00B93671">
      <w:pPr>
        <w:spacing w:after="0" w:line="240" w:lineRule="auto"/>
        <w:rPr>
          <w:lang w:val="en-US"/>
        </w:rPr>
      </w:pPr>
      <w:r w:rsidRPr="00B93671">
        <w:rPr>
          <w:lang w:val="en-US"/>
        </w:rPr>
        <w:t xml:space="preserve">  6     -0.659827   -1.305772   -0.313384</w:t>
      </w:r>
    </w:p>
    <w:p w14:paraId="37D7A1DC" w14:textId="77777777" w:rsidR="00B93671" w:rsidRPr="00B93671" w:rsidRDefault="00B93671" w:rsidP="00B93671">
      <w:pPr>
        <w:spacing w:after="0" w:line="240" w:lineRule="auto"/>
        <w:rPr>
          <w:lang w:val="en-US"/>
        </w:rPr>
      </w:pPr>
      <w:r w:rsidRPr="00B93671">
        <w:rPr>
          <w:lang w:val="en-US"/>
        </w:rPr>
        <w:t xml:space="preserve">  1     -1.171257    0.392189    1.707213</w:t>
      </w:r>
    </w:p>
    <w:p w14:paraId="66695162" w14:textId="77777777" w:rsidR="00B93671" w:rsidRPr="00B93671" w:rsidRDefault="00B93671" w:rsidP="00B93671">
      <w:pPr>
        <w:spacing w:after="0" w:line="240" w:lineRule="auto"/>
        <w:rPr>
          <w:lang w:val="en-US"/>
        </w:rPr>
      </w:pPr>
      <w:r w:rsidRPr="00B93671">
        <w:rPr>
          <w:lang w:val="en-US"/>
        </w:rPr>
        <w:t xml:space="preserve">  1      0.424599    0.020616    2.369151</w:t>
      </w:r>
    </w:p>
    <w:p w14:paraId="7163FBFC" w14:textId="77777777" w:rsidR="00B93671" w:rsidRPr="00B93671" w:rsidRDefault="00B93671" w:rsidP="00B93671">
      <w:pPr>
        <w:spacing w:after="0" w:line="240" w:lineRule="auto"/>
        <w:rPr>
          <w:lang w:val="en-US"/>
        </w:rPr>
      </w:pPr>
      <w:r w:rsidRPr="00B93671">
        <w:rPr>
          <w:lang w:val="en-US"/>
        </w:rPr>
        <w:t xml:space="preserve">  1      0.185186    1.505124    1.463840</w:t>
      </w:r>
    </w:p>
    <w:p w14:paraId="23C6D528" w14:textId="77777777" w:rsidR="00B93671" w:rsidRPr="00B93671" w:rsidRDefault="00B93671" w:rsidP="00B93671">
      <w:pPr>
        <w:spacing w:after="0" w:line="240" w:lineRule="auto"/>
        <w:rPr>
          <w:lang w:val="en-US"/>
        </w:rPr>
      </w:pPr>
      <w:r w:rsidRPr="00B93671">
        <w:rPr>
          <w:lang w:val="en-US"/>
        </w:rPr>
        <w:t xml:space="preserve">  1      1.697631   -0.520108   -1.337856</w:t>
      </w:r>
    </w:p>
    <w:p w14:paraId="1DEC1482" w14:textId="77777777" w:rsidR="00B93671" w:rsidRPr="00B93671" w:rsidRDefault="00B93671" w:rsidP="00B93671">
      <w:pPr>
        <w:spacing w:after="0" w:line="240" w:lineRule="auto"/>
        <w:rPr>
          <w:lang w:val="en-US"/>
        </w:rPr>
      </w:pPr>
      <w:r w:rsidRPr="00B93671">
        <w:rPr>
          <w:lang w:val="en-US"/>
        </w:rPr>
        <w:t xml:space="preserve">  1      1.903538    0.977630   -0.407218</w:t>
      </w:r>
    </w:p>
    <w:p w14:paraId="04DB82D1" w14:textId="77777777" w:rsidR="00B93671" w:rsidRPr="00B93671" w:rsidRDefault="00B93671" w:rsidP="00B93671">
      <w:pPr>
        <w:spacing w:after="0" w:line="240" w:lineRule="auto"/>
        <w:rPr>
          <w:lang w:val="en-US"/>
        </w:rPr>
      </w:pPr>
      <w:r w:rsidRPr="00B93671">
        <w:rPr>
          <w:lang w:val="en-US"/>
        </w:rPr>
        <w:t xml:space="preserve">  1      2.399669   -0.555440    0.291935</w:t>
      </w:r>
    </w:p>
    <w:p w14:paraId="74363941" w14:textId="77777777" w:rsidR="00B93671" w:rsidRPr="00B93671" w:rsidRDefault="00B93671" w:rsidP="00B93671">
      <w:pPr>
        <w:spacing w:after="0" w:line="240" w:lineRule="auto"/>
        <w:rPr>
          <w:lang w:val="en-US"/>
        </w:rPr>
      </w:pPr>
      <w:r w:rsidRPr="00B93671">
        <w:rPr>
          <w:lang w:val="en-US"/>
        </w:rPr>
        <w:t xml:space="preserve">  1     -1.702716   -1.006822   -0.115005</w:t>
      </w:r>
    </w:p>
    <w:p w14:paraId="5F3F6EB1" w14:textId="77777777" w:rsidR="00B93671" w:rsidRPr="00B93671" w:rsidRDefault="00B93671" w:rsidP="00B93671">
      <w:pPr>
        <w:spacing w:after="0" w:line="240" w:lineRule="auto"/>
        <w:rPr>
          <w:lang w:val="en-US"/>
        </w:rPr>
      </w:pPr>
      <w:r w:rsidRPr="00B93671">
        <w:rPr>
          <w:lang w:val="en-US"/>
        </w:rPr>
        <w:t xml:space="preserve">  8     -0.463583   -1.465000   -1.714942</w:t>
      </w:r>
    </w:p>
    <w:p w14:paraId="1F8674B6" w14:textId="77777777" w:rsidR="00B93671" w:rsidRPr="00B93671" w:rsidRDefault="00B93671" w:rsidP="00B93671">
      <w:pPr>
        <w:spacing w:after="0" w:line="240" w:lineRule="auto"/>
        <w:rPr>
          <w:lang w:val="en-US"/>
        </w:rPr>
      </w:pPr>
      <w:r w:rsidRPr="00B93671">
        <w:rPr>
          <w:lang w:val="en-US"/>
        </w:rPr>
        <w:t xml:space="preserve">  6     -0.451417   -2.666332    0.370929</w:t>
      </w:r>
    </w:p>
    <w:p w14:paraId="04383FFD" w14:textId="77777777" w:rsidR="00B93671" w:rsidRPr="00B93671" w:rsidRDefault="00B93671" w:rsidP="00B93671">
      <w:pPr>
        <w:spacing w:after="0" w:line="240" w:lineRule="auto"/>
        <w:rPr>
          <w:lang w:val="en-US"/>
        </w:rPr>
      </w:pPr>
      <w:r w:rsidRPr="00B93671">
        <w:rPr>
          <w:lang w:val="en-US"/>
        </w:rPr>
        <w:t xml:space="preserve">  8     -1.345424   -3.584769   -0.270933</w:t>
      </w:r>
    </w:p>
    <w:p w14:paraId="7CFB8687" w14:textId="77777777" w:rsidR="00B93671" w:rsidRPr="00B93671" w:rsidRDefault="00B93671" w:rsidP="00B93671">
      <w:pPr>
        <w:spacing w:after="0" w:line="240" w:lineRule="auto"/>
        <w:rPr>
          <w:lang w:val="en-US"/>
        </w:rPr>
      </w:pPr>
      <w:r w:rsidRPr="00B93671">
        <w:rPr>
          <w:lang w:val="en-US"/>
        </w:rPr>
        <w:t xml:space="preserve">  1      0.591545   -2.977695    0.234471</w:t>
      </w:r>
    </w:p>
    <w:p w14:paraId="5864DD08" w14:textId="77777777" w:rsidR="00B93671" w:rsidRPr="00B93671" w:rsidRDefault="00B93671" w:rsidP="00B93671">
      <w:pPr>
        <w:spacing w:after="0" w:line="240" w:lineRule="auto"/>
        <w:rPr>
          <w:lang w:val="en-US"/>
        </w:rPr>
      </w:pPr>
      <w:r w:rsidRPr="00B93671">
        <w:rPr>
          <w:lang w:val="en-US"/>
        </w:rPr>
        <w:t xml:space="preserve">  1     -0.669045   -2.590220    1.443583</w:t>
      </w:r>
    </w:p>
    <w:p w14:paraId="30805CA4" w14:textId="77777777" w:rsidR="00B93671" w:rsidRPr="00B93671" w:rsidRDefault="00B93671" w:rsidP="00B93671">
      <w:pPr>
        <w:spacing w:after="0" w:line="240" w:lineRule="auto"/>
        <w:rPr>
          <w:lang w:val="en-US"/>
        </w:rPr>
      </w:pPr>
      <w:r w:rsidRPr="00B93671">
        <w:rPr>
          <w:lang w:val="en-US"/>
        </w:rPr>
        <w:t xml:space="preserve">  1     -0.899245   -2.297082   -1.939947</w:t>
      </w:r>
    </w:p>
    <w:p w14:paraId="476EC629" w14:textId="77777777" w:rsidR="00B93671" w:rsidRPr="00B93671" w:rsidRDefault="00B93671" w:rsidP="00B93671">
      <w:pPr>
        <w:spacing w:after="0" w:line="240" w:lineRule="auto"/>
        <w:rPr>
          <w:lang w:val="en-US"/>
        </w:rPr>
      </w:pPr>
      <w:r w:rsidRPr="00B93671">
        <w:rPr>
          <w:lang w:val="en-US"/>
        </w:rPr>
        <w:t xml:space="preserve">  1     -1.072622   -4.481411   -0.058595</w:t>
      </w:r>
    </w:p>
    <w:p w14:paraId="7FB4F0C7" w14:textId="77777777" w:rsidR="00B93671" w:rsidRPr="00B93671" w:rsidRDefault="00B93671" w:rsidP="00B93671">
      <w:pPr>
        <w:spacing w:after="0" w:line="240" w:lineRule="auto"/>
        <w:rPr>
          <w:b/>
          <w:lang w:val="en-US"/>
        </w:rPr>
      </w:pPr>
      <w:r w:rsidRPr="00B93671">
        <w:rPr>
          <w:lang w:val="en-US"/>
        </w:rPr>
        <w:t>Rotational Constants [GHz] =                     1.402       1.661       4.030</w:t>
      </w:r>
    </w:p>
    <w:p w14:paraId="5B85F2FC" w14:textId="77777777" w:rsidR="00B93671" w:rsidRPr="00B93671" w:rsidRDefault="00B93671" w:rsidP="00B93671">
      <w:pPr>
        <w:spacing w:after="0" w:line="240" w:lineRule="auto"/>
        <w:rPr>
          <w:lang w:val="en-US"/>
        </w:rPr>
      </w:pPr>
      <w:r w:rsidRPr="00B93671">
        <w:rPr>
          <w:lang w:val="en-US"/>
        </w:rPr>
        <w:t>Frequencies [cm-1]</w:t>
      </w:r>
    </w:p>
    <w:p w14:paraId="3CC78E94" w14:textId="77777777" w:rsidR="00B93671" w:rsidRPr="00B93671" w:rsidRDefault="00B93671" w:rsidP="00B93671">
      <w:pPr>
        <w:tabs>
          <w:tab w:val="left" w:pos="527"/>
        </w:tabs>
        <w:spacing w:after="0" w:line="240" w:lineRule="auto"/>
        <w:rPr>
          <w:lang w:val="en-US"/>
        </w:rPr>
      </w:pPr>
      <w:r w:rsidRPr="00B93671">
        <w:rPr>
          <w:lang w:val="en-US"/>
        </w:rPr>
        <w:t xml:space="preserve">   49.3953</w:t>
      </w:r>
      <w:r w:rsidRPr="00B93671">
        <w:rPr>
          <w:lang w:val="en-US"/>
        </w:rPr>
        <w:tab/>
        <w:t xml:space="preserve">   84.9284</w:t>
      </w:r>
      <w:r w:rsidRPr="00B93671">
        <w:rPr>
          <w:lang w:val="en-US"/>
        </w:rPr>
        <w:tab/>
        <w:t xml:space="preserve">  114.7962</w:t>
      </w:r>
      <w:r w:rsidRPr="00B93671">
        <w:rPr>
          <w:lang w:val="en-US"/>
        </w:rPr>
        <w:tab/>
      </w:r>
    </w:p>
    <w:p w14:paraId="4EB5A639" w14:textId="77777777" w:rsidR="00B93671" w:rsidRPr="00B93671" w:rsidRDefault="00B93671" w:rsidP="00B93671">
      <w:pPr>
        <w:tabs>
          <w:tab w:val="left" w:pos="527"/>
        </w:tabs>
        <w:spacing w:after="0" w:line="240" w:lineRule="auto"/>
        <w:rPr>
          <w:lang w:val="en-US"/>
        </w:rPr>
      </w:pPr>
      <w:r w:rsidRPr="00B93671">
        <w:rPr>
          <w:lang w:val="en-US"/>
        </w:rPr>
        <w:t xml:space="preserve">  134.4374</w:t>
      </w:r>
      <w:r w:rsidRPr="00B93671">
        <w:rPr>
          <w:lang w:val="en-US"/>
        </w:rPr>
        <w:tab/>
        <w:t xml:space="preserve">  162.8078</w:t>
      </w:r>
      <w:r w:rsidRPr="00B93671">
        <w:rPr>
          <w:lang w:val="en-US"/>
        </w:rPr>
        <w:tab/>
        <w:t xml:space="preserve">  255.5216</w:t>
      </w:r>
      <w:r w:rsidRPr="00B93671">
        <w:rPr>
          <w:lang w:val="en-US"/>
        </w:rPr>
        <w:tab/>
      </w:r>
    </w:p>
    <w:p w14:paraId="29B6A61C" w14:textId="77777777" w:rsidR="00B93671" w:rsidRPr="00B93671" w:rsidRDefault="00B93671" w:rsidP="00B93671">
      <w:pPr>
        <w:tabs>
          <w:tab w:val="left" w:pos="527"/>
        </w:tabs>
        <w:spacing w:after="0" w:line="240" w:lineRule="auto"/>
        <w:rPr>
          <w:lang w:val="en-US"/>
        </w:rPr>
      </w:pPr>
      <w:r w:rsidRPr="00B93671">
        <w:rPr>
          <w:lang w:val="en-US"/>
        </w:rPr>
        <w:t xml:space="preserve">  284.5584</w:t>
      </w:r>
      <w:r w:rsidRPr="00B93671">
        <w:rPr>
          <w:lang w:val="en-US"/>
        </w:rPr>
        <w:tab/>
        <w:t xml:space="preserve">  297.5390</w:t>
      </w:r>
      <w:r w:rsidRPr="00B93671">
        <w:rPr>
          <w:lang w:val="en-US"/>
        </w:rPr>
        <w:tab/>
        <w:t xml:space="preserve">  328.2179</w:t>
      </w:r>
      <w:r w:rsidRPr="00B93671">
        <w:rPr>
          <w:lang w:val="en-US"/>
        </w:rPr>
        <w:tab/>
      </w:r>
    </w:p>
    <w:p w14:paraId="5F0F4BFF" w14:textId="77777777" w:rsidR="00B93671" w:rsidRPr="00B93671" w:rsidRDefault="00B93671" w:rsidP="00B93671">
      <w:pPr>
        <w:tabs>
          <w:tab w:val="left" w:pos="527"/>
        </w:tabs>
        <w:spacing w:after="0" w:line="240" w:lineRule="auto"/>
        <w:rPr>
          <w:lang w:val="en-US"/>
        </w:rPr>
      </w:pPr>
      <w:r w:rsidRPr="00B93671">
        <w:rPr>
          <w:lang w:val="en-US"/>
        </w:rPr>
        <w:t xml:space="preserve">  421.9480</w:t>
      </w:r>
      <w:r w:rsidRPr="00B93671">
        <w:rPr>
          <w:lang w:val="en-US"/>
        </w:rPr>
        <w:tab/>
        <w:t xml:space="preserve">  493.3085</w:t>
      </w:r>
      <w:r w:rsidRPr="00B93671">
        <w:rPr>
          <w:lang w:val="en-US"/>
        </w:rPr>
        <w:tab/>
        <w:t xml:space="preserve">  508.4544</w:t>
      </w:r>
      <w:r w:rsidRPr="00B93671">
        <w:rPr>
          <w:lang w:val="en-US"/>
        </w:rPr>
        <w:tab/>
      </w:r>
    </w:p>
    <w:p w14:paraId="68E36EF2" w14:textId="77777777" w:rsidR="00B93671" w:rsidRPr="00B93671" w:rsidRDefault="00B93671" w:rsidP="00B93671">
      <w:pPr>
        <w:tabs>
          <w:tab w:val="left" w:pos="527"/>
        </w:tabs>
        <w:spacing w:after="0" w:line="240" w:lineRule="auto"/>
        <w:rPr>
          <w:lang w:val="en-US"/>
        </w:rPr>
      </w:pPr>
      <w:r w:rsidRPr="00B93671">
        <w:rPr>
          <w:lang w:val="en-US"/>
        </w:rPr>
        <w:t xml:space="preserve">  551.3571</w:t>
      </w:r>
      <w:r w:rsidRPr="00B93671">
        <w:rPr>
          <w:lang w:val="en-US"/>
        </w:rPr>
        <w:tab/>
        <w:t xml:space="preserve">  795.6683</w:t>
      </w:r>
      <w:r w:rsidRPr="00B93671">
        <w:rPr>
          <w:lang w:val="en-US"/>
        </w:rPr>
        <w:tab/>
        <w:t xml:space="preserve">  887.5086</w:t>
      </w:r>
      <w:r w:rsidRPr="00B93671">
        <w:rPr>
          <w:lang w:val="en-US"/>
        </w:rPr>
        <w:tab/>
      </w:r>
    </w:p>
    <w:p w14:paraId="782416AC" w14:textId="77777777" w:rsidR="00B93671" w:rsidRPr="00B93671" w:rsidRDefault="00B93671" w:rsidP="00B93671">
      <w:pPr>
        <w:tabs>
          <w:tab w:val="left" w:pos="527"/>
        </w:tabs>
        <w:spacing w:after="0" w:line="240" w:lineRule="auto"/>
        <w:rPr>
          <w:lang w:val="en-US"/>
        </w:rPr>
      </w:pPr>
      <w:r w:rsidRPr="00B93671">
        <w:rPr>
          <w:lang w:val="en-US"/>
        </w:rPr>
        <w:t xml:space="preserve">  949.6274</w:t>
      </w:r>
      <w:r w:rsidRPr="00B93671">
        <w:rPr>
          <w:lang w:val="en-US"/>
        </w:rPr>
        <w:tab/>
        <w:t xml:space="preserve">  975.3082</w:t>
      </w:r>
      <w:r w:rsidRPr="00B93671">
        <w:rPr>
          <w:lang w:val="en-US"/>
        </w:rPr>
        <w:tab/>
        <w:t xml:space="preserve">  986.4591</w:t>
      </w:r>
      <w:r w:rsidRPr="00B93671">
        <w:rPr>
          <w:lang w:val="en-US"/>
        </w:rPr>
        <w:tab/>
      </w:r>
    </w:p>
    <w:p w14:paraId="1B86BFBE" w14:textId="77777777" w:rsidR="00B93671" w:rsidRPr="00B93671" w:rsidRDefault="00B93671" w:rsidP="00B93671">
      <w:pPr>
        <w:tabs>
          <w:tab w:val="left" w:pos="527"/>
        </w:tabs>
        <w:spacing w:after="0" w:line="240" w:lineRule="auto"/>
        <w:rPr>
          <w:lang w:val="en-US"/>
        </w:rPr>
      </w:pPr>
      <w:r w:rsidRPr="00B93671">
        <w:rPr>
          <w:lang w:val="en-US"/>
        </w:rPr>
        <w:t xml:space="preserve"> 1008.8839</w:t>
      </w:r>
      <w:r w:rsidRPr="00B93671">
        <w:rPr>
          <w:lang w:val="en-US"/>
        </w:rPr>
        <w:tab/>
        <w:t xml:space="preserve"> 1043.0105</w:t>
      </w:r>
      <w:r w:rsidRPr="00B93671">
        <w:rPr>
          <w:lang w:val="en-US"/>
        </w:rPr>
        <w:tab/>
        <w:t xml:space="preserve"> 1048.6864</w:t>
      </w:r>
      <w:r w:rsidRPr="00B93671">
        <w:rPr>
          <w:lang w:val="en-US"/>
        </w:rPr>
        <w:tab/>
      </w:r>
    </w:p>
    <w:p w14:paraId="1B76AE39" w14:textId="77777777" w:rsidR="00B93671" w:rsidRPr="00B93671" w:rsidRDefault="00B93671" w:rsidP="00B93671">
      <w:pPr>
        <w:tabs>
          <w:tab w:val="left" w:pos="527"/>
        </w:tabs>
        <w:spacing w:after="0" w:line="240" w:lineRule="auto"/>
        <w:rPr>
          <w:lang w:val="en-US"/>
        </w:rPr>
      </w:pPr>
      <w:r w:rsidRPr="00B93671">
        <w:rPr>
          <w:lang w:val="en-US"/>
        </w:rPr>
        <w:t xml:space="preserve"> 1102.1254</w:t>
      </w:r>
      <w:r w:rsidRPr="00B93671">
        <w:rPr>
          <w:lang w:val="en-US"/>
        </w:rPr>
        <w:tab/>
        <w:t xml:space="preserve"> 1197.6046</w:t>
      </w:r>
      <w:r w:rsidRPr="00B93671">
        <w:rPr>
          <w:lang w:val="en-US"/>
        </w:rPr>
        <w:tab/>
        <w:t xml:space="preserve"> 1234.1674</w:t>
      </w:r>
      <w:r w:rsidRPr="00B93671">
        <w:rPr>
          <w:lang w:val="en-US"/>
        </w:rPr>
        <w:tab/>
      </w:r>
    </w:p>
    <w:p w14:paraId="33067E26" w14:textId="77777777" w:rsidR="00B93671" w:rsidRPr="00B93671" w:rsidRDefault="00B93671" w:rsidP="00B93671">
      <w:pPr>
        <w:tabs>
          <w:tab w:val="left" w:pos="527"/>
        </w:tabs>
        <w:spacing w:after="0" w:line="240" w:lineRule="auto"/>
        <w:rPr>
          <w:lang w:val="en-US"/>
        </w:rPr>
      </w:pPr>
      <w:r w:rsidRPr="00B93671">
        <w:rPr>
          <w:lang w:val="en-US"/>
        </w:rPr>
        <w:t xml:space="preserve"> 1265.0769</w:t>
      </w:r>
      <w:r w:rsidRPr="00B93671">
        <w:rPr>
          <w:lang w:val="en-US"/>
        </w:rPr>
        <w:tab/>
        <w:t xml:space="preserve"> 1284.5778</w:t>
      </w:r>
      <w:r w:rsidRPr="00B93671">
        <w:rPr>
          <w:lang w:val="en-US"/>
        </w:rPr>
        <w:tab/>
        <w:t xml:space="preserve"> 1325.5450</w:t>
      </w:r>
      <w:r w:rsidRPr="00B93671">
        <w:rPr>
          <w:lang w:val="en-US"/>
        </w:rPr>
        <w:tab/>
      </w:r>
    </w:p>
    <w:p w14:paraId="1B224F8C" w14:textId="77777777" w:rsidR="00B93671" w:rsidRPr="00B93671" w:rsidRDefault="00B93671" w:rsidP="00B93671">
      <w:pPr>
        <w:tabs>
          <w:tab w:val="left" w:pos="527"/>
        </w:tabs>
        <w:spacing w:after="0" w:line="240" w:lineRule="auto"/>
        <w:rPr>
          <w:lang w:val="en-US"/>
        </w:rPr>
      </w:pPr>
      <w:r w:rsidRPr="00B93671">
        <w:rPr>
          <w:lang w:val="en-US"/>
        </w:rPr>
        <w:t xml:space="preserve"> 1360.4406</w:t>
      </w:r>
      <w:r w:rsidRPr="00B93671">
        <w:rPr>
          <w:lang w:val="en-US"/>
        </w:rPr>
        <w:tab/>
        <w:t xml:space="preserve"> 1396.4033</w:t>
      </w:r>
      <w:r w:rsidRPr="00B93671">
        <w:rPr>
          <w:lang w:val="en-US"/>
        </w:rPr>
        <w:tab/>
        <w:t xml:space="preserve"> 1410.9117</w:t>
      </w:r>
      <w:r w:rsidRPr="00B93671">
        <w:rPr>
          <w:lang w:val="en-US"/>
        </w:rPr>
        <w:tab/>
      </w:r>
    </w:p>
    <w:p w14:paraId="0E527C3D" w14:textId="77777777" w:rsidR="00B93671" w:rsidRPr="00B93671" w:rsidRDefault="00B93671" w:rsidP="00B93671">
      <w:pPr>
        <w:tabs>
          <w:tab w:val="left" w:pos="527"/>
        </w:tabs>
        <w:spacing w:after="0" w:line="240" w:lineRule="auto"/>
        <w:rPr>
          <w:lang w:val="en-US"/>
        </w:rPr>
      </w:pPr>
      <w:r w:rsidRPr="00B93671">
        <w:rPr>
          <w:lang w:val="en-US"/>
        </w:rPr>
        <w:t xml:space="preserve"> 1425.6385</w:t>
      </w:r>
      <w:r w:rsidRPr="00B93671">
        <w:rPr>
          <w:lang w:val="en-US"/>
        </w:rPr>
        <w:tab/>
        <w:t xml:space="preserve"> 1439.2953</w:t>
      </w:r>
      <w:r w:rsidRPr="00B93671">
        <w:rPr>
          <w:lang w:val="en-US"/>
        </w:rPr>
        <w:tab/>
        <w:t xml:space="preserve"> 1470.4689</w:t>
      </w:r>
      <w:r w:rsidRPr="00B93671">
        <w:rPr>
          <w:lang w:val="en-US"/>
        </w:rPr>
        <w:tab/>
      </w:r>
    </w:p>
    <w:p w14:paraId="0D74E37D" w14:textId="77777777" w:rsidR="00B93671" w:rsidRPr="00B93671" w:rsidRDefault="00B93671" w:rsidP="00B93671">
      <w:pPr>
        <w:tabs>
          <w:tab w:val="left" w:pos="527"/>
        </w:tabs>
        <w:spacing w:after="0" w:line="240" w:lineRule="auto"/>
        <w:rPr>
          <w:lang w:val="en-US"/>
        </w:rPr>
      </w:pPr>
      <w:r w:rsidRPr="00B93671">
        <w:rPr>
          <w:lang w:val="en-US"/>
        </w:rPr>
        <w:t xml:space="preserve"> 1473.9312</w:t>
      </w:r>
      <w:r w:rsidRPr="00B93671">
        <w:rPr>
          <w:lang w:val="en-US"/>
        </w:rPr>
        <w:tab/>
        <w:t xml:space="preserve"> 1487.0171</w:t>
      </w:r>
      <w:r w:rsidRPr="00B93671">
        <w:rPr>
          <w:lang w:val="en-US"/>
        </w:rPr>
        <w:tab/>
        <w:t xml:space="preserve"> 1499.0596</w:t>
      </w:r>
      <w:r w:rsidRPr="00B93671">
        <w:rPr>
          <w:lang w:val="en-US"/>
        </w:rPr>
        <w:tab/>
      </w:r>
    </w:p>
    <w:p w14:paraId="5847F625" w14:textId="77777777" w:rsidR="00B93671" w:rsidRPr="00B93671" w:rsidRDefault="00B93671" w:rsidP="00B93671">
      <w:pPr>
        <w:tabs>
          <w:tab w:val="left" w:pos="527"/>
        </w:tabs>
        <w:spacing w:after="0" w:line="240" w:lineRule="auto"/>
        <w:rPr>
          <w:lang w:val="en-US"/>
        </w:rPr>
      </w:pPr>
      <w:r w:rsidRPr="00B93671">
        <w:rPr>
          <w:lang w:val="en-US"/>
        </w:rPr>
        <w:t xml:space="preserve"> 1505.2936</w:t>
      </w:r>
      <w:r w:rsidRPr="00B93671">
        <w:rPr>
          <w:lang w:val="en-US"/>
        </w:rPr>
        <w:tab/>
        <w:t xml:space="preserve"> 2933.6519</w:t>
      </w:r>
      <w:r w:rsidRPr="00B93671">
        <w:rPr>
          <w:lang w:val="en-US"/>
        </w:rPr>
        <w:tab/>
        <w:t xml:space="preserve"> 2936.6978</w:t>
      </w:r>
      <w:r w:rsidRPr="00B93671">
        <w:rPr>
          <w:lang w:val="en-US"/>
        </w:rPr>
        <w:tab/>
      </w:r>
    </w:p>
    <w:p w14:paraId="5BBACB12" w14:textId="77777777" w:rsidR="00B93671" w:rsidRPr="00B93671" w:rsidRDefault="00B93671" w:rsidP="00B93671">
      <w:pPr>
        <w:tabs>
          <w:tab w:val="left" w:pos="527"/>
        </w:tabs>
        <w:spacing w:after="0" w:line="240" w:lineRule="auto"/>
        <w:rPr>
          <w:lang w:val="en-US"/>
        </w:rPr>
      </w:pPr>
      <w:r w:rsidRPr="00B93671">
        <w:rPr>
          <w:lang w:val="en-US"/>
        </w:rPr>
        <w:t xml:space="preserve"> 2941.6189</w:t>
      </w:r>
      <w:r w:rsidRPr="00B93671">
        <w:rPr>
          <w:lang w:val="en-US"/>
        </w:rPr>
        <w:tab/>
        <w:t xml:space="preserve"> 2993.5312</w:t>
      </w:r>
      <w:r w:rsidRPr="00B93671">
        <w:rPr>
          <w:lang w:val="en-US"/>
        </w:rPr>
        <w:tab/>
        <w:t xml:space="preserve"> 3011.8997</w:t>
      </w:r>
      <w:r w:rsidRPr="00B93671">
        <w:rPr>
          <w:lang w:val="en-US"/>
        </w:rPr>
        <w:tab/>
      </w:r>
    </w:p>
    <w:p w14:paraId="280D6561" w14:textId="77777777" w:rsidR="00B93671" w:rsidRPr="00B93671" w:rsidRDefault="00B93671" w:rsidP="00B93671">
      <w:pPr>
        <w:tabs>
          <w:tab w:val="left" w:pos="527"/>
        </w:tabs>
        <w:spacing w:after="0" w:line="240" w:lineRule="auto"/>
        <w:rPr>
          <w:lang w:val="en-US"/>
        </w:rPr>
      </w:pPr>
      <w:r w:rsidRPr="00B93671">
        <w:rPr>
          <w:lang w:val="en-US"/>
        </w:rPr>
        <w:t xml:space="preserve"> 3017.1716</w:t>
      </w:r>
      <w:r w:rsidRPr="00B93671">
        <w:rPr>
          <w:lang w:val="en-US"/>
        </w:rPr>
        <w:tab/>
        <w:t xml:space="preserve"> 3040.3679</w:t>
      </w:r>
      <w:r w:rsidRPr="00B93671">
        <w:rPr>
          <w:lang w:val="en-US"/>
        </w:rPr>
        <w:tab/>
        <w:t xml:space="preserve"> 3072.6799</w:t>
      </w:r>
      <w:r w:rsidRPr="00B93671">
        <w:rPr>
          <w:lang w:val="en-US"/>
        </w:rPr>
        <w:tab/>
      </w:r>
    </w:p>
    <w:p w14:paraId="24F70D09" w14:textId="77777777" w:rsidR="00B93671" w:rsidRPr="00B93671" w:rsidRDefault="00B93671" w:rsidP="00B93671">
      <w:pPr>
        <w:tabs>
          <w:tab w:val="left" w:pos="527"/>
        </w:tabs>
        <w:spacing w:after="0" w:line="240" w:lineRule="auto"/>
        <w:rPr>
          <w:lang w:val="en-US"/>
        </w:rPr>
      </w:pPr>
      <w:r w:rsidRPr="00B93671">
        <w:rPr>
          <w:lang w:val="en-US"/>
        </w:rPr>
        <w:lastRenderedPageBreak/>
        <w:t xml:space="preserve"> 3119.8811</w:t>
      </w:r>
      <w:r w:rsidRPr="00B93671">
        <w:rPr>
          <w:lang w:val="en-US"/>
        </w:rPr>
        <w:tab/>
        <w:t xml:space="preserve"> 3777.5095</w:t>
      </w:r>
      <w:r w:rsidRPr="00B93671">
        <w:rPr>
          <w:lang w:val="en-US"/>
        </w:rPr>
        <w:tab/>
        <w:t xml:space="preserve"> 3848.4194</w:t>
      </w:r>
    </w:p>
    <w:p w14:paraId="34BBE118" w14:textId="77777777" w:rsidR="00B93671" w:rsidRPr="00B93671" w:rsidRDefault="00B93671" w:rsidP="00B93671">
      <w:pPr>
        <w:spacing w:after="0" w:line="240" w:lineRule="auto"/>
        <w:rPr>
          <w:lang w:val="en-US"/>
        </w:rPr>
      </w:pPr>
    </w:p>
    <w:p w14:paraId="26B732DB" w14:textId="77777777" w:rsidR="00B93671" w:rsidRPr="00B93671" w:rsidRDefault="00B93671" w:rsidP="00B93671">
      <w:pPr>
        <w:spacing w:after="0" w:line="240" w:lineRule="auto"/>
        <w:rPr>
          <w:b/>
          <w:lang w:val="en-US"/>
        </w:rPr>
      </w:pPr>
    </w:p>
    <w:p w14:paraId="5D26CCEE" w14:textId="77777777" w:rsidR="00B93671" w:rsidRPr="00B93671" w:rsidRDefault="00B93671" w:rsidP="00B93671">
      <w:pPr>
        <w:spacing w:after="0" w:line="240" w:lineRule="auto"/>
        <w:rPr>
          <w:b/>
          <w:lang w:val="en-US"/>
        </w:rPr>
      </w:pPr>
      <w:r w:rsidRPr="001112E5">
        <w:rPr>
          <w:noProof/>
          <w:lang w:eastAsia="nl-BE"/>
        </w:rPr>
        <w:drawing>
          <wp:anchor distT="0" distB="0" distL="114300" distR="114300" simplePos="0" relativeHeight="251694080" behindDoc="0" locked="0" layoutInCell="1" allowOverlap="1" wp14:anchorId="08A65ED6" wp14:editId="3C73C43A">
            <wp:simplePos x="0" y="0"/>
            <wp:positionH relativeFrom="column">
              <wp:posOffset>2919095</wp:posOffset>
            </wp:positionH>
            <wp:positionV relativeFrom="paragraph">
              <wp:posOffset>103505</wp:posOffset>
            </wp:positionV>
            <wp:extent cx="655320" cy="518795"/>
            <wp:effectExtent l="0" t="0" r="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655320" cy="518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93671">
        <w:rPr>
          <w:b/>
          <w:lang w:val="en-US"/>
        </w:rPr>
        <w:t xml:space="preserve">C2C=COH          </w:t>
      </w:r>
    </w:p>
    <w:p w14:paraId="3490AA57" w14:textId="77777777" w:rsidR="00B93671" w:rsidRPr="00B93671" w:rsidRDefault="00B93671" w:rsidP="00B93671">
      <w:pPr>
        <w:spacing w:after="0" w:line="240" w:lineRule="auto"/>
        <w:rPr>
          <w:b/>
          <w:lang w:val="en-US"/>
        </w:rPr>
      </w:pPr>
    </w:p>
    <w:p w14:paraId="2CE3AA51" w14:textId="77777777" w:rsidR="00B93671" w:rsidRPr="00B93671" w:rsidRDefault="00B93671" w:rsidP="00B93671">
      <w:pPr>
        <w:spacing w:after="0" w:line="240" w:lineRule="auto"/>
        <w:rPr>
          <w:b/>
          <w:lang w:val="en-US"/>
        </w:rPr>
      </w:pPr>
      <w:r w:rsidRPr="00B93671">
        <w:rPr>
          <w:lang w:val="en-US"/>
        </w:rPr>
        <w:t>Geometry [Angstroms]</w:t>
      </w:r>
    </w:p>
    <w:p w14:paraId="3509AFAE" w14:textId="77777777" w:rsidR="00B93671" w:rsidRPr="00B93671" w:rsidRDefault="00B93671" w:rsidP="00B93671">
      <w:pPr>
        <w:spacing w:after="0" w:line="240" w:lineRule="auto"/>
        <w:rPr>
          <w:lang w:val="en-US"/>
        </w:rPr>
      </w:pPr>
      <w:r w:rsidRPr="00B93671">
        <w:rPr>
          <w:lang w:val="en-US"/>
        </w:rPr>
        <w:t xml:space="preserve">  6      0.011077   -0.018435   -0.042501</w:t>
      </w:r>
    </w:p>
    <w:p w14:paraId="4FA58046" w14:textId="77777777" w:rsidR="00B93671" w:rsidRPr="00B93671" w:rsidRDefault="00B93671" w:rsidP="00B93671">
      <w:pPr>
        <w:spacing w:after="0" w:line="240" w:lineRule="auto"/>
        <w:rPr>
          <w:lang w:val="en-US"/>
        </w:rPr>
      </w:pPr>
      <w:r w:rsidRPr="00B93671">
        <w:rPr>
          <w:lang w:val="en-US"/>
        </w:rPr>
        <w:t xml:space="preserve">  6     -0.007181   -0.158173    1.457443</w:t>
      </w:r>
    </w:p>
    <w:p w14:paraId="1B36E402" w14:textId="77777777" w:rsidR="00B93671" w:rsidRPr="00B93671" w:rsidRDefault="00B93671" w:rsidP="00B93671">
      <w:pPr>
        <w:spacing w:after="0" w:line="240" w:lineRule="auto"/>
        <w:rPr>
          <w:lang w:val="en-US"/>
        </w:rPr>
      </w:pPr>
      <w:r w:rsidRPr="00B93671">
        <w:rPr>
          <w:lang w:val="en-US"/>
        </w:rPr>
        <w:t xml:space="preserve">  6      1.170939   -0.055190   -0.706225</w:t>
      </w:r>
    </w:p>
    <w:p w14:paraId="23D5EDC1" w14:textId="77777777" w:rsidR="00B93671" w:rsidRPr="00B93671" w:rsidRDefault="00B93671" w:rsidP="00B93671">
      <w:pPr>
        <w:spacing w:after="0" w:line="240" w:lineRule="auto"/>
        <w:rPr>
          <w:lang w:val="en-US"/>
        </w:rPr>
      </w:pPr>
      <w:r w:rsidRPr="00B93671">
        <w:rPr>
          <w:lang w:val="en-US"/>
        </w:rPr>
        <w:t xml:space="preserve">  6     -1.329531    0.158873   -0.707055</w:t>
      </w:r>
    </w:p>
    <w:p w14:paraId="610ED476" w14:textId="77777777" w:rsidR="00B93671" w:rsidRPr="00B93671" w:rsidRDefault="00B93671" w:rsidP="00B93671">
      <w:pPr>
        <w:spacing w:after="0" w:line="240" w:lineRule="auto"/>
        <w:rPr>
          <w:lang w:val="en-US"/>
        </w:rPr>
      </w:pPr>
      <w:r w:rsidRPr="00B93671">
        <w:rPr>
          <w:lang w:val="en-US"/>
        </w:rPr>
        <w:t xml:space="preserve">  8      1.377687    0.053967   -2.053260</w:t>
      </w:r>
    </w:p>
    <w:p w14:paraId="10F99A6C" w14:textId="77777777" w:rsidR="00B93671" w:rsidRPr="00B93671" w:rsidRDefault="00B93671" w:rsidP="00B93671">
      <w:pPr>
        <w:spacing w:after="0" w:line="240" w:lineRule="auto"/>
        <w:rPr>
          <w:lang w:val="en-US"/>
        </w:rPr>
      </w:pPr>
      <w:r w:rsidRPr="00B93671">
        <w:rPr>
          <w:lang w:val="en-US"/>
        </w:rPr>
        <w:t xml:space="preserve">  1      2.116327   -0.184510   -0.191657</w:t>
      </w:r>
    </w:p>
    <w:p w14:paraId="52A5D5C2" w14:textId="77777777" w:rsidR="00B93671" w:rsidRPr="00B93671" w:rsidRDefault="00B93671" w:rsidP="00B93671">
      <w:pPr>
        <w:spacing w:after="0" w:line="240" w:lineRule="auto"/>
        <w:rPr>
          <w:lang w:val="en-US"/>
        </w:rPr>
      </w:pPr>
      <w:r w:rsidRPr="00B93671">
        <w:rPr>
          <w:lang w:val="en-US"/>
        </w:rPr>
        <w:t xml:space="preserve">  1     -0.604065   -1.023844    1.770180</w:t>
      </w:r>
    </w:p>
    <w:p w14:paraId="3F0659FB" w14:textId="77777777" w:rsidR="00B93671" w:rsidRPr="00B93671" w:rsidRDefault="00B93671" w:rsidP="00B93671">
      <w:pPr>
        <w:spacing w:after="0" w:line="240" w:lineRule="auto"/>
        <w:rPr>
          <w:lang w:val="en-US"/>
        </w:rPr>
      </w:pPr>
      <w:r w:rsidRPr="00B93671">
        <w:rPr>
          <w:lang w:val="en-US"/>
        </w:rPr>
        <w:t xml:space="preserve">  1      0.999068   -0.282543    1.863996</w:t>
      </w:r>
    </w:p>
    <w:p w14:paraId="71B6B83D" w14:textId="77777777" w:rsidR="00B93671" w:rsidRPr="00B93671" w:rsidRDefault="00B93671" w:rsidP="00B93671">
      <w:pPr>
        <w:spacing w:after="0" w:line="240" w:lineRule="auto"/>
        <w:rPr>
          <w:lang w:val="en-US"/>
        </w:rPr>
      </w:pPr>
      <w:r w:rsidRPr="00B93671">
        <w:rPr>
          <w:lang w:val="en-US"/>
        </w:rPr>
        <w:t xml:space="preserve">  1     -0.454688    0.722425    1.934676</w:t>
      </w:r>
    </w:p>
    <w:p w14:paraId="09C6F5FF" w14:textId="77777777" w:rsidR="00B93671" w:rsidRPr="00B93671" w:rsidRDefault="00B93671" w:rsidP="00B93671">
      <w:pPr>
        <w:spacing w:after="0" w:line="240" w:lineRule="auto"/>
        <w:rPr>
          <w:lang w:val="en-US"/>
        </w:rPr>
      </w:pPr>
      <w:r w:rsidRPr="00B93671">
        <w:rPr>
          <w:lang w:val="en-US"/>
        </w:rPr>
        <w:t xml:space="preserve">  1     -1.839000    1.054013   -0.331545</w:t>
      </w:r>
    </w:p>
    <w:p w14:paraId="30D7F873" w14:textId="77777777" w:rsidR="00B93671" w:rsidRPr="00B93671" w:rsidRDefault="00B93671" w:rsidP="00B93671">
      <w:pPr>
        <w:spacing w:after="0" w:line="240" w:lineRule="auto"/>
        <w:rPr>
          <w:lang w:val="en-US"/>
        </w:rPr>
      </w:pPr>
      <w:r w:rsidRPr="00B93671">
        <w:rPr>
          <w:lang w:val="en-US"/>
        </w:rPr>
        <w:t xml:space="preserve">  1     -1.274741    0.257778   -1.795720</w:t>
      </w:r>
    </w:p>
    <w:p w14:paraId="6863322F" w14:textId="77777777" w:rsidR="00B93671" w:rsidRPr="00B93671" w:rsidRDefault="00B93671" w:rsidP="00B93671">
      <w:pPr>
        <w:spacing w:after="0" w:line="240" w:lineRule="auto"/>
        <w:rPr>
          <w:lang w:val="en-US"/>
        </w:rPr>
      </w:pPr>
      <w:r w:rsidRPr="00B93671">
        <w:rPr>
          <w:lang w:val="en-US"/>
        </w:rPr>
        <w:t xml:space="preserve">  1     -1.987768   -0.692439   -0.497639</w:t>
      </w:r>
    </w:p>
    <w:p w14:paraId="4089302F" w14:textId="77777777" w:rsidR="00B93671" w:rsidRPr="00B93671" w:rsidRDefault="00B93671" w:rsidP="00B93671">
      <w:pPr>
        <w:spacing w:after="0" w:line="240" w:lineRule="auto"/>
        <w:rPr>
          <w:lang w:val="en-US"/>
        </w:rPr>
      </w:pPr>
      <w:r w:rsidRPr="00B93671">
        <w:rPr>
          <w:lang w:val="en-US"/>
        </w:rPr>
        <w:t xml:space="preserve">  1      0.530664    0.168078   -2.497360</w:t>
      </w:r>
    </w:p>
    <w:p w14:paraId="6A0A3F42" w14:textId="77777777" w:rsidR="00B93671" w:rsidRPr="00B93671" w:rsidRDefault="00B93671" w:rsidP="00B93671">
      <w:pPr>
        <w:spacing w:after="0" w:line="240" w:lineRule="auto"/>
        <w:rPr>
          <w:b/>
          <w:lang w:val="en-US"/>
        </w:rPr>
      </w:pPr>
      <w:r w:rsidRPr="00B93671">
        <w:rPr>
          <w:lang w:val="en-US"/>
        </w:rPr>
        <w:t>Rotational Constants [GHz] =                     2.651       3.729       8.236</w:t>
      </w:r>
    </w:p>
    <w:p w14:paraId="2629AC0F" w14:textId="77777777" w:rsidR="00B93671" w:rsidRPr="00B93671" w:rsidRDefault="00B93671" w:rsidP="00B93671">
      <w:pPr>
        <w:spacing w:after="0" w:line="240" w:lineRule="auto"/>
        <w:rPr>
          <w:lang w:val="en-US"/>
        </w:rPr>
      </w:pPr>
      <w:r w:rsidRPr="00B93671">
        <w:rPr>
          <w:lang w:val="en-US"/>
        </w:rPr>
        <w:t>Frequencies [cm-1]</w:t>
      </w:r>
    </w:p>
    <w:p w14:paraId="27BA7033" w14:textId="77777777" w:rsidR="00B93671" w:rsidRPr="00B93671" w:rsidRDefault="00B93671" w:rsidP="00B93671">
      <w:pPr>
        <w:spacing w:after="0" w:line="240" w:lineRule="auto"/>
        <w:rPr>
          <w:lang w:val="en-US"/>
        </w:rPr>
      </w:pPr>
      <w:r w:rsidRPr="00B93671">
        <w:rPr>
          <w:lang w:val="en-US"/>
        </w:rPr>
        <w:t xml:space="preserve">   77.3932</w:t>
      </w:r>
      <w:r w:rsidRPr="00B93671">
        <w:rPr>
          <w:lang w:val="en-US"/>
        </w:rPr>
        <w:tab/>
        <w:t xml:space="preserve">  194.3130</w:t>
      </w:r>
      <w:r w:rsidRPr="00B93671">
        <w:rPr>
          <w:lang w:val="en-US"/>
        </w:rPr>
        <w:tab/>
        <w:t xml:space="preserve">  279.4630</w:t>
      </w:r>
      <w:r w:rsidRPr="00B93671">
        <w:rPr>
          <w:lang w:val="en-US"/>
        </w:rPr>
        <w:tab/>
      </w:r>
    </w:p>
    <w:p w14:paraId="366F2992" w14:textId="77777777" w:rsidR="00B93671" w:rsidRPr="00B93671" w:rsidRDefault="00B93671" w:rsidP="00B93671">
      <w:pPr>
        <w:spacing w:after="0" w:line="240" w:lineRule="auto"/>
        <w:rPr>
          <w:lang w:val="en-US"/>
        </w:rPr>
      </w:pPr>
      <w:r w:rsidRPr="00B93671">
        <w:rPr>
          <w:lang w:val="en-US"/>
        </w:rPr>
        <w:t xml:space="preserve">  286.7536</w:t>
      </w:r>
      <w:r w:rsidRPr="00B93671">
        <w:rPr>
          <w:lang w:val="en-US"/>
        </w:rPr>
        <w:tab/>
        <w:t xml:space="preserve">  338.2336</w:t>
      </w:r>
      <w:r w:rsidRPr="00B93671">
        <w:rPr>
          <w:lang w:val="en-US"/>
        </w:rPr>
        <w:tab/>
        <w:t xml:space="preserve">  365.7105</w:t>
      </w:r>
      <w:r w:rsidRPr="00B93671">
        <w:rPr>
          <w:lang w:val="en-US"/>
        </w:rPr>
        <w:tab/>
      </w:r>
    </w:p>
    <w:p w14:paraId="619AA618" w14:textId="77777777" w:rsidR="00B93671" w:rsidRPr="00B93671" w:rsidRDefault="00B93671" w:rsidP="00B93671">
      <w:pPr>
        <w:spacing w:after="0" w:line="240" w:lineRule="auto"/>
        <w:rPr>
          <w:lang w:val="en-US"/>
        </w:rPr>
      </w:pPr>
      <w:r w:rsidRPr="00B93671">
        <w:rPr>
          <w:lang w:val="en-US"/>
        </w:rPr>
        <w:t xml:space="preserve">  488.7004</w:t>
      </w:r>
      <w:r w:rsidRPr="00B93671">
        <w:rPr>
          <w:lang w:val="en-US"/>
        </w:rPr>
        <w:tab/>
        <w:t xml:space="preserve">  575.7484</w:t>
      </w:r>
      <w:r w:rsidRPr="00B93671">
        <w:rPr>
          <w:lang w:val="en-US"/>
        </w:rPr>
        <w:tab/>
        <w:t xml:space="preserve">  803.5699</w:t>
      </w:r>
      <w:r w:rsidRPr="00B93671">
        <w:rPr>
          <w:lang w:val="en-US"/>
        </w:rPr>
        <w:tab/>
      </w:r>
    </w:p>
    <w:p w14:paraId="04E2E1AE" w14:textId="77777777" w:rsidR="00B93671" w:rsidRPr="00B93671" w:rsidRDefault="00B93671" w:rsidP="00B93671">
      <w:pPr>
        <w:spacing w:after="0" w:line="240" w:lineRule="auto"/>
        <w:rPr>
          <w:lang w:val="en-US"/>
        </w:rPr>
      </w:pPr>
      <w:r w:rsidRPr="00B93671">
        <w:rPr>
          <w:lang w:val="en-US"/>
        </w:rPr>
        <w:t xml:space="preserve">  885.7677</w:t>
      </w:r>
      <w:r w:rsidRPr="00B93671">
        <w:rPr>
          <w:lang w:val="en-US"/>
        </w:rPr>
        <w:tab/>
        <w:t xml:space="preserve">  974.2265</w:t>
      </w:r>
      <w:r w:rsidRPr="00B93671">
        <w:rPr>
          <w:lang w:val="en-US"/>
        </w:rPr>
        <w:tab/>
        <w:t xml:space="preserve"> 1014.8379</w:t>
      </w:r>
      <w:r w:rsidRPr="00B93671">
        <w:rPr>
          <w:lang w:val="en-US"/>
        </w:rPr>
        <w:tab/>
      </w:r>
    </w:p>
    <w:p w14:paraId="0EF88676" w14:textId="77777777" w:rsidR="00B93671" w:rsidRPr="00B93671" w:rsidRDefault="00B93671" w:rsidP="00B93671">
      <w:pPr>
        <w:spacing w:after="0" w:line="240" w:lineRule="auto"/>
        <w:rPr>
          <w:lang w:val="en-US"/>
        </w:rPr>
      </w:pPr>
      <w:r w:rsidRPr="00B93671">
        <w:rPr>
          <w:lang w:val="en-US"/>
        </w:rPr>
        <w:t xml:space="preserve"> 1041.0736</w:t>
      </w:r>
      <w:r w:rsidRPr="00B93671">
        <w:rPr>
          <w:lang w:val="en-US"/>
        </w:rPr>
        <w:tab/>
        <w:t xml:space="preserve"> 1096.8408</w:t>
      </w:r>
      <w:r w:rsidRPr="00B93671">
        <w:rPr>
          <w:lang w:val="en-US"/>
        </w:rPr>
        <w:tab/>
        <w:t xml:space="preserve"> 1173.5275</w:t>
      </w:r>
      <w:r w:rsidRPr="00B93671">
        <w:rPr>
          <w:lang w:val="en-US"/>
        </w:rPr>
        <w:tab/>
      </w:r>
    </w:p>
    <w:p w14:paraId="6F4B23D2" w14:textId="77777777" w:rsidR="00B93671" w:rsidRPr="00B93671" w:rsidRDefault="00B93671" w:rsidP="00B93671">
      <w:pPr>
        <w:spacing w:after="0" w:line="240" w:lineRule="auto"/>
        <w:rPr>
          <w:lang w:val="en-US"/>
        </w:rPr>
      </w:pPr>
      <w:r w:rsidRPr="00B93671">
        <w:rPr>
          <w:lang w:val="en-US"/>
        </w:rPr>
        <w:t xml:space="preserve"> 1201.8408</w:t>
      </w:r>
      <w:r w:rsidRPr="00B93671">
        <w:rPr>
          <w:lang w:val="en-US"/>
        </w:rPr>
        <w:tab/>
        <w:t xml:space="preserve"> 1313.1622</w:t>
      </w:r>
      <w:r w:rsidRPr="00B93671">
        <w:rPr>
          <w:lang w:val="en-US"/>
        </w:rPr>
        <w:tab/>
        <w:t xml:space="preserve"> 1405.2354</w:t>
      </w:r>
      <w:r w:rsidRPr="00B93671">
        <w:rPr>
          <w:lang w:val="en-US"/>
        </w:rPr>
        <w:tab/>
      </w:r>
    </w:p>
    <w:p w14:paraId="30AA3004" w14:textId="77777777" w:rsidR="00B93671" w:rsidRPr="00B93671" w:rsidRDefault="00B93671" w:rsidP="00B93671">
      <w:pPr>
        <w:spacing w:after="0" w:line="240" w:lineRule="auto"/>
        <w:rPr>
          <w:lang w:val="en-US"/>
        </w:rPr>
      </w:pPr>
      <w:r w:rsidRPr="00B93671">
        <w:rPr>
          <w:lang w:val="en-US"/>
        </w:rPr>
        <w:t xml:space="preserve"> 1416.7430</w:t>
      </w:r>
      <w:r w:rsidRPr="00B93671">
        <w:rPr>
          <w:lang w:val="en-US"/>
        </w:rPr>
        <w:tab/>
        <w:t xml:space="preserve"> 1428.8317</w:t>
      </w:r>
      <w:r w:rsidRPr="00B93671">
        <w:rPr>
          <w:lang w:val="en-US"/>
        </w:rPr>
        <w:tab/>
        <w:t xml:space="preserve"> 1468.6907</w:t>
      </w:r>
      <w:r w:rsidRPr="00B93671">
        <w:rPr>
          <w:lang w:val="en-US"/>
        </w:rPr>
        <w:tab/>
      </w:r>
    </w:p>
    <w:p w14:paraId="0C00E58B" w14:textId="77777777" w:rsidR="00B93671" w:rsidRPr="00B93671" w:rsidRDefault="00B93671" w:rsidP="00B93671">
      <w:pPr>
        <w:spacing w:after="0" w:line="240" w:lineRule="auto"/>
        <w:rPr>
          <w:lang w:val="en-US"/>
        </w:rPr>
      </w:pPr>
      <w:r w:rsidRPr="00B93671">
        <w:rPr>
          <w:lang w:val="en-US"/>
        </w:rPr>
        <w:t xml:space="preserve"> 1485.4146</w:t>
      </w:r>
      <w:r w:rsidRPr="00B93671">
        <w:rPr>
          <w:lang w:val="en-US"/>
        </w:rPr>
        <w:tab/>
        <w:t xml:space="preserve"> 1496.3425</w:t>
      </w:r>
      <w:r w:rsidRPr="00B93671">
        <w:rPr>
          <w:lang w:val="en-US"/>
        </w:rPr>
        <w:tab/>
        <w:t xml:space="preserve"> 1504.0724</w:t>
      </w:r>
      <w:r w:rsidRPr="00B93671">
        <w:rPr>
          <w:lang w:val="en-US"/>
        </w:rPr>
        <w:tab/>
      </w:r>
    </w:p>
    <w:p w14:paraId="1972C20A" w14:textId="77777777" w:rsidR="00B93671" w:rsidRPr="00B93671" w:rsidRDefault="00B93671" w:rsidP="00B93671">
      <w:pPr>
        <w:spacing w:after="0" w:line="240" w:lineRule="auto"/>
        <w:rPr>
          <w:lang w:val="en-US"/>
        </w:rPr>
      </w:pPr>
      <w:r w:rsidRPr="00B93671">
        <w:rPr>
          <w:lang w:val="en-US"/>
        </w:rPr>
        <w:t xml:space="preserve"> 1743.7111</w:t>
      </w:r>
      <w:r w:rsidRPr="00B93671">
        <w:rPr>
          <w:lang w:val="en-US"/>
        </w:rPr>
        <w:tab/>
        <w:t xml:space="preserve"> 2996.9009</w:t>
      </w:r>
      <w:r w:rsidRPr="00B93671">
        <w:rPr>
          <w:lang w:val="en-US"/>
        </w:rPr>
        <w:tab/>
        <w:t xml:space="preserve"> 3003.6177</w:t>
      </w:r>
      <w:r w:rsidRPr="00B93671">
        <w:rPr>
          <w:lang w:val="en-US"/>
        </w:rPr>
        <w:tab/>
      </w:r>
    </w:p>
    <w:p w14:paraId="628ACA7B" w14:textId="77777777" w:rsidR="00B93671" w:rsidRPr="00B93671" w:rsidRDefault="00B93671" w:rsidP="00B93671">
      <w:pPr>
        <w:spacing w:after="0" w:line="240" w:lineRule="auto"/>
        <w:rPr>
          <w:lang w:val="en-US"/>
        </w:rPr>
      </w:pPr>
      <w:r w:rsidRPr="00B93671">
        <w:rPr>
          <w:lang w:val="en-US"/>
        </w:rPr>
        <w:t xml:space="preserve"> 3034.1382</w:t>
      </w:r>
      <w:r w:rsidRPr="00B93671">
        <w:rPr>
          <w:lang w:val="en-US"/>
        </w:rPr>
        <w:tab/>
        <w:t xml:space="preserve"> 3046.2441</w:t>
      </w:r>
      <w:r w:rsidRPr="00B93671">
        <w:rPr>
          <w:lang w:val="en-US"/>
        </w:rPr>
        <w:tab/>
        <w:t xml:space="preserve"> 3064.6128</w:t>
      </w:r>
      <w:r w:rsidRPr="00B93671">
        <w:rPr>
          <w:lang w:val="en-US"/>
        </w:rPr>
        <w:tab/>
      </w:r>
    </w:p>
    <w:p w14:paraId="0186AA27" w14:textId="77777777" w:rsidR="00B93671" w:rsidRPr="00B93671" w:rsidRDefault="00B93671" w:rsidP="00B93671">
      <w:pPr>
        <w:spacing w:after="0" w:line="240" w:lineRule="auto"/>
        <w:rPr>
          <w:lang w:val="en-US"/>
        </w:rPr>
      </w:pPr>
      <w:r w:rsidRPr="00B93671">
        <w:rPr>
          <w:lang w:val="en-US"/>
        </w:rPr>
        <w:t xml:space="preserve"> 3091.1633</w:t>
      </w:r>
      <w:r w:rsidRPr="00B93671">
        <w:rPr>
          <w:lang w:val="en-US"/>
        </w:rPr>
        <w:tab/>
        <w:t xml:space="preserve"> 3182.3616</w:t>
      </w:r>
      <w:r w:rsidRPr="00B93671">
        <w:rPr>
          <w:lang w:val="en-US"/>
        </w:rPr>
        <w:tab/>
        <w:t xml:space="preserve"> 3818.3799</w:t>
      </w:r>
    </w:p>
    <w:p w14:paraId="263A4900" w14:textId="77777777" w:rsidR="00B93671" w:rsidRPr="00B93671" w:rsidRDefault="00B93671" w:rsidP="00B93671">
      <w:pPr>
        <w:spacing w:after="0" w:line="240" w:lineRule="auto"/>
        <w:rPr>
          <w:lang w:val="en-US"/>
        </w:rPr>
      </w:pPr>
    </w:p>
    <w:p w14:paraId="250F4CA2" w14:textId="77777777" w:rsidR="00B93671" w:rsidRPr="00B93671" w:rsidRDefault="00B93671" w:rsidP="00B93671">
      <w:pPr>
        <w:spacing w:after="0" w:line="240" w:lineRule="auto"/>
        <w:rPr>
          <w:lang w:val="en-US"/>
        </w:rPr>
      </w:pPr>
    </w:p>
    <w:p w14:paraId="56FBBAB4" w14:textId="77777777" w:rsidR="00B93671" w:rsidRPr="00B93671" w:rsidRDefault="00B93671" w:rsidP="00B93671">
      <w:pPr>
        <w:spacing w:after="0" w:line="240" w:lineRule="auto"/>
        <w:rPr>
          <w:b/>
          <w:lang w:val="en-US"/>
        </w:rPr>
      </w:pPr>
      <w:r w:rsidRPr="00B93671">
        <w:rPr>
          <w:b/>
          <w:lang w:val="en-US"/>
        </w:rPr>
        <w:t xml:space="preserve">CH2OH                  </w:t>
      </w:r>
    </w:p>
    <w:p w14:paraId="12367767" w14:textId="77777777" w:rsidR="00B93671" w:rsidRPr="00B93671" w:rsidRDefault="00B93671" w:rsidP="00B93671">
      <w:pPr>
        <w:spacing w:after="0" w:line="240" w:lineRule="auto"/>
        <w:rPr>
          <w:lang w:val="en-US"/>
        </w:rPr>
      </w:pPr>
    </w:p>
    <w:p w14:paraId="4E8F6AC8" w14:textId="77777777" w:rsidR="00B93671" w:rsidRPr="00B93671" w:rsidRDefault="00B93671" w:rsidP="00B93671">
      <w:pPr>
        <w:spacing w:after="0" w:line="240" w:lineRule="auto"/>
        <w:rPr>
          <w:lang w:val="en-US"/>
        </w:rPr>
      </w:pPr>
      <w:r w:rsidRPr="00B93671">
        <w:rPr>
          <w:lang w:val="en-US"/>
        </w:rPr>
        <w:t>Geometry [Angstroms]</w:t>
      </w:r>
    </w:p>
    <w:p w14:paraId="6F00559E" w14:textId="77777777" w:rsidR="00B93671" w:rsidRPr="00B93671" w:rsidRDefault="00B93671" w:rsidP="00B93671">
      <w:pPr>
        <w:spacing w:after="0" w:line="240" w:lineRule="auto"/>
        <w:rPr>
          <w:lang w:val="en-US"/>
        </w:rPr>
      </w:pPr>
      <w:r w:rsidRPr="00B93671">
        <w:rPr>
          <w:lang w:val="en-US"/>
        </w:rPr>
        <w:t xml:space="preserve">  6      0.071889    0.120362    0.048723</w:t>
      </w:r>
    </w:p>
    <w:p w14:paraId="7AE17BDE" w14:textId="77777777" w:rsidR="00B93671" w:rsidRPr="00B93671" w:rsidRDefault="00B93671" w:rsidP="00B93671">
      <w:pPr>
        <w:spacing w:after="0" w:line="240" w:lineRule="auto"/>
        <w:rPr>
          <w:lang w:val="en-US"/>
        </w:rPr>
      </w:pPr>
      <w:r w:rsidRPr="00B93671">
        <w:rPr>
          <w:lang w:val="en-US"/>
        </w:rPr>
        <w:t xml:space="preserve">  1     -0.030680   -0.005885    1.116927</w:t>
      </w:r>
    </w:p>
    <w:p w14:paraId="3759DC06" w14:textId="77777777" w:rsidR="00B93671" w:rsidRPr="00B93671" w:rsidRDefault="00B93671" w:rsidP="00B93671">
      <w:pPr>
        <w:spacing w:after="0" w:line="240" w:lineRule="auto"/>
        <w:rPr>
          <w:lang w:val="en-US"/>
        </w:rPr>
      </w:pPr>
      <w:r w:rsidRPr="00B93671">
        <w:rPr>
          <w:lang w:val="en-US"/>
        </w:rPr>
        <w:t xml:space="preserve">  1      1.019016   -0.067945   -0.445944</w:t>
      </w:r>
    </w:p>
    <w:p w14:paraId="0D5AAD12" w14:textId="77777777" w:rsidR="00B93671" w:rsidRPr="00B93671" w:rsidRDefault="00B93671" w:rsidP="00B93671">
      <w:pPr>
        <w:spacing w:after="0" w:line="240" w:lineRule="auto"/>
        <w:rPr>
          <w:lang w:val="en-US"/>
        </w:rPr>
      </w:pPr>
      <w:r w:rsidRPr="00B93671">
        <w:rPr>
          <w:lang w:val="en-US"/>
        </w:rPr>
        <w:t xml:space="preserve">  8     -0.770960    1.064386   -0.468638</w:t>
      </w:r>
    </w:p>
    <w:p w14:paraId="6AAE4BAD" w14:textId="77777777" w:rsidR="00B93671" w:rsidRPr="00B93671" w:rsidRDefault="00B93671" w:rsidP="00B93671">
      <w:pPr>
        <w:spacing w:after="0" w:line="240" w:lineRule="auto"/>
        <w:rPr>
          <w:lang w:val="en-US"/>
        </w:rPr>
      </w:pPr>
      <w:r w:rsidRPr="00B93671">
        <w:rPr>
          <w:lang w:val="en-US"/>
        </w:rPr>
        <w:t xml:space="preserve">  1     -0.582479    1.175272   -1.405401</w:t>
      </w:r>
    </w:p>
    <w:p w14:paraId="3B9A1845" w14:textId="77777777" w:rsidR="00B93671" w:rsidRPr="00B93671" w:rsidRDefault="00B93671" w:rsidP="00B93671">
      <w:pPr>
        <w:spacing w:after="0" w:line="240" w:lineRule="auto"/>
        <w:rPr>
          <w:b/>
          <w:lang w:val="en-US"/>
        </w:rPr>
      </w:pPr>
      <w:r w:rsidRPr="00B93671">
        <w:rPr>
          <w:lang w:val="en-US"/>
        </w:rPr>
        <w:t>Rotational Constants [GHz] =                    26.113      29.864     192.561</w:t>
      </w:r>
    </w:p>
    <w:p w14:paraId="21A1E28A" w14:textId="77777777" w:rsidR="00B93671" w:rsidRPr="00B93671" w:rsidRDefault="00B93671" w:rsidP="00B93671">
      <w:pPr>
        <w:spacing w:after="0" w:line="240" w:lineRule="auto"/>
        <w:rPr>
          <w:lang w:val="en-US"/>
        </w:rPr>
      </w:pPr>
      <w:r w:rsidRPr="00B93671">
        <w:rPr>
          <w:lang w:val="en-US"/>
        </w:rPr>
        <w:t>Frequencies [cm-1]</w:t>
      </w:r>
    </w:p>
    <w:p w14:paraId="5A7C88F2" w14:textId="77777777" w:rsidR="00B93671" w:rsidRPr="00B93671" w:rsidRDefault="00B93671" w:rsidP="00B93671">
      <w:pPr>
        <w:spacing w:after="0" w:line="240" w:lineRule="auto"/>
        <w:rPr>
          <w:lang w:val="en-US"/>
        </w:rPr>
      </w:pPr>
      <w:r w:rsidRPr="00B93671">
        <w:rPr>
          <w:lang w:val="en-US"/>
        </w:rPr>
        <w:t xml:space="preserve">  441.1690</w:t>
      </w:r>
      <w:r w:rsidRPr="00B93671">
        <w:rPr>
          <w:lang w:val="en-US"/>
        </w:rPr>
        <w:tab/>
        <w:t xml:space="preserve">  587.2377</w:t>
      </w:r>
      <w:r w:rsidRPr="00B93671">
        <w:rPr>
          <w:lang w:val="en-US"/>
        </w:rPr>
        <w:tab/>
        <w:t xml:space="preserve"> 1061.8090</w:t>
      </w:r>
      <w:r w:rsidRPr="00B93671">
        <w:rPr>
          <w:lang w:val="en-US"/>
        </w:rPr>
        <w:tab/>
      </w:r>
    </w:p>
    <w:p w14:paraId="769E8A52" w14:textId="77777777" w:rsidR="00B93671" w:rsidRPr="00B93671" w:rsidRDefault="00B93671" w:rsidP="00B93671">
      <w:pPr>
        <w:spacing w:after="0" w:line="240" w:lineRule="auto"/>
        <w:rPr>
          <w:lang w:val="en-US"/>
        </w:rPr>
      </w:pPr>
      <w:r w:rsidRPr="00B93671">
        <w:rPr>
          <w:lang w:val="en-US"/>
        </w:rPr>
        <w:t xml:space="preserve"> 1207.2646</w:t>
      </w:r>
      <w:r w:rsidRPr="00B93671">
        <w:rPr>
          <w:lang w:val="en-US"/>
        </w:rPr>
        <w:tab/>
        <w:t xml:space="preserve"> 1367.2296</w:t>
      </w:r>
      <w:r w:rsidRPr="00B93671">
        <w:rPr>
          <w:lang w:val="en-US"/>
        </w:rPr>
        <w:tab/>
        <w:t xml:space="preserve"> 1487.7806</w:t>
      </w:r>
      <w:r w:rsidRPr="00B93671">
        <w:rPr>
          <w:lang w:val="en-US"/>
        </w:rPr>
        <w:tab/>
      </w:r>
    </w:p>
    <w:p w14:paraId="3B2D66E6" w14:textId="77777777" w:rsidR="00B93671" w:rsidRPr="00B93671" w:rsidRDefault="00B93671" w:rsidP="00B93671">
      <w:pPr>
        <w:spacing w:after="0" w:line="240" w:lineRule="auto"/>
        <w:rPr>
          <w:lang w:val="en-US"/>
        </w:rPr>
      </w:pPr>
      <w:r w:rsidRPr="00B93671">
        <w:rPr>
          <w:lang w:val="en-US"/>
        </w:rPr>
        <w:t xml:space="preserve"> 3111.3669</w:t>
      </w:r>
      <w:r w:rsidRPr="00B93671">
        <w:rPr>
          <w:lang w:val="en-US"/>
        </w:rPr>
        <w:tab/>
        <w:t xml:space="preserve"> 3255.5083</w:t>
      </w:r>
      <w:r w:rsidRPr="00B93671">
        <w:rPr>
          <w:lang w:val="en-US"/>
        </w:rPr>
        <w:tab/>
        <w:t xml:space="preserve"> 3840.8074</w:t>
      </w:r>
      <w:r w:rsidRPr="00B93671">
        <w:rPr>
          <w:lang w:val="en-US"/>
        </w:rPr>
        <w:tab/>
      </w:r>
    </w:p>
    <w:p w14:paraId="57D149D0" w14:textId="77777777" w:rsidR="00B93671" w:rsidRPr="00B93671" w:rsidRDefault="00B93671" w:rsidP="00B93671">
      <w:pPr>
        <w:spacing w:after="0" w:line="240" w:lineRule="auto"/>
        <w:rPr>
          <w:lang w:val="en-US"/>
        </w:rPr>
      </w:pPr>
    </w:p>
    <w:p w14:paraId="13099C9D" w14:textId="77777777" w:rsidR="00B93671" w:rsidRPr="00B93671" w:rsidRDefault="00B93671" w:rsidP="00B93671">
      <w:pPr>
        <w:spacing w:after="0" w:line="240" w:lineRule="auto"/>
        <w:rPr>
          <w:lang w:val="en-US"/>
        </w:rPr>
      </w:pPr>
      <w:r>
        <w:rPr>
          <w:b/>
          <w:noProof/>
          <w:lang w:eastAsia="nl-BE"/>
        </w:rPr>
        <w:drawing>
          <wp:anchor distT="0" distB="0" distL="114300" distR="114300" simplePos="0" relativeHeight="251692032" behindDoc="0" locked="0" layoutInCell="1" allowOverlap="1" wp14:anchorId="5D692E5D" wp14:editId="40063101">
            <wp:simplePos x="0" y="0"/>
            <wp:positionH relativeFrom="column">
              <wp:posOffset>3121660</wp:posOffset>
            </wp:positionH>
            <wp:positionV relativeFrom="paragraph">
              <wp:posOffset>104775</wp:posOffset>
            </wp:positionV>
            <wp:extent cx="1412240" cy="996950"/>
            <wp:effectExtent l="0" t="0" r="0" b="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412240" cy="996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C9E3A9" w14:textId="77777777" w:rsidR="00B93671" w:rsidRPr="00B93671" w:rsidRDefault="00B93671" w:rsidP="00B93671">
      <w:pPr>
        <w:spacing w:after="0" w:line="240" w:lineRule="auto"/>
        <w:rPr>
          <w:b/>
          <w:lang w:val="en-US"/>
        </w:rPr>
      </w:pPr>
      <w:r w:rsidRPr="00B93671">
        <w:rPr>
          <w:b/>
          <w:lang w:val="en-US"/>
        </w:rPr>
        <w:t>Rxn43</w:t>
      </w:r>
    </w:p>
    <w:p w14:paraId="462FC62D" w14:textId="77777777" w:rsidR="00B93671" w:rsidRPr="00B93671" w:rsidRDefault="00B93671" w:rsidP="00B93671">
      <w:pPr>
        <w:spacing w:after="0" w:line="240" w:lineRule="auto"/>
        <w:rPr>
          <w:b/>
          <w:lang w:val="en-US"/>
        </w:rPr>
      </w:pPr>
      <w:r w:rsidRPr="00B93671">
        <w:rPr>
          <w:b/>
          <w:lang w:val="en-US"/>
        </w:rPr>
        <w:t xml:space="preserve">TS  C2CJC(OH)COH =&gt; C2C=COH+CH2OH   </w:t>
      </w:r>
    </w:p>
    <w:p w14:paraId="403BBD69" w14:textId="77777777" w:rsidR="00507BDB" w:rsidRDefault="00507BDB" w:rsidP="00B93671">
      <w:pPr>
        <w:spacing w:after="0" w:line="240" w:lineRule="auto"/>
        <w:rPr>
          <w:lang w:val="en-US"/>
        </w:rPr>
      </w:pPr>
    </w:p>
    <w:p w14:paraId="31D288E3" w14:textId="77777777" w:rsidR="00B93671" w:rsidRPr="00B93671" w:rsidRDefault="00B93671" w:rsidP="00B93671">
      <w:pPr>
        <w:spacing w:after="0" w:line="240" w:lineRule="auto"/>
        <w:rPr>
          <w:lang w:val="en-US"/>
        </w:rPr>
      </w:pPr>
      <w:r w:rsidRPr="00B93671">
        <w:rPr>
          <w:lang w:val="en-US"/>
        </w:rPr>
        <w:t>Geometry [Angstroms]</w:t>
      </w:r>
    </w:p>
    <w:p w14:paraId="74DA2C73" w14:textId="77777777" w:rsidR="00B93671" w:rsidRPr="00B93671" w:rsidRDefault="00B93671" w:rsidP="00B93671">
      <w:pPr>
        <w:spacing w:after="0" w:line="240" w:lineRule="auto"/>
        <w:rPr>
          <w:lang w:val="en-US"/>
        </w:rPr>
      </w:pPr>
      <w:r w:rsidRPr="00B93671">
        <w:rPr>
          <w:lang w:val="en-US"/>
        </w:rPr>
        <w:t xml:space="preserve">  6     -0.121940   -0.077167    0.034485</w:t>
      </w:r>
    </w:p>
    <w:p w14:paraId="70E83C9F" w14:textId="77777777" w:rsidR="00B93671" w:rsidRPr="00B93671" w:rsidRDefault="00B93671" w:rsidP="00B93671">
      <w:pPr>
        <w:spacing w:after="0" w:line="240" w:lineRule="auto"/>
        <w:rPr>
          <w:lang w:val="en-US"/>
        </w:rPr>
      </w:pPr>
      <w:r w:rsidRPr="00B93671">
        <w:rPr>
          <w:lang w:val="en-US"/>
        </w:rPr>
        <w:t xml:space="preserve">  6      0.046310   -0.023678    1.524062</w:t>
      </w:r>
    </w:p>
    <w:p w14:paraId="186AA1EA" w14:textId="77777777" w:rsidR="00B93671" w:rsidRPr="00B93671" w:rsidRDefault="00B93671" w:rsidP="00B93671">
      <w:pPr>
        <w:spacing w:after="0" w:line="240" w:lineRule="auto"/>
        <w:rPr>
          <w:lang w:val="en-US"/>
        </w:rPr>
      </w:pPr>
      <w:r w:rsidRPr="00B93671">
        <w:rPr>
          <w:lang w:val="en-US"/>
        </w:rPr>
        <w:lastRenderedPageBreak/>
        <w:t xml:space="preserve">  6      1.295088    0.159937    2.070347</w:t>
      </w:r>
    </w:p>
    <w:p w14:paraId="4DD2551D" w14:textId="77777777" w:rsidR="00B93671" w:rsidRPr="00B93671" w:rsidRDefault="00B93671" w:rsidP="00B93671">
      <w:pPr>
        <w:spacing w:after="0" w:line="240" w:lineRule="auto"/>
        <w:rPr>
          <w:lang w:val="en-US"/>
        </w:rPr>
      </w:pPr>
      <w:r w:rsidRPr="00B93671">
        <w:rPr>
          <w:lang w:val="en-US"/>
        </w:rPr>
        <w:t xml:space="preserve">  6      2.347913   -1.821193    2.159023</w:t>
      </w:r>
    </w:p>
    <w:p w14:paraId="191821D7" w14:textId="77777777" w:rsidR="00B93671" w:rsidRPr="00B93671" w:rsidRDefault="00B93671" w:rsidP="00B93671">
      <w:pPr>
        <w:spacing w:after="0" w:line="240" w:lineRule="auto"/>
        <w:rPr>
          <w:lang w:val="en-US"/>
        </w:rPr>
      </w:pPr>
      <w:r w:rsidRPr="00B93671">
        <w:rPr>
          <w:lang w:val="en-US"/>
        </w:rPr>
        <w:t xml:space="preserve">  8      2.881907   -1.832837    3.444267</w:t>
      </w:r>
    </w:p>
    <w:p w14:paraId="4DD6E296" w14:textId="77777777" w:rsidR="00B93671" w:rsidRPr="00B93671" w:rsidRDefault="00B93671" w:rsidP="00B93671">
      <w:pPr>
        <w:spacing w:after="0" w:line="240" w:lineRule="auto"/>
        <w:rPr>
          <w:lang w:val="en-US"/>
        </w:rPr>
      </w:pPr>
      <w:r w:rsidRPr="00B93671">
        <w:rPr>
          <w:lang w:val="en-US"/>
        </w:rPr>
        <w:t xml:space="preserve">  6     -1.157557   -0.295274    2.374973</w:t>
      </w:r>
    </w:p>
    <w:p w14:paraId="47BF7826" w14:textId="77777777" w:rsidR="00B93671" w:rsidRPr="00B93671" w:rsidRDefault="00B93671" w:rsidP="00B93671">
      <w:pPr>
        <w:spacing w:after="0" w:line="240" w:lineRule="auto"/>
        <w:rPr>
          <w:lang w:val="en-US"/>
        </w:rPr>
      </w:pPr>
      <w:r w:rsidRPr="00B93671">
        <w:rPr>
          <w:lang w:val="en-US"/>
        </w:rPr>
        <w:t xml:space="preserve">  8      1.415869    0.456656    3.413968</w:t>
      </w:r>
    </w:p>
    <w:p w14:paraId="1771139D" w14:textId="77777777" w:rsidR="00B93671" w:rsidRPr="00B93671" w:rsidRDefault="00B93671" w:rsidP="00B93671">
      <w:pPr>
        <w:spacing w:after="0" w:line="240" w:lineRule="auto"/>
        <w:rPr>
          <w:lang w:val="en-US"/>
        </w:rPr>
      </w:pPr>
      <w:r w:rsidRPr="00B93671">
        <w:rPr>
          <w:lang w:val="en-US"/>
        </w:rPr>
        <w:t xml:space="preserve">  1      0.812770    0.132883   -0.491776</w:t>
      </w:r>
    </w:p>
    <w:p w14:paraId="680A1E49" w14:textId="77777777" w:rsidR="00B93671" w:rsidRPr="00B93671" w:rsidRDefault="00B93671" w:rsidP="00B93671">
      <w:pPr>
        <w:spacing w:after="0" w:line="240" w:lineRule="auto"/>
        <w:rPr>
          <w:lang w:val="en-US"/>
        </w:rPr>
      </w:pPr>
      <w:r w:rsidRPr="00B93671">
        <w:rPr>
          <w:lang w:val="en-US"/>
        </w:rPr>
        <w:t xml:space="preserve">  1     -0.480220   -1.061968   -0.296792</w:t>
      </w:r>
    </w:p>
    <w:p w14:paraId="6738D5D2" w14:textId="77777777" w:rsidR="00B93671" w:rsidRPr="00B93671" w:rsidRDefault="00B93671" w:rsidP="00B93671">
      <w:pPr>
        <w:spacing w:after="0" w:line="240" w:lineRule="auto"/>
        <w:rPr>
          <w:lang w:val="en-US"/>
        </w:rPr>
      </w:pPr>
      <w:r w:rsidRPr="00B93671">
        <w:rPr>
          <w:lang w:val="en-US"/>
        </w:rPr>
        <w:t xml:space="preserve">  1     -0.867847    0.651583   -0.308317</w:t>
      </w:r>
    </w:p>
    <w:p w14:paraId="0A6FCA6F" w14:textId="77777777" w:rsidR="00B93671" w:rsidRPr="00B93671" w:rsidRDefault="00B93671" w:rsidP="00B93671">
      <w:pPr>
        <w:spacing w:after="0" w:line="240" w:lineRule="auto"/>
        <w:rPr>
          <w:lang w:val="en-US"/>
        </w:rPr>
      </w:pPr>
      <w:r w:rsidRPr="00B93671">
        <w:rPr>
          <w:lang w:val="en-US"/>
        </w:rPr>
        <w:t xml:space="preserve">  1     -0.918588   -0.214060    3.434918</w:t>
      </w:r>
    </w:p>
    <w:p w14:paraId="7DB5C270" w14:textId="77777777" w:rsidR="00B93671" w:rsidRPr="00B93671" w:rsidRDefault="00B93671" w:rsidP="00B93671">
      <w:pPr>
        <w:spacing w:after="0" w:line="240" w:lineRule="auto"/>
        <w:rPr>
          <w:lang w:val="en-US"/>
        </w:rPr>
      </w:pPr>
      <w:r w:rsidRPr="00B93671">
        <w:rPr>
          <w:lang w:val="en-US"/>
        </w:rPr>
        <w:t xml:space="preserve">  1     -1.965285    0.413345    2.152435</w:t>
      </w:r>
    </w:p>
    <w:p w14:paraId="40F132C8" w14:textId="77777777" w:rsidR="00B93671" w:rsidRPr="00B93671" w:rsidRDefault="00B93671" w:rsidP="00B93671">
      <w:pPr>
        <w:spacing w:after="0" w:line="240" w:lineRule="auto"/>
        <w:rPr>
          <w:lang w:val="en-US"/>
        </w:rPr>
      </w:pPr>
      <w:r w:rsidRPr="00B93671">
        <w:rPr>
          <w:lang w:val="en-US"/>
        </w:rPr>
        <w:t xml:space="preserve">  1     -1.567252   -1.297500    2.181889</w:t>
      </w:r>
    </w:p>
    <w:p w14:paraId="0035F24F" w14:textId="77777777" w:rsidR="00B93671" w:rsidRPr="00B93671" w:rsidRDefault="00B93671" w:rsidP="00B93671">
      <w:pPr>
        <w:spacing w:after="0" w:line="240" w:lineRule="auto"/>
        <w:rPr>
          <w:lang w:val="en-US"/>
        </w:rPr>
      </w:pPr>
      <w:r w:rsidRPr="00B93671">
        <w:rPr>
          <w:lang w:val="en-US"/>
        </w:rPr>
        <w:t xml:space="preserve">  1      2.089385    0.547900    1.434191</w:t>
      </w:r>
    </w:p>
    <w:p w14:paraId="309D7766" w14:textId="77777777" w:rsidR="00B93671" w:rsidRPr="00B93671" w:rsidRDefault="00B93671" w:rsidP="00B93671">
      <w:pPr>
        <w:spacing w:after="0" w:line="240" w:lineRule="auto"/>
        <w:rPr>
          <w:lang w:val="en-US"/>
        </w:rPr>
      </w:pPr>
      <w:r w:rsidRPr="00B93671">
        <w:rPr>
          <w:lang w:val="en-US"/>
        </w:rPr>
        <w:t xml:space="preserve">  1      1.587122   -2.571080    1.956303</w:t>
      </w:r>
    </w:p>
    <w:p w14:paraId="23FA4E76" w14:textId="77777777" w:rsidR="00B93671" w:rsidRPr="00B93671" w:rsidRDefault="00B93671" w:rsidP="00B93671">
      <w:pPr>
        <w:spacing w:after="0" w:line="240" w:lineRule="auto"/>
        <w:rPr>
          <w:lang w:val="en-US"/>
        </w:rPr>
      </w:pPr>
      <w:r w:rsidRPr="00B93671">
        <w:rPr>
          <w:lang w:val="en-US"/>
        </w:rPr>
        <w:t xml:space="preserve">  1      3.133698   -1.722542    1.417656</w:t>
      </w:r>
    </w:p>
    <w:p w14:paraId="54A0D4E4" w14:textId="77777777" w:rsidR="00B93671" w:rsidRPr="00B93671" w:rsidRDefault="00B93671" w:rsidP="00B93671">
      <w:pPr>
        <w:spacing w:after="0" w:line="240" w:lineRule="auto"/>
        <w:rPr>
          <w:lang w:val="en-US"/>
        </w:rPr>
      </w:pPr>
      <w:r w:rsidRPr="00B93671">
        <w:rPr>
          <w:lang w:val="en-US"/>
        </w:rPr>
        <w:t xml:space="preserve">  1      2.249539    0.069991    3.719310</w:t>
      </w:r>
    </w:p>
    <w:p w14:paraId="3914085E" w14:textId="77777777" w:rsidR="00B93671" w:rsidRPr="00B93671" w:rsidRDefault="00B93671" w:rsidP="00B93671">
      <w:pPr>
        <w:spacing w:after="0" w:line="240" w:lineRule="auto"/>
        <w:rPr>
          <w:lang w:val="en-US"/>
        </w:rPr>
      </w:pPr>
      <w:r w:rsidRPr="00B93671">
        <w:rPr>
          <w:lang w:val="en-US"/>
        </w:rPr>
        <w:t xml:space="preserve">  1      2.212588   -2.170642    4.048412</w:t>
      </w:r>
    </w:p>
    <w:p w14:paraId="5091DA4F" w14:textId="77777777" w:rsidR="00B93671" w:rsidRPr="00B93671" w:rsidRDefault="00B93671" w:rsidP="00B93671">
      <w:pPr>
        <w:spacing w:after="0" w:line="240" w:lineRule="auto"/>
        <w:rPr>
          <w:b/>
          <w:lang w:val="en-US"/>
        </w:rPr>
      </w:pPr>
      <w:r w:rsidRPr="00B93671">
        <w:rPr>
          <w:lang w:val="en-US"/>
        </w:rPr>
        <w:t>Rotational Constants [GHz] =                     1.330       1.510       3.699</w:t>
      </w:r>
    </w:p>
    <w:p w14:paraId="0670F294" w14:textId="77777777" w:rsidR="00B93671" w:rsidRPr="00B93671" w:rsidRDefault="00B93671" w:rsidP="00B93671">
      <w:pPr>
        <w:spacing w:after="0" w:line="240" w:lineRule="auto"/>
        <w:rPr>
          <w:lang w:val="en-US"/>
        </w:rPr>
      </w:pPr>
      <w:r w:rsidRPr="00B93671">
        <w:rPr>
          <w:lang w:val="en-US"/>
        </w:rPr>
        <w:t>Frequencies [cm-1]</w:t>
      </w:r>
    </w:p>
    <w:p w14:paraId="3616BE21" w14:textId="77777777" w:rsidR="00B93671" w:rsidRPr="00B93671" w:rsidRDefault="00B93671" w:rsidP="00B93671">
      <w:pPr>
        <w:spacing w:after="0" w:line="240" w:lineRule="auto"/>
        <w:rPr>
          <w:lang w:val="en-US"/>
        </w:rPr>
      </w:pPr>
      <w:r w:rsidRPr="00B93671">
        <w:rPr>
          <w:lang w:val="en-US"/>
        </w:rPr>
        <w:t xml:space="preserve"> -491.9630</w:t>
      </w:r>
      <w:r w:rsidRPr="00B93671">
        <w:rPr>
          <w:lang w:val="en-US"/>
        </w:rPr>
        <w:tab/>
        <w:t xml:space="preserve">   62.5040</w:t>
      </w:r>
      <w:r w:rsidRPr="00B93671">
        <w:rPr>
          <w:lang w:val="en-US"/>
        </w:rPr>
        <w:tab/>
        <w:t xml:space="preserve">  106.7106</w:t>
      </w:r>
      <w:r w:rsidRPr="00B93671">
        <w:rPr>
          <w:lang w:val="en-US"/>
        </w:rPr>
        <w:tab/>
      </w:r>
    </w:p>
    <w:p w14:paraId="2188D1D4" w14:textId="77777777" w:rsidR="00B93671" w:rsidRPr="00B93671" w:rsidRDefault="00B93671" w:rsidP="00B93671">
      <w:pPr>
        <w:spacing w:after="0" w:line="240" w:lineRule="auto"/>
        <w:rPr>
          <w:lang w:val="en-US"/>
        </w:rPr>
      </w:pPr>
      <w:r w:rsidRPr="00B93671">
        <w:rPr>
          <w:lang w:val="en-US"/>
        </w:rPr>
        <w:t xml:space="preserve">  115.6556</w:t>
      </w:r>
      <w:r w:rsidRPr="00B93671">
        <w:rPr>
          <w:lang w:val="en-US"/>
        </w:rPr>
        <w:tab/>
        <w:t xml:space="preserve">  143.5377</w:t>
      </w:r>
      <w:r w:rsidRPr="00B93671">
        <w:rPr>
          <w:lang w:val="en-US"/>
        </w:rPr>
        <w:tab/>
        <w:t xml:space="preserve">  182.6487</w:t>
      </w:r>
      <w:r w:rsidRPr="00B93671">
        <w:rPr>
          <w:lang w:val="en-US"/>
        </w:rPr>
        <w:tab/>
      </w:r>
    </w:p>
    <w:p w14:paraId="18E683B1" w14:textId="77777777" w:rsidR="00B93671" w:rsidRPr="00B93671" w:rsidRDefault="00B93671" w:rsidP="00B93671">
      <w:pPr>
        <w:spacing w:after="0" w:line="240" w:lineRule="auto"/>
        <w:rPr>
          <w:lang w:val="en-US"/>
        </w:rPr>
      </w:pPr>
      <w:r w:rsidRPr="00B93671">
        <w:rPr>
          <w:lang w:val="en-US"/>
        </w:rPr>
        <w:t xml:space="preserve">  233.5205</w:t>
      </w:r>
      <w:r w:rsidRPr="00B93671">
        <w:rPr>
          <w:lang w:val="en-US"/>
        </w:rPr>
        <w:tab/>
        <w:t xml:space="preserve">  278.9000</w:t>
      </w:r>
      <w:r w:rsidRPr="00B93671">
        <w:rPr>
          <w:lang w:val="en-US"/>
        </w:rPr>
        <w:tab/>
        <w:t xml:space="preserve">  283.5547</w:t>
      </w:r>
      <w:r w:rsidRPr="00B93671">
        <w:rPr>
          <w:lang w:val="en-US"/>
        </w:rPr>
        <w:tab/>
      </w:r>
    </w:p>
    <w:p w14:paraId="5E56D053" w14:textId="77777777" w:rsidR="00B93671" w:rsidRPr="00B93671" w:rsidRDefault="00B93671" w:rsidP="00B93671">
      <w:pPr>
        <w:spacing w:after="0" w:line="240" w:lineRule="auto"/>
        <w:rPr>
          <w:lang w:val="en-US"/>
        </w:rPr>
      </w:pPr>
      <w:r w:rsidRPr="00B93671">
        <w:rPr>
          <w:lang w:val="en-US"/>
        </w:rPr>
        <w:t xml:space="preserve">  338.8100</w:t>
      </w:r>
      <w:r w:rsidRPr="00B93671">
        <w:rPr>
          <w:lang w:val="en-US"/>
        </w:rPr>
        <w:tab/>
        <w:t xml:space="preserve">  388.1857</w:t>
      </w:r>
      <w:r w:rsidRPr="00B93671">
        <w:rPr>
          <w:lang w:val="en-US"/>
        </w:rPr>
        <w:tab/>
        <w:t xml:space="preserve">  436.1457</w:t>
      </w:r>
      <w:r w:rsidRPr="00B93671">
        <w:rPr>
          <w:lang w:val="en-US"/>
        </w:rPr>
        <w:tab/>
      </w:r>
    </w:p>
    <w:p w14:paraId="4382F4BE" w14:textId="77777777" w:rsidR="00B93671" w:rsidRPr="00B93671" w:rsidRDefault="00B93671" w:rsidP="00B93671">
      <w:pPr>
        <w:spacing w:after="0" w:line="240" w:lineRule="auto"/>
        <w:rPr>
          <w:lang w:val="en-US"/>
        </w:rPr>
      </w:pPr>
      <w:r w:rsidRPr="00B93671">
        <w:rPr>
          <w:lang w:val="en-US"/>
        </w:rPr>
        <w:t xml:space="preserve">  537.7986</w:t>
      </w:r>
      <w:r w:rsidRPr="00B93671">
        <w:rPr>
          <w:lang w:val="en-US"/>
        </w:rPr>
        <w:tab/>
        <w:t xml:space="preserve">  580.8569</w:t>
      </w:r>
      <w:r w:rsidRPr="00B93671">
        <w:rPr>
          <w:lang w:val="en-US"/>
        </w:rPr>
        <w:tab/>
        <w:t xml:space="preserve">  616.8349</w:t>
      </w:r>
      <w:r w:rsidRPr="00B93671">
        <w:rPr>
          <w:lang w:val="en-US"/>
        </w:rPr>
        <w:tab/>
      </w:r>
    </w:p>
    <w:p w14:paraId="11F3E8C7" w14:textId="77777777" w:rsidR="00B93671" w:rsidRPr="00B93671" w:rsidRDefault="00B93671" w:rsidP="00B93671">
      <w:pPr>
        <w:spacing w:after="0" w:line="240" w:lineRule="auto"/>
        <w:rPr>
          <w:lang w:val="en-US"/>
        </w:rPr>
      </w:pPr>
      <w:r w:rsidRPr="00B93671">
        <w:rPr>
          <w:lang w:val="en-US"/>
        </w:rPr>
        <w:t xml:space="preserve">  799.5107</w:t>
      </w:r>
      <w:r w:rsidRPr="00B93671">
        <w:rPr>
          <w:lang w:val="en-US"/>
        </w:rPr>
        <w:tab/>
        <w:t xml:space="preserve">  873.9691</w:t>
      </w:r>
      <w:r w:rsidRPr="00B93671">
        <w:rPr>
          <w:lang w:val="en-US"/>
        </w:rPr>
        <w:tab/>
        <w:t xml:space="preserve">  953.2153</w:t>
      </w:r>
      <w:r w:rsidRPr="00B93671">
        <w:rPr>
          <w:lang w:val="en-US"/>
        </w:rPr>
        <w:tab/>
      </w:r>
    </w:p>
    <w:p w14:paraId="5535E645" w14:textId="77777777" w:rsidR="00B93671" w:rsidRPr="00B93671" w:rsidRDefault="00B93671" w:rsidP="00B93671">
      <w:pPr>
        <w:spacing w:after="0" w:line="240" w:lineRule="auto"/>
        <w:rPr>
          <w:lang w:val="en-US"/>
        </w:rPr>
      </w:pPr>
      <w:r w:rsidRPr="00B93671">
        <w:rPr>
          <w:lang w:val="en-US"/>
        </w:rPr>
        <w:t xml:space="preserve">  969.5306</w:t>
      </w:r>
      <w:r w:rsidRPr="00B93671">
        <w:rPr>
          <w:lang w:val="en-US"/>
        </w:rPr>
        <w:tab/>
        <w:t xml:space="preserve">  995.9578</w:t>
      </w:r>
      <w:r w:rsidRPr="00B93671">
        <w:rPr>
          <w:lang w:val="en-US"/>
        </w:rPr>
        <w:tab/>
        <w:t xml:space="preserve"> 1038.5934</w:t>
      </w:r>
      <w:r w:rsidRPr="00B93671">
        <w:rPr>
          <w:lang w:val="en-US"/>
        </w:rPr>
        <w:tab/>
      </w:r>
    </w:p>
    <w:p w14:paraId="0FCFC5F4" w14:textId="77777777" w:rsidR="00B93671" w:rsidRPr="00B93671" w:rsidRDefault="00B93671" w:rsidP="00B93671">
      <w:pPr>
        <w:spacing w:after="0" w:line="240" w:lineRule="auto"/>
        <w:rPr>
          <w:lang w:val="en-US"/>
        </w:rPr>
      </w:pPr>
      <w:r w:rsidRPr="00B93671">
        <w:rPr>
          <w:lang w:val="en-US"/>
        </w:rPr>
        <w:t xml:space="preserve"> 1077.6941</w:t>
      </w:r>
      <w:r w:rsidRPr="00B93671">
        <w:rPr>
          <w:lang w:val="en-US"/>
        </w:rPr>
        <w:tab/>
        <w:t xml:space="preserve"> 1079.9216</w:t>
      </w:r>
      <w:r w:rsidRPr="00B93671">
        <w:rPr>
          <w:lang w:val="en-US"/>
        </w:rPr>
        <w:tab/>
        <w:t xml:space="preserve"> 1112.7668</w:t>
      </w:r>
      <w:r w:rsidRPr="00B93671">
        <w:rPr>
          <w:lang w:val="en-US"/>
        </w:rPr>
        <w:tab/>
      </w:r>
    </w:p>
    <w:p w14:paraId="30E9CFCC" w14:textId="77777777" w:rsidR="00B93671" w:rsidRPr="00B93671" w:rsidRDefault="00B93671" w:rsidP="00B93671">
      <w:pPr>
        <w:spacing w:after="0" w:line="240" w:lineRule="auto"/>
        <w:rPr>
          <w:lang w:val="en-US"/>
        </w:rPr>
      </w:pPr>
      <w:r w:rsidRPr="00B93671">
        <w:rPr>
          <w:lang w:val="en-US"/>
        </w:rPr>
        <w:t xml:space="preserve"> 1158.0525</w:t>
      </w:r>
      <w:r w:rsidRPr="00B93671">
        <w:rPr>
          <w:lang w:val="en-US"/>
        </w:rPr>
        <w:tab/>
        <w:t xml:space="preserve"> 1229.9700</w:t>
      </w:r>
      <w:r w:rsidRPr="00B93671">
        <w:rPr>
          <w:lang w:val="en-US"/>
        </w:rPr>
        <w:tab/>
        <w:t xml:space="preserve"> 1341.9293</w:t>
      </w:r>
      <w:r w:rsidRPr="00B93671">
        <w:rPr>
          <w:lang w:val="en-US"/>
        </w:rPr>
        <w:tab/>
      </w:r>
    </w:p>
    <w:p w14:paraId="14D59AC1" w14:textId="77777777" w:rsidR="00B93671" w:rsidRPr="00B93671" w:rsidRDefault="00B93671" w:rsidP="00B93671">
      <w:pPr>
        <w:spacing w:after="0" w:line="240" w:lineRule="auto"/>
        <w:rPr>
          <w:lang w:val="en-US"/>
        </w:rPr>
      </w:pPr>
      <w:r w:rsidRPr="00B93671">
        <w:rPr>
          <w:lang w:val="en-US"/>
        </w:rPr>
        <w:t xml:space="preserve"> 1361.9945</w:t>
      </w:r>
      <w:r w:rsidRPr="00B93671">
        <w:rPr>
          <w:lang w:val="en-US"/>
        </w:rPr>
        <w:tab/>
        <w:t xml:space="preserve"> 1378.8031</w:t>
      </w:r>
      <w:r w:rsidRPr="00B93671">
        <w:rPr>
          <w:lang w:val="en-US"/>
        </w:rPr>
        <w:tab/>
        <w:t xml:space="preserve"> 1404.5415</w:t>
      </w:r>
      <w:r w:rsidRPr="00B93671">
        <w:rPr>
          <w:lang w:val="en-US"/>
        </w:rPr>
        <w:tab/>
      </w:r>
    </w:p>
    <w:p w14:paraId="619EA931" w14:textId="77777777" w:rsidR="00B93671" w:rsidRPr="00B93671" w:rsidRDefault="00B93671" w:rsidP="00B93671">
      <w:pPr>
        <w:spacing w:after="0" w:line="240" w:lineRule="auto"/>
        <w:rPr>
          <w:lang w:val="en-US"/>
        </w:rPr>
      </w:pPr>
      <w:r w:rsidRPr="00B93671">
        <w:rPr>
          <w:lang w:val="en-US"/>
        </w:rPr>
        <w:t xml:space="preserve"> 1416.4983</w:t>
      </w:r>
      <w:r w:rsidRPr="00B93671">
        <w:rPr>
          <w:lang w:val="en-US"/>
        </w:rPr>
        <w:tab/>
        <w:t xml:space="preserve"> 1471.7097</w:t>
      </w:r>
      <w:r w:rsidRPr="00B93671">
        <w:rPr>
          <w:lang w:val="en-US"/>
        </w:rPr>
        <w:tab/>
        <w:t xml:space="preserve"> 1479.2889</w:t>
      </w:r>
      <w:r w:rsidRPr="00B93671">
        <w:rPr>
          <w:lang w:val="en-US"/>
        </w:rPr>
        <w:tab/>
      </w:r>
    </w:p>
    <w:p w14:paraId="1ECD96CB" w14:textId="77777777" w:rsidR="00B93671" w:rsidRPr="00B93671" w:rsidRDefault="00B93671" w:rsidP="00B93671">
      <w:pPr>
        <w:spacing w:after="0" w:line="240" w:lineRule="auto"/>
        <w:rPr>
          <w:lang w:val="en-US"/>
        </w:rPr>
      </w:pPr>
      <w:r w:rsidRPr="00B93671">
        <w:rPr>
          <w:lang w:val="en-US"/>
        </w:rPr>
        <w:t xml:space="preserve"> 1483.3486</w:t>
      </w:r>
      <w:r w:rsidRPr="00B93671">
        <w:rPr>
          <w:lang w:val="en-US"/>
        </w:rPr>
        <w:tab/>
        <w:t xml:space="preserve"> 1489.0077</w:t>
      </w:r>
      <w:r w:rsidRPr="00B93671">
        <w:rPr>
          <w:lang w:val="en-US"/>
        </w:rPr>
        <w:tab/>
        <w:t xml:space="preserve"> 1493.2351</w:t>
      </w:r>
      <w:r w:rsidRPr="00B93671">
        <w:rPr>
          <w:lang w:val="en-US"/>
        </w:rPr>
        <w:tab/>
      </w:r>
    </w:p>
    <w:p w14:paraId="501EA2FE" w14:textId="77777777" w:rsidR="00B93671" w:rsidRPr="00B93671" w:rsidRDefault="00B93671" w:rsidP="00B93671">
      <w:pPr>
        <w:spacing w:after="0" w:line="240" w:lineRule="auto"/>
        <w:rPr>
          <w:lang w:val="en-US"/>
        </w:rPr>
      </w:pPr>
      <w:r w:rsidRPr="00B93671">
        <w:rPr>
          <w:lang w:val="en-US"/>
        </w:rPr>
        <w:t xml:space="preserve"> 1572.4746</w:t>
      </w:r>
      <w:r w:rsidRPr="00B93671">
        <w:rPr>
          <w:lang w:val="en-US"/>
        </w:rPr>
        <w:tab/>
        <w:t xml:space="preserve"> 2976.2786</w:t>
      </w:r>
      <w:r w:rsidRPr="00B93671">
        <w:rPr>
          <w:lang w:val="en-US"/>
        </w:rPr>
        <w:tab/>
        <w:t xml:space="preserve"> 2982.6636</w:t>
      </w:r>
      <w:r w:rsidRPr="00B93671">
        <w:rPr>
          <w:lang w:val="en-US"/>
        </w:rPr>
        <w:tab/>
      </w:r>
    </w:p>
    <w:p w14:paraId="425FBB6C" w14:textId="77777777" w:rsidR="00B93671" w:rsidRPr="00B93671" w:rsidRDefault="00B93671" w:rsidP="00B93671">
      <w:pPr>
        <w:spacing w:after="0" w:line="240" w:lineRule="auto"/>
        <w:rPr>
          <w:lang w:val="en-US"/>
        </w:rPr>
      </w:pPr>
      <w:r w:rsidRPr="00B93671">
        <w:rPr>
          <w:lang w:val="en-US"/>
        </w:rPr>
        <w:t xml:space="preserve"> 3015.9009</w:t>
      </w:r>
      <w:r w:rsidRPr="00B93671">
        <w:rPr>
          <w:lang w:val="en-US"/>
        </w:rPr>
        <w:tab/>
        <w:t xml:space="preserve"> 3019.6340</w:t>
      </w:r>
      <w:r w:rsidRPr="00B93671">
        <w:rPr>
          <w:lang w:val="en-US"/>
        </w:rPr>
        <w:tab/>
        <w:t xml:space="preserve"> 3080.7153</w:t>
      </w:r>
      <w:r w:rsidRPr="00B93671">
        <w:rPr>
          <w:lang w:val="en-US"/>
        </w:rPr>
        <w:tab/>
      </w:r>
    </w:p>
    <w:p w14:paraId="6DA5ED35" w14:textId="77777777" w:rsidR="00B93671" w:rsidRPr="00B93671" w:rsidRDefault="00B93671" w:rsidP="00B93671">
      <w:pPr>
        <w:spacing w:after="0" w:line="240" w:lineRule="auto"/>
        <w:rPr>
          <w:lang w:val="en-US"/>
        </w:rPr>
      </w:pPr>
      <w:r w:rsidRPr="00B93671">
        <w:rPr>
          <w:lang w:val="en-US"/>
        </w:rPr>
        <w:t xml:space="preserve"> 3081.6743</w:t>
      </w:r>
      <w:r w:rsidRPr="00B93671">
        <w:rPr>
          <w:lang w:val="en-US"/>
        </w:rPr>
        <w:tab/>
        <w:t xml:space="preserve"> 3095.4580</w:t>
      </w:r>
      <w:r w:rsidRPr="00B93671">
        <w:rPr>
          <w:lang w:val="en-US"/>
        </w:rPr>
        <w:tab/>
        <w:t xml:space="preserve"> 3122.2024</w:t>
      </w:r>
      <w:r w:rsidRPr="00B93671">
        <w:rPr>
          <w:lang w:val="en-US"/>
        </w:rPr>
        <w:tab/>
      </w:r>
    </w:p>
    <w:p w14:paraId="1189F554" w14:textId="77777777" w:rsidR="00B93671" w:rsidRPr="00B93671" w:rsidRDefault="00B93671" w:rsidP="00B93671">
      <w:pPr>
        <w:spacing w:after="0" w:line="240" w:lineRule="auto"/>
        <w:rPr>
          <w:lang w:val="en-US"/>
        </w:rPr>
      </w:pPr>
      <w:r w:rsidRPr="00B93671">
        <w:rPr>
          <w:lang w:val="en-US"/>
        </w:rPr>
        <w:t xml:space="preserve"> 3201.6973</w:t>
      </w:r>
      <w:r w:rsidRPr="00B93671">
        <w:rPr>
          <w:lang w:val="en-US"/>
        </w:rPr>
        <w:tab/>
        <w:t xml:space="preserve"> 3714.6670</w:t>
      </w:r>
      <w:r w:rsidRPr="00B93671">
        <w:rPr>
          <w:lang w:val="en-US"/>
        </w:rPr>
        <w:tab/>
        <w:t xml:space="preserve"> 3829.2920</w:t>
      </w:r>
      <w:r w:rsidRPr="00B93671">
        <w:rPr>
          <w:lang w:val="en-US"/>
        </w:rPr>
        <w:tab/>
      </w:r>
    </w:p>
    <w:p w14:paraId="749560B8" w14:textId="77777777" w:rsidR="00B93671" w:rsidRPr="00B93671" w:rsidRDefault="00B93671" w:rsidP="00B93671">
      <w:pPr>
        <w:spacing w:after="0" w:line="240" w:lineRule="auto"/>
        <w:rPr>
          <w:lang w:val="en-US"/>
        </w:rPr>
      </w:pPr>
    </w:p>
    <w:p w14:paraId="21AC5E71" w14:textId="783F9494" w:rsidR="00B93671" w:rsidRPr="00B93671" w:rsidRDefault="00B93671" w:rsidP="00B93671">
      <w:pPr>
        <w:spacing w:after="0" w:line="240" w:lineRule="auto"/>
        <w:rPr>
          <w:lang w:val="en-US"/>
        </w:rPr>
      </w:pPr>
    </w:p>
    <w:p w14:paraId="6CAFE898" w14:textId="42948DF1" w:rsidR="00B93671" w:rsidRPr="00B93671" w:rsidRDefault="00507BDB" w:rsidP="00B93671">
      <w:pPr>
        <w:spacing w:after="0" w:line="240" w:lineRule="auto"/>
        <w:rPr>
          <w:b/>
          <w:lang w:val="en-US"/>
        </w:rPr>
      </w:pPr>
      <w:r w:rsidRPr="001112E5">
        <w:rPr>
          <w:noProof/>
          <w:lang w:eastAsia="nl-BE"/>
        </w:rPr>
        <w:drawing>
          <wp:anchor distT="0" distB="0" distL="114300" distR="114300" simplePos="0" relativeHeight="251693056" behindDoc="0" locked="0" layoutInCell="1" allowOverlap="1" wp14:anchorId="3E802BF4" wp14:editId="581638C8">
            <wp:simplePos x="0" y="0"/>
            <wp:positionH relativeFrom="column">
              <wp:posOffset>2918460</wp:posOffset>
            </wp:positionH>
            <wp:positionV relativeFrom="paragraph">
              <wp:posOffset>88265</wp:posOffset>
            </wp:positionV>
            <wp:extent cx="982345" cy="764540"/>
            <wp:effectExtent l="0" t="0" r="8255"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982345" cy="764540"/>
                    </a:xfrm>
                    <a:prstGeom prst="rect">
                      <a:avLst/>
                    </a:prstGeom>
                    <a:noFill/>
                    <a:ln>
                      <a:noFill/>
                    </a:ln>
                  </pic:spPr>
                </pic:pic>
              </a:graphicData>
            </a:graphic>
            <wp14:sizeRelH relativeFrom="page">
              <wp14:pctWidth>0</wp14:pctWidth>
            </wp14:sizeRelH>
            <wp14:sizeRelV relativeFrom="page">
              <wp14:pctHeight>0</wp14:pctHeight>
            </wp14:sizeRelV>
          </wp:anchor>
        </w:drawing>
      </w:r>
      <w:r w:rsidR="00B93671" w:rsidRPr="00B93671">
        <w:rPr>
          <w:b/>
          <w:lang w:val="en-US"/>
        </w:rPr>
        <w:t xml:space="preserve">CC(C)=CC(OOJ)OH               </w:t>
      </w:r>
    </w:p>
    <w:p w14:paraId="337AFD5D" w14:textId="6C3EDC41" w:rsidR="00B93671" w:rsidRPr="00B93671" w:rsidRDefault="00B93671" w:rsidP="00B93671">
      <w:pPr>
        <w:spacing w:after="0" w:line="240" w:lineRule="auto"/>
        <w:rPr>
          <w:lang w:val="en-US"/>
        </w:rPr>
      </w:pPr>
    </w:p>
    <w:p w14:paraId="1056B314" w14:textId="77777777" w:rsidR="00B93671" w:rsidRPr="00B93671" w:rsidRDefault="00B93671" w:rsidP="00B93671">
      <w:pPr>
        <w:spacing w:after="0" w:line="240" w:lineRule="auto"/>
        <w:rPr>
          <w:b/>
          <w:lang w:val="en-US"/>
        </w:rPr>
      </w:pPr>
      <w:r w:rsidRPr="00B93671">
        <w:rPr>
          <w:lang w:val="en-US"/>
        </w:rPr>
        <w:t>Geometry [Angstroms]</w:t>
      </w:r>
    </w:p>
    <w:p w14:paraId="6920B505" w14:textId="77777777" w:rsidR="00B93671" w:rsidRPr="00B93671" w:rsidRDefault="00B93671" w:rsidP="00B93671">
      <w:pPr>
        <w:spacing w:after="0" w:line="240" w:lineRule="auto"/>
        <w:rPr>
          <w:lang w:val="en-US"/>
        </w:rPr>
      </w:pPr>
      <w:r w:rsidRPr="00B93671">
        <w:rPr>
          <w:lang w:val="en-US"/>
        </w:rPr>
        <w:t xml:space="preserve">  6     -0.064156   -0.030786   -0.028438</w:t>
      </w:r>
    </w:p>
    <w:p w14:paraId="26CD67D8" w14:textId="77777777" w:rsidR="00B93671" w:rsidRPr="00B93671" w:rsidRDefault="00B93671" w:rsidP="00B93671">
      <w:pPr>
        <w:spacing w:after="0" w:line="240" w:lineRule="auto"/>
        <w:rPr>
          <w:lang w:val="en-US"/>
        </w:rPr>
      </w:pPr>
      <w:r w:rsidRPr="00B93671">
        <w:rPr>
          <w:lang w:val="en-US"/>
        </w:rPr>
        <w:t xml:space="preserve">  6      0.017532    0.049471    1.473546</w:t>
      </w:r>
    </w:p>
    <w:p w14:paraId="311599F1" w14:textId="77777777" w:rsidR="00B93671" w:rsidRPr="00B93671" w:rsidRDefault="00B93671" w:rsidP="00B93671">
      <w:pPr>
        <w:spacing w:after="0" w:line="240" w:lineRule="auto"/>
        <w:rPr>
          <w:lang w:val="en-US"/>
        </w:rPr>
      </w:pPr>
      <w:r w:rsidRPr="00B93671">
        <w:rPr>
          <w:lang w:val="en-US"/>
        </w:rPr>
        <w:t xml:space="preserve">  6      0.993567   -0.429235   -0.744884</w:t>
      </w:r>
    </w:p>
    <w:p w14:paraId="24BF8F8A" w14:textId="77777777" w:rsidR="00B93671" w:rsidRPr="00B93671" w:rsidRDefault="00B93671" w:rsidP="00B93671">
      <w:pPr>
        <w:spacing w:after="0" w:line="240" w:lineRule="auto"/>
        <w:rPr>
          <w:lang w:val="en-US"/>
        </w:rPr>
      </w:pPr>
      <w:r w:rsidRPr="00B93671">
        <w:rPr>
          <w:lang w:val="en-US"/>
        </w:rPr>
        <w:t xml:space="preserve">  6     -1.391399    0.378438   -0.611688</w:t>
      </w:r>
    </w:p>
    <w:p w14:paraId="63F26491" w14:textId="77777777" w:rsidR="00B93671" w:rsidRPr="00B93671" w:rsidRDefault="00B93671" w:rsidP="00B93671">
      <w:pPr>
        <w:spacing w:after="0" w:line="240" w:lineRule="auto"/>
        <w:rPr>
          <w:lang w:val="en-US"/>
        </w:rPr>
      </w:pPr>
      <w:r w:rsidRPr="00B93671">
        <w:rPr>
          <w:lang w:val="en-US"/>
        </w:rPr>
        <w:t xml:space="preserve">  6      1.066688   -0.535888   -2.222029</w:t>
      </w:r>
    </w:p>
    <w:p w14:paraId="6508FACC" w14:textId="77777777" w:rsidR="00B93671" w:rsidRPr="00B93671" w:rsidRDefault="00B93671" w:rsidP="00B93671">
      <w:pPr>
        <w:spacing w:after="0" w:line="240" w:lineRule="auto"/>
        <w:rPr>
          <w:lang w:val="en-US"/>
        </w:rPr>
      </w:pPr>
      <w:r w:rsidRPr="00B93671">
        <w:rPr>
          <w:lang w:val="en-US"/>
        </w:rPr>
        <w:t xml:space="preserve">  1      1.923642   -0.684892   -0.247260</w:t>
      </w:r>
    </w:p>
    <w:p w14:paraId="248A4212" w14:textId="77777777" w:rsidR="00B93671" w:rsidRPr="00B93671" w:rsidRDefault="00B93671" w:rsidP="00B93671">
      <w:pPr>
        <w:spacing w:after="0" w:line="240" w:lineRule="auto"/>
        <w:rPr>
          <w:lang w:val="en-US"/>
        </w:rPr>
      </w:pPr>
      <w:r w:rsidRPr="00B93671">
        <w:rPr>
          <w:lang w:val="en-US"/>
        </w:rPr>
        <w:t xml:space="preserve">  1     -0.184233    1.069979    1.817770</w:t>
      </w:r>
    </w:p>
    <w:p w14:paraId="67157DD6" w14:textId="77777777" w:rsidR="00B93671" w:rsidRPr="00B93671" w:rsidRDefault="00B93671" w:rsidP="00B93671">
      <w:pPr>
        <w:spacing w:after="0" w:line="240" w:lineRule="auto"/>
        <w:rPr>
          <w:lang w:val="en-US"/>
        </w:rPr>
      </w:pPr>
      <w:r w:rsidRPr="00B93671">
        <w:rPr>
          <w:lang w:val="en-US"/>
        </w:rPr>
        <w:t xml:space="preserve">  1     -0.739820   -0.593288    1.936314</w:t>
      </w:r>
    </w:p>
    <w:p w14:paraId="3E8957A7" w14:textId="77777777" w:rsidR="00B93671" w:rsidRPr="00B93671" w:rsidRDefault="00B93671" w:rsidP="00B93671">
      <w:pPr>
        <w:spacing w:after="0" w:line="240" w:lineRule="auto"/>
        <w:rPr>
          <w:lang w:val="en-US"/>
        </w:rPr>
      </w:pPr>
      <w:r w:rsidRPr="00B93671">
        <w:rPr>
          <w:lang w:val="en-US"/>
        </w:rPr>
        <w:t xml:space="preserve">  1      0.998166   -0.250890    1.844879</w:t>
      </w:r>
    </w:p>
    <w:p w14:paraId="35F48480" w14:textId="77777777" w:rsidR="00B93671" w:rsidRPr="00B93671" w:rsidRDefault="00B93671" w:rsidP="00B93671">
      <w:pPr>
        <w:spacing w:after="0" w:line="240" w:lineRule="auto"/>
        <w:rPr>
          <w:lang w:val="en-US"/>
        </w:rPr>
      </w:pPr>
      <w:r w:rsidRPr="00B93671">
        <w:rPr>
          <w:lang w:val="en-US"/>
        </w:rPr>
        <w:t xml:space="preserve">  1     -2.202906   -0.197446   -0.153975</w:t>
      </w:r>
    </w:p>
    <w:p w14:paraId="008BEC62" w14:textId="77777777" w:rsidR="00B93671" w:rsidRPr="00B93671" w:rsidRDefault="00B93671" w:rsidP="00B93671">
      <w:pPr>
        <w:spacing w:after="0" w:line="240" w:lineRule="auto"/>
        <w:rPr>
          <w:lang w:val="en-US"/>
        </w:rPr>
      </w:pPr>
      <w:r w:rsidRPr="00B93671">
        <w:rPr>
          <w:lang w:val="en-US"/>
        </w:rPr>
        <w:t xml:space="preserve">  1     -1.588561    1.432425   -0.387280</w:t>
      </w:r>
    </w:p>
    <w:p w14:paraId="12F822D4" w14:textId="77777777" w:rsidR="00B93671" w:rsidRPr="00B93671" w:rsidRDefault="00B93671" w:rsidP="00B93671">
      <w:pPr>
        <w:spacing w:after="0" w:line="240" w:lineRule="auto"/>
        <w:rPr>
          <w:lang w:val="en-US"/>
        </w:rPr>
      </w:pPr>
      <w:r w:rsidRPr="00B93671">
        <w:rPr>
          <w:lang w:val="en-US"/>
        </w:rPr>
        <w:t xml:space="preserve">  1     -1.450289    0.256719   -1.692498</w:t>
      </w:r>
    </w:p>
    <w:p w14:paraId="545CCD79" w14:textId="77777777" w:rsidR="00B93671" w:rsidRPr="00B93671" w:rsidRDefault="00B93671" w:rsidP="00B93671">
      <w:pPr>
        <w:spacing w:after="0" w:line="240" w:lineRule="auto"/>
        <w:rPr>
          <w:lang w:val="en-US"/>
        </w:rPr>
      </w:pPr>
      <w:r w:rsidRPr="00B93671">
        <w:rPr>
          <w:lang w:val="en-US"/>
        </w:rPr>
        <w:t xml:space="preserve">  8      1.467870    0.850106   -2.754263</w:t>
      </w:r>
    </w:p>
    <w:p w14:paraId="0743719E" w14:textId="77777777" w:rsidR="00B93671" w:rsidRPr="00B93671" w:rsidRDefault="00B93671" w:rsidP="00B93671">
      <w:pPr>
        <w:spacing w:after="0" w:line="240" w:lineRule="auto"/>
        <w:rPr>
          <w:lang w:val="en-US"/>
        </w:rPr>
      </w:pPr>
      <w:r w:rsidRPr="00B93671">
        <w:rPr>
          <w:lang w:val="en-US"/>
        </w:rPr>
        <w:t xml:space="preserve">  8      2.023101   -1.444641   -2.599681</w:t>
      </w:r>
    </w:p>
    <w:p w14:paraId="416A5D51" w14:textId="77777777" w:rsidR="00B93671" w:rsidRPr="00B93671" w:rsidRDefault="00B93671" w:rsidP="00B93671">
      <w:pPr>
        <w:spacing w:after="0" w:line="240" w:lineRule="auto"/>
        <w:rPr>
          <w:lang w:val="en-US"/>
        </w:rPr>
      </w:pPr>
      <w:r w:rsidRPr="00B93671">
        <w:rPr>
          <w:lang w:val="en-US"/>
        </w:rPr>
        <w:t xml:space="preserve">  1      0.105012   -0.697081   -2.719371</w:t>
      </w:r>
    </w:p>
    <w:p w14:paraId="288AB8A1" w14:textId="77777777" w:rsidR="00B93671" w:rsidRPr="00B93671" w:rsidRDefault="00B93671" w:rsidP="00B93671">
      <w:pPr>
        <w:spacing w:after="0" w:line="240" w:lineRule="auto"/>
        <w:rPr>
          <w:lang w:val="en-US"/>
        </w:rPr>
      </w:pPr>
      <w:r w:rsidRPr="00B93671">
        <w:rPr>
          <w:lang w:val="en-US"/>
        </w:rPr>
        <w:t xml:space="preserve">  1      2.161583   -1.315490   -3.550298</w:t>
      </w:r>
    </w:p>
    <w:p w14:paraId="6CD9C7E9" w14:textId="77777777" w:rsidR="00B93671" w:rsidRPr="00B93671" w:rsidRDefault="00B93671" w:rsidP="00B93671">
      <w:pPr>
        <w:spacing w:after="0" w:line="240" w:lineRule="auto"/>
        <w:rPr>
          <w:lang w:val="en-US"/>
        </w:rPr>
      </w:pPr>
      <w:r w:rsidRPr="00B93671">
        <w:rPr>
          <w:lang w:val="en-US"/>
        </w:rPr>
        <w:lastRenderedPageBreak/>
        <w:t xml:space="preserve">  8      1.896978    0.745474   -3.988512</w:t>
      </w:r>
    </w:p>
    <w:p w14:paraId="79D72429" w14:textId="77777777" w:rsidR="00B93671" w:rsidRPr="00B93671" w:rsidRDefault="00B93671" w:rsidP="00B93671">
      <w:pPr>
        <w:spacing w:after="0" w:line="240" w:lineRule="auto"/>
        <w:rPr>
          <w:b/>
          <w:lang w:val="en-US"/>
        </w:rPr>
      </w:pPr>
      <w:r w:rsidRPr="00B93671">
        <w:rPr>
          <w:lang w:val="en-US"/>
        </w:rPr>
        <w:t>Rotational Constants [GHz] =                     0.962       1.072       3.933</w:t>
      </w:r>
    </w:p>
    <w:p w14:paraId="4D933619" w14:textId="77777777" w:rsidR="00B93671" w:rsidRPr="00B93671" w:rsidRDefault="00B93671" w:rsidP="00B93671">
      <w:pPr>
        <w:spacing w:after="0" w:line="240" w:lineRule="auto"/>
        <w:rPr>
          <w:lang w:val="en-US"/>
        </w:rPr>
      </w:pPr>
      <w:r w:rsidRPr="00B93671">
        <w:rPr>
          <w:lang w:val="en-US"/>
        </w:rPr>
        <w:t>Frequencies [cm-1]</w:t>
      </w:r>
    </w:p>
    <w:p w14:paraId="238F4B01" w14:textId="77777777" w:rsidR="00B93671" w:rsidRPr="00B93671" w:rsidRDefault="00B93671" w:rsidP="00B93671">
      <w:pPr>
        <w:spacing w:after="0" w:line="240" w:lineRule="auto"/>
        <w:rPr>
          <w:lang w:val="en-US"/>
        </w:rPr>
      </w:pPr>
      <w:r w:rsidRPr="00B93671">
        <w:rPr>
          <w:lang w:val="en-US"/>
        </w:rPr>
        <w:t xml:space="preserve">   32.1010</w:t>
      </w:r>
      <w:r w:rsidRPr="00B93671">
        <w:rPr>
          <w:lang w:val="en-US"/>
        </w:rPr>
        <w:tab/>
        <w:t xml:space="preserve">   79.0981</w:t>
      </w:r>
      <w:r w:rsidRPr="00B93671">
        <w:rPr>
          <w:lang w:val="en-US"/>
        </w:rPr>
        <w:tab/>
        <w:t xml:space="preserve">  109.6265</w:t>
      </w:r>
      <w:r w:rsidRPr="00B93671">
        <w:rPr>
          <w:lang w:val="en-US"/>
        </w:rPr>
        <w:tab/>
      </w:r>
    </w:p>
    <w:p w14:paraId="4B3D2ABF" w14:textId="77777777" w:rsidR="00B93671" w:rsidRPr="00B93671" w:rsidRDefault="00B93671" w:rsidP="00B93671">
      <w:pPr>
        <w:spacing w:after="0" w:line="240" w:lineRule="auto"/>
        <w:rPr>
          <w:lang w:val="en-US"/>
        </w:rPr>
      </w:pPr>
      <w:r w:rsidRPr="00B93671">
        <w:rPr>
          <w:lang w:val="en-US"/>
        </w:rPr>
        <w:t xml:space="preserve">  128.5335</w:t>
      </w:r>
      <w:r w:rsidRPr="00B93671">
        <w:rPr>
          <w:lang w:val="en-US"/>
        </w:rPr>
        <w:tab/>
        <w:t xml:space="preserve">  186.3923</w:t>
      </w:r>
      <w:r w:rsidRPr="00B93671">
        <w:rPr>
          <w:lang w:val="en-US"/>
        </w:rPr>
        <w:tab/>
        <w:t xml:space="preserve">  215.7218</w:t>
      </w:r>
      <w:r w:rsidRPr="00B93671">
        <w:rPr>
          <w:lang w:val="en-US"/>
        </w:rPr>
        <w:tab/>
      </w:r>
    </w:p>
    <w:p w14:paraId="049DC2DF" w14:textId="77777777" w:rsidR="00B93671" w:rsidRPr="00B93671" w:rsidRDefault="00B93671" w:rsidP="00B93671">
      <w:pPr>
        <w:spacing w:after="0" w:line="240" w:lineRule="auto"/>
        <w:rPr>
          <w:lang w:val="en-US"/>
        </w:rPr>
      </w:pPr>
      <w:r w:rsidRPr="00B93671">
        <w:rPr>
          <w:lang w:val="en-US"/>
        </w:rPr>
        <w:t xml:space="preserve">  307.5567</w:t>
      </w:r>
      <w:r w:rsidRPr="00B93671">
        <w:rPr>
          <w:lang w:val="en-US"/>
        </w:rPr>
        <w:tab/>
        <w:t xml:space="preserve">  357.3730</w:t>
      </w:r>
      <w:r w:rsidRPr="00B93671">
        <w:rPr>
          <w:lang w:val="en-US"/>
        </w:rPr>
        <w:tab/>
        <w:t xml:space="preserve">  386.0785</w:t>
      </w:r>
      <w:r w:rsidRPr="00B93671">
        <w:rPr>
          <w:lang w:val="en-US"/>
        </w:rPr>
        <w:tab/>
      </w:r>
    </w:p>
    <w:p w14:paraId="3349A48D" w14:textId="77777777" w:rsidR="00B93671" w:rsidRPr="00B93671" w:rsidRDefault="00B93671" w:rsidP="00B93671">
      <w:pPr>
        <w:spacing w:after="0" w:line="240" w:lineRule="auto"/>
        <w:rPr>
          <w:lang w:val="en-US"/>
        </w:rPr>
      </w:pPr>
      <w:r w:rsidRPr="00B93671">
        <w:rPr>
          <w:lang w:val="en-US"/>
        </w:rPr>
        <w:t xml:space="preserve">  458.9609</w:t>
      </w:r>
      <w:r w:rsidRPr="00B93671">
        <w:rPr>
          <w:lang w:val="en-US"/>
        </w:rPr>
        <w:tab/>
        <w:t xml:space="preserve">  476.8784</w:t>
      </w:r>
      <w:r w:rsidRPr="00B93671">
        <w:rPr>
          <w:lang w:val="en-US"/>
        </w:rPr>
        <w:tab/>
        <w:t xml:space="preserve">  508.0403</w:t>
      </w:r>
      <w:r w:rsidRPr="00B93671">
        <w:rPr>
          <w:lang w:val="en-US"/>
        </w:rPr>
        <w:tab/>
      </w:r>
    </w:p>
    <w:p w14:paraId="2B3A9043" w14:textId="77777777" w:rsidR="00B93671" w:rsidRPr="00B93671" w:rsidRDefault="00B93671" w:rsidP="00B93671">
      <w:pPr>
        <w:spacing w:after="0" w:line="240" w:lineRule="auto"/>
        <w:rPr>
          <w:lang w:val="en-US"/>
        </w:rPr>
      </w:pPr>
      <w:r w:rsidRPr="00B93671">
        <w:rPr>
          <w:lang w:val="en-US"/>
        </w:rPr>
        <w:t xml:space="preserve">  509.0415</w:t>
      </w:r>
      <w:r w:rsidRPr="00B93671">
        <w:rPr>
          <w:lang w:val="en-US"/>
        </w:rPr>
        <w:tab/>
        <w:t xml:space="preserve">  659.6394</w:t>
      </w:r>
      <w:r w:rsidRPr="00B93671">
        <w:rPr>
          <w:lang w:val="en-US"/>
        </w:rPr>
        <w:tab/>
        <w:t xml:space="preserve">  702.3635</w:t>
      </w:r>
      <w:r w:rsidRPr="00B93671">
        <w:rPr>
          <w:lang w:val="en-US"/>
        </w:rPr>
        <w:tab/>
      </w:r>
    </w:p>
    <w:p w14:paraId="00BD286B" w14:textId="77777777" w:rsidR="00B93671" w:rsidRPr="00B93671" w:rsidRDefault="00B93671" w:rsidP="00B93671">
      <w:pPr>
        <w:spacing w:after="0" w:line="240" w:lineRule="auto"/>
        <w:rPr>
          <w:lang w:val="en-US"/>
        </w:rPr>
      </w:pPr>
      <w:r w:rsidRPr="00B93671">
        <w:rPr>
          <w:lang w:val="en-US"/>
        </w:rPr>
        <w:t xml:space="preserve">  841.3404</w:t>
      </w:r>
      <w:r w:rsidRPr="00B93671">
        <w:rPr>
          <w:lang w:val="en-US"/>
        </w:rPr>
        <w:tab/>
        <w:t xml:space="preserve">  871.5357</w:t>
      </w:r>
      <w:r w:rsidRPr="00B93671">
        <w:rPr>
          <w:lang w:val="en-US"/>
        </w:rPr>
        <w:tab/>
        <w:t xml:space="preserve">  961.5666</w:t>
      </w:r>
      <w:r w:rsidRPr="00B93671">
        <w:rPr>
          <w:lang w:val="en-US"/>
        </w:rPr>
        <w:tab/>
      </w:r>
    </w:p>
    <w:p w14:paraId="73C44EAF" w14:textId="77777777" w:rsidR="00B93671" w:rsidRPr="00B93671" w:rsidRDefault="00B93671" w:rsidP="00B93671">
      <w:pPr>
        <w:spacing w:after="0" w:line="240" w:lineRule="auto"/>
        <w:rPr>
          <w:lang w:val="en-US"/>
        </w:rPr>
      </w:pPr>
      <w:r w:rsidRPr="00B93671">
        <w:rPr>
          <w:lang w:val="en-US"/>
        </w:rPr>
        <w:t xml:space="preserve"> 1007.4074</w:t>
      </w:r>
      <w:r w:rsidRPr="00B93671">
        <w:rPr>
          <w:lang w:val="en-US"/>
        </w:rPr>
        <w:tab/>
        <w:t xml:space="preserve"> 1045.3696</w:t>
      </w:r>
      <w:r w:rsidRPr="00B93671">
        <w:rPr>
          <w:lang w:val="en-US"/>
        </w:rPr>
        <w:tab/>
        <w:t xml:space="preserve"> 1104.3628</w:t>
      </w:r>
      <w:r w:rsidRPr="00B93671">
        <w:rPr>
          <w:lang w:val="en-US"/>
        </w:rPr>
        <w:tab/>
      </w:r>
    </w:p>
    <w:p w14:paraId="4D0B8A28" w14:textId="77777777" w:rsidR="00B93671" w:rsidRPr="00B93671" w:rsidRDefault="00B93671" w:rsidP="00B93671">
      <w:pPr>
        <w:spacing w:after="0" w:line="240" w:lineRule="auto"/>
        <w:rPr>
          <w:lang w:val="en-US"/>
        </w:rPr>
      </w:pPr>
      <w:r w:rsidRPr="00B93671">
        <w:rPr>
          <w:lang w:val="en-US"/>
        </w:rPr>
        <w:t xml:space="preserve"> 1115.2285</w:t>
      </w:r>
      <w:r w:rsidRPr="00B93671">
        <w:rPr>
          <w:lang w:val="en-US"/>
        </w:rPr>
        <w:tab/>
        <w:t xml:space="preserve"> 1159.5734</w:t>
      </w:r>
      <w:r w:rsidRPr="00B93671">
        <w:rPr>
          <w:lang w:val="en-US"/>
        </w:rPr>
        <w:tab/>
        <w:t xml:space="preserve"> 1189.8005</w:t>
      </w:r>
      <w:r w:rsidRPr="00B93671">
        <w:rPr>
          <w:lang w:val="en-US"/>
        </w:rPr>
        <w:tab/>
      </w:r>
    </w:p>
    <w:p w14:paraId="4EC00C34" w14:textId="77777777" w:rsidR="00B93671" w:rsidRPr="00B93671" w:rsidRDefault="00B93671" w:rsidP="00B93671">
      <w:pPr>
        <w:spacing w:after="0" w:line="240" w:lineRule="auto"/>
        <w:rPr>
          <w:lang w:val="en-US"/>
        </w:rPr>
      </w:pPr>
      <w:r w:rsidRPr="00B93671">
        <w:rPr>
          <w:lang w:val="en-US"/>
        </w:rPr>
        <w:t xml:space="preserve"> 1214.7469</w:t>
      </w:r>
      <w:r w:rsidRPr="00B93671">
        <w:rPr>
          <w:lang w:val="en-US"/>
        </w:rPr>
        <w:tab/>
        <w:t xml:space="preserve"> 1283.6250</w:t>
      </w:r>
      <w:r w:rsidRPr="00B93671">
        <w:rPr>
          <w:lang w:val="en-US"/>
        </w:rPr>
        <w:tab/>
        <w:t xml:space="preserve"> 1328.7605</w:t>
      </w:r>
      <w:r w:rsidRPr="00B93671">
        <w:rPr>
          <w:lang w:val="en-US"/>
        </w:rPr>
        <w:tab/>
      </w:r>
    </w:p>
    <w:p w14:paraId="38A10168" w14:textId="77777777" w:rsidR="00B93671" w:rsidRPr="00B93671" w:rsidRDefault="00B93671" w:rsidP="00B93671">
      <w:pPr>
        <w:spacing w:after="0" w:line="240" w:lineRule="auto"/>
        <w:rPr>
          <w:lang w:val="en-US"/>
        </w:rPr>
      </w:pPr>
      <w:r w:rsidRPr="00B93671">
        <w:rPr>
          <w:lang w:val="en-US"/>
        </w:rPr>
        <w:t xml:space="preserve"> 1357.2858</w:t>
      </w:r>
      <w:r w:rsidRPr="00B93671">
        <w:rPr>
          <w:lang w:val="en-US"/>
        </w:rPr>
        <w:tab/>
        <w:t xml:space="preserve"> 1412.4062</w:t>
      </w:r>
      <w:r w:rsidRPr="00B93671">
        <w:rPr>
          <w:lang w:val="en-US"/>
        </w:rPr>
        <w:tab/>
        <w:t xml:space="preserve"> 1422.0560</w:t>
      </w:r>
      <w:r w:rsidRPr="00B93671">
        <w:rPr>
          <w:lang w:val="en-US"/>
        </w:rPr>
        <w:tab/>
      </w:r>
    </w:p>
    <w:p w14:paraId="13BFB672" w14:textId="77777777" w:rsidR="00B93671" w:rsidRPr="00B93671" w:rsidRDefault="00B93671" w:rsidP="00B93671">
      <w:pPr>
        <w:spacing w:after="0" w:line="240" w:lineRule="auto"/>
        <w:rPr>
          <w:lang w:val="en-US"/>
        </w:rPr>
      </w:pPr>
      <w:r w:rsidRPr="00B93671">
        <w:rPr>
          <w:lang w:val="en-US"/>
        </w:rPr>
        <w:t xml:space="preserve"> 1471.8196</w:t>
      </w:r>
      <w:r w:rsidRPr="00B93671">
        <w:rPr>
          <w:lang w:val="en-US"/>
        </w:rPr>
        <w:tab/>
        <w:t xml:space="preserve"> 1473.3661</w:t>
      </w:r>
      <w:r w:rsidRPr="00B93671">
        <w:rPr>
          <w:lang w:val="en-US"/>
        </w:rPr>
        <w:tab/>
        <w:t xml:space="preserve"> 1487.0594</w:t>
      </w:r>
      <w:r w:rsidRPr="00B93671">
        <w:rPr>
          <w:lang w:val="en-US"/>
        </w:rPr>
        <w:tab/>
      </w:r>
    </w:p>
    <w:p w14:paraId="3CC6E7B7" w14:textId="77777777" w:rsidR="00B93671" w:rsidRPr="00B93671" w:rsidRDefault="00B93671" w:rsidP="00B93671">
      <w:pPr>
        <w:spacing w:after="0" w:line="240" w:lineRule="auto"/>
        <w:rPr>
          <w:lang w:val="en-US"/>
        </w:rPr>
      </w:pPr>
      <w:r w:rsidRPr="00B93671">
        <w:rPr>
          <w:lang w:val="en-US"/>
        </w:rPr>
        <w:t xml:space="preserve"> 1492.4800</w:t>
      </w:r>
      <w:r w:rsidRPr="00B93671">
        <w:rPr>
          <w:lang w:val="en-US"/>
        </w:rPr>
        <w:tab/>
        <w:t xml:space="preserve"> 1498.4061</w:t>
      </w:r>
      <w:r w:rsidRPr="00B93671">
        <w:rPr>
          <w:lang w:val="en-US"/>
        </w:rPr>
        <w:tab/>
        <w:t xml:space="preserve"> 1733.2793</w:t>
      </w:r>
      <w:r w:rsidRPr="00B93671">
        <w:rPr>
          <w:lang w:val="en-US"/>
        </w:rPr>
        <w:tab/>
      </w:r>
    </w:p>
    <w:p w14:paraId="35B42914" w14:textId="77777777" w:rsidR="00B93671" w:rsidRPr="00B93671" w:rsidRDefault="00B93671" w:rsidP="00B93671">
      <w:pPr>
        <w:spacing w:after="0" w:line="240" w:lineRule="auto"/>
        <w:rPr>
          <w:lang w:val="en-US"/>
        </w:rPr>
      </w:pPr>
      <w:r w:rsidRPr="00B93671">
        <w:rPr>
          <w:lang w:val="en-US"/>
        </w:rPr>
        <w:t xml:space="preserve"> 3013.6880</w:t>
      </w:r>
      <w:r w:rsidRPr="00B93671">
        <w:rPr>
          <w:lang w:val="en-US"/>
        </w:rPr>
        <w:tab/>
        <w:t xml:space="preserve"> 3022.0137</w:t>
      </w:r>
      <w:r w:rsidRPr="00B93671">
        <w:rPr>
          <w:lang w:val="en-US"/>
        </w:rPr>
        <w:tab/>
        <w:t xml:space="preserve"> 3037.9353</w:t>
      </w:r>
      <w:r w:rsidRPr="00B93671">
        <w:rPr>
          <w:lang w:val="en-US"/>
        </w:rPr>
        <w:tab/>
      </w:r>
    </w:p>
    <w:p w14:paraId="5B98B6AF" w14:textId="77777777" w:rsidR="00B93671" w:rsidRPr="00B93671" w:rsidRDefault="00B93671" w:rsidP="00B93671">
      <w:pPr>
        <w:spacing w:after="0" w:line="240" w:lineRule="auto"/>
        <w:rPr>
          <w:lang w:val="en-US"/>
        </w:rPr>
      </w:pPr>
      <w:r w:rsidRPr="00B93671">
        <w:rPr>
          <w:lang w:val="en-US"/>
        </w:rPr>
        <w:t xml:space="preserve"> 3058.1250</w:t>
      </w:r>
      <w:r w:rsidRPr="00B93671">
        <w:rPr>
          <w:lang w:val="en-US"/>
        </w:rPr>
        <w:tab/>
        <w:t xml:space="preserve"> 3064.2693</w:t>
      </w:r>
      <w:r w:rsidRPr="00B93671">
        <w:rPr>
          <w:lang w:val="en-US"/>
        </w:rPr>
        <w:tab/>
        <w:t xml:space="preserve"> 3111.6526</w:t>
      </w:r>
      <w:r w:rsidRPr="00B93671">
        <w:rPr>
          <w:lang w:val="en-US"/>
        </w:rPr>
        <w:tab/>
      </w:r>
    </w:p>
    <w:p w14:paraId="0CA5504A" w14:textId="77777777" w:rsidR="00B93671" w:rsidRPr="00B93671" w:rsidRDefault="00B93671" w:rsidP="00B93671">
      <w:pPr>
        <w:spacing w:after="0" w:line="240" w:lineRule="auto"/>
        <w:rPr>
          <w:lang w:val="en-US"/>
        </w:rPr>
      </w:pPr>
      <w:r w:rsidRPr="00B93671">
        <w:rPr>
          <w:lang w:val="en-US"/>
        </w:rPr>
        <w:t xml:space="preserve"> 3125.8113</w:t>
      </w:r>
      <w:r w:rsidRPr="00B93671">
        <w:rPr>
          <w:lang w:val="en-US"/>
        </w:rPr>
        <w:tab/>
        <w:t xml:space="preserve"> 3162.1089</w:t>
      </w:r>
      <w:r w:rsidRPr="00B93671">
        <w:rPr>
          <w:lang w:val="en-US"/>
        </w:rPr>
        <w:tab/>
        <w:t xml:space="preserve"> 3729.8401</w:t>
      </w:r>
      <w:r w:rsidRPr="00B93671">
        <w:rPr>
          <w:lang w:val="en-US"/>
        </w:rPr>
        <w:tab/>
      </w:r>
    </w:p>
    <w:p w14:paraId="3D05CBE6" w14:textId="77777777" w:rsidR="00B93671" w:rsidRPr="00B93671" w:rsidRDefault="00B93671" w:rsidP="00B93671">
      <w:pPr>
        <w:spacing w:after="0" w:line="240" w:lineRule="auto"/>
        <w:rPr>
          <w:lang w:val="en-US"/>
        </w:rPr>
      </w:pPr>
    </w:p>
    <w:p w14:paraId="226C060E" w14:textId="352127DA" w:rsidR="00B93671" w:rsidRPr="00B93671" w:rsidRDefault="00507BDB" w:rsidP="00B93671">
      <w:pPr>
        <w:spacing w:after="0" w:line="240" w:lineRule="auto"/>
        <w:rPr>
          <w:lang w:val="en-US"/>
        </w:rPr>
      </w:pPr>
      <w:r>
        <w:rPr>
          <w:b/>
          <w:noProof/>
          <w:lang w:eastAsia="nl-BE"/>
        </w:rPr>
        <w:drawing>
          <wp:anchor distT="0" distB="0" distL="114300" distR="114300" simplePos="0" relativeHeight="251695104" behindDoc="0" locked="0" layoutInCell="1" allowOverlap="1" wp14:anchorId="17079E30" wp14:editId="54029AAE">
            <wp:simplePos x="0" y="0"/>
            <wp:positionH relativeFrom="column">
              <wp:posOffset>3482975</wp:posOffset>
            </wp:positionH>
            <wp:positionV relativeFrom="paragraph">
              <wp:posOffset>93345</wp:posOffset>
            </wp:positionV>
            <wp:extent cx="1425575" cy="1024255"/>
            <wp:effectExtent l="0" t="0" r="3175" b="4445"/>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425575" cy="1024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DE843" w14:textId="59949B92" w:rsidR="00B93671" w:rsidRPr="00B93671" w:rsidRDefault="00B93671" w:rsidP="00B93671">
      <w:pPr>
        <w:spacing w:after="0" w:line="240" w:lineRule="auto"/>
        <w:rPr>
          <w:b/>
          <w:lang w:val="en-US"/>
        </w:rPr>
      </w:pPr>
      <w:r w:rsidRPr="00B93671">
        <w:rPr>
          <w:b/>
          <w:lang w:val="en-US"/>
        </w:rPr>
        <w:t>Rxn48</w:t>
      </w:r>
    </w:p>
    <w:p w14:paraId="67343997" w14:textId="77777777" w:rsidR="00B93671" w:rsidRPr="00B93671" w:rsidRDefault="00B93671" w:rsidP="00B93671">
      <w:pPr>
        <w:spacing w:after="0" w:line="240" w:lineRule="auto"/>
        <w:rPr>
          <w:b/>
          <w:lang w:val="en-US"/>
        </w:rPr>
      </w:pPr>
      <w:r w:rsidRPr="00B93671">
        <w:rPr>
          <w:b/>
          <w:lang w:val="en-US"/>
        </w:rPr>
        <w:t xml:space="preserve">TS  CC(C)=CC(OH)OOJ =&gt; CC(C)=CCHO+HO2   </w:t>
      </w:r>
    </w:p>
    <w:p w14:paraId="59923B3B" w14:textId="77777777" w:rsidR="00B93671" w:rsidRPr="00B93671" w:rsidRDefault="00B93671" w:rsidP="00B93671">
      <w:pPr>
        <w:spacing w:after="0" w:line="240" w:lineRule="auto"/>
        <w:rPr>
          <w:b/>
          <w:lang w:val="en-US"/>
        </w:rPr>
      </w:pPr>
    </w:p>
    <w:p w14:paraId="59F73D6B" w14:textId="77777777" w:rsidR="00B93671" w:rsidRPr="00EC3D2D" w:rsidRDefault="00B93671" w:rsidP="00B93671">
      <w:pPr>
        <w:spacing w:after="0" w:line="240" w:lineRule="auto"/>
        <w:rPr>
          <w:b/>
          <w:lang w:val="en-US"/>
        </w:rPr>
      </w:pPr>
      <w:r w:rsidRPr="00EC3D2D">
        <w:rPr>
          <w:lang w:val="en-US"/>
        </w:rPr>
        <w:t>Geometry [Angstroms]</w:t>
      </w:r>
    </w:p>
    <w:p w14:paraId="7CFC1CCA" w14:textId="77777777" w:rsidR="00B93671" w:rsidRPr="00EC3D2D" w:rsidRDefault="00B93671" w:rsidP="00B93671">
      <w:pPr>
        <w:spacing w:after="0" w:line="240" w:lineRule="auto"/>
        <w:rPr>
          <w:lang w:val="en-US"/>
        </w:rPr>
      </w:pPr>
      <w:r w:rsidRPr="00EC3D2D">
        <w:rPr>
          <w:lang w:val="en-US"/>
        </w:rPr>
        <w:t xml:space="preserve">  6      0.012772    0.000806   -0.014425</w:t>
      </w:r>
    </w:p>
    <w:p w14:paraId="6EE9794D" w14:textId="77777777" w:rsidR="00B93671" w:rsidRPr="00EC3D2D" w:rsidRDefault="00B93671" w:rsidP="00B93671">
      <w:pPr>
        <w:spacing w:after="0" w:line="240" w:lineRule="auto"/>
        <w:rPr>
          <w:lang w:val="en-US"/>
        </w:rPr>
      </w:pPr>
      <w:r w:rsidRPr="00EC3D2D">
        <w:rPr>
          <w:lang w:val="en-US"/>
        </w:rPr>
        <w:t xml:space="preserve">  6     -0.004844   -0.039507    1.488366</w:t>
      </w:r>
    </w:p>
    <w:p w14:paraId="0DDF6BD9" w14:textId="77777777" w:rsidR="00B93671" w:rsidRPr="00EC3D2D" w:rsidRDefault="00B93671" w:rsidP="00B93671">
      <w:pPr>
        <w:spacing w:after="0" w:line="240" w:lineRule="auto"/>
        <w:rPr>
          <w:lang w:val="en-US"/>
        </w:rPr>
      </w:pPr>
      <w:r w:rsidRPr="00EC3D2D">
        <w:rPr>
          <w:lang w:val="en-US"/>
        </w:rPr>
        <w:t xml:space="preserve">  6      1.350835   -0.002411    2.138592</w:t>
      </w:r>
    </w:p>
    <w:p w14:paraId="4F391476" w14:textId="77777777" w:rsidR="00B93671" w:rsidRPr="00EC3D2D" w:rsidRDefault="00B93671" w:rsidP="00B93671">
      <w:pPr>
        <w:spacing w:after="0" w:line="240" w:lineRule="auto"/>
        <w:rPr>
          <w:lang w:val="en-US"/>
        </w:rPr>
      </w:pPr>
      <w:r w:rsidRPr="00EC3D2D">
        <w:rPr>
          <w:lang w:val="en-US"/>
        </w:rPr>
        <w:t xml:space="preserve">  6     -1.176638   -0.091175    2.154431</w:t>
      </w:r>
    </w:p>
    <w:p w14:paraId="5BD2C849" w14:textId="77777777" w:rsidR="00B93671" w:rsidRPr="00EC3D2D" w:rsidRDefault="00B93671" w:rsidP="00B93671">
      <w:pPr>
        <w:spacing w:after="0" w:line="240" w:lineRule="auto"/>
        <w:rPr>
          <w:lang w:val="en-US"/>
        </w:rPr>
      </w:pPr>
      <w:r w:rsidRPr="00EC3D2D">
        <w:rPr>
          <w:lang w:val="en-US"/>
        </w:rPr>
        <w:t xml:space="preserve">  6     -1.347408   -0.148025    3.590254</w:t>
      </w:r>
    </w:p>
    <w:p w14:paraId="405A750E" w14:textId="77777777" w:rsidR="00B93671" w:rsidRPr="00EC3D2D" w:rsidRDefault="00B93671" w:rsidP="00B93671">
      <w:pPr>
        <w:spacing w:after="0" w:line="240" w:lineRule="auto"/>
        <w:rPr>
          <w:lang w:val="en-US"/>
        </w:rPr>
      </w:pPr>
      <w:r w:rsidRPr="00EC3D2D">
        <w:rPr>
          <w:lang w:val="en-US"/>
        </w:rPr>
        <w:t xml:space="preserve">  8     -2.504368   -0.419197    4.088263</w:t>
      </w:r>
    </w:p>
    <w:p w14:paraId="69498070" w14:textId="77777777" w:rsidR="00B93671" w:rsidRPr="00EC3D2D" w:rsidRDefault="00B93671" w:rsidP="00B93671">
      <w:pPr>
        <w:spacing w:after="0" w:line="240" w:lineRule="auto"/>
        <w:rPr>
          <w:lang w:val="en-US"/>
        </w:rPr>
      </w:pPr>
      <w:r w:rsidRPr="00EC3D2D">
        <w:rPr>
          <w:lang w:val="en-US"/>
        </w:rPr>
        <w:t xml:space="preserve">  8     -1.448694    1.846814    4.229108</w:t>
      </w:r>
    </w:p>
    <w:p w14:paraId="43D1272C" w14:textId="77777777" w:rsidR="00B93671" w:rsidRPr="00EC3D2D" w:rsidRDefault="00B93671" w:rsidP="00B93671">
      <w:pPr>
        <w:spacing w:after="0" w:line="240" w:lineRule="auto"/>
        <w:rPr>
          <w:lang w:val="en-US"/>
        </w:rPr>
      </w:pPr>
      <w:r w:rsidRPr="00EC3D2D">
        <w:rPr>
          <w:lang w:val="en-US"/>
        </w:rPr>
        <w:t xml:space="preserve">  8     -2.527308    1.758075    4.919240</w:t>
      </w:r>
    </w:p>
    <w:p w14:paraId="49D89EB2" w14:textId="77777777" w:rsidR="00B93671" w:rsidRPr="00EC3D2D" w:rsidRDefault="00B93671" w:rsidP="00B93671">
      <w:pPr>
        <w:spacing w:after="0" w:line="240" w:lineRule="auto"/>
        <w:rPr>
          <w:lang w:val="en-US"/>
        </w:rPr>
      </w:pPr>
      <w:r w:rsidRPr="00EC3D2D">
        <w:rPr>
          <w:lang w:val="en-US"/>
        </w:rPr>
        <w:t xml:space="preserve">  1     -2.109471   -0.098394    1.598600</w:t>
      </w:r>
    </w:p>
    <w:p w14:paraId="164CF918" w14:textId="77777777" w:rsidR="00B93671" w:rsidRPr="00EC3D2D" w:rsidRDefault="00B93671" w:rsidP="00B93671">
      <w:pPr>
        <w:spacing w:after="0" w:line="240" w:lineRule="auto"/>
        <w:rPr>
          <w:lang w:val="en-US"/>
        </w:rPr>
      </w:pPr>
      <w:r w:rsidRPr="00EC3D2D">
        <w:rPr>
          <w:lang w:val="en-US"/>
        </w:rPr>
        <w:t xml:space="preserve">  1      0.520780    0.905111   -0.368710</w:t>
      </w:r>
    </w:p>
    <w:p w14:paraId="21FCCCCF" w14:textId="77777777" w:rsidR="00B93671" w:rsidRPr="00EC3D2D" w:rsidRDefault="00B93671" w:rsidP="00B93671">
      <w:pPr>
        <w:spacing w:after="0" w:line="240" w:lineRule="auto"/>
        <w:rPr>
          <w:lang w:val="en-US"/>
        </w:rPr>
      </w:pPr>
      <w:r w:rsidRPr="00EC3D2D">
        <w:rPr>
          <w:lang w:val="en-US"/>
        </w:rPr>
        <w:t xml:space="preserve">  1      0.575458   -0.849594   -0.416413</w:t>
      </w:r>
    </w:p>
    <w:p w14:paraId="7A49F8CA" w14:textId="77777777" w:rsidR="00B93671" w:rsidRPr="00EC3D2D" w:rsidRDefault="00B93671" w:rsidP="00B93671">
      <w:pPr>
        <w:spacing w:after="0" w:line="240" w:lineRule="auto"/>
        <w:rPr>
          <w:lang w:val="en-US"/>
        </w:rPr>
      </w:pPr>
      <w:r w:rsidRPr="00EC3D2D">
        <w:rPr>
          <w:lang w:val="en-US"/>
        </w:rPr>
        <w:t xml:space="preserve">  1     -0.992469   -0.018427   -0.436625</w:t>
      </w:r>
    </w:p>
    <w:p w14:paraId="02DA4430" w14:textId="77777777" w:rsidR="00B93671" w:rsidRPr="00B93671" w:rsidRDefault="00B93671" w:rsidP="00B93671">
      <w:pPr>
        <w:spacing w:after="0" w:line="240" w:lineRule="auto"/>
        <w:rPr>
          <w:lang w:val="en-US"/>
        </w:rPr>
      </w:pPr>
      <w:r w:rsidRPr="00B93671">
        <w:rPr>
          <w:lang w:val="en-US"/>
        </w:rPr>
        <w:t xml:space="preserve">  1      1.978993   -0.811420    1.750172</w:t>
      </w:r>
    </w:p>
    <w:p w14:paraId="0A76A102" w14:textId="77777777" w:rsidR="00B93671" w:rsidRPr="00B93671" w:rsidRDefault="00B93671" w:rsidP="00B93671">
      <w:pPr>
        <w:spacing w:after="0" w:line="240" w:lineRule="auto"/>
        <w:rPr>
          <w:lang w:val="en-US"/>
        </w:rPr>
      </w:pPr>
      <w:r w:rsidRPr="00B93671">
        <w:rPr>
          <w:lang w:val="en-US"/>
        </w:rPr>
        <w:t xml:space="preserve">  1      1.857459    0.935377    1.884725</w:t>
      </w:r>
    </w:p>
    <w:p w14:paraId="040B8CB8" w14:textId="77777777" w:rsidR="00B93671" w:rsidRPr="00B93671" w:rsidRDefault="00B93671" w:rsidP="00B93671">
      <w:pPr>
        <w:spacing w:after="0" w:line="240" w:lineRule="auto"/>
        <w:rPr>
          <w:lang w:val="en-US"/>
        </w:rPr>
      </w:pPr>
      <w:r w:rsidRPr="00B93671">
        <w:rPr>
          <w:lang w:val="en-US"/>
        </w:rPr>
        <w:t xml:space="preserve">  1      1.321662   -0.081522    3.223567</w:t>
      </w:r>
    </w:p>
    <w:p w14:paraId="4A2221C9" w14:textId="77777777" w:rsidR="00B93671" w:rsidRPr="00B93671" w:rsidRDefault="00B93671" w:rsidP="00B93671">
      <w:pPr>
        <w:spacing w:after="0" w:line="240" w:lineRule="auto"/>
        <w:rPr>
          <w:lang w:val="en-US"/>
        </w:rPr>
      </w:pPr>
      <w:r w:rsidRPr="00B93671">
        <w:rPr>
          <w:lang w:val="en-US"/>
        </w:rPr>
        <w:t xml:space="preserve">  1     -0.467560   -0.270455    4.225683</w:t>
      </w:r>
    </w:p>
    <w:p w14:paraId="1A76FA63" w14:textId="77777777" w:rsidR="00B93671" w:rsidRPr="00B93671" w:rsidRDefault="00B93671" w:rsidP="00B93671">
      <w:pPr>
        <w:spacing w:after="0" w:line="240" w:lineRule="auto"/>
        <w:rPr>
          <w:lang w:val="en-US"/>
        </w:rPr>
      </w:pPr>
      <w:r w:rsidRPr="00B93671">
        <w:rPr>
          <w:lang w:val="en-US"/>
        </w:rPr>
        <w:t xml:space="preserve">  1     -2.769501    0.505230    4.680159</w:t>
      </w:r>
    </w:p>
    <w:p w14:paraId="617056CB" w14:textId="77777777" w:rsidR="00B93671" w:rsidRPr="00B93671" w:rsidRDefault="00B93671" w:rsidP="00B93671">
      <w:pPr>
        <w:spacing w:after="0" w:line="240" w:lineRule="auto"/>
        <w:rPr>
          <w:b/>
          <w:lang w:val="en-US"/>
        </w:rPr>
      </w:pPr>
      <w:r w:rsidRPr="00B93671">
        <w:rPr>
          <w:lang w:val="en-US"/>
        </w:rPr>
        <w:t>Rotational Constants [GHz] =                     0.925       0.982       3.864</w:t>
      </w:r>
    </w:p>
    <w:p w14:paraId="2DBE97BE" w14:textId="77777777" w:rsidR="00B93671" w:rsidRPr="00B93671" w:rsidRDefault="00B93671" w:rsidP="00B93671">
      <w:pPr>
        <w:spacing w:after="0" w:line="240" w:lineRule="auto"/>
        <w:rPr>
          <w:lang w:val="en-US"/>
        </w:rPr>
      </w:pPr>
      <w:r w:rsidRPr="00B93671">
        <w:rPr>
          <w:lang w:val="en-US"/>
        </w:rPr>
        <w:t>Frequencies [cm-1]</w:t>
      </w:r>
    </w:p>
    <w:p w14:paraId="03D02061" w14:textId="77777777" w:rsidR="00B93671" w:rsidRPr="00EC3D2D" w:rsidRDefault="00B93671" w:rsidP="00B93671">
      <w:pPr>
        <w:spacing w:after="0" w:line="240" w:lineRule="auto"/>
        <w:rPr>
          <w:lang w:val="en-US"/>
        </w:rPr>
      </w:pPr>
      <w:r w:rsidRPr="00B93671">
        <w:rPr>
          <w:lang w:val="en-US"/>
        </w:rPr>
        <w:t xml:space="preserve"> </w:t>
      </w:r>
      <w:r w:rsidRPr="00EC3D2D">
        <w:rPr>
          <w:lang w:val="en-US"/>
        </w:rPr>
        <w:t>-633.8458</w:t>
      </w:r>
      <w:r w:rsidRPr="00EC3D2D">
        <w:rPr>
          <w:lang w:val="en-US"/>
        </w:rPr>
        <w:tab/>
        <w:t xml:space="preserve">   56.2452</w:t>
      </w:r>
      <w:r w:rsidRPr="00EC3D2D">
        <w:rPr>
          <w:lang w:val="en-US"/>
        </w:rPr>
        <w:tab/>
        <w:t xml:space="preserve">   72.8101</w:t>
      </w:r>
      <w:r w:rsidRPr="00EC3D2D">
        <w:rPr>
          <w:lang w:val="en-US"/>
        </w:rPr>
        <w:tab/>
      </w:r>
    </w:p>
    <w:p w14:paraId="6276E03C" w14:textId="77777777" w:rsidR="00B93671" w:rsidRPr="00EC3D2D" w:rsidRDefault="00B93671" w:rsidP="00B93671">
      <w:pPr>
        <w:spacing w:after="0" w:line="240" w:lineRule="auto"/>
        <w:rPr>
          <w:lang w:val="en-US"/>
        </w:rPr>
      </w:pPr>
      <w:r w:rsidRPr="00EC3D2D">
        <w:rPr>
          <w:lang w:val="en-US"/>
        </w:rPr>
        <w:t xml:space="preserve">  111.0562</w:t>
      </w:r>
      <w:r w:rsidRPr="00EC3D2D">
        <w:rPr>
          <w:lang w:val="en-US"/>
        </w:rPr>
        <w:tab/>
        <w:t xml:space="preserve">  136.7485</w:t>
      </w:r>
      <w:r w:rsidRPr="00EC3D2D">
        <w:rPr>
          <w:lang w:val="en-US"/>
        </w:rPr>
        <w:tab/>
        <w:t xml:space="preserve">  169.6417</w:t>
      </w:r>
      <w:r w:rsidRPr="00EC3D2D">
        <w:rPr>
          <w:lang w:val="en-US"/>
        </w:rPr>
        <w:tab/>
      </w:r>
    </w:p>
    <w:p w14:paraId="05854414" w14:textId="77777777" w:rsidR="00B93671" w:rsidRPr="00EC3D2D" w:rsidRDefault="00B93671" w:rsidP="00B93671">
      <w:pPr>
        <w:spacing w:after="0" w:line="240" w:lineRule="auto"/>
        <w:rPr>
          <w:lang w:val="en-US"/>
        </w:rPr>
      </w:pPr>
      <w:r w:rsidRPr="00EC3D2D">
        <w:rPr>
          <w:lang w:val="en-US"/>
        </w:rPr>
        <w:t xml:space="preserve">  222.9082</w:t>
      </w:r>
      <w:r w:rsidRPr="00EC3D2D">
        <w:rPr>
          <w:lang w:val="en-US"/>
        </w:rPr>
        <w:tab/>
        <w:t xml:space="preserve">  276.5411</w:t>
      </w:r>
      <w:r w:rsidRPr="00EC3D2D">
        <w:rPr>
          <w:lang w:val="en-US"/>
        </w:rPr>
        <w:tab/>
        <w:t xml:space="preserve">  355.4767</w:t>
      </w:r>
      <w:r w:rsidRPr="00EC3D2D">
        <w:rPr>
          <w:lang w:val="en-US"/>
        </w:rPr>
        <w:tab/>
      </w:r>
    </w:p>
    <w:p w14:paraId="6491646B" w14:textId="77777777" w:rsidR="00B93671" w:rsidRPr="00EC3D2D" w:rsidRDefault="00B93671" w:rsidP="00B93671">
      <w:pPr>
        <w:spacing w:after="0" w:line="240" w:lineRule="auto"/>
        <w:rPr>
          <w:lang w:val="en-US"/>
        </w:rPr>
      </w:pPr>
      <w:r w:rsidRPr="00EC3D2D">
        <w:rPr>
          <w:lang w:val="en-US"/>
        </w:rPr>
        <w:t xml:space="preserve">  450.4925</w:t>
      </w:r>
      <w:r w:rsidRPr="00EC3D2D">
        <w:rPr>
          <w:lang w:val="en-US"/>
        </w:rPr>
        <w:tab/>
        <w:t xml:space="preserve">  481.4202</w:t>
      </w:r>
      <w:r w:rsidRPr="00EC3D2D">
        <w:rPr>
          <w:lang w:val="en-US"/>
        </w:rPr>
        <w:tab/>
        <w:t xml:space="preserve">  497.0307</w:t>
      </w:r>
      <w:r w:rsidRPr="00EC3D2D">
        <w:rPr>
          <w:lang w:val="en-US"/>
        </w:rPr>
        <w:tab/>
      </w:r>
    </w:p>
    <w:p w14:paraId="38C63CB5" w14:textId="77777777" w:rsidR="00B93671" w:rsidRPr="00EC3D2D" w:rsidRDefault="00B93671" w:rsidP="00B93671">
      <w:pPr>
        <w:spacing w:after="0" w:line="240" w:lineRule="auto"/>
        <w:rPr>
          <w:lang w:val="en-US"/>
        </w:rPr>
      </w:pPr>
      <w:r w:rsidRPr="00EC3D2D">
        <w:rPr>
          <w:lang w:val="en-US"/>
        </w:rPr>
        <w:t xml:space="preserve">  499.6849</w:t>
      </w:r>
      <w:r w:rsidRPr="00EC3D2D">
        <w:rPr>
          <w:lang w:val="en-US"/>
        </w:rPr>
        <w:tab/>
        <w:t xml:space="preserve">  611.0162</w:t>
      </w:r>
      <w:r w:rsidRPr="00EC3D2D">
        <w:rPr>
          <w:lang w:val="en-US"/>
        </w:rPr>
        <w:tab/>
        <w:t xml:space="preserve">  798.4984</w:t>
      </w:r>
      <w:r w:rsidRPr="00EC3D2D">
        <w:rPr>
          <w:lang w:val="en-US"/>
        </w:rPr>
        <w:tab/>
      </w:r>
    </w:p>
    <w:p w14:paraId="2813AB72" w14:textId="77777777" w:rsidR="00B93671" w:rsidRPr="00EC3D2D" w:rsidRDefault="00B93671" w:rsidP="00B93671">
      <w:pPr>
        <w:spacing w:after="0" w:line="240" w:lineRule="auto"/>
        <w:rPr>
          <w:lang w:val="en-US"/>
        </w:rPr>
      </w:pPr>
      <w:r w:rsidRPr="00EC3D2D">
        <w:rPr>
          <w:lang w:val="en-US"/>
        </w:rPr>
        <w:t xml:space="preserve">  849.8149</w:t>
      </w:r>
      <w:r w:rsidRPr="00EC3D2D">
        <w:rPr>
          <w:lang w:val="en-US"/>
        </w:rPr>
        <w:tab/>
        <w:t xml:space="preserve">  879.4098</w:t>
      </w:r>
      <w:r w:rsidRPr="00EC3D2D">
        <w:rPr>
          <w:lang w:val="en-US"/>
        </w:rPr>
        <w:tab/>
        <w:t xml:space="preserve">  958.8356</w:t>
      </w:r>
      <w:r w:rsidRPr="00EC3D2D">
        <w:rPr>
          <w:lang w:val="en-US"/>
        </w:rPr>
        <w:tab/>
      </w:r>
    </w:p>
    <w:p w14:paraId="15A4F707" w14:textId="77777777" w:rsidR="00B93671" w:rsidRPr="00EC3D2D" w:rsidRDefault="00B93671" w:rsidP="00B93671">
      <w:pPr>
        <w:spacing w:after="0" w:line="240" w:lineRule="auto"/>
        <w:rPr>
          <w:lang w:val="en-US"/>
        </w:rPr>
      </w:pPr>
      <w:r w:rsidRPr="00EC3D2D">
        <w:rPr>
          <w:lang w:val="en-US"/>
        </w:rPr>
        <w:t xml:space="preserve">  979.9663</w:t>
      </w:r>
      <w:r w:rsidRPr="00EC3D2D">
        <w:rPr>
          <w:lang w:val="en-US"/>
        </w:rPr>
        <w:tab/>
        <w:t xml:space="preserve"> 1004.7710</w:t>
      </w:r>
      <w:r w:rsidRPr="00EC3D2D">
        <w:rPr>
          <w:lang w:val="en-US"/>
        </w:rPr>
        <w:tab/>
        <w:t xml:space="preserve"> 1068.1799</w:t>
      </w:r>
      <w:r w:rsidRPr="00EC3D2D">
        <w:rPr>
          <w:lang w:val="en-US"/>
        </w:rPr>
        <w:tab/>
      </w:r>
    </w:p>
    <w:p w14:paraId="74A58D60" w14:textId="77777777" w:rsidR="00B93671" w:rsidRPr="00EC3D2D" w:rsidRDefault="00B93671" w:rsidP="00B93671">
      <w:pPr>
        <w:spacing w:after="0" w:line="240" w:lineRule="auto"/>
        <w:rPr>
          <w:lang w:val="en-US"/>
        </w:rPr>
      </w:pPr>
      <w:r w:rsidRPr="00EC3D2D">
        <w:rPr>
          <w:lang w:val="en-US"/>
        </w:rPr>
        <w:t xml:space="preserve"> 1099.4039</w:t>
      </w:r>
      <w:r w:rsidRPr="00EC3D2D">
        <w:rPr>
          <w:lang w:val="en-US"/>
        </w:rPr>
        <w:tab/>
        <w:t xml:space="preserve"> 1101.2852</w:t>
      </w:r>
      <w:r w:rsidRPr="00EC3D2D">
        <w:rPr>
          <w:lang w:val="en-US"/>
        </w:rPr>
        <w:tab/>
        <w:t xml:space="preserve"> 1164.1870</w:t>
      </w:r>
      <w:r w:rsidRPr="00EC3D2D">
        <w:rPr>
          <w:lang w:val="en-US"/>
        </w:rPr>
        <w:tab/>
      </w:r>
    </w:p>
    <w:p w14:paraId="0E2D80CF" w14:textId="77777777" w:rsidR="00B93671" w:rsidRPr="00EC3D2D" w:rsidRDefault="00B93671" w:rsidP="00B93671">
      <w:pPr>
        <w:spacing w:after="0" w:line="240" w:lineRule="auto"/>
        <w:rPr>
          <w:lang w:val="en-US"/>
        </w:rPr>
      </w:pPr>
      <w:r w:rsidRPr="00EC3D2D">
        <w:rPr>
          <w:lang w:val="en-US"/>
        </w:rPr>
        <w:t xml:space="preserve"> 1223.3960</w:t>
      </w:r>
      <w:r w:rsidRPr="00EC3D2D">
        <w:rPr>
          <w:lang w:val="en-US"/>
        </w:rPr>
        <w:tab/>
        <w:t xml:space="preserve"> 1309.6941</w:t>
      </w:r>
      <w:r w:rsidRPr="00EC3D2D">
        <w:rPr>
          <w:lang w:val="en-US"/>
        </w:rPr>
        <w:tab/>
        <w:t xml:space="preserve"> 1342.0300</w:t>
      </w:r>
      <w:r w:rsidRPr="00EC3D2D">
        <w:rPr>
          <w:lang w:val="en-US"/>
        </w:rPr>
        <w:tab/>
      </w:r>
    </w:p>
    <w:p w14:paraId="02B32C17" w14:textId="77777777" w:rsidR="00B93671" w:rsidRPr="00EC3D2D" w:rsidRDefault="00B93671" w:rsidP="00B93671">
      <w:pPr>
        <w:spacing w:after="0" w:line="240" w:lineRule="auto"/>
        <w:rPr>
          <w:lang w:val="en-US"/>
        </w:rPr>
      </w:pPr>
      <w:r w:rsidRPr="00EC3D2D">
        <w:rPr>
          <w:lang w:val="en-US"/>
        </w:rPr>
        <w:t xml:space="preserve"> 1382.2034</w:t>
      </w:r>
      <w:r w:rsidRPr="00EC3D2D">
        <w:rPr>
          <w:lang w:val="en-US"/>
        </w:rPr>
        <w:tab/>
        <w:t xml:space="preserve"> 1411.0496</w:t>
      </w:r>
      <w:r w:rsidRPr="00EC3D2D">
        <w:rPr>
          <w:lang w:val="en-US"/>
        </w:rPr>
        <w:tab/>
        <w:t xml:space="preserve"> 1420.3528</w:t>
      </w:r>
      <w:r w:rsidRPr="00EC3D2D">
        <w:rPr>
          <w:lang w:val="en-US"/>
        </w:rPr>
        <w:tab/>
      </w:r>
    </w:p>
    <w:p w14:paraId="2EAF2C3F" w14:textId="77777777" w:rsidR="00B93671" w:rsidRPr="00EC3D2D" w:rsidRDefault="00B93671" w:rsidP="00B93671">
      <w:pPr>
        <w:spacing w:after="0" w:line="240" w:lineRule="auto"/>
        <w:rPr>
          <w:lang w:val="en-US"/>
        </w:rPr>
      </w:pPr>
      <w:r w:rsidRPr="00EC3D2D">
        <w:rPr>
          <w:lang w:val="en-US"/>
        </w:rPr>
        <w:t xml:space="preserve"> 1469.0549</w:t>
      </w:r>
      <w:r w:rsidRPr="00EC3D2D">
        <w:rPr>
          <w:lang w:val="en-US"/>
        </w:rPr>
        <w:tab/>
        <w:t xml:space="preserve"> 1480.6738</w:t>
      </w:r>
      <w:r w:rsidRPr="00EC3D2D">
        <w:rPr>
          <w:lang w:val="en-US"/>
        </w:rPr>
        <w:tab/>
        <w:t xml:space="preserve"> 1487.0044</w:t>
      </w:r>
      <w:r w:rsidRPr="00EC3D2D">
        <w:rPr>
          <w:lang w:val="en-US"/>
        </w:rPr>
        <w:tab/>
      </w:r>
    </w:p>
    <w:p w14:paraId="11414814" w14:textId="77777777" w:rsidR="00B93671" w:rsidRPr="00EC3D2D" w:rsidRDefault="00B93671" w:rsidP="00B93671">
      <w:pPr>
        <w:spacing w:after="0" w:line="240" w:lineRule="auto"/>
        <w:rPr>
          <w:lang w:val="en-US"/>
        </w:rPr>
      </w:pPr>
      <w:r w:rsidRPr="00EC3D2D">
        <w:rPr>
          <w:lang w:val="en-US"/>
        </w:rPr>
        <w:t xml:space="preserve"> 1490.5291</w:t>
      </w:r>
      <w:r w:rsidRPr="00EC3D2D">
        <w:rPr>
          <w:lang w:val="en-US"/>
        </w:rPr>
        <w:tab/>
        <w:t xml:space="preserve"> 1555.2930</w:t>
      </w:r>
      <w:r w:rsidRPr="00EC3D2D">
        <w:rPr>
          <w:lang w:val="en-US"/>
        </w:rPr>
        <w:tab/>
        <w:t xml:space="preserve"> 1689.2025</w:t>
      </w:r>
      <w:r w:rsidRPr="00EC3D2D">
        <w:rPr>
          <w:lang w:val="en-US"/>
        </w:rPr>
        <w:tab/>
      </w:r>
    </w:p>
    <w:p w14:paraId="1076F3EC" w14:textId="77777777" w:rsidR="00B93671" w:rsidRPr="00EC3D2D" w:rsidRDefault="00B93671" w:rsidP="00B93671">
      <w:pPr>
        <w:spacing w:after="0" w:line="240" w:lineRule="auto"/>
        <w:rPr>
          <w:lang w:val="en-US"/>
        </w:rPr>
      </w:pPr>
      <w:r w:rsidRPr="00EC3D2D">
        <w:rPr>
          <w:lang w:val="en-US"/>
        </w:rPr>
        <w:lastRenderedPageBreak/>
        <w:t xml:space="preserve"> 1886.9437</w:t>
      </w:r>
      <w:r w:rsidRPr="00EC3D2D">
        <w:rPr>
          <w:lang w:val="en-US"/>
        </w:rPr>
        <w:tab/>
        <w:t xml:space="preserve"> 3012.2512</w:t>
      </w:r>
      <w:r w:rsidRPr="00EC3D2D">
        <w:rPr>
          <w:lang w:val="en-US"/>
        </w:rPr>
        <w:tab/>
        <w:t xml:space="preserve"> 3022.1260</w:t>
      </w:r>
      <w:r w:rsidRPr="00EC3D2D">
        <w:rPr>
          <w:lang w:val="en-US"/>
        </w:rPr>
        <w:tab/>
      </w:r>
    </w:p>
    <w:p w14:paraId="3E78513E" w14:textId="77777777" w:rsidR="00B93671" w:rsidRPr="00EC3D2D" w:rsidRDefault="00B93671" w:rsidP="00B93671">
      <w:pPr>
        <w:spacing w:after="0" w:line="240" w:lineRule="auto"/>
        <w:rPr>
          <w:lang w:val="en-US"/>
        </w:rPr>
      </w:pPr>
      <w:r w:rsidRPr="00EC3D2D">
        <w:rPr>
          <w:lang w:val="en-US"/>
        </w:rPr>
        <w:t xml:space="preserve"> 3055.4712</w:t>
      </w:r>
      <w:r w:rsidRPr="00EC3D2D">
        <w:rPr>
          <w:lang w:val="en-US"/>
        </w:rPr>
        <w:tab/>
        <w:t xml:space="preserve"> 3063.1575</w:t>
      </w:r>
      <w:r w:rsidRPr="00EC3D2D">
        <w:rPr>
          <w:lang w:val="en-US"/>
        </w:rPr>
        <w:tab/>
        <w:t xml:space="preserve"> 3074.1658</w:t>
      </w:r>
      <w:r w:rsidRPr="00EC3D2D">
        <w:rPr>
          <w:lang w:val="en-US"/>
        </w:rPr>
        <w:tab/>
      </w:r>
    </w:p>
    <w:p w14:paraId="28D18D51" w14:textId="77777777" w:rsidR="00B93671" w:rsidRPr="00EC3D2D" w:rsidRDefault="00B93671" w:rsidP="00B93671">
      <w:pPr>
        <w:spacing w:after="0" w:line="240" w:lineRule="auto"/>
        <w:rPr>
          <w:lang w:val="en-US"/>
        </w:rPr>
      </w:pPr>
      <w:r w:rsidRPr="00EC3D2D">
        <w:rPr>
          <w:lang w:val="en-US"/>
        </w:rPr>
        <w:t xml:space="preserve"> 3114.9185</w:t>
      </w:r>
      <w:r w:rsidRPr="00EC3D2D">
        <w:rPr>
          <w:lang w:val="en-US"/>
        </w:rPr>
        <w:tab/>
        <w:t xml:space="preserve"> 3137.2900</w:t>
      </w:r>
      <w:r w:rsidRPr="00EC3D2D">
        <w:rPr>
          <w:lang w:val="en-US"/>
        </w:rPr>
        <w:tab/>
        <w:t xml:space="preserve"> 3158.3381</w:t>
      </w:r>
    </w:p>
    <w:p w14:paraId="0A273572" w14:textId="77777777" w:rsidR="00B93671" w:rsidRPr="00EC3D2D" w:rsidRDefault="00B93671" w:rsidP="00B93671">
      <w:pPr>
        <w:spacing w:after="0" w:line="240" w:lineRule="auto"/>
        <w:rPr>
          <w:lang w:val="en-US"/>
        </w:rPr>
      </w:pPr>
    </w:p>
    <w:p w14:paraId="1D3A01CD" w14:textId="77777777" w:rsidR="00B93671" w:rsidRPr="00EC3D2D" w:rsidRDefault="00B93671" w:rsidP="00B93671">
      <w:pPr>
        <w:spacing w:after="0" w:line="240" w:lineRule="auto"/>
        <w:rPr>
          <w:lang w:val="en-US"/>
        </w:rPr>
      </w:pPr>
    </w:p>
    <w:p w14:paraId="5563CF77" w14:textId="77777777" w:rsidR="00B93671" w:rsidRPr="00EC3D2D" w:rsidRDefault="00B93671" w:rsidP="00B93671">
      <w:pPr>
        <w:spacing w:after="0" w:line="240" w:lineRule="auto"/>
        <w:rPr>
          <w:b/>
          <w:lang w:val="en-US"/>
        </w:rPr>
      </w:pPr>
    </w:p>
    <w:p w14:paraId="1F0CE24A" w14:textId="017FE79D" w:rsidR="00B93671" w:rsidRDefault="00B93671" w:rsidP="00B93671">
      <w:pPr>
        <w:rPr>
          <w:b/>
          <w:lang w:val="en-US"/>
        </w:rPr>
      </w:pPr>
      <w:r>
        <w:rPr>
          <w:b/>
          <w:lang w:val="en-US"/>
        </w:rPr>
        <w:br w:type="page"/>
      </w:r>
    </w:p>
    <w:p w14:paraId="34D720BB" w14:textId="0EF66EFF" w:rsidR="001B31AA" w:rsidRPr="0090755F" w:rsidRDefault="001B31AA">
      <w:pPr>
        <w:rPr>
          <w:b/>
          <w:lang w:val="en-US"/>
        </w:rPr>
      </w:pPr>
      <w:r w:rsidRPr="0090755F">
        <w:rPr>
          <w:b/>
          <w:lang w:val="en-US"/>
        </w:rPr>
        <w:lastRenderedPageBreak/>
        <w:t>References</w:t>
      </w:r>
    </w:p>
    <w:p w14:paraId="159D3611" w14:textId="77777777" w:rsidR="00A04609" w:rsidRPr="00A04609" w:rsidRDefault="001B31AA" w:rsidP="00FF57E4">
      <w:pPr>
        <w:rPr>
          <w:noProof/>
          <w:lang w:val="en-US"/>
        </w:rPr>
      </w:pPr>
      <w:r>
        <w:fldChar w:fldCharType="begin"/>
      </w:r>
      <w:r w:rsidRPr="0031090A">
        <w:rPr>
          <w:lang w:val="en-US"/>
        </w:rPr>
        <w:instrText xml:space="preserve"> ADDIN EN.REFLIST </w:instrText>
      </w:r>
      <w:r>
        <w:fldChar w:fldCharType="separate"/>
      </w:r>
      <w:bookmarkStart w:id="1" w:name="_ENREF_1"/>
      <w:r w:rsidR="00A04609" w:rsidRPr="00A04609">
        <w:rPr>
          <w:noProof/>
          <w:lang w:val="en-US"/>
        </w:rPr>
        <w:t>[1]</w:t>
      </w:r>
      <w:r w:rsidR="00A04609" w:rsidRPr="00A04609">
        <w:rPr>
          <w:noProof/>
          <w:lang w:val="en-US"/>
        </w:rPr>
        <w:tab/>
        <w:t>M. K. Sabbe, A. Vandeputte, M.-F. Reyniers, M. Waroquier, G. B. Marin, Modeling the influence of resonance stabilization on the kinetics of hydrogen abstractions, PCCP 12 (2010) 1278-1298</w:t>
      </w:r>
      <w:bookmarkEnd w:id="1"/>
    </w:p>
    <w:p w14:paraId="7EE7D456" w14:textId="77777777" w:rsidR="00A04609" w:rsidRPr="00A04609" w:rsidRDefault="00A04609" w:rsidP="00FF57E4">
      <w:pPr>
        <w:rPr>
          <w:noProof/>
          <w:lang w:val="en-US"/>
        </w:rPr>
      </w:pPr>
      <w:bookmarkStart w:id="2" w:name="_ENREF_2"/>
      <w:r w:rsidRPr="00A04609">
        <w:rPr>
          <w:noProof/>
          <w:lang w:val="en-US"/>
        </w:rPr>
        <w:t>[2]</w:t>
      </w:r>
      <w:r w:rsidRPr="00A04609">
        <w:rPr>
          <w:noProof/>
          <w:lang w:val="en-US"/>
        </w:rPr>
        <w:tab/>
        <w:t>P. D. Paraskevas, M. K. Sabbe, M.-F. Reyniers, N. G. Papayannakos, G. B. Marin, Kinetic Modeling of α-Hydrogen Abstractions from Unsaturated and Saturated Oxygenate Compounds by Carbon-Centered Radicals, ChemPhysChem 15 (2014) 1849-1866</w:t>
      </w:r>
      <w:bookmarkEnd w:id="2"/>
    </w:p>
    <w:p w14:paraId="79EB180F" w14:textId="77777777" w:rsidR="00A04609" w:rsidRPr="00A04609" w:rsidRDefault="00A04609" w:rsidP="00FF57E4">
      <w:pPr>
        <w:rPr>
          <w:noProof/>
          <w:lang w:val="en-US"/>
        </w:rPr>
      </w:pPr>
      <w:bookmarkStart w:id="3" w:name="_ENREF_3"/>
      <w:r w:rsidRPr="00A04609">
        <w:rPr>
          <w:noProof/>
          <w:lang w:val="en-US"/>
        </w:rPr>
        <w:t>[3]</w:t>
      </w:r>
      <w:r w:rsidRPr="00A04609">
        <w:rPr>
          <w:noProof/>
          <w:lang w:val="en-US"/>
        </w:rPr>
        <w:tab/>
        <w:t>J. Mendes, C.-W. Zhou, H. J. Curran, Theoretical Chemical Kinetic Study of the H-Atom Abstraction Reactions from Aldehydes and Acids by Ḣ Atoms and ȮH, HȮ2, and ĊH3 Radicals, J. Phys. Chem. A 118 (2014) 12089-12104</w:t>
      </w:r>
      <w:bookmarkEnd w:id="3"/>
    </w:p>
    <w:p w14:paraId="0BA2C82D" w14:textId="77777777" w:rsidR="00A04609" w:rsidRPr="00A04609" w:rsidRDefault="00A04609" w:rsidP="00FF57E4">
      <w:pPr>
        <w:rPr>
          <w:noProof/>
          <w:lang w:val="en-US"/>
        </w:rPr>
      </w:pPr>
      <w:bookmarkStart w:id="4" w:name="_ENREF_4"/>
      <w:r w:rsidRPr="00A04609">
        <w:rPr>
          <w:noProof/>
          <w:lang w:val="en-US"/>
        </w:rPr>
        <w:t>[4]</w:t>
      </w:r>
      <w:r w:rsidRPr="00A04609">
        <w:rPr>
          <w:noProof/>
          <w:lang w:val="en-US"/>
        </w:rPr>
        <w:tab/>
        <w:t>P. D. Paraskevas, M. K. Sabbe, M.-F. Reyniers, N. G. Papayannakos, G. B. Marin, Kinetic Modeling of α-Hydrogen Abstractions from Unsaturated and Saturated Oxygenate Compounds by Hydrogen Atoms, J. Phys. Chem. A 118 (2014) 9296-9309</w:t>
      </w:r>
      <w:bookmarkEnd w:id="4"/>
    </w:p>
    <w:p w14:paraId="00536512" w14:textId="77777777" w:rsidR="00A04609" w:rsidRPr="00A04609" w:rsidRDefault="00A04609" w:rsidP="00FF57E4">
      <w:pPr>
        <w:rPr>
          <w:noProof/>
          <w:lang w:val="en-US"/>
        </w:rPr>
      </w:pPr>
      <w:bookmarkStart w:id="5" w:name="_ENREF_5"/>
      <w:r w:rsidRPr="00A04609">
        <w:rPr>
          <w:noProof/>
          <w:lang w:val="en-US"/>
        </w:rPr>
        <w:t>[5]</w:t>
      </w:r>
      <w:r w:rsidRPr="00A04609">
        <w:rPr>
          <w:noProof/>
          <w:lang w:val="en-US"/>
        </w:rPr>
        <w:tab/>
        <w:t>R. Sivaramakrishnan, J. V. Michael, Rate Constants for OH with Selected Large Alkanes: Shock-Tube Measurements and an Improved Group Scheme, J. Phys. Chem. A 113 (2009) 5047-5060</w:t>
      </w:r>
      <w:bookmarkEnd w:id="5"/>
    </w:p>
    <w:p w14:paraId="6505FAF2" w14:textId="77777777" w:rsidR="00A04609" w:rsidRPr="00A04609" w:rsidRDefault="00A04609" w:rsidP="00FF57E4">
      <w:pPr>
        <w:rPr>
          <w:noProof/>
          <w:lang w:val="en-US"/>
        </w:rPr>
      </w:pPr>
      <w:bookmarkStart w:id="6" w:name="_ENREF_6"/>
      <w:r w:rsidRPr="00A04609">
        <w:rPr>
          <w:noProof/>
          <w:lang w:val="en-US"/>
        </w:rPr>
        <w:t>[6]</w:t>
      </w:r>
      <w:r w:rsidRPr="00A04609">
        <w:rPr>
          <w:noProof/>
          <w:lang w:val="en-US"/>
        </w:rPr>
        <w:tab/>
        <w:t>J. Badra, A. Elwardany, A. Farooq, Shock tube measurements of the rate constants for seven large alkanes + OH, P. Combust. Inst. 35 (2015) 189-196</w:t>
      </w:r>
      <w:bookmarkEnd w:id="6"/>
    </w:p>
    <w:p w14:paraId="2BE9CB0F" w14:textId="77777777" w:rsidR="00A04609" w:rsidRPr="00A04609" w:rsidRDefault="00A04609" w:rsidP="00FF57E4">
      <w:pPr>
        <w:rPr>
          <w:noProof/>
          <w:lang w:val="en-US"/>
        </w:rPr>
      </w:pPr>
      <w:bookmarkStart w:id="7" w:name="_ENREF_7"/>
      <w:r w:rsidRPr="00A04609">
        <w:rPr>
          <w:noProof/>
          <w:lang w:val="en-US"/>
        </w:rPr>
        <w:t>[7]</w:t>
      </w:r>
      <w:r w:rsidRPr="00A04609">
        <w:rPr>
          <w:noProof/>
          <w:lang w:val="en-US"/>
        </w:rPr>
        <w:tab/>
        <w:t xml:space="preserve">P. D. Paraskevas, M. K. Sabbe, M.-F. Reyniers, N. G. Papayannakos, G. B. Marin, Group Additive Kinetics for Hydrogen Transfer Between Oxygenates, J. Phys. Chem. A  (2015) </w:t>
      </w:r>
      <w:bookmarkEnd w:id="7"/>
    </w:p>
    <w:p w14:paraId="2EBE5F45" w14:textId="77777777" w:rsidR="00A04609" w:rsidRPr="00A04609" w:rsidRDefault="00A04609" w:rsidP="00FF57E4">
      <w:pPr>
        <w:rPr>
          <w:noProof/>
          <w:lang w:val="en-US"/>
        </w:rPr>
      </w:pPr>
      <w:bookmarkStart w:id="8" w:name="_ENREF_8"/>
      <w:r w:rsidRPr="00A04609">
        <w:rPr>
          <w:noProof/>
          <w:lang w:val="en-US"/>
        </w:rPr>
        <w:t>[8]</w:t>
      </w:r>
      <w:r w:rsidRPr="00A04609">
        <w:rPr>
          <w:noProof/>
          <w:lang w:val="en-US"/>
        </w:rPr>
        <w:tab/>
        <w:t>J. Aguilera-Iparraguirre, H. J. Curran, W. Klopper, J. M. Simmie, Accurate Benchmark Calculation of the Reaction Barrier Height for Hydrogen Abstraction by the Hydroperoxyl Radical from Methane. Implications for CnH2n+2 where n = 2 → 4, J. Phys. Chem. A 112 (2008) 7047-7054</w:t>
      </w:r>
      <w:bookmarkEnd w:id="8"/>
    </w:p>
    <w:p w14:paraId="0D749875" w14:textId="77777777" w:rsidR="00A04609" w:rsidRPr="00A04609" w:rsidRDefault="00A04609" w:rsidP="00FF57E4">
      <w:pPr>
        <w:rPr>
          <w:noProof/>
          <w:lang w:val="en-US"/>
        </w:rPr>
      </w:pPr>
      <w:bookmarkStart w:id="9" w:name="_ENREF_9"/>
      <w:r w:rsidRPr="00A04609">
        <w:rPr>
          <w:noProof/>
          <w:lang w:val="en-US"/>
        </w:rPr>
        <w:t>[9]</w:t>
      </w:r>
      <w:r w:rsidRPr="00A04609">
        <w:rPr>
          <w:noProof/>
          <w:lang w:val="en-US"/>
        </w:rPr>
        <w:tab/>
        <w:t>G. Mittal, S. M. Burke, V. A. Davies, B. Parajuli, W. K. Metcalfe, H. J. Curran, Autoignition of ethanol in a rapid compression machine, Combust. Flame 161 (2014) 1164-1171</w:t>
      </w:r>
      <w:bookmarkEnd w:id="9"/>
    </w:p>
    <w:p w14:paraId="7E2EFBCD" w14:textId="77777777" w:rsidR="00A04609" w:rsidRPr="00A04609" w:rsidRDefault="00A04609" w:rsidP="00FF57E4">
      <w:pPr>
        <w:rPr>
          <w:noProof/>
          <w:lang w:val="en-US"/>
        </w:rPr>
      </w:pPr>
      <w:bookmarkStart w:id="10" w:name="_ENREF_10"/>
      <w:r w:rsidRPr="00A04609">
        <w:rPr>
          <w:noProof/>
          <w:lang w:val="en-US"/>
        </w:rPr>
        <w:t>[10]</w:t>
      </w:r>
      <w:r w:rsidRPr="00A04609">
        <w:rPr>
          <w:noProof/>
          <w:lang w:val="en-US"/>
        </w:rPr>
        <w:tab/>
        <w:t>J. Zádor, S. J. Klippenstein, J. A. Miller, Pressure-Dependent OH Yields in Alkene + HO2 Reactions: A Theoretical Study, J. Phys. Chem. A 115 (2011) 10218-10225</w:t>
      </w:r>
      <w:bookmarkEnd w:id="10"/>
    </w:p>
    <w:p w14:paraId="26B22897" w14:textId="77777777" w:rsidR="00A04609" w:rsidRPr="00A04609" w:rsidRDefault="00A04609" w:rsidP="00FF57E4">
      <w:pPr>
        <w:rPr>
          <w:noProof/>
          <w:lang w:val="en-US"/>
        </w:rPr>
      </w:pPr>
      <w:bookmarkStart w:id="11" w:name="_ENREF_11"/>
      <w:r w:rsidRPr="00A04609">
        <w:rPr>
          <w:noProof/>
          <w:lang w:val="en-US"/>
        </w:rPr>
        <w:t>[11]</w:t>
      </w:r>
      <w:r w:rsidRPr="00A04609">
        <w:rPr>
          <w:noProof/>
          <w:lang w:val="en-US"/>
        </w:rPr>
        <w:tab/>
        <w:t>H. J. Curran, P. Gaffuri, W. J. Pitz, C. K. Westbrook, A comprehensive modeling study of n-heptane oxidation, Combust. Flame 114 (1998) 149-177</w:t>
      </w:r>
      <w:bookmarkEnd w:id="11"/>
    </w:p>
    <w:p w14:paraId="4263A4FF" w14:textId="77777777" w:rsidR="00A04609" w:rsidRPr="00A04609" w:rsidRDefault="00A04609" w:rsidP="00FF57E4">
      <w:pPr>
        <w:rPr>
          <w:noProof/>
          <w:lang w:val="en-US"/>
        </w:rPr>
      </w:pPr>
      <w:bookmarkStart w:id="12" w:name="_ENREF_12"/>
      <w:r w:rsidRPr="00A04609">
        <w:rPr>
          <w:noProof/>
          <w:lang w:val="en-US"/>
        </w:rPr>
        <w:t>[12]</w:t>
      </w:r>
      <w:r w:rsidRPr="00A04609">
        <w:rPr>
          <w:noProof/>
          <w:lang w:val="en-US"/>
        </w:rPr>
        <w:tab/>
        <w:t>H. J. Curran, P. Gaffuri, W. J. Pitz, C. K. Westbrook, A comprehensive modeling study of iso-octane oxidation, Combust. Flame 129 (2002) 253-280</w:t>
      </w:r>
      <w:bookmarkEnd w:id="12"/>
    </w:p>
    <w:p w14:paraId="1C41FAAB" w14:textId="77777777" w:rsidR="00A04609" w:rsidRPr="00A04609" w:rsidRDefault="00A04609" w:rsidP="00FF57E4">
      <w:pPr>
        <w:rPr>
          <w:noProof/>
          <w:lang w:val="en-US"/>
        </w:rPr>
      </w:pPr>
      <w:bookmarkStart w:id="13" w:name="_ENREF_13"/>
      <w:r w:rsidRPr="00A04609">
        <w:rPr>
          <w:noProof/>
          <w:lang w:val="en-US"/>
        </w:rPr>
        <w:t>[13]</w:t>
      </w:r>
      <w:r w:rsidRPr="00A04609">
        <w:rPr>
          <w:noProof/>
          <w:lang w:val="en-US"/>
        </w:rPr>
        <w:tab/>
        <w:t>K. Wang, S. M. Villano, A. M. Dean, Reactivity–Structure-Based Rate Estimation Rules for Alkyl Radical H Atom Shift and Alkenyl Radical Cycloaddition Reactions, J. Phys. Chem. A 119 (2015) 7205-7221</w:t>
      </w:r>
      <w:bookmarkEnd w:id="13"/>
    </w:p>
    <w:p w14:paraId="2E023A24" w14:textId="77777777" w:rsidR="00A04609" w:rsidRPr="00A04609" w:rsidRDefault="00A04609" w:rsidP="00FF57E4">
      <w:pPr>
        <w:rPr>
          <w:noProof/>
          <w:lang w:val="en-US"/>
        </w:rPr>
      </w:pPr>
      <w:bookmarkStart w:id="14" w:name="_ENREF_14"/>
      <w:r w:rsidRPr="00A04609">
        <w:rPr>
          <w:noProof/>
          <w:lang w:val="en-US"/>
        </w:rPr>
        <w:t>[14]</w:t>
      </w:r>
      <w:r w:rsidRPr="00A04609">
        <w:rPr>
          <w:noProof/>
          <w:lang w:val="en-US"/>
        </w:rPr>
        <w:tab/>
        <w:t>J. Bugler, K. P. Somers, E. J. Silke, H. J. Curran, Revisiting the Kinetics and Thermodynamics of the Low-Temperature Oxidation Pathways of Alkanes: A Case Study of the Three Pentane Isomers, J. Phys. Chem. A 119 (2015) 7510-7527</w:t>
      </w:r>
      <w:bookmarkEnd w:id="14"/>
    </w:p>
    <w:p w14:paraId="39401EF3" w14:textId="77777777" w:rsidR="00A04609" w:rsidRPr="00A04609" w:rsidRDefault="00A04609" w:rsidP="00FF57E4">
      <w:pPr>
        <w:rPr>
          <w:noProof/>
          <w:lang w:val="en-US"/>
        </w:rPr>
      </w:pPr>
      <w:bookmarkStart w:id="15" w:name="_ENREF_15"/>
      <w:r w:rsidRPr="00A04609">
        <w:rPr>
          <w:noProof/>
          <w:lang w:val="en-US"/>
        </w:rPr>
        <w:lastRenderedPageBreak/>
        <w:t>[15]</w:t>
      </w:r>
      <w:r w:rsidRPr="00A04609">
        <w:rPr>
          <w:noProof/>
          <w:lang w:val="en-US"/>
        </w:rPr>
        <w:tab/>
        <w:t>F. Zhang, T. S. Dibble, Effects of Olefin Group and Its Position on the Kinetics for Intramolecular H-Shift and HO2 Elimination of Alkenyl Peroxy Radicals, J. Phys. Chem. A 115 (2011) 655-663</w:t>
      </w:r>
      <w:bookmarkEnd w:id="15"/>
    </w:p>
    <w:p w14:paraId="45537C46" w14:textId="77777777" w:rsidR="00A04609" w:rsidRPr="00A04609" w:rsidRDefault="00A04609" w:rsidP="00FF57E4">
      <w:pPr>
        <w:rPr>
          <w:noProof/>
          <w:lang w:val="en-US"/>
        </w:rPr>
      </w:pPr>
      <w:bookmarkStart w:id="16" w:name="_ENREF_16"/>
      <w:r w:rsidRPr="00A04609">
        <w:rPr>
          <w:noProof/>
          <w:lang w:val="en-US"/>
        </w:rPr>
        <w:t>[16]</w:t>
      </w:r>
      <w:r w:rsidRPr="00A04609">
        <w:rPr>
          <w:noProof/>
          <w:lang w:val="en-US"/>
        </w:rPr>
        <w:tab/>
        <w:t>H. Sun, J. W. Bozzelli, C. K. Law, Thermochemical and Kinetic Analysis on the Reactions of O2 with Products from OH Addition to Isobutene, 2-Hydroxy-1,1-dimethylethyl, and 2-Hydroxy-2-methylpropyl Radicals:  HO2 Formation from Oxidation of Neopentane, Part II, J. Phys. Chem. A 111 (2007) 4974-4986</w:t>
      </w:r>
      <w:bookmarkEnd w:id="16"/>
    </w:p>
    <w:p w14:paraId="1579531E" w14:textId="77777777" w:rsidR="00A04609" w:rsidRPr="00A04609" w:rsidRDefault="00A04609" w:rsidP="00FF57E4">
      <w:pPr>
        <w:rPr>
          <w:noProof/>
          <w:lang w:val="en-US"/>
        </w:rPr>
      </w:pPr>
      <w:bookmarkStart w:id="17" w:name="_ENREF_17"/>
      <w:r w:rsidRPr="00A04609">
        <w:rPr>
          <w:noProof/>
          <w:lang w:val="en-US"/>
        </w:rPr>
        <w:t>[17]</w:t>
      </w:r>
      <w:r w:rsidRPr="00A04609">
        <w:rPr>
          <w:noProof/>
          <w:lang w:val="en-US"/>
        </w:rPr>
        <w:tab/>
        <w:t>M. K. Sabbe, M.-F. Reyniers, V. Van Speybroeck, M. Waroquier, G. B. Marin, Carbon-centered radical addition and beta-scission reactions: Modeling of activation energies and pre-exponential factors, ChemPhysChem 9 (2008) 124-140</w:t>
      </w:r>
      <w:bookmarkEnd w:id="17"/>
    </w:p>
    <w:p w14:paraId="0E835A69" w14:textId="77777777" w:rsidR="00A04609" w:rsidRPr="00A04609" w:rsidRDefault="00A04609" w:rsidP="00FF57E4">
      <w:pPr>
        <w:rPr>
          <w:noProof/>
          <w:lang w:val="en-US"/>
        </w:rPr>
      </w:pPr>
      <w:bookmarkStart w:id="18" w:name="_ENREF_18"/>
      <w:r w:rsidRPr="00A04609">
        <w:rPr>
          <w:noProof/>
          <w:lang w:val="en-US"/>
        </w:rPr>
        <w:t>[18]</w:t>
      </w:r>
      <w:r w:rsidRPr="00A04609">
        <w:rPr>
          <w:noProof/>
          <w:lang w:val="en-US"/>
        </w:rPr>
        <w:tab/>
        <w:t>M. K. Sabbe, M.-F. Reyniers, M. Waroquier, G. B. Marin, Hydrogen Radical Additions to Unsaturated Hydrocarbons and the Reverse beta-Scission Reactions: Modeling of Activation Energies and Pre-Exponential Factors, ChemPhysChem 11 (2010) 195-210</w:t>
      </w:r>
      <w:bookmarkEnd w:id="18"/>
    </w:p>
    <w:p w14:paraId="5031FE72" w14:textId="77777777" w:rsidR="00A04609" w:rsidRPr="00A04609" w:rsidRDefault="00A04609" w:rsidP="00FF57E4">
      <w:pPr>
        <w:rPr>
          <w:noProof/>
          <w:lang w:val="en-US"/>
        </w:rPr>
      </w:pPr>
      <w:bookmarkStart w:id="19" w:name="_ENREF_19"/>
      <w:r w:rsidRPr="00A04609">
        <w:rPr>
          <w:noProof/>
          <w:lang w:val="en-US"/>
        </w:rPr>
        <w:t>[19]</w:t>
      </w:r>
      <w:r w:rsidRPr="00A04609">
        <w:rPr>
          <w:noProof/>
          <w:lang w:val="en-US"/>
        </w:rPr>
        <w:tab/>
        <w:t>C. F. Goldsmith, S. J. Klippenstein, W. H. Green, Theoretical rate coefficients for allyl + HO2 and allyloxy decomposition, P. Combust. Inst. 33 (2011) 273-282</w:t>
      </w:r>
      <w:bookmarkEnd w:id="19"/>
    </w:p>
    <w:p w14:paraId="4AD1B248" w14:textId="77777777" w:rsidR="00A04609" w:rsidRPr="00A04609" w:rsidRDefault="00A04609" w:rsidP="00FF57E4">
      <w:pPr>
        <w:rPr>
          <w:noProof/>
          <w:lang w:val="en-US"/>
        </w:rPr>
      </w:pPr>
      <w:bookmarkStart w:id="20" w:name="_ENREF_20"/>
      <w:r w:rsidRPr="00A04609">
        <w:rPr>
          <w:noProof/>
          <w:lang w:val="en-US"/>
        </w:rPr>
        <w:t>[20]</w:t>
      </w:r>
      <w:r w:rsidRPr="00A04609">
        <w:rPr>
          <w:noProof/>
          <w:lang w:val="en-US"/>
        </w:rPr>
        <w:tab/>
        <w:t>G. da Silva, J. W. Bozzelli, L. Liang, J. T. Farrell, Ethanol Oxidation: Kinetics of the α-Hydroxyethyl Radical + O2 Reaction, J. Phys. Chem. A 113 (2009) 8923-8933</w:t>
      </w:r>
      <w:bookmarkEnd w:id="20"/>
    </w:p>
    <w:p w14:paraId="0A3B1D60" w14:textId="77777777" w:rsidR="00A04609" w:rsidRPr="00A04609" w:rsidRDefault="00A04609" w:rsidP="00FF57E4">
      <w:pPr>
        <w:rPr>
          <w:noProof/>
          <w:lang w:val="en-US"/>
        </w:rPr>
      </w:pPr>
      <w:bookmarkStart w:id="21" w:name="_ENREF_21"/>
      <w:r w:rsidRPr="00A04609">
        <w:rPr>
          <w:noProof/>
          <w:lang w:val="en-US"/>
        </w:rPr>
        <w:t>[21]</w:t>
      </w:r>
      <w:r w:rsidRPr="00A04609">
        <w:rPr>
          <w:noProof/>
          <w:lang w:val="en-US"/>
        </w:rPr>
        <w:tab/>
        <w:t>J. Lee, J. W. Bozzelli, Thermochemical and kinetic analysis of the allyl radical with O2 reaction system, P. Combust. Inst. 30 (2005) 1015-1022</w:t>
      </w:r>
      <w:bookmarkEnd w:id="21"/>
    </w:p>
    <w:p w14:paraId="102F8C9C" w14:textId="526BBCE9" w:rsidR="00A04609" w:rsidRDefault="00A04609" w:rsidP="00FF57E4">
      <w:pPr>
        <w:rPr>
          <w:noProof/>
          <w:lang w:val="en-US"/>
        </w:rPr>
      </w:pPr>
    </w:p>
    <w:p w14:paraId="24026E8A" w14:textId="16DDB44A" w:rsidR="001B31AA" w:rsidRDefault="001B31AA" w:rsidP="00FF57E4">
      <w:r>
        <w:fldChar w:fldCharType="end"/>
      </w:r>
    </w:p>
    <w:sectPr w:rsidR="001B31AA" w:rsidSect="001B31AA">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8CC57E" w15:done="0"/>
  <w15:commentEx w15:paraId="6B813F0C" w15:done="0"/>
  <w15:commentEx w15:paraId="585CAC1D" w15:done="0"/>
  <w15:commentEx w15:paraId="7643BF01" w15:done="0"/>
  <w15:commentEx w15:paraId="20038DD7" w15:done="0"/>
  <w15:commentEx w15:paraId="436529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70591" w14:textId="77777777" w:rsidR="00F47BC3" w:rsidRDefault="00F47BC3" w:rsidP="00012CEF">
      <w:pPr>
        <w:spacing w:after="0" w:line="240" w:lineRule="auto"/>
      </w:pPr>
      <w:r>
        <w:separator/>
      </w:r>
    </w:p>
  </w:endnote>
  <w:endnote w:type="continuationSeparator" w:id="0">
    <w:p w14:paraId="669A2332" w14:textId="77777777" w:rsidR="00F47BC3" w:rsidRDefault="00F47BC3" w:rsidP="00012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799362"/>
      <w:docPartObj>
        <w:docPartGallery w:val="Page Numbers (Bottom of Page)"/>
        <w:docPartUnique/>
      </w:docPartObj>
    </w:sdtPr>
    <w:sdtEndPr>
      <w:rPr>
        <w:noProof/>
      </w:rPr>
    </w:sdtEndPr>
    <w:sdtContent>
      <w:p w14:paraId="6232FDA7" w14:textId="3465E998" w:rsidR="00B93671" w:rsidRDefault="00B93671">
        <w:pPr>
          <w:pStyle w:val="Footer"/>
          <w:jc w:val="right"/>
        </w:pPr>
        <w:r>
          <w:t xml:space="preserve">S </w:t>
        </w:r>
        <w:r>
          <w:fldChar w:fldCharType="begin"/>
        </w:r>
        <w:r>
          <w:instrText xml:space="preserve"> PAGE   \* MERGEFORMAT </w:instrText>
        </w:r>
        <w:r>
          <w:fldChar w:fldCharType="separate"/>
        </w:r>
        <w:r w:rsidR="00B41577">
          <w:rPr>
            <w:noProof/>
          </w:rPr>
          <w:t>1</w:t>
        </w:r>
        <w:r>
          <w:rPr>
            <w:noProof/>
          </w:rPr>
          <w:fldChar w:fldCharType="end"/>
        </w:r>
      </w:p>
    </w:sdtContent>
  </w:sdt>
  <w:p w14:paraId="47F244E7" w14:textId="77777777" w:rsidR="00B93671" w:rsidRDefault="00B936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08B633" w14:textId="77777777" w:rsidR="00F47BC3" w:rsidRDefault="00F47BC3" w:rsidP="00012CEF">
      <w:pPr>
        <w:spacing w:after="0" w:line="240" w:lineRule="auto"/>
      </w:pPr>
      <w:r>
        <w:separator/>
      </w:r>
    </w:p>
  </w:footnote>
  <w:footnote w:type="continuationSeparator" w:id="0">
    <w:p w14:paraId="675BE07E" w14:textId="77777777" w:rsidR="00F47BC3" w:rsidRDefault="00F47BC3" w:rsidP="00012CEF">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ivier Herbinet">
    <w15:presenceInfo w15:providerId="None" w15:userId="Olivier Herbi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bustion and Flam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as2ef5awdp2dedtaqpvxso9fx5a5esz2zt&quot;&gt;DataBase&lt;record-ids&gt;&lt;item&gt;28&lt;/item&gt;&lt;item&gt;255&lt;/item&gt;&lt;item&gt;256&lt;/item&gt;&lt;item&gt;413&lt;/item&gt;&lt;item&gt;414&lt;/item&gt;&lt;item&gt;1031&lt;/item&gt;&lt;item&gt;1139&lt;/item&gt;&lt;item&gt;1185&lt;/item&gt;&lt;item&gt;1202&lt;/item&gt;&lt;item&gt;1206&lt;/item&gt;&lt;item&gt;1207&lt;/item&gt;&lt;item&gt;1208&lt;/item&gt;&lt;item&gt;1209&lt;/item&gt;&lt;item&gt;1210&lt;/item&gt;&lt;item&gt;1211&lt;/item&gt;&lt;item&gt;1212&lt;/item&gt;&lt;item&gt;1213&lt;/item&gt;&lt;item&gt;1214&lt;/item&gt;&lt;item&gt;1215&lt;/item&gt;&lt;item&gt;1216&lt;/item&gt;&lt;item&gt;1217&lt;/item&gt;&lt;/record-ids&gt;&lt;/item&gt;&lt;/Libraries&gt;"/>
  </w:docVars>
  <w:rsids>
    <w:rsidRoot w:val="006F3CDB"/>
    <w:rsid w:val="00012CEF"/>
    <w:rsid w:val="0001483E"/>
    <w:rsid w:val="00014887"/>
    <w:rsid w:val="00037744"/>
    <w:rsid w:val="00063931"/>
    <w:rsid w:val="00074A16"/>
    <w:rsid w:val="000B3A72"/>
    <w:rsid w:val="000D72DB"/>
    <w:rsid w:val="0012080F"/>
    <w:rsid w:val="00132A17"/>
    <w:rsid w:val="001443D3"/>
    <w:rsid w:val="00177A54"/>
    <w:rsid w:val="00193643"/>
    <w:rsid w:val="001946BE"/>
    <w:rsid w:val="001A3489"/>
    <w:rsid w:val="001B31AA"/>
    <w:rsid w:val="001D3F82"/>
    <w:rsid w:val="001E4ECE"/>
    <w:rsid w:val="00232883"/>
    <w:rsid w:val="00237486"/>
    <w:rsid w:val="00254956"/>
    <w:rsid w:val="0025726F"/>
    <w:rsid w:val="00263AF4"/>
    <w:rsid w:val="00270B82"/>
    <w:rsid w:val="00282DBA"/>
    <w:rsid w:val="002A35B8"/>
    <w:rsid w:val="002A7D1A"/>
    <w:rsid w:val="002C516C"/>
    <w:rsid w:val="0031090A"/>
    <w:rsid w:val="003149E0"/>
    <w:rsid w:val="00325E0B"/>
    <w:rsid w:val="00346E4D"/>
    <w:rsid w:val="00352A86"/>
    <w:rsid w:val="003818C1"/>
    <w:rsid w:val="00384690"/>
    <w:rsid w:val="00386F12"/>
    <w:rsid w:val="003A2738"/>
    <w:rsid w:val="003A4092"/>
    <w:rsid w:val="003A7D50"/>
    <w:rsid w:val="003D2B84"/>
    <w:rsid w:val="003F1982"/>
    <w:rsid w:val="003F70D9"/>
    <w:rsid w:val="00426FAD"/>
    <w:rsid w:val="00440D19"/>
    <w:rsid w:val="004703A2"/>
    <w:rsid w:val="004715CA"/>
    <w:rsid w:val="004A6E2C"/>
    <w:rsid w:val="004B75B5"/>
    <w:rsid w:val="004C2D17"/>
    <w:rsid w:val="004C3671"/>
    <w:rsid w:val="004D0B98"/>
    <w:rsid w:val="004E3BE3"/>
    <w:rsid w:val="00500A9C"/>
    <w:rsid w:val="005065B4"/>
    <w:rsid w:val="00507BDB"/>
    <w:rsid w:val="00512FD0"/>
    <w:rsid w:val="00544244"/>
    <w:rsid w:val="0056143E"/>
    <w:rsid w:val="005A36C6"/>
    <w:rsid w:val="005E3D00"/>
    <w:rsid w:val="00601027"/>
    <w:rsid w:val="0060160D"/>
    <w:rsid w:val="00606F92"/>
    <w:rsid w:val="00627F4C"/>
    <w:rsid w:val="006923C7"/>
    <w:rsid w:val="006D73E9"/>
    <w:rsid w:val="006E02A8"/>
    <w:rsid w:val="006F3CDB"/>
    <w:rsid w:val="00700EF5"/>
    <w:rsid w:val="00706FF9"/>
    <w:rsid w:val="00716B8E"/>
    <w:rsid w:val="007341F7"/>
    <w:rsid w:val="007640B8"/>
    <w:rsid w:val="00771515"/>
    <w:rsid w:val="00780BA3"/>
    <w:rsid w:val="007928C5"/>
    <w:rsid w:val="007D5DE2"/>
    <w:rsid w:val="007D6C68"/>
    <w:rsid w:val="007E441B"/>
    <w:rsid w:val="007E76D1"/>
    <w:rsid w:val="007F30D9"/>
    <w:rsid w:val="00803AE7"/>
    <w:rsid w:val="0080595D"/>
    <w:rsid w:val="00833BF1"/>
    <w:rsid w:val="008628FF"/>
    <w:rsid w:val="00890447"/>
    <w:rsid w:val="00890E55"/>
    <w:rsid w:val="00897FD2"/>
    <w:rsid w:val="008C7E26"/>
    <w:rsid w:val="0090755F"/>
    <w:rsid w:val="00955CB7"/>
    <w:rsid w:val="00956432"/>
    <w:rsid w:val="00966C6C"/>
    <w:rsid w:val="009A0844"/>
    <w:rsid w:val="009A28BB"/>
    <w:rsid w:val="009C4E90"/>
    <w:rsid w:val="009D5F19"/>
    <w:rsid w:val="009E6FBD"/>
    <w:rsid w:val="009F37F9"/>
    <w:rsid w:val="00A04609"/>
    <w:rsid w:val="00A25D53"/>
    <w:rsid w:val="00A26BF8"/>
    <w:rsid w:val="00A2711D"/>
    <w:rsid w:val="00A33D74"/>
    <w:rsid w:val="00A429D2"/>
    <w:rsid w:val="00A555A3"/>
    <w:rsid w:val="00A72E31"/>
    <w:rsid w:val="00A74E9F"/>
    <w:rsid w:val="00AC6C37"/>
    <w:rsid w:val="00AD2B15"/>
    <w:rsid w:val="00AD7485"/>
    <w:rsid w:val="00AF0566"/>
    <w:rsid w:val="00B35DCD"/>
    <w:rsid w:val="00B3794B"/>
    <w:rsid w:val="00B41577"/>
    <w:rsid w:val="00B440BB"/>
    <w:rsid w:val="00B93671"/>
    <w:rsid w:val="00BA723B"/>
    <w:rsid w:val="00BC031D"/>
    <w:rsid w:val="00BD66BC"/>
    <w:rsid w:val="00BE68A2"/>
    <w:rsid w:val="00BF10FD"/>
    <w:rsid w:val="00C16850"/>
    <w:rsid w:val="00C32DCA"/>
    <w:rsid w:val="00C42A36"/>
    <w:rsid w:val="00C509EB"/>
    <w:rsid w:val="00C827A2"/>
    <w:rsid w:val="00CA4BF6"/>
    <w:rsid w:val="00CE0DB4"/>
    <w:rsid w:val="00CE4C81"/>
    <w:rsid w:val="00D16EF2"/>
    <w:rsid w:val="00D37BB2"/>
    <w:rsid w:val="00D4578B"/>
    <w:rsid w:val="00D65A59"/>
    <w:rsid w:val="00D876F6"/>
    <w:rsid w:val="00DA3510"/>
    <w:rsid w:val="00DB4A86"/>
    <w:rsid w:val="00E56C47"/>
    <w:rsid w:val="00E85CA9"/>
    <w:rsid w:val="00E90556"/>
    <w:rsid w:val="00E9448B"/>
    <w:rsid w:val="00EB715C"/>
    <w:rsid w:val="00EC3D2D"/>
    <w:rsid w:val="00EE02BB"/>
    <w:rsid w:val="00EF5203"/>
    <w:rsid w:val="00F06040"/>
    <w:rsid w:val="00F322BF"/>
    <w:rsid w:val="00F47BC3"/>
    <w:rsid w:val="00F556AC"/>
    <w:rsid w:val="00F573FD"/>
    <w:rsid w:val="00F64978"/>
    <w:rsid w:val="00F9677A"/>
    <w:rsid w:val="00FF57E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51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1AA"/>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41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1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1F7"/>
    <w:rPr>
      <w:rFonts w:ascii="Tahoma" w:hAnsi="Tahoma" w:cs="Tahoma"/>
      <w:sz w:val="16"/>
      <w:szCs w:val="16"/>
    </w:rPr>
  </w:style>
  <w:style w:type="character" w:styleId="Hyperlink">
    <w:name w:val="Hyperlink"/>
    <w:basedOn w:val="DefaultParagraphFont"/>
    <w:uiPriority w:val="99"/>
    <w:unhideWhenUsed/>
    <w:rsid w:val="001B31AA"/>
    <w:rPr>
      <w:color w:val="0000FF" w:themeColor="hyperlink"/>
      <w:u w:val="single"/>
    </w:rPr>
  </w:style>
  <w:style w:type="paragraph" w:styleId="Caption">
    <w:name w:val="caption"/>
    <w:basedOn w:val="Normal"/>
    <w:next w:val="Normal"/>
    <w:uiPriority w:val="35"/>
    <w:unhideWhenUsed/>
    <w:qFormat/>
    <w:rsid w:val="00B35DCD"/>
    <w:pPr>
      <w:spacing w:line="240" w:lineRule="auto"/>
    </w:pPr>
    <w:rPr>
      <w:b/>
      <w:bCs/>
      <w:sz w:val="18"/>
      <w:szCs w:val="18"/>
    </w:rPr>
  </w:style>
  <w:style w:type="character" w:styleId="CommentReference">
    <w:name w:val="annotation reference"/>
    <w:basedOn w:val="DefaultParagraphFont"/>
    <w:uiPriority w:val="99"/>
    <w:semiHidden/>
    <w:unhideWhenUsed/>
    <w:rsid w:val="00C827A2"/>
    <w:rPr>
      <w:sz w:val="16"/>
      <w:szCs w:val="16"/>
    </w:rPr>
  </w:style>
  <w:style w:type="paragraph" w:styleId="CommentText">
    <w:name w:val="annotation text"/>
    <w:basedOn w:val="Normal"/>
    <w:link w:val="CommentTextChar"/>
    <w:uiPriority w:val="99"/>
    <w:semiHidden/>
    <w:unhideWhenUsed/>
    <w:rsid w:val="00C827A2"/>
    <w:pPr>
      <w:spacing w:line="240" w:lineRule="auto"/>
    </w:pPr>
    <w:rPr>
      <w:sz w:val="20"/>
      <w:szCs w:val="20"/>
    </w:rPr>
  </w:style>
  <w:style w:type="character" w:customStyle="1" w:styleId="CommentTextChar">
    <w:name w:val="Comment Text Char"/>
    <w:basedOn w:val="DefaultParagraphFont"/>
    <w:link w:val="CommentText"/>
    <w:uiPriority w:val="99"/>
    <w:semiHidden/>
    <w:rsid w:val="00C827A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827A2"/>
    <w:rPr>
      <w:b/>
      <w:bCs/>
    </w:rPr>
  </w:style>
  <w:style w:type="character" w:customStyle="1" w:styleId="CommentSubjectChar">
    <w:name w:val="Comment Subject Char"/>
    <w:basedOn w:val="CommentTextChar"/>
    <w:link w:val="CommentSubject"/>
    <w:uiPriority w:val="99"/>
    <w:semiHidden/>
    <w:rsid w:val="00C827A2"/>
    <w:rPr>
      <w:rFonts w:ascii="Times New Roman" w:hAnsi="Times New Roman"/>
      <w:b/>
      <w:bCs/>
      <w:sz w:val="20"/>
      <w:szCs w:val="20"/>
    </w:rPr>
  </w:style>
  <w:style w:type="paragraph" w:styleId="Header">
    <w:name w:val="header"/>
    <w:basedOn w:val="Normal"/>
    <w:link w:val="HeaderChar"/>
    <w:uiPriority w:val="99"/>
    <w:unhideWhenUsed/>
    <w:rsid w:val="00012CEF"/>
    <w:pPr>
      <w:tabs>
        <w:tab w:val="center" w:pos="4536"/>
        <w:tab w:val="right" w:pos="9072"/>
      </w:tabs>
      <w:spacing w:after="0" w:line="240" w:lineRule="auto"/>
    </w:pPr>
  </w:style>
  <w:style w:type="character" w:customStyle="1" w:styleId="HeaderChar">
    <w:name w:val="Header Char"/>
    <w:basedOn w:val="DefaultParagraphFont"/>
    <w:link w:val="Header"/>
    <w:uiPriority w:val="99"/>
    <w:rsid w:val="00012CEF"/>
    <w:rPr>
      <w:rFonts w:ascii="Times New Roman" w:hAnsi="Times New Roman"/>
    </w:rPr>
  </w:style>
  <w:style w:type="paragraph" w:styleId="Footer">
    <w:name w:val="footer"/>
    <w:basedOn w:val="Normal"/>
    <w:link w:val="FooterChar"/>
    <w:uiPriority w:val="99"/>
    <w:unhideWhenUsed/>
    <w:rsid w:val="00012CEF"/>
    <w:pPr>
      <w:tabs>
        <w:tab w:val="center" w:pos="4536"/>
        <w:tab w:val="right" w:pos="9072"/>
      </w:tabs>
      <w:spacing w:after="0" w:line="240" w:lineRule="auto"/>
    </w:pPr>
  </w:style>
  <w:style w:type="character" w:customStyle="1" w:styleId="FooterChar">
    <w:name w:val="Footer Char"/>
    <w:basedOn w:val="DefaultParagraphFont"/>
    <w:link w:val="Footer"/>
    <w:uiPriority w:val="99"/>
    <w:rsid w:val="00012CEF"/>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1AA"/>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41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1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1F7"/>
    <w:rPr>
      <w:rFonts w:ascii="Tahoma" w:hAnsi="Tahoma" w:cs="Tahoma"/>
      <w:sz w:val="16"/>
      <w:szCs w:val="16"/>
    </w:rPr>
  </w:style>
  <w:style w:type="character" w:styleId="Hyperlink">
    <w:name w:val="Hyperlink"/>
    <w:basedOn w:val="DefaultParagraphFont"/>
    <w:uiPriority w:val="99"/>
    <w:unhideWhenUsed/>
    <w:rsid w:val="001B31AA"/>
    <w:rPr>
      <w:color w:val="0000FF" w:themeColor="hyperlink"/>
      <w:u w:val="single"/>
    </w:rPr>
  </w:style>
  <w:style w:type="paragraph" w:styleId="Caption">
    <w:name w:val="caption"/>
    <w:basedOn w:val="Normal"/>
    <w:next w:val="Normal"/>
    <w:uiPriority w:val="35"/>
    <w:unhideWhenUsed/>
    <w:qFormat/>
    <w:rsid w:val="00B35DCD"/>
    <w:pPr>
      <w:spacing w:line="240" w:lineRule="auto"/>
    </w:pPr>
    <w:rPr>
      <w:b/>
      <w:bCs/>
      <w:sz w:val="18"/>
      <w:szCs w:val="18"/>
    </w:rPr>
  </w:style>
  <w:style w:type="character" w:styleId="CommentReference">
    <w:name w:val="annotation reference"/>
    <w:basedOn w:val="DefaultParagraphFont"/>
    <w:uiPriority w:val="99"/>
    <w:semiHidden/>
    <w:unhideWhenUsed/>
    <w:rsid w:val="00C827A2"/>
    <w:rPr>
      <w:sz w:val="16"/>
      <w:szCs w:val="16"/>
    </w:rPr>
  </w:style>
  <w:style w:type="paragraph" w:styleId="CommentText">
    <w:name w:val="annotation text"/>
    <w:basedOn w:val="Normal"/>
    <w:link w:val="CommentTextChar"/>
    <w:uiPriority w:val="99"/>
    <w:semiHidden/>
    <w:unhideWhenUsed/>
    <w:rsid w:val="00C827A2"/>
    <w:pPr>
      <w:spacing w:line="240" w:lineRule="auto"/>
    </w:pPr>
    <w:rPr>
      <w:sz w:val="20"/>
      <w:szCs w:val="20"/>
    </w:rPr>
  </w:style>
  <w:style w:type="character" w:customStyle="1" w:styleId="CommentTextChar">
    <w:name w:val="Comment Text Char"/>
    <w:basedOn w:val="DefaultParagraphFont"/>
    <w:link w:val="CommentText"/>
    <w:uiPriority w:val="99"/>
    <w:semiHidden/>
    <w:rsid w:val="00C827A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827A2"/>
    <w:rPr>
      <w:b/>
      <w:bCs/>
    </w:rPr>
  </w:style>
  <w:style w:type="character" w:customStyle="1" w:styleId="CommentSubjectChar">
    <w:name w:val="Comment Subject Char"/>
    <w:basedOn w:val="CommentTextChar"/>
    <w:link w:val="CommentSubject"/>
    <w:uiPriority w:val="99"/>
    <w:semiHidden/>
    <w:rsid w:val="00C827A2"/>
    <w:rPr>
      <w:rFonts w:ascii="Times New Roman" w:hAnsi="Times New Roman"/>
      <w:b/>
      <w:bCs/>
      <w:sz w:val="20"/>
      <w:szCs w:val="20"/>
    </w:rPr>
  </w:style>
  <w:style w:type="paragraph" w:styleId="Header">
    <w:name w:val="header"/>
    <w:basedOn w:val="Normal"/>
    <w:link w:val="HeaderChar"/>
    <w:uiPriority w:val="99"/>
    <w:unhideWhenUsed/>
    <w:rsid w:val="00012CEF"/>
    <w:pPr>
      <w:tabs>
        <w:tab w:val="center" w:pos="4536"/>
        <w:tab w:val="right" w:pos="9072"/>
      </w:tabs>
      <w:spacing w:after="0" w:line="240" w:lineRule="auto"/>
    </w:pPr>
  </w:style>
  <w:style w:type="character" w:customStyle="1" w:styleId="HeaderChar">
    <w:name w:val="Header Char"/>
    <w:basedOn w:val="DefaultParagraphFont"/>
    <w:link w:val="Header"/>
    <w:uiPriority w:val="99"/>
    <w:rsid w:val="00012CEF"/>
    <w:rPr>
      <w:rFonts w:ascii="Times New Roman" w:hAnsi="Times New Roman"/>
    </w:rPr>
  </w:style>
  <w:style w:type="paragraph" w:styleId="Footer">
    <w:name w:val="footer"/>
    <w:basedOn w:val="Normal"/>
    <w:link w:val="FooterChar"/>
    <w:uiPriority w:val="99"/>
    <w:unhideWhenUsed/>
    <w:rsid w:val="00012CEF"/>
    <w:pPr>
      <w:tabs>
        <w:tab w:val="center" w:pos="4536"/>
        <w:tab w:val="right" w:pos="9072"/>
      </w:tabs>
      <w:spacing w:after="0" w:line="240" w:lineRule="auto"/>
    </w:pPr>
  </w:style>
  <w:style w:type="character" w:customStyle="1" w:styleId="FooterChar">
    <w:name w:val="Footer Char"/>
    <w:basedOn w:val="DefaultParagraphFont"/>
    <w:link w:val="Footer"/>
    <w:uiPriority w:val="99"/>
    <w:rsid w:val="00012CE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861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tiff"/><Relationship Id="rId117" Type="http://schemas.openxmlformats.org/officeDocument/2006/relationships/image" Target="media/image109.png"/><Relationship Id="rId21" Type="http://schemas.openxmlformats.org/officeDocument/2006/relationships/image" Target="media/image13.tiff"/><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image" Target="media/image8.tiff"/><Relationship Id="rId107" Type="http://schemas.openxmlformats.org/officeDocument/2006/relationships/image" Target="media/image99.png"/><Relationship Id="rId11" Type="http://schemas.openxmlformats.org/officeDocument/2006/relationships/image" Target="media/image3.tiff"/><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wmf"/><Relationship Id="rId123" Type="http://schemas.openxmlformats.org/officeDocument/2006/relationships/image" Target="media/image115.wmf"/><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wmf"/><Relationship Id="rId105" Type="http://schemas.openxmlformats.org/officeDocument/2006/relationships/image" Target="media/image97.png"/><Relationship Id="rId113" Type="http://schemas.openxmlformats.org/officeDocument/2006/relationships/image" Target="media/image105.png"/><Relationship Id="rId118" Type="http://schemas.openxmlformats.org/officeDocument/2006/relationships/image" Target="media/image110.wmf"/><Relationship Id="rId126" Type="http://schemas.openxmlformats.org/officeDocument/2006/relationships/image" Target="media/image118.wmf"/><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3" Type="http://schemas.microsoft.com/office/2007/relationships/stylesWithEffects" Target="stylesWithEffect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wmf"/><Relationship Id="rId129" Type="http://schemas.openxmlformats.org/officeDocument/2006/relationships/theme" Target="theme/theme1.xml"/><Relationship Id="rId20" Type="http://schemas.openxmlformats.org/officeDocument/2006/relationships/image" Target="media/image12.tiff"/><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wmf"/><Relationship Id="rId96" Type="http://schemas.openxmlformats.org/officeDocument/2006/relationships/image" Target="media/image88.wmf"/><Relationship Id="rId111" Type="http://schemas.openxmlformats.org/officeDocument/2006/relationships/image" Target="media/image10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wmf"/><Relationship Id="rId127" Type="http://schemas.openxmlformats.org/officeDocument/2006/relationships/image" Target="media/image119.png"/><Relationship Id="rId10" Type="http://schemas.openxmlformats.org/officeDocument/2006/relationships/image" Target="media/image2.tiff"/><Relationship Id="rId31" Type="http://schemas.openxmlformats.org/officeDocument/2006/relationships/image" Target="media/image23.tiff"/><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wmf"/><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tiff"/><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wmf"/><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wmf"/><Relationship Id="rId2" Type="http://schemas.openxmlformats.org/officeDocument/2006/relationships/styles" Target="styles.xml"/><Relationship Id="rId29" Type="http://schemas.openxmlformats.org/officeDocument/2006/relationships/image" Target="media/image21.tiff"/><Relationship Id="rId24" Type="http://schemas.openxmlformats.org/officeDocument/2006/relationships/image" Target="media/image16.tiff"/><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wmf"/><Relationship Id="rId131" Type="http://schemas.microsoft.com/office/2011/relationships/commentsExtended" Target="commentsExtended.xml"/><Relationship Id="rId61" Type="http://schemas.openxmlformats.org/officeDocument/2006/relationships/image" Target="media/image53.png"/><Relationship Id="rId82"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18E9D-0DD7-44C8-A4DB-552CFB4A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8409</Words>
  <Characters>101253</Characters>
  <Application>Microsoft Office Word</Application>
  <DocSecurity>0</DocSecurity>
  <Lines>843</Lines>
  <Paragraphs>238</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19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en De Bruycker</dc:creator>
  <cp:lastModifiedBy>Ruben De Bruycker</cp:lastModifiedBy>
  <cp:revision>5</cp:revision>
  <cp:lastPrinted>2016-02-01T15:21:00Z</cp:lastPrinted>
  <dcterms:created xsi:type="dcterms:W3CDTF">2016-04-25T09:45:00Z</dcterms:created>
  <dcterms:modified xsi:type="dcterms:W3CDTF">2016-04-25T13:15:00Z</dcterms:modified>
</cp:coreProperties>
</file>